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604992" behindDoc="0" locked="0" layoutInCell="1" allowOverlap="1" wp14:anchorId="117077CB" wp14:editId="22B05162">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00FD2C30">
        <w:rPr>
          <w:rFonts w:ascii="楷体_GB2312" w:eastAsia="楷体_GB2312" w:hAnsi="宋体" w:hint="eastAsia"/>
          <w:sz w:val="28"/>
        </w:rPr>
        <w:t>y</w:t>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607040" behindDoc="0" locked="0" layoutInCell="1" allowOverlap="1" wp14:anchorId="612EDDA3" wp14:editId="5DF9A987">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F40BAD"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基于多视角的交互式建模方法及模型优化</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明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明亮</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科</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培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7203AE">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r w:rsidRPr="00D22A8A">
        <w:rPr>
          <w:rFonts w:hint="eastAsia"/>
          <w:sz w:val="32"/>
          <w:szCs w:val="32"/>
        </w:rPr>
        <w:t>for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Pr="00E76F42" w:rsidRDefault="00C83EDF" w:rsidP="00C83EDF">
      <w:pPr>
        <w:spacing w:beforeLines="100" w:before="312"/>
        <w:ind w:firstLineChars="0" w:firstLine="0"/>
        <w:jc w:val="center"/>
        <w:rPr>
          <w:b/>
          <w:sz w:val="32"/>
          <w:szCs w:val="32"/>
        </w:rPr>
      </w:pPr>
      <w:r>
        <w:rPr>
          <w:rFonts w:hint="eastAsia"/>
          <w:b/>
          <w:sz w:val="32"/>
          <w:szCs w:val="32"/>
        </w:rPr>
        <w:t>Multi</w:t>
      </w:r>
      <w:r>
        <w:rPr>
          <w:b/>
          <w:sz w:val="32"/>
          <w:szCs w:val="32"/>
        </w:rPr>
        <w:t>-view images Based Interactive Modeling Techniques and</w:t>
      </w:r>
      <w:r w:rsidRPr="00C83EDF">
        <w:rPr>
          <w:b/>
          <w:sz w:val="32"/>
          <w:szCs w:val="32"/>
        </w:rPr>
        <w:t> </w:t>
      </w:r>
      <w:r w:rsidR="003C2674">
        <w:rPr>
          <w:b/>
          <w:sz w:val="32"/>
          <w:szCs w:val="32"/>
        </w:rPr>
        <w:t>O</w:t>
      </w:r>
      <w:r w:rsidRPr="00C83EDF">
        <w:rPr>
          <w:b/>
          <w:sz w:val="32"/>
          <w:szCs w:val="32"/>
        </w:rPr>
        <w:t>ptimization</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6873AA">
        <w:rPr>
          <w:rFonts w:hint="eastAsia"/>
          <w:sz w:val="32"/>
          <w:szCs w:val="32"/>
        </w:rPr>
        <w:t xml:space="preserve"> 2018</w:t>
      </w:r>
    </w:p>
    <w:p w:rsidR="00C21FAE" w:rsidRDefault="00317D0C" w:rsidP="006E17A7">
      <w:pPr>
        <w:widowControl/>
        <w:ind w:firstLine="643"/>
        <w:jc w:val="left"/>
        <w:rPr>
          <w:rFonts w:ascii="Arial" w:eastAsia="黑体" w:hAnsi="Arial" w:cs="宋体"/>
          <w:b/>
          <w:bCs/>
          <w:sz w:val="32"/>
          <w:szCs w:val="20"/>
        </w:rPr>
        <w:sectPr w:rsidR="00C21FAE" w:rsidSect="007203AE">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作出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7203AE">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07394559"/>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830EC" w:rsidRDefault="002D73B6" w:rsidP="00E830EC">
      <w:pPr>
        <w:ind w:firstLine="480"/>
      </w:pPr>
      <w:r w:rsidRPr="00317F8B">
        <w:rPr>
          <w:rFonts w:hint="eastAsia"/>
        </w:rPr>
        <w:t>集体行为是连续、有序</w:t>
      </w:r>
      <w:r w:rsidR="00AB79DD">
        <w:rPr>
          <w:rFonts w:hint="eastAsia"/>
        </w:rPr>
        <w:t>的个体呈现出的</w:t>
      </w:r>
      <w:r w:rsidRPr="00317F8B">
        <w:rPr>
          <w:rFonts w:hint="eastAsia"/>
        </w:rPr>
        <w:t>宏观行为</w:t>
      </w:r>
      <w:r>
        <w:rPr>
          <w:rFonts w:hint="eastAsia"/>
        </w:rPr>
        <w:t>模式</w:t>
      </w:r>
      <w:r w:rsidR="001E4F96" w:rsidRPr="00317F8B">
        <w:rPr>
          <w:rFonts w:hint="eastAsia"/>
        </w:rPr>
        <w:t>，广泛地存在于细菌菌落、动物群、人群、车流等</w:t>
      </w:r>
      <w:r w:rsidR="001E4F96">
        <w:rPr>
          <w:rFonts w:hint="eastAsia"/>
        </w:rPr>
        <w:t>各种群体系统中</w:t>
      </w:r>
      <w:r w:rsidR="001E4F96" w:rsidRPr="00317F8B">
        <w:rPr>
          <w:rFonts w:hint="eastAsia"/>
        </w:rPr>
        <w:t>。</w:t>
      </w:r>
    </w:p>
    <w:p w:rsidR="00753531" w:rsidRDefault="00753531" w:rsidP="00753531">
      <w:pPr>
        <w:ind w:firstLine="480"/>
      </w:pPr>
    </w:p>
    <w:p w:rsidR="00F70715" w:rsidRPr="00F70715" w:rsidRDefault="00F70715" w:rsidP="001355A4">
      <w:pPr>
        <w:ind w:firstLineChars="202" w:firstLine="485"/>
      </w:pPr>
    </w:p>
    <w:p w:rsidR="006E3B07" w:rsidRDefault="004A03C6" w:rsidP="006034B7">
      <w:pPr>
        <w:ind w:firstLineChars="0" w:firstLine="0"/>
        <w:sectPr w:rsidR="006E3B07" w:rsidSect="007203AE">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r w:rsidR="00890E2A">
        <w:t>集体行为</w:t>
      </w:r>
      <w:r w:rsidR="00890E2A">
        <w:rPr>
          <w:rFonts w:hint="eastAsia"/>
        </w:rPr>
        <w:t>，</w:t>
      </w:r>
      <w:r w:rsidR="00D73F73">
        <w:rPr>
          <w:rFonts w:hint="eastAsia"/>
        </w:rPr>
        <w:t>密度估计</w:t>
      </w:r>
      <w:r w:rsidR="00E830EC">
        <w:t xml:space="preserve"> </w:t>
      </w:r>
    </w:p>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3" w:name="_Toc507394560"/>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3"/>
    </w:p>
    <w:p w:rsidR="00881241" w:rsidRDefault="00073973" w:rsidP="003E6E06">
      <w:pPr>
        <w:ind w:firstLine="480"/>
      </w:pPr>
      <w:r w:rsidRPr="00073973">
        <w:t xml:space="preserve">Collective behavior refers to macroscopic patterns consisted of continuous and ordered agents, which exists widely in diverse crowd systems, such as bacterial colony, animals group, human crowd and traffic flow. </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254E9D" w:rsidRPr="00254E9D">
        <w:rPr>
          <w:rFonts w:hint="eastAsia"/>
        </w:rPr>
        <w:t>Coll</w:t>
      </w:r>
      <w:r w:rsidR="00254E9D">
        <w:rPr>
          <w:rFonts w:hint="eastAsia"/>
        </w:rPr>
        <w:t>ective</w:t>
      </w:r>
      <w:r w:rsidR="00254E9D">
        <w:t xml:space="preserve"> Behavior, Density Estimation</w:t>
      </w:r>
    </w:p>
    <w:p w:rsidR="006F43F3" w:rsidRDefault="00DD17FB" w:rsidP="006E17A7">
      <w:pPr>
        <w:widowControl/>
        <w:ind w:firstLine="480"/>
        <w:jc w:val="left"/>
        <w:sectPr w:rsidR="006F43F3" w:rsidSect="007203AE">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4" w:name="_Toc507394561"/>
      <w:r w:rsidRPr="00BD6B24">
        <w:rPr>
          <w:rFonts w:hint="eastAsia"/>
          <w:szCs w:val="32"/>
        </w:rPr>
        <w:lastRenderedPageBreak/>
        <w:t>目录</w:t>
      </w:r>
      <w:bookmarkEnd w:id="0"/>
      <w:bookmarkEnd w:id="4"/>
    </w:p>
    <w:p w:rsidR="0042115F"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07394559" w:history="1">
        <w:r w:rsidR="0042115F" w:rsidRPr="00FC593B">
          <w:rPr>
            <w:rStyle w:val="af0"/>
            <w:rFonts w:hint="eastAsia"/>
            <w:noProof/>
          </w:rPr>
          <w:t>摘</w:t>
        </w:r>
        <w:r w:rsidR="0042115F" w:rsidRPr="00FC593B">
          <w:rPr>
            <w:rStyle w:val="af0"/>
            <w:noProof/>
          </w:rPr>
          <w:t xml:space="preserve"> </w:t>
        </w:r>
        <w:r w:rsidR="0042115F" w:rsidRPr="00FC593B">
          <w:rPr>
            <w:rStyle w:val="af0"/>
            <w:rFonts w:hint="eastAsia"/>
            <w:noProof/>
          </w:rPr>
          <w:t>要</w:t>
        </w:r>
        <w:r w:rsidR="0042115F">
          <w:rPr>
            <w:noProof/>
            <w:webHidden/>
          </w:rPr>
          <w:tab/>
        </w:r>
        <w:r w:rsidR="0042115F">
          <w:rPr>
            <w:noProof/>
            <w:webHidden/>
          </w:rPr>
          <w:fldChar w:fldCharType="begin"/>
        </w:r>
        <w:r w:rsidR="0042115F">
          <w:rPr>
            <w:noProof/>
            <w:webHidden/>
          </w:rPr>
          <w:instrText xml:space="preserve"> PAGEREF _Toc507394559 \h </w:instrText>
        </w:r>
        <w:r w:rsidR="0042115F">
          <w:rPr>
            <w:noProof/>
            <w:webHidden/>
          </w:rPr>
        </w:r>
        <w:r w:rsidR="0042115F">
          <w:rPr>
            <w:noProof/>
            <w:webHidden/>
          </w:rPr>
          <w:fldChar w:fldCharType="separate"/>
        </w:r>
        <w:r w:rsidR="0042115F">
          <w:rPr>
            <w:noProof/>
            <w:webHidden/>
          </w:rPr>
          <w:t>I</w:t>
        </w:r>
        <w:r w:rsidR="0042115F">
          <w:rPr>
            <w:noProof/>
            <w:webHidden/>
          </w:rPr>
          <w:fldChar w:fldCharType="end"/>
        </w:r>
      </w:hyperlink>
    </w:p>
    <w:p w:rsidR="0042115F" w:rsidRDefault="00E3127A">
      <w:pPr>
        <w:pStyle w:val="12"/>
        <w:rPr>
          <w:rFonts w:asciiTheme="minorHAnsi" w:eastAsiaTheme="minorEastAsia" w:hAnsiTheme="minorHAnsi" w:cstheme="minorBidi"/>
          <w:noProof/>
          <w:sz w:val="21"/>
          <w:szCs w:val="22"/>
        </w:rPr>
      </w:pPr>
      <w:hyperlink w:anchor="_Toc507394560" w:history="1">
        <w:r w:rsidR="0042115F" w:rsidRPr="00FC593B">
          <w:rPr>
            <w:rStyle w:val="af0"/>
            <w:rFonts w:ascii="Arial Unicode MS" w:eastAsia="Arial Unicode MS" w:hAnsi="Arial Unicode MS" w:cs="Arial Unicode MS"/>
            <w:noProof/>
          </w:rPr>
          <w:t>Abstract</w:t>
        </w:r>
        <w:r w:rsidR="0042115F">
          <w:rPr>
            <w:noProof/>
            <w:webHidden/>
          </w:rPr>
          <w:tab/>
        </w:r>
        <w:r w:rsidR="0042115F">
          <w:rPr>
            <w:noProof/>
            <w:webHidden/>
          </w:rPr>
          <w:fldChar w:fldCharType="begin"/>
        </w:r>
        <w:r w:rsidR="0042115F">
          <w:rPr>
            <w:noProof/>
            <w:webHidden/>
          </w:rPr>
          <w:instrText xml:space="preserve"> PAGEREF _Toc507394560 \h </w:instrText>
        </w:r>
        <w:r w:rsidR="0042115F">
          <w:rPr>
            <w:noProof/>
            <w:webHidden/>
          </w:rPr>
        </w:r>
        <w:r w:rsidR="0042115F">
          <w:rPr>
            <w:noProof/>
            <w:webHidden/>
          </w:rPr>
          <w:fldChar w:fldCharType="separate"/>
        </w:r>
        <w:r w:rsidR="0042115F">
          <w:rPr>
            <w:noProof/>
            <w:webHidden/>
          </w:rPr>
          <w:t>II</w:t>
        </w:r>
        <w:r w:rsidR="0042115F">
          <w:rPr>
            <w:noProof/>
            <w:webHidden/>
          </w:rPr>
          <w:fldChar w:fldCharType="end"/>
        </w:r>
      </w:hyperlink>
    </w:p>
    <w:p w:rsidR="0042115F" w:rsidRDefault="00E3127A">
      <w:pPr>
        <w:pStyle w:val="12"/>
        <w:rPr>
          <w:rFonts w:asciiTheme="minorHAnsi" w:eastAsiaTheme="minorEastAsia" w:hAnsiTheme="minorHAnsi" w:cstheme="minorBidi"/>
          <w:noProof/>
          <w:sz w:val="21"/>
          <w:szCs w:val="22"/>
        </w:rPr>
      </w:pPr>
      <w:hyperlink w:anchor="_Toc507394561" w:history="1">
        <w:r w:rsidR="0042115F" w:rsidRPr="00FC593B">
          <w:rPr>
            <w:rStyle w:val="af0"/>
            <w:rFonts w:hint="eastAsia"/>
            <w:noProof/>
          </w:rPr>
          <w:t>目录</w:t>
        </w:r>
        <w:r w:rsidR="0042115F">
          <w:rPr>
            <w:noProof/>
            <w:webHidden/>
          </w:rPr>
          <w:tab/>
        </w:r>
        <w:r w:rsidR="0042115F">
          <w:rPr>
            <w:noProof/>
            <w:webHidden/>
          </w:rPr>
          <w:fldChar w:fldCharType="begin"/>
        </w:r>
        <w:r w:rsidR="0042115F">
          <w:rPr>
            <w:noProof/>
            <w:webHidden/>
          </w:rPr>
          <w:instrText xml:space="preserve"> PAGEREF _Toc507394561 \h </w:instrText>
        </w:r>
        <w:r w:rsidR="0042115F">
          <w:rPr>
            <w:noProof/>
            <w:webHidden/>
          </w:rPr>
        </w:r>
        <w:r w:rsidR="0042115F">
          <w:rPr>
            <w:noProof/>
            <w:webHidden/>
          </w:rPr>
          <w:fldChar w:fldCharType="separate"/>
        </w:r>
        <w:r w:rsidR="0042115F">
          <w:rPr>
            <w:noProof/>
            <w:webHidden/>
          </w:rPr>
          <w:t>III</w:t>
        </w:r>
        <w:r w:rsidR="0042115F">
          <w:rPr>
            <w:noProof/>
            <w:webHidden/>
          </w:rPr>
          <w:fldChar w:fldCharType="end"/>
        </w:r>
      </w:hyperlink>
    </w:p>
    <w:p w:rsidR="0042115F" w:rsidRDefault="00E3127A">
      <w:pPr>
        <w:pStyle w:val="12"/>
        <w:rPr>
          <w:rFonts w:asciiTheme="minorHAnsi" w:eastAsiaTheme="minorEastAsia" w:hAnsiTheme="minorHAnsi" w:cstheme="minorBidi"/>
          <w:noProof/>
          <w:sz w:val="21"/>
          <w:szCs w:val="22"/>
        </w:rPr>
      </w:pPr>
      <w:hyperlink w:anchor="_Toc507394562" w:history="1">
        <w:r w:rsidR="0042115F" w:rsidRPr="00FC593B">
          <w:rPr>
            <w:rStyle w:val="af0"/>
            <w:rFonts w:hint="eastAsia"/>
            <w:noProof/>
          </w:rPr>
          <w:t>图目录</w:t>
        </w:r>
        <w:r w:rsidR="0042115F">
          <w:rPr>
            <w:noProof/>
            <w:webHidden/>
          </w:rPr>
          <w:tab/>
        </w:r>
        <w:r w:rsidR="0042115F">
          <w:rPr>
            <w:noProof/>
            <w:webHidden/>
          </w:rPr>
          <w:fldChar w:fldCharType="begin"/>
        </w:r>
        <w:r w:rsidR="0042115F">
          <w:rPr>
            <w:noProof/>
            <w:webHidden/>
          </w:rPr>
          <w:instrText xml:space="preserve"> PAGEREF _Toc507394562 \h </w:instrText>
        </w:r>
        <w:r w:rsidR="0042115F">
          <w:rPr>
            <w:noProof/>
            <w:webHidden/>
          </w:rPr>
        </w:r>
        <w:r w:rsidR="0042115F">
          <w:rPr>
            <w:noProof/>
            <w:webHidden/>
          </w:rPr>
          <w:fldChar w:fldCharType="separate"/>
        </w:r>
        <w:r w:rsidR="0042115F">
          <w:rPr>
            <w:noProof/>
            <w:webHidden/>
          </w:rPr>
          <w:t>VII</w:t>
        </w:r>
        <w:r w:rsidR="0042115F">
          <w:rPr>
            <w:noProof/>
            <w:webHidden/>
          </w:rPr>
          <w:fldChar w:fldCharType="end"/>
        </w:r>
      </w:hyperlink>
    </w:p>
    <w:p w:rsidR="0042115F" w:rsidRDefault="00E3127A">
      <w:pPr>
        <w:pStyle w:val="12"/>
        <w:rPr>
          <w:rFonts w:asciiTheme="minorHAnsi" w:eastAsiaTheme="minorEastAsia" w:hAnsiTheme="minorHAnsi" w:cstheme="minorBidi"/>
          <w:noProof/>
          <w:sz w:val="21"/>
          <w:szCs w:val="22"/>
        </w:rPr>
      </w:pPr>
      <w:hyperlink w:anchor="_Toc507394563" w:history="1">
        <w:r w:rsidR="0042115F" w:rsidRPr="00FC593B">
          <w:rPr>
            <w:rStyle w:val="af0"/>
            <w:rFonts w:hint="eastAsia"/>
            <w:noProof/>
          </w:rPr>
          <w:t>表目录</w:t>
        </w:r>
        <w:r w:rsidR="0042115F">
          <w:rPr>
            <w:noProof/>
            <w:webHidden/>
          </w:rPr>
          <w:tab/>
        </w:r>
        <w:r w:rsidR="0042115F">
          <w:rPr>
            <w:noProof/>
            <w:webHidden/>
          </w:rPr>
          <w:fldChar w:fldCharType="begin"/>
        </w:r>
        <w:r w:rsidR="0042115F">
          <w:rPr>
            <w:noProof/>
            <w:webHidden/>
          </w:rPr>
          <w:instrText xml:space="preserve"> PAGEREF _Toc507394563 \h </w:instrText>
        </w:r>
        <w:r w:rsidR="0042115F">
          <w:rPr>
            <w:noProof/>
            <w:webHidden/>
          </w:rPr>
        </w:r>
        <w:r w:rsidR="0042115F">
          <w:rPr>
            <w:noProof/>
            <w:webHidden/>
          </w:rPr>
          <w:fldChar w:fldCharType="separate"/>
        </w:r>
        <w:r w:rsidR="0042115F">
          <w:rPr>
            <w:noProof/>
            <w:webHidden/>
          </w:rPr>
          <w:t>X</w:t>
        </w:r>
        <w:r w:rsidR="0042115F">
          <w:rPr>
            <w:noProof/>
            <w:webHidden/>
          </w:rPr>
          <w:fldChar w:fldCharType="end"/>
        </w:r>
      </w:hyperlink>
    </w:p>
    <w:p w:rsidR="0042115F" w:rsidRDefault="00E3127A">
      <w:pPr>
        <w:pStyle w:val="12"/>
        <w:rPr>
          <w:rFonts w:asciiTheme="minorHAnsi" w:eastAsiaTheme="minorEastAsia" w:hAnsiTheme="minorHAnsi" w:cstheme="minorBidi"/>
          <w:noProof/>
          <w:sz w:val="21"/>
          <w:szCs w:val="22"/>
        </w:rPr>
      </w:pPr>
      <w:hyperlink w:anchor="_Toc507394564" w:history="1">
        <w:r w:rsidR="0042115F" w:rsidRPr="00FC593B">
          <w:rPr>
            <w:rStyle w:val="af0"/>
            <w:rFonts w:hint="eastAsia"/>
            <w:noProof/>
          </w:rPr>
          <w:t>第</w:t>
        </w:r>
        <w:r w:rsidR="0042115F" w:rsidRPr="00FC593B">
          <w:rPr>
            <w:rStyle w:val="af0"/>
            <w:rFonts w:hint="eastAsia"/>
            <w:noProof/>
          </w:rPr>
          <w:t xml:space="preserve"> 1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绪论</w:t>
        </w:r>
        <w:r w:rsidR="0042115F">
          <w:rPr>
            <w:noProof/>
            <w:webHidden/>
          </w:rPr>
          <w:tab/>
        </w:r>
        <w:r w:rsidR="0042115F">
          <w:rPr>
            <w:noProof/>
            <w:webHidden/>
          </w:rPr>
          <w:fldChar w:fldCharType="begin"/>
        </w:r>
        <w:r w:rsidR="0042115F">
          <w:rPr>
            <w:noProof/>
            <w:webHidden/>
          </w:rPr>
          <w:instrText xml:space="preserve"> PAGEREF _Toc507394564 \h </w:instrText>
        </w:r>
        <w:r w:rsidR="0042115F">
          <w:rPr>
            <w:noProof/>
            <w:webHidden/>
          </w:rPr>
        </w:r>
        <w:r w:rsidR="0042115F">
          <w:rPr>
            <w:noProof/>
            <w:webHidden/>
          </w:rPr>
          <w:fldChar w:fldCharType="separate"/>
        </w:r>
        <w:r w:rsidR="0042115F">
          <w:rPr>
            <w:noProof/>
            <w:webHidden/>
          </w:rPr>
          <w:t>1</w:t>
        </w:r>
        <w:r w:rsidR="0042115F">
          <w:rPr>
            <w:noProof/>
            <w:webHidden/>
          </w:rPr>
          <w:fldChar w:fldCharType="end"/>
        </w:r>
      </w:hyperlink>
    </w:p>
    <w:p w:rsidR="0042115F" w:rsidRDefault="00E3127A">
      <w:pPr>
        <w:pStyle w:val="23"/>
        <w:ind w:left="480" w:firstLine="480"/>
        <w:rPr>
          <w:rFonts w:asciiTheme="minorHAnsi" w:eastAsiaTheme="minorEastAsia" w:hAnsiTheme="minorHAnsi" w:cstheme="minorBidi"/>
          <w:noProof/>
          <w:sz w:val="21"/>
          <w:szCs w:val="22"/>
        </w:rPr>
      </w:pPr>
      <w:hyperlink w:anchor="_Toc507394565" w:history="1">
        <w:r w:rsidR="0042115F" w:rsidRPr="00FC593B">
          <w:rPr>
            <w:rStyle w:val="af0"/>
            <w:noProof/>
          </w:rPr>
          <w:t>1.1 Test</w:t>
        </w:r>
        <w:r w:rsidR="0042115F">
          <w:rPr>
            <w:noProof/>
            <w:webHidden/>
          </w:rPr>
          <w:tab/>
        </w:r>
        <w:r w:rsidR="0042115F">
          <w:rPr>
            <w:noProof/>
            <w:webHidden/>
          </w:rPr>
          <w:fldChar w:fldCharType="begin"/>
        </w:r>
        <w:r w:rsidR="0042115F">
          <w:rPr>
            <w:noProof/>
            <w:webHidden/>
          </w:rPr>
          <w:instrText xml:space="preserve"> PAGEREF _Toc507394565 \h </w:instrText>
        </w:r>
        <w:r w:rsidR="0042115F">
          <w:rPr>
            <w:noProof/>
            <w:webHidden/>
          </w:rPr>
        </w:r>
        <w:r w:rsidR="0042115F">
          <w:rPr>
            <w:noProof/>
            <w:webHidden/>
          </w:rPr>
          <w:fldChar w:fldCharType="separate"/>
        </w:r>
        <w:r w:rsidR="0042115F">
          <w:rPr>
            <w:noProof/>
            <w:webHidden/>
          </w:rPr>
          <w:t>1</w:t>
        </w:r>
        <w:r w:rsidR="0042115F">
          <w:rPr>
            <w:noProof/>
            <w:webHidden/>
          </w:rPr>
          <w:fldChar w:fldCharType="end"/>
        </w:r>
      </w:hyperlink>
    </w:p>
    <w:p w:rsidR="0042115F" w:rsidRDefault="00E3127A">
      <w:pPr>
        <w:pStyle w:val="23"/>
        <w:ind w:left="480" w:firstLine="480"/>
        <w:rPr>
          <w:rFonts w:asciiTheme="minorHAnsi" w:eastAsiaTheme="minorEastAsia" w:hAnsiTheme="minorHAnsi" w:cstheme="minorBidi"/>
          <w:noProof/>
          <w:sz w:val="21"/>
          <w:szCs w:val="22"/>
        </w:rPr>
      </w:pPr>
      <w:hyperlink w:anchor="_Toc507394566" w:history="1">
        <w:r w:rsidR="0042115F" w:rsidRPr="00FC593B">
          <w:rPr>
            <w:rStyle w:val="af0"/>
            <w:noProof/>
          </w:rPr>
          <w:t>1.2</w:t>
        </w:r>
        <w:r w:rsidR="0042115F">
          <w:rPr>
            <w:noProof/>
            <w:webHidden/>
          </w:rPr>
          <w:tab/>
        </w:r>
        <w:r w:rsidR="0042115F">
          <w:rPr>
            <w:noProof/>
            <w:webHidden/>
          </w:rPr>
          <w:fldChar w:fldCharType="begin"/>
        </w:r>
        <w:r w:rsidR="0042115F">
          <w:rPr>
            <w:noProof/>
            <w:webHidden/>
          </w:rPr>
          <w:instrText xml:space="preserve"> PAGEREF _Toc507394566 \h </w:instrText>
        </w:r>
        <w:r w:rsidR="0042115F">
          <w:rPr>
            <w:noProof/>
            <w:webHidden/>
          </w:rPr>
        </w:r>
        <w:r w:rsidR="0042115F">
          <w:rPr>
            <w:noProof/>
            <w:webHidden/>
          </w:rPr>
          <w:fldChar w:fldCharType="separate"/>
        </w:r>
        <w:r w:rsidR="0042115F">
          <w:rPr>
            <w:noProof/>
            <w:webHidden/>
          </w:rPr>
          <w:t>1</w:t>
        </w:r>
        <w:r w:rsidR="0042115F">
          <w:rPr>
            <w:noProof/>
            <w:webHidden/>
          </w:rPr>
          <w:fldChar w:fldCharType="end"/>
        </w:r>
      </w:hyperlink>
    </w:p>
    <w:p w:rsidR="0042115F" w:rsidRDefault="00E3127A">
      <w:pPr>
        <w:pStyle w:val="23"/>
        <w:ind w:left="480" w:firstLine="480"/>
        <w:rPr>
          <w:rFonts w:asciiTheme="minorHAnsi" w:eastAsiaTheme="minorEastAsia" w:hAnsiTheme="minorHAnsi" w:cstheme="minorBidi"/>
          <w:noProof/>
          <w:sz w:val="21"/>
          <w:szCs w:val="22"/>
        </w:rPr>
      </w:pPr>
      <w:hyperlink w:anchor="_Toc507394567" w:history="1">
        <w:r w:rsidR="0042115F" w:rsidRPr="00FC593B">
          <w:rPr>
            <w:rStyle w:val="af0"/>
            <w:noProof/>
          </w:rPr>
          <w:t>1.3</w:t>
        </w:r>
        <w:r w:rsidR="0042115F" w:rsidRPr="00FC593B">
          <w:rPr>
            <w:rStyle w:val="af0"/>
            <w:rFonts w:hint="eastAsia"/>
            <w:noProof/>
          </w:rPr>
          <w:t xml:space="preserve"> </w:t>
        </w:r>
        <w:r w:rsidR="0042115F" w:rsidRPr="00FC593B">
          <w:rPr>
            <w:rStyle w:val="af0"/>
            <w:rFonts w:hint="eastAsia"/>
            <w:noProof/>
          </w:rPr>
          <w:t>研究现状</w:t>
        </w:r>
        <w:r w:rsidR="0042115F">
          <w:rPr>
            <w:noProof/>
            <w:webHidden/>
          </w:rPr>
          <w:tab/>
        </w:r>
        <w:r w:rsidR="0042115F">
          <w:rPr>
            <w:noProof/>
            <w:webHidden/>
          </w:rPr>
          <w:fldChar w:fldCharType="begin"/>
        </w:r>
        <w:r w:rsidR="0042115F">
          <w:rPr>
            <w:noProof/>
            <w:webHidden/>
          </w:rPr>
          <w:instrText xml:space="preserve"> PAGEREF _Toc507394567 \h </w:instrText>
        </w:r>
        <w:r w:rsidR="0042115F">
          <w:rPr>
            <w:noProof/>
            <w:webHidden/>
          </w:rPr>
        </w:r>
        <w:r w:rsidR="0042115F">
          <w:rPr>
            <w:noProof/>
            <w:webHidden/>
          </w:rPr>
          <w:fldChar w:fldCharType="separate"/>
        </w:r>
        <w:r w:rsidR="0042115F">
          <w:rPr>
            <w:noProof/>
            <w:webHidden/>
          </w:rPr>
          <w:t>1</w:t>
        </w:r>
        <w:r w:rsidR="0042115F">
          <w:rPr>
            <w:noProof/>
            <w:webHidden/>
          </w:rPr>
          <w:fldChar w:fldCharType="end"/>
        </w:r>
      </w:hyperlink>
    </w:p>
    <w:p w:rsidR="0042115F" w:rsidRDefault="00E3127A">
      <w:pPr>
        <w:pStyle w:val="33"/>
        <w:ind w:left="960" w:firstLine="420"/>
        <w:rPr>
          <w:rFonts w:asciiTheme="minorHAnsi" w:eastAsiaTheme="minorEastAsia" w:hAnsiTheme="minorHAnsi" w:cstheme="minorBidi"/>
          <w:szCs w:val="22"/>
        </w:rPr>
      </w:pPr>
      <w:hyperlink w:anchor="_Toc507394568" w:history="1">
        <w:r w:rsidR="0042115F" w:rsidRPr="00FC593B">
          <w:rPr>
            <w:rStyle w:val="af0"/>
          </w:rPr>
          <w:t>1.3.1</w:t>
        </w:r>
        <w:r w:rsidR="0042115F" w:rsidRPr="00FC593B">
          <w:rPr>
            <w:rStyle w:val="af0"/>
            <w:rFonts w:hint="eastAsia"/>
          </w:rPr>
          <w:t xml:space="preserve"> </w:t>
        </w:r>
        <w:r w:rsidR="0042115F" w:rsidRPr="00FC593B">
          <w:rPr>
            <w:rStyle w:val="af0"/>
            <w:rFonts w:hint="eastAsia"/>
          </w:rPr>
          <w:t>交叉学科中的集体行为研究</w:t>
        </w:r>
        <w:r w:rsidR="0042115F">
          <w:rPr>
            <w:webHidden/>
          </w:rPr>
          <w:tab/>
        </w:r>
        <w:r w:rsidR="0042115F">
          <w:rPr>
            <w:webHidden/>
          </w:rPr>
          <w:fldChar w:fldCharType="begin"/>
        </w:r>
        <w:r w:rsidR="0042115F">
          <w:rPr>
            <w:webHidden/>
          </w:rPr>
          <w:instrText xml:space="preserve"> PAGEREF _Toc507394568 \h </w:instrText>
        </w:r>
        <w:r w:rsidR="0042115F">
          <w:rPr>
            <w:webHidden/>
          </w:rPr>
        </w:r>
        <w:r w:rsidR="0042115F">
          <w:rPr>
            <w:webHidden/>
          </w:rPr>
          <w:fldChar w:fldCharType="separate"/>
        </w:r>
        <w:r w:rsidR="0042115F">
          <w:rPr>
            <w:webHidden/>
          </w:rPr>
          <w:t>1</w:t>
        </w:r>
        <w:r w:rsidR="0042115F">
          <w:rPr>
            <w:webHidden/>
          </w:rPr>
          <w:fldChar w:fldCharType="end"/>
        </w:r>
      </w:hyperlink>
    </w:p>
    <w:p w:rsidR="0042115F" w:rsidRDefault="00E3127A">
      <w:pPr>
        <w:pStyle w:val="23"/>
        <w:ind w:left="480" w:firstLine="480"/>
        <w:rPr>
          <w:rFonts w:asciiTheme="minorHAnsi" w:eastAsiaTheme="minorEastAsia" w:hAnsiTheme="minorHAnsi" w:cstheme="minorBidi"/>
          <w:noProof/>
          <w:sz w:val="21"/>
          <w:szCs w:val="22"/>
        </w:rPr>
      </w:pPr>
      <w:hyperlink w:anchor="_Toc507394569" w:history="1">
        <w:r w:rsidR="0042115F" w:rsidRPr="00FC593B">
          <w:rPr>
            <w:rStyle w:val="af0"/>
            <w:noProof/>
          </w:rPr>
          <w:t>1.4</w:t>
        </w:r>
        <w:r w:rsidR="0042115F" w:rsidRPr="00FC593B">
          <w:rPr>
            <w:rStyle w:val="af0"/>
            <w:rFonts w:hint="eastAsia"/>
            <w:noProof/>
          </w:rPr>
          <w:t xml:space="preserve"> </w:t>
        </w:r>
        <w:r w:rsidR="0042115F" w:rsidRPr="00FC593B">
          <w:rPr>
            <w:rStyle w:val="af0"/>
            <w:rFonts w:hint="eastAsia"/>
            <w:noProof/>
          </w:rPr>
          <w:t>研究内容及意义</w:t>
        </w:r>
        <w:r w:rsidR="0042115F">
          <w:rPr>
            <w:noProof/>
            <w:webHidden/>
          </w:rPr>
          <w:tab/>
        </w:r>
        <w:r w:rsidR="0042115F">
          <w:rPr>
            <w:noProof/>
            <w:webHidden/>
          </w:rPr>
          <w:fldChar w:fldCharType="begin"/>
        </w:r>
        <w:r w:rsidR="0042115F">
          <w:rPr>
            <w:noProof/>
            <w:webHidden/>
          </w:rPr>
          <w:instrText xml:space="preserve"> PAGEREF _Toc507394569 \h </w:instrText>
        </w:r>
        <w:r w:rsidR="0042115F">
          <w:rPr>
            <w:noProof/>
            <w:webHidden/>
          </w:rPr>
        </w:r>
        <w:r w:rsidR="0042115F">
          <w:rPr>
            <w:noProof/>
            <w:webHidden/>
          </w:rPr>
          <w:fldChar w:fldCharType="separate"/>
        </w:r>
        <w:r w:rsidR="0042115F">
          <w:rPr>
            <w:noProof/>
            <w:webHidden/>
          </w:rPr>
          <w:t>2</w:t>
        </w:r>
        <w:r w:rsidR="0042115F">
          <w:rPr>
            <w:noProof/>
            <w:webHidden/>
          </w:rPr>
          <w:fldChar w:fldCharType="end"/>
        </w:r>
      </w:hyperlink>
    </w:p>
    <w:p w:rsidR="0042115F" w:rsidRDefault="00E3127A">
      <w:pPr>
        <w:pStyle w:val="23"/>
        <w:ind w:left="480" w:firstLine="480"/>
        <w:rPr>
          <w:rFonts w:asciiTheme="minorHAnsi" w:eastAsiaTheme="minorEastAsia" w:hAnsiTheme="minorHAnsi" w:cstheme="minorBidi"/>
          <w:noProof/>
          <w:sz w:val="21"/>
          <w:szCs w:val="22"/>
        </w:rPr>
      </w:pPr>
      <w:hyperlink w:anchor="_Toc507394570" w:history="1">
        <w:r w:rsidR="0042115F" w:rsidRPr="00FC593B">
          <w:rPr>
            <w:rStyle w:val="af0"/>
            <w:noProof/>
          </w:rPr>
          <w:t>1.5</w:t>
        </w:r>
        <w:r w:rsidR="0042115F" w:rsidRPr="00FC593B">
          <w:rPr>
            <w:rStyle w:val="af0"/>
            <w:rFonts w:hint="eastAsia"/>
            <w:noProof/>
          </w:rPr>
          <w:t xml:space="preserve"> </w:t>
        </w:r>
        <w:r w:rsidR="0042115F" w:rsidRPr="00FC593B">
          <w:rPr>
            <w:rStyle w:val="af0"/>
            <w:rFonts w:hint="eastAsia"/>
            <w:noProof/>
          </w:rPr>
          <w:t>论文章节安排</w:t>
        </w:r>
        <w:r w:rsidR="0042115F">
          <w:rPr>
            <w:noProof/>
            <w:webHidden/>
          </w:rPr>
          <w:tab/>
        </w:r>
        <w:r w:rsidR="0042115F">
          <w:rPr>
            <w:noProof/>
            <w:webHidden/>
          </w:rPr>
          <w:fldChar w:fldCharType="begin"/>
        </w:r>
        <w:r w:rsidR="0042115F">
          <w:rPr>
            <w:noProof/>
            <w:webHidden/>
          </w:rPr>
          <w:instrText xml:space="preserve"> PAGEREF _Toc507394570 \h </w:instrText>
        </w:r>
        <w:r w:rsidR="0042115F">
          <w:rPr>
            <w:noProof/>
            <w:webHidden/>
          </w:rPr>
        </w:r>
        <w:r w:rsidR="0042115F">
          <w:rPr>
            <w:noProof/>
            <w:webHidden/>
          </w:rPr>
          <w:fldChar w:fldCharType="separate"/>
        </w:r>
        <w:r w:rsidR="0042115F">
          <w:rPr>
            <w:noProof/>
            <w:webHidden/>
          </w:rPr>
          <w:t>2</w:t>
        </w:r>
        <w:r w:rsidR="0042115F">
          <w:rPr>
            <w:noProof/>
            <w:webHidden/>
          </w:rPr>
          <w:fldChar w:fldCharType="end"/>
        </w:r>
      </w:hyperlink>
    </w:p>
    <w:p w:rsidR="0042115F" w:rsidRDefault="00E3127A">
      <w:pPr>
        <w:pStyle w:val="12"/>
        <w:rPr>
          <w:rFonts w:asciiTheme="minorHAnsi" w:eastAsiaTheme="minorEastAsia" w:hAnsiTheme="minorHAnsi" w:cstheme="minorBidi"/>
          <w:noProof/>
          <w:sz w:val="21"/>
          <w:szCs w:val="22"/>
        </w:rPr>
      </w:pPr>
      <w:hyperlink w:anchor="_Toc507394571" w:history="1">
        <w:r w:rsidR="0042115F" w:rsidRPr="00FC593B">
          <w:rPr>
            <w:rStyle w:val="af0"/>
            <w:rFonts w:hint="eastAsia"/>
            <w:noProof/>
          </w:rPr>
          <w:t>第</w:t>
        </w:r>
        <w:r w:rsidR="0042115F" w:rsidRPr="00FC593B">
          <w:rPr>
            <w:rStyle w:val="af0"/>
            <w:rFonts w:hint="eastAsia"/>
            <w:noProof/>
          </w:rPr>
          <w:t xml:space="preserve"> 2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基于多视角交互式建模方法</w:t>
        </w:r>
        <w:r w:rsidR="0042115F">
          <w:rPr>
            <w:noProof/>
            <w:webHidden/>
          </w:rPr>
          <w:tab/>
        </w:r>
        <w:r w:rsidR="0042115F">
          <w:rPr>
            <w:noProof/>
            <w:webHidden/>
          </w:rPr>
          <w:fldChar w:fldCharType="begin"/>
        </w:r>
        <w:r w:rsidR="0042115F">
          <w:rPr>
            <w:noProof/>
            <w:webHidden/>
          </w:rPr>
          <w:instrText xml:space="preserve"> PAGEREF _Toc507394571 \h </w:instrText>
        </w:r>
        <w:r w:rsidR="0042115F">
          <w:rPr>
            <w:noProof/>
            <w:webHidden/>
          </w:rPr>
        </w:r>
        <w:r w:rsidR="0042115F">
          <w:rPr>
            <w:noProof/>
            <w:webHidden/>
          </w:rPr>
          <w:fldChar w:fldCharType="separate"/>
        </w:r>
        <w:r w:rsidR="0042115F">
          <w:rPr>
            <w:noProof/>
            <w:webHidden/>
          </w:rPr>
          <w:t>3</w:t>
        </w:r>
        <w:r w:rsidR="0042115F">
          <w:rPr>
            <w:noProof/>
            <w:webHidden/>
          </w:rPr>
          <w:fldChar w:fldCharType="end"/>
        </w:r>
      </w:hyperlink>
    </w:p>
    <w:p w:rsidR="0042115F" w:rsidRDefault="00E3127A">
      <w:pPr>
        <w:pStyle w:val="23"/>
        <w:ind w:left="480" w:firstLine="480"/>
        <w:rPr>
          <w:rFonts w:asciiTheme="minorHAnsi" w:eastAsiaTheme="minorEastAsia" w:hAnsiTheme="minorHAnsi" w:cstheme="minorBidi"/>
          <w:noProof/>
          <w:sz w:val="21"/>
          <w:szCs w:val="22"/>
        </w:rPr>
      </w:pPr>
      <w:hyperlink w:anchor="_Toc507394572" w:history="1">
        <w:r w:rsidR="0042115F" w:rsidRPr="00FC593B">
          <w:rPr>
            <w:rStyle w:val="af0"/>
            <w:noProof/>
          </w:rPr>
          <w:t>2.1</w:t>
        </w:r>
        <w:r w:rsidR="0042115F" w:rsidRPr="00FC593B">
          <w:rPr>
            <w:rStyle w:val="af0"/>
            <w:rFonts w:hint="eastAsia"/>
            <w:noProof/>
          </w:rPr>
          <w:t xml:space="preserve"> </w:t>
        </w:r>
        <w:r w:rsidR="0042115F" w:rsidRPr="00FC593B">
          <w:rPr>
            <w:rStyle w:val="af0"/>
            <w:rFonts w:hint="eastAsia"/>
            <w:noProof/>
          </w:rPr>
          <w:t>引言</w:t>
        </w:r>
        <w:r w:rsidR="0042115F">
          <w:rPr>
            <w:noProof/>
            <w:webHidden/>
          </w:rPr>
          <w:tab/>
        </w:r>
        <w:r w:rsidR="0042115F">
          <w:rPr>
            <w:noProof/>
            <w:webHidden/>
          </w:rPr>
          <w:fldChar w:fldCharType="begin"/>
        </w:r>
        <w:r w:rsidR="0042115F">
          <w:rPr>
            <w:noProof/>
            <w:webHidden/>
          </w:rPr>
          <w:instrText xml:space="preserve"> PAGEREF _Toc507394572 \h </w:instrText>
        </w:r>
        <w:r w:rsidR="0042115F">
          <w:rPr>
            <w:noProof/>
            <w:webHidden/>
          </w:rPr>
        </w:r>
        <w:r w:rsidR="0042115F">
          <w:rPr>
            <w:noProof/>
            <w:webHidden/>
          </w:rPr>
          <w:fldChar w:fldCharType="separate"/>
        </w:r>
        <w:r w:rsidR="0042115F">
          <w:rPr>
            <w:noProof/>
            <w:webHidden/>
          </w:rPr>
          <w:t>3</w:t>
        </w:r>
        <w:r w:rsidR="0042115F">
          <w:rPr>
            <w:noProof/>
            <w:webHidden/>
          </w:rPr>
          <w:fldChar w:fldCharType="end"/>
        </w:r>
      </w:hyperlink>
    </w:p>
    <w:p w:rsidR="0042115F" w:rsidRDefault="00E3127A">
      <w:pPr>
        <w:pStyle w:val="23"/>
        <w:ind w:left="480" w:firstLine="480"/>
        <w:rPr>
          <w:rFonts w:asciiTheme="minorHAnsi" w:eastAsiaTheme="minorEastAsia" w:hAnsiTheme="minorHAnsi" w:cstheme="minorBidi"/>
          <w:noProof/>
          <w:sz w:val="21"/>
          <w:szCs w:val="22"/>
        </w:rPr>
      </w:pPr>
      <w:hyperlink w:anchor="_Toc507394573" w:history="1">
        <w:r w:rsidR="0042115F" w:rsidRPr="00FC593B">
          <w:rPr>
            <w:rStyle w:val="af0"/>
            <w:noProof/>
          </w:rPr>
          <w:t>2.2</w:t>
        </w:r>
        <w:r w:rsidR="0042115F" w:rsidRPr="00FC593B">
          <w:rPr>
            <w:rStyle w:val="af0"/>
            <w:rFonts w:hint="eastAsia"/>
            <w:noProof/>
            <w:lang w:val="en-GB"/>
          </w:rPr>
          <w:t xml:space="preserve"> </w:t>
        </w:r>
        <w:r w:rsidR="0042115F" w:rsidRPr="00FC593B">
          <w:rPr>
            <w:rStyle w:val="af0"/>
            <w:rFonts w:hint="eastAsia"/>
            <w:noProof/>
            <w:lang w:val="en-GB"/>
          </w:rPr>
          <w:t>相关背景</w:t>
        </w:r>
        <w:r w:rsidR="0042115F">
          <w:rPr>
            <w:noProof/>
            <w:webHidden/>
          </w:rPr>
          <w:tab/>
        </w:r>
        <w:r w:rsidR="0042115F">
          <w:rPr>
            <w:noProof/>
            <w:webHidden/>
          </w:rPr>
          <w:fldChar w:fldCharType="begin"/>
        </w:r>
        <w:r w:rsidR="0042115F">
          <w:rPr>
            <w:noProof/>
            <w:webHidden/>
          </w:rPr>
          <w:instrText xml:space="preserve"> PAGEREF _Toc507394573 \h </w:instrText>
        </w:r>
        <w:r w:rsidR="0042115F">
          <w:rPr>
            <w:noProof/>
            <w:webHidden/>
          </w:rPr>
        </w:r>
        <w:r w:rsidR="0042115F">
          <w:rPr>
            <w:noProof/>
            <w:webHidden/>
          </w:rPr>
          <w:fldChar w:fldCharType="separate"/>
        </w:r>
        <w:r w:rsidR="0042115F">
          <w:rPr>
            <w:noProof/>
            <w:webHidden/>
          </w:rPr>
          <w:t>5</w:t>
        </w:r>
        <w:r w:rsidR="0042115F">
          <w:rPr>
            <w:noProof/>
            <w:webHidden/>
          </w:rPr>
          <w:fldChar w:fldCharType="end"/>
        </w:r>
      </w:hyperlink>
    </w:p>
    <w:p w:rsidR="0042115F" w:rsidRDefault="00E3127A">
      <w:pPr>
        <w:pStyle w:val="33"/>
        <w:ind w:left="960" w:firstLine="420"/>
        <w:rPr>
          <w:rFonts w:asciiTheme="minorHAnsi" w:eastAsiaTheme="minorEastAsia" w:hAnsiTheme="minorHAnsi" w:cstheme="minorBidi"/>
          <w:szCs w:val="22"/>
        </w:rPr>
      </w:pPr>
      <w:hyperlink w:anchor="_Toc507394574" w:history="1">
        <w:r w:rsidR="0042115F" w:rsidRPr="00FC593B">
          <w:rPr>
            <w:rStyle w:val="af0"/>
            <w:lang w:val="en-GB"/>
          </w:rPr>
          <w:t>2.2.1</w:t>
        </w:r>
        <w:r w:rsidR="0042115F" w:rsidRPr="00FC593B">
          <w:rPr>
            <w:rStyle w:val="af0"/>
            <w:rFonts w:hint="eastAsia"/>
            <w:lang w:val="en-GB"/>
          </w:rPr>
          <w:t xml:space="preserve"> </w:t>
        </w:r>
        <w:r w:rsidR="0042115F" w:rsidRPr="00FC593B">
          <w:rPr>
            <w:rStyle w:val="af0"/>
            <w:rFonts w:hint="eastAsia"/>
            <w:lang w:val="en-GB"/>
          </w:rPr>
          <w:t>基于多视角的三维建模</w:t>
        </w:r>
        <w:r w:rsidR="0042115F">
          <w:rPr>
            <w:webHidden/>
          </w:rPr>
          <w:tab/>
        </w:r>
        <w:r w:rsidR="0042115F">
          <w:rPr>
            <w:webHidden/>
          </w:rPr>
          <w:fldChar w:fldCharType="begin"/>
        </w:r>
        <w:r w:rsidR="0042115F">
          <w:rPr>
            <w:webHidden/>
          </w:rPr>
          <w:instrText xml:space="preserve"> PAGEREF _Toc507394574 \h </w:instrText>
        </w:r>
        <w:r w:rsidR="0042115F">
          <w:rPr>
            <w:webHidden/>
          </w:rPr>
        </w:r>
        <w:r w:rsidR="0042115F">
          <w:rPr>
            <w:webHidden/>
          </w:rPr>
          <w:fldChar w:fldCharType="separate"/>
        </w:r>
        <w:r w:rsidR="0042115F">
          <w:rPr>
            <w:webHidden/>
          </w:rPr>
          <w:t>5</w:t>
        </w:r>
        <w:r w:rsidR="0042115F">
          <w:rPr>
            <w:webHidden/>
          </w:rPr>
          <w:fldChar w:fldCharType="end"/>
        </w:r>
      </w:hyperlink>
    </w:p>
    <w:p w:rsidR="0042115F" w:rsidRDefault="00E3127A">
      <w:pPr>
        <w:pStyle w:val="33"/>
        <w:ind w:left="960" w:firstLine="420"/>
        <w:rPr>
          <w:rFonts w:asciiTheme="minorHAnsi" w:eastAsiaTheme="minorEastAsia" w:hAnsiTheme="minorHAnsi" w:cstheme="minorBidi"/>
          <w:szCs w:val="22"/>
        </w:rPr>
      </w:pPr>
      <w:hyperlink w:anchor="_Toc507394575" w:history="1">
        <w:r w:rsidR="0042115F" w:rsidRPr="00FC593B">
          <w:rPr>
            <w:rStyle w:val="af0"/>
            <w:lang w:val="en-GB"/>
          </w:rPr>
          <w:t>2.2.2</w:t>
        </w:r>
        <w:r w:rsidR="0042115F" w:rsidRPr="00FC593B">
          <w:rPr>
            <w:rStyle w:val="af0"/>
            <w:rFonts w:hint="eastAsia"/>
            <w:lang w:val="en-GB"/>
          </w:rPr>
          <w:t xml:space="preserve"> </w:t>
        </w:r>
        <w:r w:rsidR="0042115F" w:rsidRPr="00FC593B">
          <w:rPr>
            <w:rStyle w:val="af0"/>
            <w:rFonts w:hint="eastAsia"/>
            <w:lang w:val="en-GB"/>
          </w:rPr>
          <w:t>基于草图的三维建模</w:t>
        </w:r>
        <w:r w:rsidR="0042115F">
          <w:rPr>
            <w:webHidden/>
          </w:rPr>
          <w:tab/>
        </w:r>
        <w:r w:rsidR="0042115F">
          <w:rPr>
            <w:webHidden/>
          </w:rPr>
          <w:fldChar w:fldCharType="begin"/>
        </w:r>
        <w:r w:rsidR="0042115F">
          <w:rPr>
            <w:webHidden/>
          </w:rPr>
          <w:instrText xml:space="preserve"> PAGEREF _Toc507394575 \h </w:instrText>
        </w:r>
        <w:r w:rsidR="0042115F">
          <w:rPr>
            <w:webHidden/>
          </w:rPr>
        </w:r>
        <w:r w:rsidR="0042115F">
          <w:rPr>
            <w:webHidden/>
          </w:rPr>
          <w:fldChar w:fldCharType="separate"/>
        </w:r>
        <w:r w:rsidR="0042115F">
          <w:rPr>
            <w:webHidden/>
          </w:rPr>
          <w:t>6</w:t>
        </w:r>
        <w:r w:rsidR="0042115F">
          <w:rPr>
            <w:webHidden/>
          </w:rPr>
          <w:fldChar w:fldCharType="end"/>
        </w:r>
      </w:hyperlink>
    </w:p>
    <w:p w:rsidR="0042115F" w:rsidRDefault="00E3127A">
      <w:pPr>
        <w:pStyle w:val="23"/>
        <w:ind w:left="480" w:firstLine="480"/>
        <w:rPr>
          <w:rFonts w:asciiTheme="minorHAnsi" w:eastAsiaTheme="minorEastAsia" w:hAnsiTheme="minorHAnsi" w:cstheme="minorBidi"/>
          <w:noProof/>
          <w:sz w:val="21"/>
          <w:szCs w:val="22"/>
        </w:rPr>
      </w:pPr>
      <w:hyperlink w:anchor="_Toc507394576" w:history="1">
        <w:r w:rsidR="0042115F" w:rsidRPr="00FC593B">
          <w:rPr>
            <w:rStyle w:val="af0"/>
            <w:noProof/>
          </w:rPr>
          <w:t xml:space="preserve">2.3 </w:t>
        </w:r>
        <w:r w:rsidR="0042115F" w:rsidRPr="00FC593B">
          <w:rPr>
            <w:rStyle w:val="af0"/>
            <w:rFonts w:hint="eastAsia"/>
            <w:noProof/>
          </w:rPr>
          <w:t>算法概述</w:t>
        </w:r>
        <w:r w:rsidR="0042115F">
          <w:rPr>
            <w:noProof/>
            <w:webHidden/>
          </w:rPr>
          <w:tab/>
        </w:r>
        <w:r w:rsidR="0042115F">
          <w:rPr>
            <w:noProof/>
            <w:webHidden/>
          </w:rPr>
          <w:fldChar w:fldCharType="begin"/>
        </w:r>
        <w:r w:rsidR="0042115F">
          <w:rPr>
            <w:noProof/>
            <w:webHidden/>
          </w:rPr>
          <w:instrText xml:space="preserve"> PAGEREF _Toc507394576 \h </w:instrText>
        </w:r>
        <w:r w:rsidR="0042115F">
          <w:rPr>
            <w:noProof/>
            <w:webHidden/>
          </w:rPr>
        </w:r>
        <w:r w:rsidR="0042115F">
          <w:rPr>
            <w:noProof/>
            <w:webHidden/>
          </w:rPr>
          <w:fldChar w:fldCharType="separate"/>
        </w:r>
        <w:r w:rsidR="0042115F">
          <w:rPr>
            <w:noProof/>
            <w:webHidden/>
          </w:rPr>
          <w:t>7</w:t>
        </w:r>
        <w:r w:rsidR="0042115F">
          <w:rPr>
            <w:noProof/>
            <w:webHidden/>
          </w:rPr>
          <w:fldChar w:fldCharType="end"/>
        </w:r>
      </w:hyperlink>
    </w:p>
    <w:p w:rsidR="0042115F" w:rsidRDefault="00E3127A">
      <w:pPr>
        <w:pStyle w:val="23"/>
        <w:ind w:left="480" w:firstLine="480"/>
        <w:rPr>
          <w:rFonts w:asciiTheme="minorHAnsi" w:eastAsiaTheme="minorEastAsia" w:hAnsiTheme="minorHAnsi" w:cstheme="minorBidi"/>
          <w:noProof/>
          <w:sz w:val="21"/>
          <w:szCs w:val="22"/>
        </w:rPr>
      </w:pPr>
      <w:hyperlink w:anchor="_Toc507394577" w:history="1">
        <w:r w:rsidR="0042115F" w:rsidRPr="00FC593B">
          <w:rPr>
            <w:rStyle w:val="af0"/>
            <w:noProof/>
          </w:rPr>
          <w:t>2.4</w:t>
        </w:r>
        <w:r w:rsidR="0042115F" w:rsidRPr="00FC593B">
          <w:rPr>
            <w:rStyle w:val="af0"/>
            <w:rFonts w:hint="eastAsia"/>
            <w:noProof/>
          </w:rPr>
          <w:t xml:space="preserve"> </w:t>
        </w:r>
        <w:r w:rsidR="0042115F" w:rsidRPr="00FC593B">
          <w:rPr>
            <w:rStyle w:val="af0"/>
            <w:rFonts w:hint="eastAsia"/>
            <w:noProof/>
          </w:rPr>
          <w:t>立体视觉数学模型</w:t>
        </w:r>
        <w:r w:rsidR="0042115F">
          <w:rPr>
            <w:noProof/>
            <w:webHidden/>
          </w:rPr>
          <w:tab/>
        </w:r>
        <w:r w:rsidR="0042115F">
          <w:rPr>
            <w:noProof/>
            <w:webHidden/>
          </w:rPr>
          <w:fldChar w:fldCharType="begin"/>
        </w:r>
        <w:r w:rsidR="0042115F">
          <w:rPr>
            <w:noProof/>
            <w:webHidden/>
          </w:rPr>
          <w:instrText xml:space="preserve"> PAGEREF _Toc507394577 \h </w:instrText>
        </w:r>
        <w:r w:rsidR="0042115F">
          <w:rPr>
            <w:noProof/>
            <w:webHidden/>
          </w:rPr>
        </w:r>
        <w:r w:rsidR="0042115F">
          <w:rPr>
            <w:noProof/>
            <w:webHidden/>
          </w:rPr>
          <w:fldChar w:fldCharType="separate"/>
        </w:r>
        <w:r w:rsidR="0042115F">
          <w:rPr>
            <w:noProof/>
            <w:webHidden/>
          </w:rPr>
          <w:t>8</w:t>
        </w:r>
        <w:r w:rsidR="0042115F">
          <w:rPr>
            <w:noProof/>
            <w:webHidden/>
          </w:rPr>
          <w:fldChar w:fldCharType="end"/>
        </w:r>
      </w:hyperlink>
    </w:p>
    <w:p w:rsidR="0042115F" w:rsidRDefault="00E3127A">
      <w:pPr>
        <w:pStyle w:val="33"/>
        <w:ind w:left="960" w:firstLine="420"/>
        <w:rPr>
          <w:rFonts w:asciiTheme="minorHAnsi" w:eastAsiaTheme="minorEastAsia" w:hAnsiTheme="minorHAnsi" w:cstheme="minorBidi"/>
          <w:szCs w:val="22"/>
        </w:rPr>
      </w:pPr>
      <w:hyperlink w:anchor="_Toc507394578" w:history="1">
        <w:r w:rsidR="0042115F" w:rsidRPr="00FC593B">
          <w:rPr>
            <w:rStyle w:val="af0"/>
            <w:lang w:val="en-GB"/>
          </w:rPr>
          <w:t>2.4.1</w:t>
        </w:r>
        <w:r w:rsidR="0042115F" w:rsidRPr="00FC593B">
          <w:rPr>
            <w:rStyle w:val="af0"/>
            <w:rFonts w:hint="eastAsia"/>
            <w:lang w:val="en-GB"/>
          </w:rPr>
          <w:t xml:space="preserve"> </w:t>
        </w:r>
        <w:r w:rsidR="0042115F" w:rsidRPr="00FC593B">
          <w:rPr>
            <w:rStyle w:val="af0"/>
            <w:rFonts w:hint="eastAsia"/>
            <w:lang w:val="en-GB"/>
          </w:rPr>
          <w:t>像素坐标与三维坐标变换关系</w:t>
        </w:r>
        <w:r w:rsidR="0042115F">
          <w:rPr>
            <w:webHidden/>
          </w:rPr>
          <w:tab/>
        </w:r>
        <w:r w:rsidR="0042115F">
          <w:rPr>
            <w:webHidden/>
          </w:rPr>
          <w:fldChar w:fldCharType="begin"/>
        </w:r>
        <w:r w:rsidR="0042115F">
          <w:rPr>
            <w:webHidden/>
          </w:rPr>
          <w:instrText xml:space="preserve"> PAGEREF _Toc507394578 \h </w:instrText>
        </w:r>
        <w:r w:rsidR="0042115F">
          <w:rPr>
            <w:webHidden/>
          </w:rPr>
        </w:r>
        <w:r w:rsidR="0042115F">
          <w:rPr>
            <w:webHidden/>
          </w:rPr>
          <w:fldChar w:fldCharType="separate"/>
        </w:r>
        <w:r w:rsidR="0042115F">
          <w:rPr>
            <w:webHidden/>
          </w:rPr>
          <w:t>8</w:t>
        </w:r>
        <w:r w:rsidR="0042115F">
          <w:rPr>
            <w:webHidden/>
          </w:rPr>
          <w:fldChar w:fldCharType="end"/>
        </w:r>
      </w:hyperlink>
    </w:p>
    <w:p w:rsidR="0042115F" w:rsidRDefault="00E3127A">
      <w:pPr>
        <w:pStyle w:val="33"/>
        <w:ind w:left="960" w:firstLine="420"/>
        <w:rPr>
          <w:rFonts w:asciiTheme="minorHAnsi" w:eastAsiaTheme="minorEastAsia" w:hAnsiTheme="minorHAnsi" w:cstheme="minorBidi"/>
          <w:szCs w:val="22"/>
        </w:rPr>
      </w:pPr>
      <w:hyperlink w:anchor="_Toc507394579" w:history="1">
        <w:r w:rsidR="0042115F" w:rsidRPr="00FC593B">
          <w:rPr>
            <w:rStyle w:val="af0"/>
          </w:rPr>
          <w:t>2.4.2</w:t>
        </w:r>
        <w:r w:rsidR="0042115F" w:rsidRPr="00FC593B">
          <w:rPr>
            <w:rStyle w:val="af0"/>
            <w:rFonts w:hint="eastAsia"/>
          </w:rPr>
          <w:t xml:space="preserve"> </w:t>
        </w:r>
        <w:r w:rsidR="0042115F" w:rsidRPr="00FC593B">
          <w:rPr>
            <w:rStyle w:val="af0"/>
            <w:rFonts w:hint="eastAsia"/>
          </w:rPr>
          <w:t>计算投影参数</w:t>
        </w:r>
        <w:r w:rsidR="0042115F">
          <w:rPr>
            <w:webHidden/>
          </w:rPr>
          <w:tab/>
        </w:r>
        <w:r w:rsidR="0042115F">
          <w:rPr>
            <w:webHidden/>
          </w:rPr>
          <w:fldChar w:fldCharType="begin"/>
        </w:r>
        <w:r w:rsidR="0042115F">
          <w:rPr>
            <w:webHidden/>
          </w:rPr>
          <w:instrText xml:space="preserve"> PAGEREF _Toc507394579 \h </w:instrText>
        </w:r>
        <w:r w:rsidR="0042115F">
          <w:rPr>
            <w:webHidden/>
          </w:rPr>
        </w:r>
        <w:r w:rsidR="0042115F">
          <w:rPr>
            <w:webHidden/>
          </w:rPr>
          <w:fldChar w:fldCharType="separate"/>
        </w:r>
        <w:r w:rsidR="0042115F">
          <w:rPr>
            <w:webHidden/>
          </w:rPr>
          <w:t>9</w:t>
        </w:r>
        <w:r w:rsidR="0042115F">
          <w:rPr>
            <w:webHidden/>
          </w:rPr>
          <w:fldChar w:fldCharType="end"/>
        </w:r>
      </w:hyperlink>
    </w:p>
    <w:p w:rsidR="0042115F" w:rsidRDefault="00E3127A">
      <w:pPr>
        <w:pStyle w:val="23"/>
        <w:ind w:left="480" w:firstLine="480"/>
        <w:rPr>
          <w:rFonts w:asciiTheme="minorHAnsi" w:eastAsiaTheme="minorEastAsia" w:hAnsiTheme="minorHAnsi" w:cstheme="minorBidi"/>
          <w:noProof/>
          <w:sz w:val="21"/>
          <w:szCs w:val="22"/>
        </w:rPr>
      </w:pPr>
      <w:hyperlink w:anchor="_Toc507394580" w:history="1">
        <w:r w:rsidR="0042115F" w:rsidRPr="00FC593B">
          <w:rPr>
            <w:rStyle w:val="af0"/>
            <w:noProof/>
          </w:rPr>
          <w:t>2.5</w:t>
        </w:r>
        <w:r w:rsidR="0042115F" w:rsidRPr="00FC593B">
          <w:rPr>
            <w:rStyle w:val="af0"/>
            <w:rFonts w:hint="eastAsia"/>
            <w:noProof/>
          </w:rPr>
          <w:t xml:space="preserve"> </w:t>
        </w:r>
        <w:r w:rsidR="0042115F" w:rsidRPr="00FC593B">
          <w:rPr>
            <w:rStyle w:val="af0"/>
            <w:rFonts w:hint="eastAsia"/>
            <w:noProof/>
          </w:rPr>
          <w:t>单个部件建模</w:t>
        </w:r>
        <w:r w:rsidR="0042115F">
          <w:rPr>
            <w:noProof/>
            <w:webHidden/>
          </w:rPr>
          <w:tab/>
        </w:r>
        <w:r w:rsidR="0042115F">
          <w:rPr>
            <w:noProof/>
            <w:webHidden/>
          </w:rPr>
          <w:fldChar w:fldCharType="begin"/>
        </w:r>
        <w:r w:rsidR="0042115F">
          <w:rPr>
            <w:noProof/>
            <w:webHidden/>
          </w:rPr>
          <w:instrText xml:space="preserve"> PAGEREF _Toc507394580 \h </w:instrText>
        </w:r>
        <w:r w:rsidR="0042115F">
          <w:rPr>
            <w:noProof/>
            <w:webHidden/>
          </w:rPr>
        </w:r>
        <w:r w:rsidR="0042115F">
          <w:rPr>
            <w:noProof/>
            <w:webHidden/>
          </w:rPr>
          <w:fldChar w:fldCharType="separate"/>
        </w:r>
        <w:r w:rsidR="0042115F">
          <w:rPr>
            <w:noProof/>
            <w:webHidden/>
          </w:rPr>
          <w:t>10</w:t>
        </w:r>
        <w:r w:rsidR="0042115F">
          <w:rPr>
            <w:noProof/>
            <w:webHidden/>
          </w:rPr>
          <w:fldChar w:fldCharType="end"/>
        </w:r>
      </w:hyperlink>
    </w:p>
    <w:p w:rsidR="0042115F" w:rsidRDefault="00E3127A">
      <w:pPr>
        <w:pStyle w:val="33"/>
        <w:ind w:left="960" w:firstLine="420"/>
        <w:rPr>
          <w:rFonts w:asciiTheme="minorHAnsi" w:eastAsiaTheme="minorEastAsia" w:hAnsiTheme="minorHAnsi" w:cstheme="minorBidi"/>
          <w:szCs w:val="22"/>
        </w:rPr>
      </w:pPr>
      <w:hyperlink w:anchor="_Toc507394581" w:history="1">
        <w:r w:rsidR="0042115F" w:rsidRPr="00FC593B">
          <w:rPr>
            <w:rStyle w:val="af0"/>
          </w:rPr>
          <w:t xml:space="preserve">2.5.1 </w:t>
        </w:r>
        <w:r w:rsidR="0042115F" w:rsidRPr="00FC593B">
          <w:rPr>
            <w:rStyle w:val="af0"/>
            <w:rFonts w:hint="eastAsia"/>
          </w:rPr>
          <w:t>从图像中生成三维部件</w:t>
        </w:r>
        <w:r w:rsidR="0042115F">
          <w:rPr>
            <w:webHidden/>
          </w:rPr>
          <w:tab/>
        </w:r>
        <w:r w:rsidR="0042115F">
          <w:rPr>
            <w:webHidden/>
          </w:rPr>
          <w:fldChar w:fldCharType="begin"/>
        </w:r>
        <w:r w:rsidR="0042115F">
          <w:rPr>
            <w:webHidden/>
          </w:rPr>
          <w:instrText xml:space="preserve"> PAGEREF _Toc507394581 \h </w:instrText>
        </w:r>
        <w:r w:rsidR="0042115F">
          <w:rPr>
            <w:webHidden/>
          </w:rPr>
        </w:r>
        <w:r w:rsidR="0042115F">
          <w:rPr>
            <w:webHidden/>
          </w:rPr>
          <w:fldChar w:fldCharType="separate"/>
        </w:r>
        <w:r w:rsidR="0042115F">
          <w:rPr>
            <w:webHidden/>
          </w:rPr>
          <w:t>10</w:t>
        </w:r>
        <w:r w:rsidR="0042115F">
          <w:rPr>
            <w:webHidden/>
          </w:rPr>
          <w:fldChar w:fldCharType="end"/>
        </w:r>
      </w:hyperlink>
    </w:p>
    <w:p w:rsidR="0042115F" w:rsidRDefault="00E3127A">
      <w:pPr>
        <w:pStyle w:val="33"/>
        <w:ind w:left="960" w:firstLine="420"/>
        <w:rPr>
          <w:rFonts w:asciiTheme="minorHAnsi" w:eastAsiaTheme="minorEastAsia" w:hAnsiTheme="minorHAnsi" w:cstheme="minorBidi"/>
          <w:szCs w:val="22"/>
        </w:rPr>
      </w:pPr>
      <w:hyperlink w:anchor="_Toc507394582" w:history="1">
        <w:r w:rsidR="0042115F" w:rsidRPr="00FC593B">
          <w:rPr>
            <w:rStyle w:val="af0"/>
          </w:rPr>
          <w:t>2.5.2</w:t>
        </w:r>
        <w:r w:rsidR="0042115F" w:rsidRPr="00FC593B">
          <w:rPr>
            <w:rStyle w:val="af0"/>
            <w:rFonts w:hint="eastAsia"/>
          </w:rPr>
          <w:t xml:space="preserve"> </w:t>
        </w:r>
        <w:r w:rsidR="0042115F" w:rsidRPr="00FC593B">
          <w:rPr>
            <w:rStyle w:val="af0"/>
            <w:rFonts w:hint="eastAsia"/>
          </w:rPr>
          <w:t>部件细节和视角选择</w:t>
        </w:r>
        <w:r w:rsidR="0042115F">
          <w:rPr>
            <w:webHidden/>
          </w:rPr>
          <w:tab/>
        </w:r>
        <w:r w:rsidR="0042115F">
          <w:rPr>
            <w:webHidden/>
          </w:rPr>
          <w:fldChar w:fldCharType="begin"/>
        </w:r>
        <w:r w:rsidR="0042115F">
          <w:rPr>
            <w:webHidden/>
          </w:rPr>
          <w:instrText xml:space="preserve"> PAGEREF _Toc507394582 \h </w:instrText>
        </w:r>
        <w:r w:rsidR="0042115F">
          <w:rPr>
            <w:webHidden/>
          </w:rPr>
        </w:r>
        <w:r w:rsidR="0042115F">
          <w:rPr>
            <w:webHidden/>
          </w:rPr>
          <w:fldChar w:fldCharType="separate"/>
        </w:r>
        <w:r w:rsidR="0042115F">
          <w:rPr>
            <w:webHidden/>
          </w:rPr>
          <w:t>12</w:t>
        </w:r>
        <w:r w:rsidR="0042115F">
          <w:rPr>
            <w:webHidden/>
          </w:rPr>
          <w:fldChar w:fldCharType="end"/>
        </w:r>
      </w:hyperlink>
    </w:p>
    <w:p w:rsidR="0042115F" w:rsidRDefault="00E3127A">
      <w:pPr>
        <w:pStyle w:val="23"/>
        <w:ind w:left="480" w:firstLine="480"/>
        <w:rPr>
          <w:rFonts w:asciiTheme="minorHAnsi" w:eastAsiaTheme="minorEastAsia" w:hAnsiTheme="minorHAnsi" w:cstheme="minorBidi"/>
          <w:noProof/>
          <w:sz w:val="21"/>
          <w:szCs w:val="22"/>
        </w:rPr>
      </w:pPr>
      <w:hyperlink w:anchor="_Toc507394583" w:history="1">
        <w:r w:rsidR="0042115F" w:rsidRPr="00FC593B">
          <w:rPr>
            <w:rStyle w:val="af0"/>
            <w:noProof/>
          </w:rPr>
          <w:t>2.6</w:t>
        </w:r>
        <w:r w:rsidR="0042115F" w:rsidRPr="00FC593B">
          <w:rPr>
            <w:rStyle w:val="af0"/>
            <w:rFonts w:hint="eastAsia"/>
            <w:noProof/>
          </w:rPr>
          <w:t xml:space="preserve"> </w:t>
        </w:r>
        <w:r w:rsidR="0042115F" w:rsidRPr="00FC593B">
          <w:rPr>
            <w:rStyle w:val="af0"/>
            <w:rFonts w:hint="eastAsia"/>
            <w:noProof/>
          </w:rPr>
          <w:t>基于几何约束优化模型部件参数</w:t>
        </w:r>
        <w:r w:rsidR="0042115F">
          <w:rPr>
            <w:noProof/>
            <w:webHidden/>
          </w:rPr>
          <w:tab/>
        </w:r>
        <w:r w:rsidR="0042115F">
          <w:rPr>
            <w:noProof/>
            <w:webHidden/>
          </w:rPr>
          <w:fldChar w:fldCharType="begin"/>
        </w:r>
        <w:r w:rsidR="0042115F">
          <w:rPr>
            <w:noProof/>
            <w:webHidden/>
          </w:rPr>
          <w:instrText xml:space="preserve"> PAGEREF _Toc507394583 \h </w:instrText>
        </w:r>
        <w:r w:rsidR="0042115F">
          <w:rPr>
            <w:noProof/>
            <w:webHidden/>
          </w:rPr>
        </w:r>
        <w:r w:rsidR="0042115F">
          <w:rPr>
            <w:noProof/>
            <w:webHidden/>
          </w:rPr>
          <w:fldChar w:fldCharType="separate"/>
        </w:r>
        <w:r w:rsidR="0042115F">
          <w:rPr>
            <w:noProof/>
            <w:webHidden/>
          </w:rPr>
          <w:t>13</w:t>
        </w:r>
        <w:r w:rsidR="0042115F">
          <w:rPr>
            <w:noProof/>
            <w:webHidden/>
          </w:rPr>
          <w:fldChar w:fldCharType="end"/>
        </w:r>
      </w:hyperlink>
    </w:p>
    <w:p w:rsidR="0042115F" w:rsidRDefault="00E3127A">
      <w:pPr>
        <w:pStyle w:val="33"/>
        <w:ind w:left="960" w:firstLine="420"/>
        <w:rPr>
          <w:rFonts w:asciiTheme="minorHAnsi" w:eastAsiaTheme="minorEastAsia" w:hAnsiTheme="minorHAnsi" w:cstheme="minorBidi"/>
          <w:szCs w:val="22"/>
        </w:rPr>
      </w:pPr>
      <w:hyperlink w:anchor="_Toc507394584" w:history="1">
        <w:r w:rsidR="0042115F" w:rsidRPr="00FC593B">
          <w:rPr>
            <w:rStyle w:val="af0"/>
          </w:rPr>
          <w:t>2.6.1</w:t>
        </w:r>
        <w:r w:rsidR="0042115F" w:rsidRPr="00FC593B">
          <w:rPr>
            <w:rStyle w:val="af0"/>
            <w:rFonts w:hint="eastAsia"/>
          </w:rPr>
          <w:t xml:space="preserve"> </w:t>
        </w:r>
        <w:r w:rsidR="0042115F" w:rsidRPr="00FC593B">
          <w:rPr>
            <w:rStyle w:val="af0"/>
            <w:rFonts w:hint="eastAsia"/>
          </w:rPr>
          <w:t>轴心点表示方法</w:t>
        </w:r>
        <w:r w:rsidR="0042115F">
          <w:rPr>
            <w:webHidden/>
          </w:rPr>
          <w:tab/>
        </w:r>
        <w:r w:rsidR="0042115F">
          <w:rPr>
            <w:webHidden/>
          </w:rPr>
          <w:fldChar w:fldCharType="begin"/>
        </w:r>
        <w:r w:rsidR="0042115F">
          <w:rPr>
            <w:webHidden/>
          </w:rPr>
          <w:instrText xml:space="preserve"> PAGEREF _Toc507394584 \h </w:instrText>
        </w:r>
        <w:r w:rsidR="0042115F">
          <w:rPr>
            <w:webHidden/>
          </w:rPr>
        </w:r>
        <w:r w:rsidR="0042115F">
          <w:rPr>
            <w:webHidden/>
          </w:rPr>
          <w:fldChar w:fldCharType="separate"/>
        </w:r>
        <w:r w:rsidR="0042115F">
          <w:rPr>
            <w:webHidden/>
          </w:rPr>
          <w:t>14</w:t>
        </w:r>
        <w:r w:rsidR="0042115F">
          <w:rPr>
            <w:webHidden/>
          </w:rPr>
          <w:fldChar w:fldCharType="end"/>
        </w:r>
      </w:hyperlink>
    </w:p>
    <w:p w:rsidR="0042115F" w:rsidRDefault="00E3127A">
      <w:pPr>
        <w:pStyle w:val="33"/>
        <w:ind w:left="960" w:firstLine="420"/>
        <w:rPr>
          <w:rFonts w:asciiTheme="minorHAnsi" w:eastAsiaTheme="minorEastAsia" w:hAnsiTheme="minorHAnsi" w:cstheme="minorBidi"/>
          <w:szCs w:val="22"/>
        </w:rPr>
      </w:pPr>
      <w:hyperlink w:anchor="_Toc507394585" w:history="1">
        <w:r w:rsidR="0042115F" w:rsidRPr="00FC593B">
          <w:rPr>
            <w:rStyle w:val="af0"/>
          </w:rPr>
          <w:t>2.6.2</w:t>
        </w:r>
        <w:r w:rsidR="0042115F" w:rsidRPr="00FC593B">
          <w:rPr>
            <w:rStyle w:val="af0"/>
            <w:rFonts w:hint="eastAsia"/>
          </w:rPr>
          <w:t xml:space="preserve"> </w:t>
        </w:r>
        <w:r w:rsidR="0042115F" w:rsidRPr="00FC593B">
          <w:rPr>
            <w:rStyle w:val="af0"/>
            <w:rFonts w:hint="eastAsia"/>
          </w:rPr>
          <w:t>建立几何约束</w:t>
        </w:r>
        <w:r w:rsidR="0042115F">
          <w:rPr>
            <w:webHidden/>
          </w:rPr>
          <w:tab/>
        </w:r>
        <w:r w:rsidR="0042115F">
          <w:rPr>
            <w:webHidden/>
          </w:rPr>
          <w:fldChar w:fldCharType="begin"/>
        </w:r>
        <w:r w:rsidR="0042115F">
          <w:rPr>
            <w:webHidden/>
          </w:rPr>
          <w:instrText xml:space="preserve"> PAGEREF _Toc507394585 \h </w:instrText>
        </w:r>
        <w:r w:rsidR="0042115F">
          <w:rPr>
            <w:webHidden/>
          </w:rPr>
        </w:r>
        <w:r w:rsidR="0042115F">
          <w:rPr>
            <w:webHidden/>
          </w:rPr>
          <w:fldChar w:fldCharType="separate"/>
        </w:r>
        <w:r w:rsidR="0042115F">
          <w:rPr>
            <w:webHidden/>
          </w:rPr>
          <w:t>15</w:t>
        </w:r>
        <w:r w:rsidR="0042115F">
          <w:rPr>
            <w:webHidden/>
          </w:rPr>
          <w:fldChar w:fldCharType="end"/>
        </w:r>
      </w:hyperlink>
    </w:p>
    <w:p w:rsidR="0042115F" w:rsidRDefault="00E3127A">
      <w:pPr>
        <w:pStyle w:val="33"/>
        <w:ind w:left="960" w:firstLine="420"/>
        <w:rPr>
          <w:rFonts w:asciiTheme="minorHAnsi" w:eastAsiaTheme="minorEastAsia" w:hAnsiTheme="minorHAnsi" w:cstheme="minorBidi"/>
          <w:szCs w:val="22"/>
        </w:rPr>
      </w:pPr>
      <w:hyperlink w:anchor="_Toc507394586" w:history="1">
        <w:r w:rsidR="0042115F" w:rsidRPr="00FC593B">
          <w:rPr>
            <w:rStyle w:val="af0"/>
          </w:rPr>
          <w:t>2.6.3</w:t>
        </w:r>
        <w:r w:rsidR="0042115F" w:rsidRPr="00FC593B">
          <w:rPr>
            <w:rStyle w:val="af0"/>
            <w:rFonts w:hint="eastAsia"/>
          </w:rPr>
          <w:t xml:space="preserve"> </w:t>
        </w:r>
        <w:r w:rsidR="0042115F" w:rsidRPr="00FC593B">
          <w:rPr>
            <w:rStyle w:val="af0"/>
            <w:rFonts w:hint="eastAsia"/>
          </w:rPr>
          <w:t>优化部件参数</w:t>
        </w:r>
        <w:r w:rsidR="0042115F">
          <w:rPr>
            <w:webHidden/>
          </w:rPr>
          <w:tab/>
        </w:r>
        <w:r w:rsidR="0042115F">
          <w:rPr>
            <w:webHidden/>
          </w:rPr>
          <w:fldChar w:fldCharType="begin"/>
        </w:r>
        <w:r w:rsidR="0042115F">
          <w:rPr>
            <w:webHidden/>
          </w:rPr>
          <w:instrText xml:space="preserve"> PAGEREF _Toc507394586 \h </w:instrText>
        </w:r>
        <w:r w:rsidR="0042115F">
          <w:rPr>
            <w:webHidden/>
          </w:rPr>
        </w:r>
        <w:r w:rsidR="0042115F">
          <w:rPr>
            <w:webHidden/>
          </w:rPr>
          <w:fldChar w:fldCharType="separate"/>
        </w:r>
        <w:r w:rsidR="0042115F">
          <w:rPr>
            <w:webHidden/>
          </w:rPr>
          <w:t>15</w:t>
        </w:r>
        <w:r w:rsidR="0042115F">
          <w:rPr>
            <w:webHidden/>
          </w:rPr>
          <w:fldChar w:fldCharType="end"/>
        </w:r>
      </w:hyperlink>
    </w:p>
    <w:p w:rsidR="0042115F" w:rsidRDefault="00E3127A">
      <w:pPr>
        <w:pStyle w:val="23"/>
        <w:ind w:left="480" w:firstLine="480"/>
        <w:rPr>
          <w:rFonts w:asciiTheme="minorHAnsi" w:eastAsiaTheme="minorEastAsia" w:hAnsiTheme="minorHAnsi" w:cstheme="minorBidi"/>
          <w:noProof/>
          <w:sz w:val="21"/>
          <w:szCs w:val="22"/>
        </w:rPr>
      </w:pPr>
      <w:hyperlink w:anchor="_Toc507394587" w:history="1">
        <w:r w:rsidR="0042115F" w:rsidRPr="00FC593B">
          <w:rPr>
            <w:rStyle w:val="af0"/>
            <w:noProof/>
          </w:rPr>
          <w:t>2.7</w:t>
        </w:r>
        <w:r w:rsidR="0042115F" w:rsidRPr="00FC593B">
          <w:rPr>
            <w:rStyle w:val="af0"/>
            <w:rFonts w:hint="eastAsia"/>
            <w:noProof/>
          </w:rPr>
          <w:t xml:space="preserve"> </w:t>
        </w:r>
        <w:r w:rsidR="0042115F" w:rsidRPr="00FC593B">
          <w:rPr>
            <w:rStyle w:val="af0"/>
            <w:rFonts w:hint="eastAsia"/>
            <w:noProof/>
          </w:rPr>
          <w:t>系统平台</w:t>
        </w:r>
        <w:r w:rsidR="0042115F">
          <w:rPr>
            <w:noProof/>
            <w:webHidden/>
          </w:rPr>
          <w:tab/>
        </w:r>
        <w:r w:rsidR="0042115F">
          <w:rPr>
            <w:noProof/>
            <w:webHidden/>
          </w:rPr>
          <w:fldChar w:fldCharType="begin"/>
        </w:r>
        <w:r w:rsidR="0042115F">
          <w:rPr>
            <w:noProof/>
            <w:webHidden/>
          </w:rPr>
          <w:instrText xml:space="preserve"> PAGEREF _Toc507394587 \h </w:instrText>
        </w:r>
        <w:r w:rsidR="0042115F">
          <w:rPr>
            <w:noProof/>
            <w:webHidden/>
          </w:rPr>
        </w:r>
        <w:r w:rsidR="0042115F">
          <w:rPr>
            <w:noProof/>
            <w:webHidden/>
          </w:rPr>
          <w:fldChar w:fldCharType="separate"/>
        </w:r>
        <w:r w:rsidR="0042115F">
          <w:rPr>
            <w:noProof/>
            <w:webHidden/>
          </w:rPr>
          <w:t>17</w:t>
        </w:r>
        <w:r w:rsidR="0042115F">
          <w:rPr>
            <w:noProof/>
            <w:webHidden/>
          </w:rPr>
          <w:fldChar w:fldCharType="end"/>
        </w:r>
      </w:hyperlink>
    </w:p>
    <w:p w:rsidR="0042115F" w:rsidRDefault="00E3127A">
      <w:pPr>
        <w:pStyle w:val="23"/>
        <w:ind w:left="480" w:firstLine="480"/>
        <w:rPr>
          <w:rFonts w:asciiTheme="minorHAnsi" w:eastAsiaTheme="minorEastAsia" w:hAnsiTheme="minorHAnsi" w:cstheme="minorBidi"/>
          <w:noProof/>
          <w:sz w:val="21"/>
          <w:szCs w:val="22"/>
        </w:rPr>
      </w:pPr>
      <w:hyperlink w:anchor="_Toc507394588" w:history="1">
        <w:r w:rsidR="0042115F" w:rsidRPr="00FC593B">
          <w:rPr>
            <w:rStyle w:val="af0"/>
            <w:noProof/>
          </w:rPr>
          <w:t>2.8</w:t>
        </w:r>
        <w:r w:rsidR="0042115F" w:rsidRPr="00FC593B">
          <w:rPr>
            <w:rStyle w:val="af0"/>
            <w:rFonts w:hint="eastAsia"/>
            <w:noProof/>
          </w:rPr>
          <w:t xml:space="preserve"> </w:t>
        </w:r>
        <w:r w:rsidR="0042115F" w:rsidRPr="00FC593B">
          <w:rPr>
            <w:rStyle w:val="af0"/>
            <w:rFonts w:hint="eastAsia"/>
            <w:noProof/>
          </w:rPr>
          <w:t>实验结果及分析</w:t>
        </w:r>
        <w:r w:rsidR="0042115F">
          <w:rPr>
            <w:noProof/>
            <w:webHidden/>
          </w:rPr>
          <w:tab/>
        </w:r>
        <w:r w:rsidR="0042115F">
          <w:rPr>
            <w:noProof/>
            <w:webHidden/>
          </w:rPr>
          <w:fldChar w:fldCharType="begin"/>
        </w:r>
        <w:r w:rsidR="0042115F">
          <w:rPr>
            <w:noProof/>
            <w:webHidden/>
          </w:rPr>
          <w:instrText xml:space="preserve"> PAGEREF _Toc507394588 \h </w:instrText>
        </w:r>
        <w:r w:rsidR="0042115F">
          <w:rPr>
            <w:noProof/>
            <w:webHidden/>
          </w:rPr>
        </w:r>
        <w:r w:rsidR="0042115F">
          <w:rPr>
            <w:noProof/>
            <w:webHidden/>
          </w:rPr>
          <w:fldChar w:fldCharType="separate"/>
        </w:r>
        <w:r w:rsidR="0042115F">
          <w:rPr>
            <w:noProof/>
            <w:webHidden/>
          </w:rPr>
          <w:t>19</w:t>
        </w:r>
        <w:r w:rsidR="0042115F">
          <w:rPr>
            <w:noProof/>
            <w:webHidden/>
          </w:rPr>
          <w:fldChar w:fldCharType="end"/>
        </w:r>
      </w:hyperlink>
    </w:p>
    <w:p w:rsidR="0042115F" w:rsidRDefault="00E3127A">
      <w:pPr>
        <w:pStyle w:val="33"/>
        <w:ind w:left="960" w:firstLine="420"/>
        <w:rPr>
          <w:rFonts w:asciiTheme="minorHAnsi" w:eastAsiaTheme="minorEastAsia" w:hAnsiTheme="minorHAnsi" w:cstheme="minorBidi"/>
          <w:szCs w:val="22"/>
        </w:rPr>
      </w:pPr>
      <w:hyperlink w:anchor="_Toc507394589" w:history="1">
        <w:r w:rsidR="0042115F" w:rsidRPr="00FC593B">
          <w:rPr>
            <w:rStyle w:val="af0"/>
          </w:rPr>
          <w:t>2.8.1</w:t>
        </w:r>
        <w:r w:rsidR="0042115F" w:rsidRPr="00FC593B">
          <w:rPr>
            <w:rStyle w:val="af0"/>
            <w:rFonts w:hint="eastAsia"/>
          </w:rPr>
          <w:t xml:space="preserve"> </w:t>
        </w:r>
        <w:r w:rsidR="0042115F" w:rsidRPr="00FC593B">
          <w:rPr>
            <w:rStyle w:val="af0"/>
            <w:rFonts w:hint="eastAsia"/>
          </w:rPr>
          <w:t>效率分析</w:t>
        </w:r>
        <w:r w:rsidR="0042115F">
          <w:rPr>
            <w:webHidden/>
          </w:rPr>
          <w:tab/>
        </w:r>
        <w:r w:rsidR="0042115F">
          <w:rPr>
            <w:webHidden/>
          </w:rPr>
          <w:fldChar w:fldCharType="begin"/>
        </w:r>
        <w:r w:rsidR="0042115F">
          <w:rPr>
            <w:webHidden/>
          </w:rPr>
          <w:instrText xml:space="preserve"> PAGEREF _Toc507394589 \h </w:instrText>
        </w:r>
        <w:r w:rsidR="0042115F">
          <w:rPr>
            <w:webHidden/>
          </w:rPr>
        </w:r>
        <w:r w:rsidR="0042115F">
          <w:rPr>
            <w:webHidden/>
          </w:rPr>
          <w:fldChar w:fldCharType="separate"/>
        </w:r>
        <w:r w:rsidR="0042115F">
          <w:rPr>
            <w:webHidden/>
          </w:rPr>
          <w:t>19</w:t>
        </w:r>
        <w:r w:rsidR="0042115F">
          <w:rPr>
            <w:webHidden/>
          </w:rPr>
          <w:fldChar w:fldCharType="end"/>
        </w:r>
      </w:hyperlink>
    </w:p>
    <w:p w:rsidR="0042115F" w:rsidRDefault="00E3127A">
      <w:pPr>
        <w:pStyle w:val="33"/>
        <w:ind w:left="960" w:firstLine="420"/>
        <w:rPr>
          <w:rFonts w:asciiTheme="minorHAnsi" w:eastAsiaTheme="minorEastAsia" w:hAnsiTheme="minorHAnsi" w:cstheme="minorBidi"/>
          <w:szCs w:val="22"/>
        </w:rPr>
      </w:pPr>
      <w:hyperlink w:anchor="_Toc507394590" w:history="1">
        <w:r w:rsidR="0042115F" w:rsidRPr="00FC593B">
          <w:rPr>
            <w:rStyle w:val="af0"/>
          </w:rPr>
          <w:t>2.8.2</w:t>
        </w:r>
        <w:r w:rsidR="0042115F" w:rsidRPr="00FC593B">
          <w:rPr>
            <w:rStyle w:val="af0"/>
            <w:rFonts w:hint="eastAsia"/>
          </w:rPr>
          <w:t xml:space="preserve"> </w:t>
        </w:r>
        <w:r w:rsidR="0042115F" w:rsidRPr="00FC593B">
          <w:rPr>
            <w:rStyle w:val="af0"/>
            <w:rFonts w:hint="eastAsia"/>
          </w:rPr>
          <w:t>精度验证</w:t>
        </w:r>
        <w:r w:rsidR="0042115F">
          <w:rPr>
            <w:webHidden/>
          </w:rPr>
          <w:tab/>
        </w:r>
        <w:r w:rsidR="0042115F">
          <w:rPr>
            <w:webHidden/>
          </w:rPr>
          <w:fldChar w:fldCharType="begin"/>
        </w:r>
        <w:r w:rsidR="0042115F">
          <w:rPr>
            <w:webHidden/>
          </w:rPr>
          <w:instrText xml:space="preserve"> PAGEREF _Toc507394590 \h </w:instrText>
        </w:r>
        <w:r w:rsidR="0042115F">
          <w:rPr>
            <w:webHidden/>
          </w:rPr>
        </w:r>
        <w:r w:rsidR="0042115F">
          <w:rPr>
            <w:webHidden/>
          </w:rPr>
          <w:fldChar w:fldCharType="separate"/>
        </w:r>
        <w:r w:rsidR="0042115F">
          <w:rPr>
            <w:webHidden/>
          </w:rPr>
          <w:t>20</w:t>
        </w:r>
        <w:r w:rsidR="0042115F">
          <w:rPr>
            <w:webHidden/>
          </w:rPr>
          <w:fldChar w:fldCharType="end"/>
        </w:r>
      </w:hyperlink>
    </w:p>
    <w:p w:rsidR="0042115F" w:rsidRDefault="00E3127A">
      <w:pPr>
        <w:pStyle w:val="33"/>
        <w:ind w:left="960" w:firstLine="420"/>
        <w:rPr>
          <w:rFonts w:asciiTheme="minorHAnsi" w:eastAsiaTheme="minorEastAsia" w:hAnsiTheme="minorHAnsi" w:cstheme="minorBidi"/>
          <w:szCs w:val="22"/>
        </w:rPr>
      </w:pPr>
      <w:hyperlink w:anchor="_Toc507394591" w:history="1">
        <w:r w:rsidR="0042115F" w:rsidRPr="00FC593B">
          <w:rPr>
            <w:rStyle w:val="af0"/>
          </w:rPr>
          <w:t xml:space="preserve">2.8.3 </w:t>
        </w:r>
        <w:r w:rsidR="0042115F" w:rsidRPr="00FC593B">
          <w:rPr>
            <w:rStyle w:val="af0"/>
            <w:rFonts w:hint="eastAsia"/>
          </w:rPr>
          <w:t>对比实验</w:t>
        </w:r>
        <w:r w:rsidR="0042115F">
          <w:rPr>
            <w:webHidden/>
          </w:rPr>
          <w:tab/>
        </w:r>
        <w:r w:rsidR="0042115F">
          <w:rPr>
            <w:webHidden/>
          </w:rPr>
          <w:fldChar w:fldCharType="begin"/>
        </w:r>
        <w:r w:rsidR="0042115F">
          <w:rPr>
            <w:webHidden/>
          </w:rPr>
          <w:instrText xml:space="preserve"> PAGEREF _Toc507394591 \h </w:instrText>
        </w:r>
        <w:r w:rsidR="0042115F">
          <w:rPr>
            <w:webHidden/>
          </w:rPr>
        </w:r>
        <w:r w:rsidR="0042115F">
          <w:rPr>
            <w:webHidden/>
          </w:rPr>
          <w:fldChar w:fldCharType="separate"/>
        </w:r>
        <w:r w:rsidR="0042115F">
          <w:rPr>
            <w:webHidden/>
          </w:rPr>
          <w:t>21</w:t>
        </w:r>
        <w:r w:rsidR="0042115F">
          <w:rPr>
            <w:webHidden/>
          </w:rPr>
          <w:fldChar w:fldCharType="end"/>
        </w:r>
      </w:hyperlink>
    </w:p>
    <w:p w:rsidR="0042115F" w:rsidRDefault="00E3127A">
      <w:pPr>
        <w:pStyle w:val="23"/>
        <w:ind w:left="480" w:firstLine="480"/>
        <w:rPr>
          <w:rFonts w:asciiTheme="minorHAnsi" w:eastAsiaTheme="minorEastAsia" w:hAnsiTheme="minorHAnsi" w:cstheme="minorBidi"/>
          <w:noProof/>
          <w:sz w:val="21"/>
          <w:szCs w:val="22"/>
        </w:rPr>
      </w:pPr>
      <w:hyperlink w:anchor="_Toc507394592" w:history="1">
        <w:r w:rsidR="0042115F" w:rsidRPr="00FC593B">
          <w:rPr>
            <w:rStyle w:val="af0"/>
            <w:noProof/>
          </w:rPr>
          <w:t>2.9</w:t>
        </w:r>
        <w:r w:rsidR="0042115F" w:rsidRPr="00FC593B">
          <w:rPr>
            <w:rStyle w:val="af0"/>
            <w:rFonts w:hint="eastAsia"/>
            <w:noProof/>
            <w:lang w:val="en-GB"/>
          </w:rPr>
          <w:t xml:space="preserve"> </w:t>
        </w:r>
        <w:r w:rsidR="0042115F" w:rsidRPr="00FC593B">
          <w:rPr>
            <w:rStyle w:val="af0"/>
            <w:rFonts w:hint="eastAsia"/>
            <w:noProof/>
            <w:lang w:val="en-GB"/>
          </w:rPr>
          <w:t>本章小结</w:t>
        </w:r>
        <w:r w:rsidR="0042115F">
          <w:rPr>
            <w:noProof/>
            <w:webHidden/>
          </w:rPr>
          <w:tab/>
        </w:r>
        <w:r w:rsidR="0042115F">
          <w:rPr>
            <w:noProof/>
            <w:webHidden/>
          </w:rPr>
          <w:fldChar w:fldCharType="begin"/>
        </w:r>
        <w:r w:rsidR="0042115F">
          <w:rPr>
            <w:noProof/>
            <w:webHidden/>
          </w:rPr>
          <w:instrText xml:space="preserve"> PAGEREF _Toc507394592 \h </w:instrText>
        </w:r>
        <w:r w:rsidR="0042115F">
          <w:rPr>
            <w:noProof/>
            <w:webHidden/>
          </w:rPr>
        </w:r>
        <w:r w:rsidR="0042115F">
          <w:rPr>
            <w:noProof/>
            <w:webHidden/>
          </w:rPr>
          <w:fldChar w:fldCharType="separate"/>
        </w:r>
        <w:r w:rsidR="0042115F">
          <w:rPr>
            <w:noProof/>
            <w:webHidden/>
          </w:rPr>
          <w:t>22</w:t>
        </w:r>
        <w:r w:rsidR="0042115F">
          <w:rPr>
            <w:noProof/>
            <w:webHidden/>
          </w:rPr>
          <w:fldChar w:fldCharType="end"/>
        </w:r>
      </w:hyperlink>
    </w:p>
    <w:p w:rsidR="0042115F" w:rsidRDefault="00E3127A">
      <w:pPr>
        <w:pStyle w:val="12"/>
        <w:rPr>
          <w:rFonts w:asciiTheme="minorHAnsi" w:eastAsiaTheme="minorEastAsia" w:hAnsiTheme="minorHAnsi" w:cstheme="minorBidi"/>
          <w:noProof/>
          <w:sz w:val="21"/>
          <w:szCs w:val="22"/>
        </w:rPr>
      </w:pPr>
      <w:hyperlink w:anchor="_Toc507394593" w:history="1">
        <w:r w:rsidR="0042115F" w:rsidRPr="00FC593B">
          <w:rPr>
            <w:rStyle w:val="af0"/>
            <w:rFonts w:hint="eastAsia"/>
            <w:noProof/>
          </w:rPr>
          <w:t>第</w:t>
        </w:r>
        <w:r w:rsidR="0042115F" w:rsidRPr="00FC593B">
          <w:rPr>
            <w:rStyle w:val="af0"/>
            <w:rFonts w:hint="eastAsia"/>
            <w:noProof/>
          </w:rPr>
          <w:t xml:space="preserve"> 3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基于视频序列的机械模型运动优化方法</w:t>
        </w:r>
        <w:r w:rsidR="0042115F">
          <w:rPr>
            <w:noProof/>
            <w:webHidden/>
          </w:rPr>
          <w:tab/>
        </w:r>
        <w:r w:rsidR="0042115F">
          <w:rPr>
            <w:noProof/>
            <w:webHidden/>
          </w:rPr>
          <w:fldChar w:fldCharType="begin"/>
        </w:r>
        <w:r w:rsidR="0042115F">
          <w:rPr>
            <w:noProof/>
            <w:webHidden/>
          </w:rPr>
          <w:instrText xml:space="preserve"> PAGEREF _Toc507394593 \h </w:instrText>
        </w:r>
        <w:r w:rsidR="0042115F">
          <w:rPr>
            <w:noProof/>
            <w:webHidden/>
          </w:rPr>
        </w:r>
        <w:r w:rsidR="0042115F">
          <w:rPr>
            <w:noProof/>
            <w:webHidden/>
          </w:rPr>
          <w:fldChar w:fldCharType="separate"/>
        </w:r>
        <w:r w:rsidR="0042115F">
          <w:rPr>
            <w:noProof/>
            <w:webHidden/>
          </w:rPr>
          <w:t>24</w:t>
        </w:r>
        <w:r w:rsidR="0042115F">
          <w:rPr>
            <w:noProof/>
            <w:webHidden/>
          </w:rPr>
          <w:fldChar w:fldCharType="end"/>
        </w:r>
      </w:hyperlink>
    </w:p>
    <w:p w:rsidR="0042115F" w:rsidRDefault="00E3127A">
      <w:pPr>
        <w:pStyle w:val="23"/>
        <w:ind w:left="480" w:firstLine="480"/>
        <w:rPr>
          <w:rFonts w:asciiTheme="minorHAnsi" w:eastAsiaTheme="minorEastAsia" w:hAnsiTheme="minorHAnsi" w:cstheme="minorBidi"/>
          <w:noProof/>
          <w:sz w:val="21"/>
          <w:szCs w:val="22"/>
        </w:rPr>
      </w:pPr>
      <w:hyperlink w:anchor="_Toc507394594" w:history="1">
        <w:r w:rsidR="0042115F" w:rsidRPr="00FC593B">
          <w:rPr>
            <w:rStyle w:val="af0"/>
            <w:noProof/>
          </w:rPr>
          <w:t>3.1</w:t>
        </w:r>
        <w:r w:rsidR="0042115F" w:rsidRPr="00FC593B">
          <w:rPr>
            <w:rStyle w:val="af0"/>
            <w:rFonts w:hint="eastAsia"/>
            <w:noProof/>
          </w:rPr>
          <w:t xml:space="preserve"> </w:t>
        </w:r>
        <w:r w:rsidR="0042115F" w:rsidRPr="00FC593B">
          <w:rPr>
            <w:rStyle w:val="af0"/>
            <w:rFonts w:hint="eastAsia"/>
            <w:noProof/>
          </w:rPr>
          <w:t>引言</w:t>
        </w:r>
        <w:r w:rsidR="0042115F">
          <w:rPr>
            <w:noProof/>
            <w:webHidden/>
          </w:rPr>
          <w:tab/>
        </w:r>
        <w:r w:rsidR="0042115F">
          <w:rPr>
            <w:noProof/>
            <w:webHidden/>
          </w:rPr>
          <w:fldChar w:fldCharType="begin"/>
        </w:r>
        <w:r w:rsidR="0042115F">
          <w:rPr>
            <w:noProof/>
            <w:webHidden/>
          </w:rPr>
          <w:instrText xml:space="preserve"> PAGEREF _Toc507394594 \h </w:instrText>
        </w:r>
        <w:r w:rsidR="0042115F">
          <w:rPr>
            <w:noProof/>
            <w:webHidden/>
          </w:rPr>
        </w:r>
        <w:r w:rsidR="0042115F">
          <w:rPr>
            <w:noProof/>
            <w:webHidden/>
          </w:rPr>
          <w:fldChar w:fldCharType="separate"/>
        </w:r>
        <w:r w:rsidR="0042115F">
          <w:rPr>
            <w:noProof/>
            <w:webHidden/>
          </w:rPr>
          <w:t>24</w:t>
        </w:r>
        <w:r w:rsidR="0042115F">
          <w:rPr>
            <w:noProof/>
            <w:webHidden/>
          </w:rPr>
          <w:fldChar w:fldCharType="end"/>
        </w:r>
      </w:hyperlink>
    </w:p>
    <w:p w:rsidR="0042115F" w:rsidRDefault="00E3127A">
      <w:pPr>
        <w:pStyle w:val="23"/>
        <w:ind w:left="480" w:firstLine="480"/>
        <w:rPr>
          <w:rFonts w:asciiTheme="minorHAnsi" w:eastAsiaTheme="minorEastAsia" w:hAnsiTheme="minorHAnsi" w:cstheme="minorBidi"/>
          <w:noProof/>
          <w:sz w:val="21"/>
          <w:szCs w:val="22"/>
        </w:rPr>
      </w:pPr>
      <w:hyperlink w:anchor="_Toc507394595" w:history="1">
        <w:r w:rsidR="0042115F" w:rsidRPr="00FC593B">
          <w:rPr>
            <w:rStyle w:val="af0"/>
            <w:noProof/>
          </w:rPr>
          <w:t>3.2</w:t>
        </w:r>
        <w:r w:rsidR="0042115F" w:rsidRPr="00FC593B">
          <w:rPr>
            <w:rStyle w:val="af0"/>
            <w:rFonts w:hint="eastAsia"/>
            <w:noProof/>
          </w:rPr>
          <w:t xml:space="preserve"> </w:t>
        </w:r>
        <w:r w:rsidR="0042115F" w:rsidRPr="00FC593B">
          <w:rPr>
            <w:rStyle w:val="af0"/>
            <w:rFonts w:hint="eastAsia"/>
            <w:noProof/>
          </w:rPr>
          <w:t>相关背景</w:t>
        </w:r>
        <w:r w:rsidR="0042115F">
          <w:rPr>
            <w:noProof/>
            <w:webHidden/>
          </w:rPr>
          <w:tab/>
        </w:r>
        <w:r w:rsidR="0042115F">
          <w:rPr>
            <w:noProof/>
            <w:webHidden/>
          </w:rPr>
          <w:fldChar w:fldCharType="begin"/>
        </w:r>
        <w:r w:rsidR="0042115F">
          <w:rPr>
            <w:noProof/>
            <w:webHidden/>
          </w:rPr>
          <w:instrText xml:space="preserve"> PAGEREF _Toc507394595 \h </w:instrText>
        </w:r>
        <w:r w:rsidR="0042115F">
          <w:rPr>
            <w:noProof/>
            <w:webHidden/>
          </w:rPr>
        </w:r>
        <w:r w:rsidR="0042115F">
          <w:rPr>
            <w:noProof/>
            <w:webHidden/>
          </w:rPr>
          <w:fldChar w:fldCharType="separate"/>
        </w:r>
        <w:r w:rsidR="0042115F">
          <w:rPr>
            <w:noProof/>
            <w:webHidden/>
          </w:rPr>
          <w:t>25</w:t>
        </w:r>
        <w:r w:rsidR="0042115F">
          <w:rPr>
            <w:noProof/>
            <w:webHidden/>
          </w:rPr>
          <w:fldChar w:fldCharType="end"/>
        </w:r>
      </w:hyperlink>
    </w:p>
    <w:p w:rsidR="0042115F" w:rsidRDefault="00E3127A">
      <w:pPr>
        <w:pStyle w:val="33"/>
        <w:ind w:left="960" w:firstLine="420"/>
        <w:rPr>
          <w:rFonts w:asciiTheme="minorHAnsi" w:eastAsiaTheme="minorEastAsia" w:hAnsiTheme="minorHAnsi" w:cstheme="minorBidi"/>
          <w:szCs w:val="22"/>
        </w:rPr>
      </w:pPr>
      <w:hyperlink w:anchor="_Toc507394596" w:history="1">
        <w:r w:rsidR="0042115F" w:rsidRPr="00FC593B">
          <w:rPr>
            <w:rStyle w:val="af0"/>
          </w:rPr>
          <w:t>3.2.1</w:t>
        </w:r>
        <w:r w:rsidR="0042115F" w:rsidRPr="00FC593B">
          <w:rPr>
            <w:rStyle w:val="af0"/>
            <w:rFonts w:hint="eastAsia"/>
          </w:rPr>
          <w:t xml:space="preserve"> </w:t>
        </w:r>
        <w:r w:rsidR="0042115F" w:rsidRPr="00FC593B">
          <w:rPr>
            <w:rStyle w:val="af0"/>
            <w:rFonts w:hint="eastAsia"/>
          </w:rPr>
          <w:t>多部件三维建模</w:t>
        </w:r>
        <w:r w:rsidR="0042115F">
          <w:rPr>
            <w:webHidden/>
          </w:rPr>
          <w:tab/>
        </w:r>
        <w:r w:rsidR="0042115F">
          <w:rPr>
            <w:webHidden/>
          </w:rPr>
          <w:fldChar w:fldCharType="begin"/>
        </w:r>
        <w:r w:rsidR="0042115F">
          <w:rPr>
            <w:webHidden/>
          </w:rPr>
          <w:instrText xml:space="preserve"> PAGEREF _Toc507394596 \h </w:instrText>
        </w:r>
        <w:r w:rsidR="0042115F">
          <w:rPr>
            <w:webHidden/>
          </w:rPr>
        </w:r>
        <w:r w:rsidR="0042115F">
          <w:rPr>
            <w:webHidden/>
          </w:rPr>
          <w:fldChar w:fldCharType="separate"/>
        </w:r>
        <w:r w:rsidR="0042115F">
          <w:rPr>
            <w:webHidden/>
          </w:rPr>
          <w:t>25</w:t>
        </w:r>
        <w:r w:rsidR="0042115F">
          <w:rPr>
            <w:webHidden/>
          </w:rPr>
          <w:fldChar w:fldCharType="end"/>
        </w:r>
      </w:hyperlink>
    </w:p>
    <w:p w:rsidR="0042115F" w:rsidRDefault="00E3127A">
      <w:pPr>
        <w:pStyle w:val="33"/>
        <w:ind w:left="960" w:firstLine="420"/>
        <w:rPr>
          <w:rFonts w:asciiTheme="minorHAnsi" w:eastAsiaTheme="minorEastAsia" w:hAnsiTheme="minorHAnsi" w:cstheme="minorBidi"/>
          <w:szCs w:val="22"/>
        </w:rPr>
      </w:pPr>
      <w:hyperlink w:anchor="_Toc507394597" w:history="1">
        <w:r w:rsidR="0042115F" w:rsidRPr="00FC593B">
          <w:rPr>
            <w:rStyle w:val="af0"/>
          </w:rPr>
          <w:t>3.2.2</w:t>
        </w:r>
        <w:r w:rsidR="0042115F" w:rsidRPr="00FC593B">
          <w:rPr>
            <w:rStyle w:val="af0"/>
            <w:rFonts w:hint="eastAsia"/>
          </w:rPr>
          <w:t xml:space="preserve"> </w:t>
        </w:r>
        <w:r w:rsidR="0042115F" w:rsidRPr="00FC593B">
          <w:rPr>
            <w:rStyle w:val="af0"/>
            <w:rFonts w:hint="eastAsia"/>
          </w:rPr>
          <w:t>模型运动分析</w:t>
        </w:r>
        <w:r w:rsidR="0042115F">
          <w:rPr>
            <w:webHidden/>
          </w:rPr>
          <w:tab/>
        </w:r>
        <w:r w:rsidR="0042115F">
          <w:rPr>
            <w:webHidden/>
          </w:rPr>
          <w:fldChar w:fldCharType="begin"/>
        </w:r>
        <w:r w:rsidR="0042115F">
          <w:rPr>
            <w:webHidden/>
          </w:rPr>
          <w:instrText xml:space="preserve"> PAGEREF _Toc507394597 \h </w:instrText>
        </w:r>
        <w:r w:rsidR="0042115F">
          <w:rPr>
            <w:webHidden/>
          </w:rPr>
        </w:r>
        <w:r w:rsidR="0042115F">
          <w:rPr>
            <w:webHidden/>
          </w:rPr>
          <w:fldChar w:fldCharType="separate"/>
        </w:r>
        <w:r w:rsidR="0042115F">
          <w:rPr>
            <w:webHidden/>
          </w:rPr>
          <w:t>26</w:t>
        </w:r>
        <w:r w:rsidR="0042115F">
          <w:rPr>
            <w:webHidden/>
          </w:rPr>
          <w:fldChar w:fldCharType="end"/>
        </w:r>
      </w:hyperlink>
    </w:p>
    <w:p w:rsidR="0042115F" w:rsidRDefault="00E3127A">
      <w:pPr>
        <w:pStyle w:val="23"/>
        <w:ind w:left="480" w:firstLine="480"/>
        <w:rPr>
          <w:rFonts w:asciiTheme="minorHAnsi" w:eastAsiaTheme="minorEastAsia" w:hAnsiTheme="minorHAnsi" w:cstheme="minorBidi"/>
          <w:noProof/>
          <w:sz w:val="21"/>
          <w:szCs w:val="22"/>
        </w:rPr>
      </w:pPr>
      <w:hyperlink w:anchor="_Toc507394598" w:history="1">
        <w:r w:rsidR="0042115F" w:rsidRPr="00FC593B">
          <w:rPr>
            <w:rStyle w:val="af0"/>
            <w:noProof/>
          </w:rPr>
          <w:t>3.3</w:t>
        </w:r>
        <w:r w:rsidR="0042115F" w:rsidRPr="00FC593B">
          <w:rPr>
            <w:rStyle w:val="af0"/>
            <w:rFonts w:hint="eastAsia"/>
            <w:noProof/>
          </w:rPr>
          <w:t xml:space="preserve"> </w:t>
        </w:r>
        <w:r w:rsidR="0042115F" w:rsidRPr="00FC593B">
          <w:rPr>
            <w:rStyle w:val="af0"/>
            <w:rFonts w:hint="eastAsia"/>
            <w:noProof/>
          </w:rPr>
          <w:t>模型运动参数估计</w:t>
        </w:r>
        <w:r w:rsidR="0042115F">
          <w:rPr>
            <w:noProof/>
            <w:webHidden/>
          </w:rPr>
          <w:tab/>
        </w:r>
        <w:r w:rsidR="0042115F">
          <w:rPr>
            <w:noProof/>
            <w:webHidden/>
          </w:rPr>
          <w:fldChar w:fldCharType="begin"/>
        </w:r>
        <w:r w:rsidR="0042115F">
          <w:rPr>
            <w:noProof/>
            <w:webHidden/>
          </w:rPr>
          <w:instrText xml:space="preserve"> PAGEREF _Toc507394598 \h </w:instrText>
        </w:r>
        <w:r w:rsidR="0042115F">
          <w:rPr>
            <w:noProof/>
            <w:webHidden/>
          </w:rPr>
        </w:r>
        <w:r w:rsidR="0042115F">
          <w:rPr>
            <w:noProof/>
            <w:webHidden/>
          </w:rPr>
          <w:fldChar w:fldCharType="separate"/>
        </w:r>
        <w:r w:rsidR="0042115F">
          <w:rPr>
            <w:noProof/>
            <w:webHidden/>
          </w:rPr>
          <w:t>26</w:t>
        </w:r>
        <w:r w:rsidR="0042115F">
          <w:rPr>
            <w:noProof/>
            <w:webHidden/>
          </w:rPr>
          <w:fldChar w:fldCharType="end"/>
        </w:r>
      </w:hyperlink>
    </w:p>
    <w:p w:rsidR="0042115F" w:rsidRDefault="00E3127A">
      <w:pPr>
        <w:pStyle w:val="33"/>
        <w:ind w:left="960" w:firstLine="420"/>
        <w:rPr>
          <w:rFonts w:asciiTheme="minorHAnsi" w:eastAsiaTheme="minorEastAsia" w:hAnsiTheme="minorHAnsi" w:cstheme="minorBidi"/>
          <w:szCs w:val="22"/>
        </w:rPr>
      </w:pPr>
      <w:hyperlink w:anchor="_Toc507394599" w:history="1">
        <w:r w:rsidR="0042115F" w:rsidRPr="00FC593B">
          <w:rPr>
            <w:rStyle w:val="af0"/>
          </w:rPr>
          <w:t>3.3.1</w:t>
        </w:r>
        <w:r w:rsidR="0042115F" w:rsidRPr="00FC593B">
          <w:rPr>
            <w:rStyle w:val="af0"/>
            <w:rFonts w:hint="eastAsia"/>
          </w:rPr>
          <w:t xml:space="preserve"> </w:t>
        </w:r>
        <w:r w:rsidR="0042115F" w:rsidRPr="00FC593B">
          <w:rPr>
            <w:rStyle w:val="af0"/>
            <w:rFonts w:hint="eastAsia"/>
          </w:rPr>
          <w:t>关节类型</w:t>
        </w:r>
        <w:r w:rsidR="0042115F">
          <w:rPr>
            <w:webHidden/>
          </w:rPr>
          <w:tab/>
        </w:r>
        <w:r w:rsidR="0042115F">
          <w:rPr>
            <w:webHidden/>
          </w:rPr>
          <w:fldChar w:fldCharType="begin"/>
        </w:r>
        <w:r w:rsidR="0042115F">
          <w:rPr>
            <w:webHidden/>
          </w:rPr>
          <w:instrText xml:space="preserve"> PAGEREF _Toc507394599 \h </w:instrText>
        </w:r>
        <w:r w:rsidR="0042115F">
          <w:rPr>
            <w:webHidden/>
          </w:rPr>
        </w:r>
        <w:r w:rsidR="0042115F">
          <w:rPr>
            <w:webHidden/>
          </w:rPr>
          <w:fldChar w:fldCharType="separate"/>
        </w:r>
        <w:r w:rsidR="0042115F">
          <w:rPr>
            <w:webHidden/>
          </w:rPr>
          <w:t>27</w:t>
        </w:r>
        <w:r w:rsidR="0042115F">
          <w:rPr>
            <w:webHidden/>
          </w:rPr>
          <w:fldChar w:fldCharType="end"/>
        </w:r>
      </w:hyperlink>
    </w:p>
    <w:p w:rsidR="0042115F" w:rsidRDefault="00E3127A">
      <w:pPr>
        <w:pStyle w:val="33"/>
        <w:ind w:left="960" w:firstLine="420"/>
        <w:rPr>
          <w:rFonts w:asciiTheme="minorHAnsi" w:eastAsiaTheme="minorEastAsia" w:hAnsiTheme="minorHAnsi" w:cstheme="minorBidi"/>
          <w:szCs w:val="22"/>
        </w:rPr>
      </w:pPr>
      <w:hyperlink w:anchor="_Toc507394600" w:history="1">
        <w:r w:rsidR="0042115F" w:rsidRPr="00FC593B">
          <w:rPr>
            <w:rStyle w:val="af0"/>
          </w:rPr>
          <w:t>3.3.2</w:t>
        </w:r>
        <w:r w:rsidR="0042115F" w:rsidRPr="00FC593B">
          <w:rPr>
            <w:rStyle w:val="af0"/>
            <w:rFonts w:hint="eastAsia"/>
          </w:rPr>
          <w:t xml:space="preserve"> </w:t>
        </w:r>
        <w:r w:rsidR="0042115F" w:rsidRPr="00FC593B">
          <w:rPr>
            <w:rStyle w:val="af0"/>
            <w:rFonts w:hint="eastAsia"/>
          </w:rPr>
          <w:t>驱动轮运动估计</w:t>
        </w:r>
        <w:r w:rsidR="0042115F">
          <w:rPr>
            <w:webHidden/>
          </w:rPr>
          <w:tab/>
        </w:r>
        <w:r w:rsidR="0042115F">
          <w:rPr>
            <w:webHidden/>
          </w:rPr>
          <w:fldChar w:fldCharType="begin"/>
        </w:r>
        <w:r w:rsidR="0042115F">
          <w:rPr>
            <w:webHidden/>
          </w:rPr>
          <w:instrText xml:space="preserve"> PAGEREF _Toc507394600 \h </w:instrText>
        </w:r>
        <w:r w:rsidR="0042115F">
          <w:rPr>
            <w:webHidden/>
          </w:rPr>
        </w:r>
        <w:r w:rsidR="0042115F">
          <w:rPr>
            <w:webHidden/>
          </w:rPr>
          <w:fldChar w:fldCharType="separate"/>
        </w:r>
        <w:r w:rsidR="0042115F">
          <w:rPr>
            <w:webHidden/>
          </w:rPr>
          <w:t>29</w:t>
        </w:r>
        <w:r w:rsidR="0042115F">
          <w:rPr>
            <w:webHidden/>
          </w:rPr>
          <w:fldChar w:fldCharType="end"/>
        </w:r>
      </w:hyperlink>
    </w:p>
    <w:p w:rsidR="0042115F" w:rsidRDefault="00E3127A">
      <w:pPr>
        <w:pStyle w:val="23"/>
        <w:ind w:left="480" w:firstLine="480"/>
        <w:rPr>
          <w:rFonts w:asciiTheme="minorHAnsi" w:eastAsiaTheme="minorEastAsia" w:hAnsiTheme="minorHAnsi" w:cstheme="minorBidi"/>
          <w:noProof/>
          <w:sz w:val="21"/>
          <w:szCs w:val="22"/>
        </w:rPr>
      </w:pPr>
      <w:hyperlink w:anchor="_Toc507394601" w:history="1">
        <w:r w:rsidR="0042115F" w:rsidRPr="00FC593B">
          <w:rPr>
            <w:rStyle w:val="af0"/>
            <w:noProof/>
          </w:rPr>
          <w:t>3.4</w:t>
        </w:r>
        <w:r w:rsidR="0042115F" w:rsidRPr="00FC593B">
          <w:rPr>
            <w:rStyle w:val="af0"/>
            <w:rFonts w:hint="eastAsia"/>
            <w:noProof/>
          </w:rPr>
          <w:t xml:space="preserve"> </w:t>
        </w:r>
        <w:r w:rsidR="0042115F" w:rsidRPr="00FC593B">
          <w:rPr>
            <w:rStyle w:val="af0"/>
            <w:rFonts w:hint="eastAsia"/>
            <w:noProof/>
          </w:rPr>
          <w:t>模型运动参数随机优化算法</w:t>
        </w:r>
        <w:r w:rsidR="0042115F">
          <w:rPr>
            <w:noProof/>
            <w:webHidden/>
          </w:rPr>
          <w:tab/>
        </w:r>
        <w:r w:rsidR="0042115F">
          <w:rPr>
            <w:noProof/>
            <w:webHidden/>
          </w:rPr>
          <w:fldChar w:fldCharType="begin"/>
        </w:r>
        <w:r w:rsidR="0042115F">
          <w:rPr>
            <w:noProof/>
            <w:webHidden/>
          </w:rPr>
          <w:instrText xml:space="preserve"> PAGEREF _Toc507394601 \h </w:instrText>
        </w:r>
        <w:r w:rsidR="0042115F">
          <w:rPr>
            <w:noProof/>
            <w:webHidden/>
          </w:rPr>
        </w:r>
        <w:r w:rsidR="0042115F">
          <w:rPr>
            <w:noProof/>
            <w:webHidden/>
          </w:rPr>
          <w:fldChar w:fldCharType="separate"/>
        </w:r>
        <w:r w:rsidR="0042115F">
          <w:rPr>
            <w:noProof/>
            <w:webHidden/>
          </w:rPr>
          <w:t>31</w:t>
        </w:r>
        <w:r w:rsidR="0042115F">
          <w:rPr>
            <w:noProof/>
            <w:webHidden/>
          </w:rPr>
          <w:fldChar w:fldCharType="end"/>
        </w:r>
      </w:hyperlink>
    </w:p>
    <w:p w:rsidR="0042115F" w:rsidRDefault="00E3127A">
      <w:pPr>
        <w:pStyle w:val="33"/>
        <w:ind w:left="960" w:firstLine="420"/>
        <w:rPr>
          <w:rFonts w:asciiTheme="minorHAnsi" w:eastAsiaTheme="minorEastAsia" w:hAnsiTheme="minorHAnsi" w:cstheme="minorBidi"/>
          <w:szCs w:val="22"/>
        </w:rPr>
      </w:pPr>
      <w:hyperlink w:anchor="_Toc507394602" w:history="1">
        <w:r w:rsidR="0042115F" w:rsidRPr="00FC593B">
          <w:rPr>
            <w:rStyle w:val="af0"/>
          </w:rPr>
          <w:t>3.4.1</w:t>
        </w:r>
        <w:r w:rsidR="0042115F" w:rsidRPr="00FC593B">
          <w:rPr>
            <w:rStyle w:val="af0"/>
            <w:rFonts w:hint="eastAsia"/>
          </w:rPr>
          <w:t xml:space="preserve"> </w:t>
        </w:r>
        <w:r w:rsidR="0042115F" w:rsidRPr="00FC593B">
          <w:rPr>
            <w:rStyle w:val="af0"/>
            <w:rFonts w:hint="eastAsia"/>
          </w:rPr>
          <w:t>随机优化能量函数</w:t>
        </w:r>
        <w:r w:rsidR="0042115F">
          <w:rPr>
            <w:webHidden/>
          </w:rPr>
          <w:tab/>
        </w:r>
        <w:r w:rsidR="0042115F">
          <w:rPr>
            <w:webHidden/>
          </w:rPr>
          <w:fldChar w:fldCharType="begin"/>
        </w:r>
        <w:r w:rsidR="0042115F">
          <w:rPr>
            <w:webHidden/>
          </w:rPr>
          <w:instrText xml:space="preserve"> PAGEREF _Toc507394602 \h </w:instrText>
        </w:r>
        <w:r w:rsidR="0042115F">
          <w:rPr>
            <w:webHidden/>
          </w:rPr>
        </w:r>
        <w:r w:rsidR="0042115F">
          <w:rPr>
            <w:webHidden/>
          </w:rPr>
          <w:fldChar w:fldCharType="separate"/>
        </w:r>
        <w:r w:rsidR="0042115F">
          <w:rPr>
            <w:webHidden/>
          </w:rPr>
          <w:t>31</w:t>
        </w:r>
        <w:r w:rsidR="0042115F">
          <w:rPr>
            <w:webHidden/>
          </w:rPr>
          <w:fldChar w:fldCharType="end"/>
        </w:r>
      </w:hyperlink>
    </w:p>
    <w:p w:rsidR="0042115F" w:rsidRDefault="00E3127A">
      <w:pPr>
        <w:pStyle w:val="33"/>
        <w:ind w:left="960" w:firstLine="420"/>
        <w:rPr>
          <w:rFonts w:asciiTheme="minorHAnsi" w:eastAsiaTheme="minorEastAsia" w:hAnsiTheme="minorHAnsi" w:cstheme="minorBidi"/>
          <w:szCs w:val="22"/>
        </w:rPr>
      </w:pPr>
      <w:hyperlink w:anchor="_Toc507394603" w:history="1">
        <w:r w:rsidR="0042115F" w:rsidRPr="00FC593B">
          <w:rPr>
            <w:rStyle w:val="af0"/>
          </w:rPr>
          <w:t>3.4.2</w:t>
        </w:r>
        <w:r w:rsidR="0042115F" w:rsidRPr="00FC593B">
          <w:rPr>
            <w:rStyle w:val="af0"/>
            <w:rFonts w:hint="eastAsia"/>
          </w:rPr>
          <w:t xml:space="preserve"> </w:t>
        </w:r>
        <w:r w:rsidR="0042115F" w:rsidRPr="00FC593B">
          <w:rPr>
            <w:rStyle w:val="af0"/>
            <w:rFonts w:hint="eastAsia"/>
          </w:rPr>
          <w:t>运动关节类型搜索树</w:t>
        </w:r>
        <w:r w:rsidR="0042115F">
          <w:rPr>
            <w:webHidden/>
          </w:rPr>
          <w:tab/>
        </w:r>
        <w:r w:rsidR="0042115F">
          <w:rPr>
            <w:webHidden/>
          </w:rPr>
          <w:fldChar w:fldCharType="begin"/>
        </w:r>
        <w:r w:rsidR="0042115F">
          <w:rPr>
            <w:webHidden/>
          </w:rPr>
          <w:instrText xml:space="preserve"> PAGEREF _Toc507394603 \h </w:instrText>
        </w:r>
        <w:r w:rsidR="0042115F">
          <w:rPr>
            <w:webHidden/>
          </w:rPr>
        </w:r>
        <w:r w:rsidR="0042115F">
          <w:rPr>
            <w:webHidden/>
          </w:rPr>
          <w:fldChar w:fldCharType="separate"/>
        </w:r>
        <w:r w:rsidR="0042115F">
          <w:rPr>
            <w:webHidden/>
          </w:rPr>
          <w:t>32</w:t>
        </w:r>
        <w:r w:rsidR="0042115F">
          <w:rPr>
            <w:webHidden/>
          </w:rPr>
          <w:fldChar w:fldCharType="end"/>
        </w:r>
      </w:hyperlink>
    </w:p>
    <w:p w:rsidR="0042115F" w:rsidRDefault="00E3127A">
      <w:pPr>
        <w:pStyle w:val="33"/>
        <w:ind w:left="960" w:firstLine="420"/>
        <w:rPr>
          <w:rFonts w:asciiTheme="minorHAnsi" w:eastAsiaTheme="minorEastAsia" w:hAnsiTheme="minorHAnsi" w:cstheme="minorBidi"/>
          <w:szCs w:val="22"/>
        </w:rPr>
      </w:pPr>
      <w:hyperlink w:anchor="_Toc507394604" w:history="1">
        <w:r w:rsidR="0042115F" w:rsidRPr="00FC593B">
          <w:rPr>
            <w:rStyle w:val="af0"/>
          </w:rPr>
          <w:t>3.4.3</w:t>
        </w:r>
        <w:r w:rsidR="0042115F" w:rsidRPr="00FC593B">
          <w:rPr>
            <w:rStyle w:val="af0"/>
            <w:rFonts w:hint="eastAsia"/>
          </w:rPr>
          <w:t xml:space="preserve"> </w:t>
        </w:r>
        <w:r w:rsidR="0042115F" w:rsidRPr="00FC593B">
          <w:rPr>
            <w:rStyle w:val="af0"/>
            <w:rFonts w:hint="eastAsia"/>
          </w:rPr>
          <w:t>形状参数优化</w:t>
        </w:r>
        <w:r w:rsidR="0042115F">
          <w:rPr>
            <w:webHidden/>
          </w:rPr>
          <w:tab/>
        </w:r>
        <w:r w:rsidR="0042115F">
          <w:rPr>
            <w:webHidden/>
          </w:rPr>
          <w:fldChar w:fldCharType="begin"/>
        </w:r>
        <w:r w:rsidR="0042115F">
          <w:rPr>
            <w:webHidden/>
          </w:rPr>
          <w:instrText xml:space="preserve"> PAGEREF _Toc507394604 \h </w:instrText>
        </w:r>
        <w:r w:rsidR="0042115F">
          <w:rPr>
            <w:webHidden/>
          </w:rPr>
        </w:r>
        <w:r w:rsidR="0042115F">
          <w:rPr>
            <w:webHidden/>
          </w:rPr>
          <w:fldChar w:fldCharType="separate"/>
        </w:r>
        <w:r w:rsidR="0042115F">
          <w:rPr>
            <w:webHidden/>
          </w:rPr>
          <w:t>34</w:t>
        </w:r>
        <w:r w:rsidR="0042115F">
          <w:rPr>
            <w:webHidden/>
          </w:rPr>
          <w:fldChar w:fldCharType="end"/>
        </w:r>
      </w:hyperlink>
    </w:p>
    <w:p w:rsidR="0042115F" w:rsidRDefault="00E3127A">
      <w:pPr>
        <w:pStyle w:val="23"/>
        <w:ind w:left="480" w:firstLine="480"/>
        <w:rPr>
          <w:rFonts w:asciiTheme="minorHAnsi" w:eastAsiaTheme="minorEastAsia" w:hAnsiTheme="minorHAnsi" w:cstheme="minorBidi"/>
          <w:noProof/>
          <w:sz w:val="21"/>
          <w:szCs w:val="22"/>
        </w:rPr>
      </w:pPr>
      <w:hyperlink w:anchor="_Toc507394605" w:history="1">
        <w:r w:rsidR="0042115F" w:rsidRPr="00FC593B">
          <w:rPr>
            <w:rStyle w:val="af0"/>
            <w:noProof/>
          </w:rPr>
          <w:t>3.5</w:t>
        </w:r>
        <w:r w:rsidR="0042115F" w:rsidRPr="00FC593B">
          <w:rPr>
            <w:rStyle w:val="af0"/>
            <w:rFonts w:hint="eastAsia"/>
            <w:noProof/>
          </w:rPr>
          <w:t xml:space="preserve"> </w:t>
        </w:r>
        <w:r w:rsidR="0042115F" w:rsidRPr="00FC593B">
          <w:rPr>
            <w:rStyle w:val="af0"/>
            <w:rFonts w:hint="eastAsia"/>
            <w:noProof/>
          </w:rPr>
          <w:t>本章小结</w:t>
        </w:r>
        <w:r w:rsidR="0042115F">
          <w:rPr>
            <w:noProof/>
            <w:webHidden/>
          </w:rPr>
          <w:tab/>
        </w:r>
        <w:r w:rsidR="0042115F">
          <w:rPr>
            <w:noProof/>
            <w:webHidden/>
          </w:rPr>
          <w:fldChar w:fldCharType="begin"/>
        </w:r>
        <w:r w:rsidR="0042115F">
          <w:rPr>
            <w:noProof/>
            <w:webHidden/>
          </w:rPr>
          <w:instrText xml:space="preserve"> PAGEREF _Toc507394605 \h </w:instrText>
        </w:r>
        <w:r w:rsidR="0042115F">
          <w:rPr>
            <w:noProof/>
            <w:webHidden/>
          </w:rPr>
        </w:r>
        <w:r w:rsidR="0042115F">
          <w:rPr>
            <w:noProof/>
            <w:webHidden/>
          </w:rPr>
          <w:fldChar w:fldCharType="separate"/>
        </w:r>
        <w:r w:rsidR="0042115F">
          <w:rPr>
            <w:noProof/>
            <w:webHidden/>
          </w:rPr>
          <w:t>35</w:t>
        </w:r>
        <w:r w:rsidR="0042115F">
          <w:rPr>
            <w:noProof/>
            <w:webHidden/>
          </w:rPr>
          <w:fldChar w:fldCharType="end"/>
        </w:r>
      </w:hyperlink>
    </w:p>
    <w:p w:rsidR="0042115F" w:rsidRDefault="00E3127A">
      <w:pPr>
        <w:pStyle w:val="12"/>
        <w:rPr>
          <w:rFonts w:asciiTheme="minorHAnsi" w:eastAsiaTheme="minorEastAsia" w:hAnsiTheme="minorHAnsi" w:cstheme="minorBidi"/>
          <w:noProof/>
          <w:sz w:val="21"/>
          <w:szCs w:val="22"/>
        </w:rPr>
      </w:pPr>
      <w:hyperlink w:anchor="_Toc507394606" w:history="1">
        <w:r w:rsidR="0042115F" w:rsidRPr="00FC593B">
          <w:rPr>
            <w:rStyle w:val="af0"/>
            <w:rFonts w:hint="eastAsia"/>
            <w:noProof/>
          </w:rPr>
          <w:t>第</w:t>
        </w:r>
        <w:r w:rsidR="0042115F" w:rsidRPr="00FC593B">
          <w:rPr>
            <w:rStyle w:val="af0"/>
            <w:rFonts w:hint="eastAsia"/>
            <w:noProof/>
          </w:rPr>
          <w:t xml:space="preserve"> 4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基于关节优化的机械模型装箱方法</w:t>
        </w:r>
        <w:r w:rsidR="0042115F">
          <w:rPr>
            <w:noProof/>
            <w:webHidden/>
          </w:rPr>
          <w:tab/>
        </w:r>
        <w:r w:rsidR="0042115F">
          <w:rPr>
            <w:noProof/>
            <w:webHidden/>
          </w:rPr>
          <w:fldChar w:fldCharType="begin"/>
        </w:r>
        <w:r w:rsidR="0042115F">
          <w:rPr>
            <w:noProof/>
            <w:webHidden/>
          </w:rPr>
          <w:instrText xml:space="preserve"> PAGEREF _Toc507394606 \h </w:instrText>
        </w:r>
        <w:r w:rsidR="0042115F">
          <w:rPr>
            <w:noProof/>
            <w:webHidden/>
          </w:rPr>
        </w:r>
        <w:r w:rsidR="0042115F">
          <w:rPr>
            <w:noProof/>
            <w:webHidden/>
          </w:rPr>
          <w:fldChar w:fldCharType="separate"/>
        </w:r>
        <w:r w:rsidR="0042115F">
          <w:rPr>
            <w:noProof/>
            <w:webHidden/>
          </w:rPr>
          <w:t>36</w:t>
        </w:r>
        <w:r w:rsidR="0042115F">
          <w:rPr>
            <w:noProof/>
            <w:webHidden/>
          </w:rPr>
          <w:fldChar w:fldCharType="end"/>
        </w:r>
      </w:hyperlink>
    </w:p>
    <w:p w:rsidR="0042115F" w:rsidRDefault="00E3127A">
      <w:pPr>
        <w:pStyle w:val="23"/>
        <w:ind w:left="480" w:firstLine="480"/>
        <w:rPr>
          <w:rFonts w:asciiTheme="minorHAnsi" w:eastAsiaTheme="minorEastAsia" w:hAnsiTheme="minorHAnsi" w:cstheme="minorBidi"/>
          <w:noProof/>
          <w:sz w:val="21"/>
          <w:szCs w:val="22"/>
        </w:rPr>
      </w:pPr>
      <w:hyperlink w:anchor="_Toc507394607" w:history="1">
        <w:r w:rsidR="0042115F" w:rsidRPr="00FC593B">
          <w:rPr>
            <w:rStyle w:val="af0"/>
            <w:noProof/>
          </w:rPr>
          <w:t>4.1</w:t>
        </w:r>
        <w:r w:rsidR="0042115F" w:rsidRPr="00FC593B">
          <w:rPr>
            <w:rStyle w:val="af0"/>
            <w:rFonts w:hint="eastAsia"/>
            <w:noProof/>
          </w:rPr>
          <w:t xml:space="preserve"> </w:t>
        </w:r>
        <w:r w:rsidR="0042115F" w:rsidRPr="00FC593B">
          <w:rPr>
            <w:rStyle w:val="af0"/>
            <w:rFonts w:hint="eastAsia"/>
            <w:noProof/>
          </w:rPr>
          <w:t>引言</w:t>
        </w:r>
        <w:r w:rsidR="0042115F">
          <w:rPr>
            <w:noProof/>
            <w:webHidden/>
          </w:rPr>
          <w:tab/>
        </w:r>
        <w:r w:rsidR="0042115F">
          <w:rPr>
            <w:noProof/>
            <w:webHidden/>
          </w:rPr>
          <w:fldChar w:fldCharType="begin"/>
        </w:r>
        <w:r w:rsidR="0042115F">
          <w:rPr>
            <w:noProof/>
            <w:webHidden/>
          </w:rPr>
          <w:instrText xml:space="preserve"> PAGEREF _Toc507394607 \h </w:instrText>
        </w:r>
        <w:r w:rsidR="0042115F">
          <w:rPr>
            <w:noProof/>
            <w:webHidden/>
          </w:rPr>
        </w:r>
        <w:r w:rsidR="0042115F">
          <w:rPr>
            <w:noProof/>
            <w:webHidden/>
          </w:rPr>
          <w:fldChar w:fldCharType="separate"/>
        </w:r>
        <w:r w:rsidR="0042115F">
          <w:rPr>
            <w:noProof/>
            <w:webHidden/>
          </w:rPr>
          <w:t>36</w:t>
        </w:r>
        <w:r w:rsidR="0042115F">
          <w:rPr>
            <w:noProof/>
            <w:webHidden/>
          </w:rPr>
          <w:fldChar w:fldCharType="end"/>
        </w:r>
      </w:hyperlink>
    </w:p>
    <w:p w:rsidR="0042115F" w:rsidRDefault="00E3127A">
      <w:pPr>
        <w:pStyle w:val="23"/>
        <w:ind w:left="480" w:firstLine="480"/>
        <w:rPr>
          <w:rFonts w:asciiTheme="minorHAnsi" w:eastAsiaTheme="minorEastAsia" w:hAnsiTheme="minorHAnsi" w:cstheme="minorBidi"/>
          <w:noProof/>
          <w:sz w:val="21"/>
          <w:szCs w:val="22"/>
        </w:rPr>
      </w:pPr>
      <w:hyperlink w:anchor="_Toc507394608" w:history="1">
        <w:r w:rsidR="0042115F" w:rsidRPr="00FC593B">
          <w:rPr>
            <w:rStyle w:val="af0"/>
            <w:noProof/>
          </w:rPr>
          <w:t>4.2</w:t>
        </w:r>
        <w:r w:rsidR="0042115F" w:rsidRPr="00FC593B">
          <w:rPr>
            <w:rStyle w:val="af0"/>
            <w:rFonts w:hint="eastAsia"/>
            <w:noProof/>
          </w:rPr>
          <w:t xml:space="preserve"> </w:t>
        </w:r>
        <w:r w:rsidR="0042115F" w:rsidRPr="00FC593B">
          <w:rPr>
            <w:rStyle w:val="af0"/>
            <w:rFonts w:hint="eastAsia"/>
            <w:noProof/>
          </w:rPr>
          <w:t>本章小结</w:t>
        </w:r>
        <w:r w:rsidR="0042115F">
          <w:rPr>
            <w:noProof/>
            <w:webHidden/>
          </w:rPr>
          <w:tab/>
        </w:r>
        <w:r w:rsidR="0042115F">
          <w:rPr>
            <w:noProof/>
            <w:webHidden/>
          </w:rPr>
          <w:fldChar w:fldCharType="begin"/>
        </w:r>
        <w:r w:rsidR="0042115F">
          <w:rPr>
            <w:noProof/>
            <w:webHidden/>
          </w:rPr>
          <w:instrText xml:space="preserve"> PAGEREF _Toc507394608 \h </w:instrText>
        </w:r>
        <w:r w:rsidR="0042115F">
          <w:rPr>
            <w:noProof/>
            <w:webHidden/>
          </w:rPr>
        </w:r>
        <w:r w:rsidR="0042115F">
          <w:rPr>
            <w:noProof/>
            <w:webHidden/>
          </w:rPr>
          <w:fldChar w:fldCharType="separate"/>
        </w:r>
        <w:r w:rsidR="0042115F">
          <w:rPr>
            <w:noProof/>
            <w:webHidden/>
          </w:rPr>
          <w:t>36</w:t>
        </w:r>
        <w:r w:rsidR="0042115F">
          <w:rPr>
            <w:noProof/>
            <w:webHidden/>
          </w:rPr>
          <w:fldChar w:fldCharType="end"/>
        </w:r>
      </w:hyperlink>
    </w:p>
    <w:p w:rsidR="0042115F" w:rsidRDefault="00E3127A">
      <w:pPr>
        <w:pStyle w:val="12"/>
        <w:rPr>
          <w:rFonts w:asciiTheme="minorHAnsi" w:eastAsiaTheme="minorEastAsia" w:hAnsiTheme="minorHAnsi" w:cstheme="minorBidi"/>
          <w:noProof/>
          <w:sz w:val="21"/>
          <w:szCs w:val="22"/>
        </w:rPr>
      </w:pPr>
      <w:hyperlink w:anchor="_Toc507394609" w:history="1">
        <w:r w:rsidR="0042115F" w:rsidRPr="00FC593B">
          <w:rPr>
            <w:rStyle w:val="af0"/>
            <w:rFonts w:hint="eastAsia"/>
            <w:noProof/>
          </w:rPr>
          <w:t>第</w:t>
        </w:r>
        <w:r w:rsidR="0042115F" w:rsidRPr="00FC593B">
          <w:rPr>
            <w:rStyle w:val="af0"/>
            <w:rFonts w:hint="eastAsia"/>
            <w:noProof/>
          </w:rPr>
          <w:t xml:space="preserve"> 5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实时精确的半规则网格化方法</w:t>
        </w:r>
        <w:r w:rsidR="0042115F">
          <w:rPr>
            <w:noProof/>
            <w:webHidden/>
          </w:rPr>
          <w:tab/>
        </w:r>
        <w:r w:rsidR="0042115F">
          <w:rPr>
            <w:noProof/>
            <w:webHidden/>
          </w:rPr>
          <w:fldChar w:fldCharType="begin"/>
        </w:r>
        <w:r w:rsidR="0042115F">
          <w:rPr>
            <w:noProof/>
            <w:webHidden/>
          </w:rPr>
          <w:instrText xml:space="preserve"> PAGEREF _Toc507394609 \h </w:instrText>
        </w:r>
        <w:r w:rsidR="0042115F">
          <w:rPr>
            <w:noProof/>
            <w:webHidden/>
          </w:rPr>
        </w:r>
        <w:r w:rsidR="0042115F">
          <w:rPr>
            <w:noProof/>
            <w:webHidden/>
          </w:rPr>
          <w:fldChar w:fldCharType="separate"/>
        </w:r>
        <w:r w:rsidR="0042115F">
          <w:rPr>
            <w:noProof/>
            <w:webHidden/>
          </w:rPr>
          <w:t>37</w:t>
        </w:r>
        <w:r w:rsidR="0042115F">
          <w:rPr>
            <w:noProof/>
            <w:webHidden/>
          </w:rPr>
          <w:fldChar w:fldCharType="end"/>
        </w:r>
      </w:hyperlink>
    </w:p>
    <w:p w:rsidR="0042115F" w:rsidRDefault="00E3127A">
      <w:pPr>
        <w:pStyle w:val="23"/>
        <w:ind w:left="480" w:firstLine="480"/>
        <w:rPr>
          <w:rFonts w:asciiTheme="minorHAnsi" w:eastAsiaTheme="minorEastAsia" w:hAnsiTheme="minorHAnsi" w:cstheme="minorBidi"/>
          <w:noProof/>
          <w:sz w:val="21"/>
          <w:szCs w:val="22"/>
        </w:rPr>
      </w:pPr>
      <w:hyperlink w:anchor="_Toc507394610" w:history="1">
        <w:r w:rsidR="0042115F" w:rsidRPr="00FC593B">
          <w:rPr>
            <w:rStyle w:val="af0"/>
            <w:noProof/>
          </w:rPr>
          <w:t>5.1</w:t>
        </w:r>
        <w:r w:rsidR="0042115F" w:rsidRPr="00FC593B">
          <w:rPr>
            <w:rStyle w:val="af0"/>
            <w:rFonts w:hint="eastAsia"/>
            <w:noProof/>
          </w:rPr>
          <w:t xml:space="preserve"> </w:t>
        </w:r>
        <w:r w:rsidR="0042115F" w:rsidRPr="00FC593B">
          <w:rPr>
            <w:rStyle w:val="af0"/>
            <w:rFonts w:hint="eastAsia"/>
            <w:noProof/>
          </w:rPr>
          <w:t>引言</w:t>
        </w:r>
        <w:r w:rsidR="0042115F">
          <w:rPr>
            <w:noProof/>
            <w:webHidden/>
          </w:rPr>
          <w:tab/>
        </w:r>
        <w:r w:rsidR="0042115F">
          <w:rPr>
            <w:noProof/>
            <w:webHidden/>
          </w:rPr>
          <w:fldChar w:fldCharType="begin"/>
        </w:r>
        <w:r w:rsidR="0042115F">
          <w:rPr>
            <w:noProof/>
            <w:webHidden/>
          </w:rPr>
          <w:instrText xml:space="preserve"> PAGEREF _Toc507394610 \h </w:instrText>
        </w:r>
        <w:r w:rsidR="0042115F">
          <w:rPr>
            <w:noProof/>
            <w:webHidden/>
          </w:rPr>
        </w:r>
        <w:r w:rsidR="0042115F">
          <w:rPr>
            <w:noProof/>
            <w:webHidden/>
          </w:rPr>
          <w:fldChar w:fldCharType="separate"/>
        </w:r>
        <w:r w:rsidR="0042115F">
          <w:rPr>
            <w:noProof/>
            <w:webHidden/>
          </w:rPr>
          <w:t>37</w:t>
        </w:r>
        <w:r w:rsidR="0042115F">
          <w:rPr>
            <w:noProof/>
            <w:webHidden/>
          </w:rPr>
          <w:fldChar w:fldCharType="end"/>
        </w:r>
      </w:hyperlink>
    </w:p>
    <w:p w:rsidR="0042115F" w:rsidRDefault="00E3127A">
      <w:pPr>
        <w:pStyle w:val="23"/>
        <w:ind w:left="480" w:firstLine="480"/>
        <w:rPr>
          <w:rFonts w:asciiTheme="minorHAnsi" w:eastAsiaTheme="minorEastAsia" w:hAnsiTheme="minorHAnsi" w:cstheme="minorBidi"/>
          <w:noProof/>
          <w:sz w:val="21"/>
          <w:szCs w:val="22"/>
        </w:rPr>
      </w:pPr>
      <w:hyperlink w:anchor="_Toc507394611" w:history="1">
        <w:r w:rsidR="0042115F" w:rsidRPr="00FC593B">
          <w:rPr>
            <w:rStyle w:val="af0"/>
            <w:noProof/>
          </w:rPr>
          <w:t>5.2</w:t>
        </w:r>
        <w:r w:rsidR="0042115F" w:rsidRPr="00FC593B">
          <w:rPr>
            <w:rStyle w:val="af0"/>
            <w:rFonts w:hint="eastAsia"/>
            <w:noProof/>
          </w:rPr>
          <w:t xml:space="preserve"> </w:t>
        </w:r>
        <w:r w:rsidR="0042115F" w:rsidRPr="00FC593B">
          <w:rPr>
            <w:rStyle w:val="af0"/>
            <w:rFonts w:hint="eastAsia"/>
            <w:noProof/>
          </w:rPr>
          <w:t>相关背景</w:t>
        </w:r>
        <w:r w:rsidR="0042115F">
          <w:rPr>
            <w:noProof/>
            <w:webHidden/>
          </w:rPr>
          <w:tab/>
        </w:r>
        <w:r w:rsidR="0042115F">
          <w:rPr>
            <w:noProof/>
            <w:webHidden/>
          </w:rPr>
          <w:fldChar w:fldCharType="begin"/>
        </w:r>
        <w:r w:rsidR="0042115F">
          <w:rPr>
            <w:noProof/>
            <w:webHidden/>
          </w:rPr>
          <w:instrText xml:space="preserve"> PAGEREF _Toc507394611 \h </w:instrText>
        </w:r>
        <w:r w:rsidR="0042115F">
          <w:rPr>
            <w:noProof/>
            <w:webHidden/>
          </w:rPr>
        </w:r>
        <w:r w:rsidR="0042115F">
          <w:rPr>
            <w:noProof/>
            <w:webHidden/>
          </w:rPr>
          <w:fldChar w:fldCharType="separate"/>
        </w:r>
        <w:r w:rsidR="0042115F">
          <w:rPr>
            <w:noProof/>
            <w:webHidden/>
          </w:rPr>
          <w:t>38</w:t>
        </w:r>
        <w:r w:rsidR="0042115F">
          <w:rPr>
            <w:noProof/>
            <w:webHidden/>
          </w:rPr>
          <w:fldChar w:fldCharType="end"/>
        </w:r>
      </w:hyperlink>
    </w:p>
    <w:p w:rsidR="0042115F" w:rsidRDefault="00E3127A">
      <w:pPr>
        <w:pStyle w:val="33"/>
        <w:ind w:left="960" w:firstLine="420"/>
        <w:rPr>
          <w:rFonts w:asciiTheme="minorHAnsi" w:eastAsiaTheme="minorEastAsia" w:hAnsiTheme="minorHAnsi" w:cstheme="minorBidi"/>
          <w:szCs w:val="22"/>
        </w:rPr>
      </w:pPr>
      <w:hyperlink w:anchor="_Toc507394612" w:history="1">
        <w:r w:rsidR="0042115F" w:rsidRPr="00FC593B">
          <w:rPr>
            <w:rStyle w:val="af0"/>
          </w:rPr>
          <w:t>5.2.1</w:t>
        </w:r>
        <w:r w:rsidR="0042115F" w:rsidRPr="00FC593B">
          <w:rPr>
            <w:rStyle w:val="af0"/>
            <w:rFonts w:hint="eastAsia"/>
          </w:rPr>
          <w:t xml:space="preserve"> </w:t>
        </w:r>
        <w:r w:rsidR="0042115F" w:rsidRPr="00FC593B">
          <w:rPr>
            <w:rStyle w:val="af0"/>
            <w:rFonts w:hint="eastAsia"/>
          </w:rPr>
          <w:t>半规则网格与多分辨率分析</w:t>
        </w:r>
        <w:r w:rsidR="0042115F">
          <w:rPr>
            <w:webHidden/>
          </w:rPr>
          <w:tab/>
        </w:r>
        <w:r w:rsidR="0042115F">
          <w:rPr>
            <w:webHidden/>
          </w:rPr>
          <w:fldChar w:fldCharType="begin"/>
        </w:r>
        <w:r w:rsidR="0042115F">
          <w:rPr>
            <w:webHidden/>
          </w:rPr>
          <w:instrText xml:space="preserve"> PAGEREF _Toc507394612 \h </w:instrText>
        </w:r>
        <w:r w:rsidR="0042115F">
          <w:rPr>
            <w:webHidden/>
          </w:rPr>
        </w:r>
        <w:r w:rsidR="0042115F">
          <w:rPr>
            <w:webHidden/>
          </w:rPr>
          <w:fldChar w:fldCharType="separate"/>
        </w:r>
        <w:r w:rsidR="0042115F">
          <w:rPr>
            <w:webHidden/>
          </w:rPr>
          <w:t>38</w:t>
        </w:r>
        <w:r w:rsidR="0042115F">
          <w:rPr>
            <w:webHidden/>
          </w:rPr>
          <w:fldChar w:fldCharType="end"/>
        </w:r>
      </w:hyperlink>
    </w:p>
    <w:p w:rsidR="0042115F" w:rsidRDefault="00E3127A">
      <w:pPr>
        <w:pStyle w:val="33"/>
        <w:ind w:left="960" w:firstLine="420"/>
        <w:rPr>
          <w:rFonts w:asciiTheme="minorHAnsi" w:eastAsiaTheme="minorEastAsia" w:hAnsiTheme="minorHAnsi" w:cstheme="minorBidi"/>
          <w:szCs w:val="22"/>
        </w:rPr>
      </w:pPr>
      <w:hyperlink w:anchor="_Toc507394613" w:history="1">
        <w:r w:rsidR="0042115F" w:rsidRPr="00FC593B">
          <w:rPr>
            <w:rStyle w:val="af0"/>
          </w:rPr>
          <w:t>5.2.2</w:t>
        </w:r>
        <w:r w:rsidR="0042115F" w:rsidRPr="00FC593B">
          <w:rPr>
            <w:rStyle w:val="af0"/>
            <w:rFonts w:hint="eastAsia"/>
          </w:rPr>
          <w:t xml:space="preserve"> </w:t>
        </w:r>
        <w:r w:rsidR="0042115F" w:rsidRPr="00FC593B">
          <w:rPr>
            <w:rStyle w:val="af0"/>
            <w:rFonts w:hint="eastAsia"/>
          </w:rPr>
          <w:t>网格半规则化算法综述</w:t>
        </w:r>
        <w:r w:rsidR="0042115F">
          <w:rPr>
            <w:webHidden/>
          </w:rPr>
          <w:tab/>
        </w:r>
        <w:r w:rsidR="0042115F">
          <w:rPr>
            <w:webHidden/>
          </w:rPr>
          <w:fldChar w:fldCharType="begin"/>
        </w:r>
        <w:r w:rsidR="0042115F">
          <w:rPr>
            <w:webHidden/>
          </w:rPr>
          <w:instrText xml:space="preserve"> PAGEREF _Toc507394613 \h </w:instrText>
        </w:r>
        <w:r w:rsidR="0042115F">
          <w:rPr>
            <w:webHidden/>
          </w:rPr>
        </w:r>
        <w:r w:rsidR="0042115F">
          <w:rPr>
            <w:webHidden/>
          </w:rPr>
          <w:fldChar w:fldCharType="separate"/>
        </w:r>
        <w:r w:rsidR="0042115F">
          <w:rPr>
            <w:webHidden/>
          </w:rPr>
          <w:t>39</w:t>
        </w:r>
        <w:r w:rsidR="0042115F">
          <w:rPr>
            <w:webHidden/>
          </w:rPr>
          <w:fldChar w:fldCharType="end"/>
        </w:r>
      </w:hyperlink>
    </w:p>
    <w:p w:rsidR="0042115F" w:rsidRDefault="00E3127A">
      <w:pPr>
        <w:pStyle w:val="33"/>
        <w:ind w:left="960" w:firstLine="420"/>
        <w:rPr>
          <w:rFonts w:asciiTheme="minorHAnsi" w:eastAsiaTheme="minorEastAsia" w:hAnsiTheme="minorHAnsi" w:cstheme="minorBidi"/>
          <w:szCs w:val="22"/>
        </w:rPr>
      </w:pPr>
      <w:hyperlink w:anchor="_Toc507394614" w:history="1">
        <w:r w:rsidR="0042115F" w:rsidRPr="00FC593B">
          <w:rPr>
            <w:rStyle w:val="af0"/>
          </w:rPr>
          <w:t>5.2.3</w:t>
        </w:r>
        <w:r w:rsidR="0042115F" w:rsidRPr="00FC593B">
          <w:rPr>
            <w:rStyle w:val="af0"/>
            <w:rFonts w:hint="eastAsia"/>
          </w:rPr>
          <w:t xml:space="preserve"> </w:t>
        </w:r>
        <w:r w:rsidR="0042115F" w:rsidRPr="00FC593B">
          <w:rPr>
            <w:rStyle w:val="af0"/>
            <w:rFonts w:hint="eastAsia"/>
          </w:rPr>
          <w:t>网格半规则化相关工作</w:t>
        </w:r>
        <w:r w:rsidR="0042115F">
          <w:rPr>
            <w:webHidden/>
          </w:rPr>
          <w:tab/>
        </w:r>
        <w:r w:rsidR="0042115F">
          <w:rPr>
            <w:webHidden/>
          </w:rPr>
          <w:fldChar w:fldCharType="begin"/>
        </w:r>
        <w:r w:rsidR="0042115F">
          <w:rPr>
            <w:webHidden/>
          </w:rPr>
          <w:instrText xml:space="preserve"> PAGEREF _Toc507394614 \h </w:instrText>
        </w:r>
        <w:r w:rsidR="0042115F">
          <w:rPr>
            <w:webHidden/>
          </w:rPr>
        </w:r>
        <w:r w:rsidR="0042115F">
          <w:rPr>
            <w:webHidden/>
          </w:rPr>
          <w:fldChar w:fldCharType="separate"/>
        </w:r>
        <w:r w:rsidR="0042115F">
          <w:rPr>
            <w:webHidden/>
          </w:rPr>
          <w:t>41</w:t>
        </w:r>
        <w:r w:rsidR="0042115F">
          <w:rPr>
            <w:webHidden/>
          </w:rPr>
          <w:fldChar w:fldCharType="end"/>
        </w:r>
      </w:hyperlink>
    </w:p>
    <w:p w:rsidR="0042115F" w:rsidRDefault="00E3127A">
      <w:pPr>
        <w:pStyle w:val="23"/>
        <w:ind w:left="480" w:firstLine="480"/>
        <w:rPr>
          <w:rFonts w:asciiTheme="minorHAnsi" w:eastAsiaTheme="minorEastAsia" w:hAnsiTheme="minorHAnsi" w:cstheme="minorBidi"/>
          <w:noProof/>
          <w:sz w:val="21"/>
          <w:szCs w:val="22"/>
        </w:rPr>
      </w:pPr>
      <w:hyperlink w:anchor="_Toc507394615" w:history="1">
        <w:r w:rsidR="0042115F" w:rsidRPr="00FC593B">
          <w:rPr>
            <w:rStyle w:val="af0"/>
            <w:noProof/>
          </w:rPr>
          <w:t>5.3</w:t>
        </w:r>
        <w:r w:rsidR="0042115F" w:rsidRPr="00FC593B">
          <w:rPr>
            <w:rStyle w:val="af0"/>
            <w:rFonts w:hint="eastAsia"/>
            <w:noProof/>
          </w:rPr>
          <w:t xml:space="preserve"> </w:t>
        </w:r>
        <w:r w:rsidR="0042115F" w:rsidRPr="00FC593B">
          <w:rPr>
            <w:rStyle w:val="af0"/>
            <w:rFonts w:hint="eastAsia"/>
            <w:noProof/>
          </w:rPr>
          <w:t>基于层次的网格半规则化算法概述</w:t>
        </w:r>
        <w:r w:rsidR="0042115F">
          <w:rPr>
            <w:noProof/>
            <w:webHidden/>
          </w:rPr>
          <w:tab/>
        </w:r>
        <w:r w:rsidR="0042115F">
          <w:rPr>
            <w:noProof/>
            <w:webHidden/>
          </w:rPr>
          <w:fldChar w:fldCharType="begin"/>
        </w:r>
        <w:r w:rsidR="0042115F">
          <w:rPr>
            <w:noProof/>
            <w:webHidden/>
          </w:rPr>
          <w:instrText xml:space="preserve"> PAGEREF _Toc507394615 \h </w:instrText>
        </w:r>
        <w:r w:rsidR="0042115F">
          <w:rPr>
            <w:noProof/>
            <w:webHidden/>
          </w:rPr>
        </w:r>
        <w:r w:rsidR="0042115F">
          <w:rPr>
            <w:noProof/>
            <w:webHidden/>
          </w:rPr>
          <w:fldChar w:fldCharType="separate"/>
        </w:r>
        <w:r w:rsidR="0042115F">
          <w:rPr>
            <w:noProof/>
            <w:webHidden/>
          </w:rPr>
          <w:t>42</w:t>
        </w:r>
        <w:r w:rsidR="0042115F">
          <w:rPr>
            <w:noProof/>
            <w:webHidden/>
          </w:rPr>
          <w:fldChar w:fldCharType="end"/>
        </w:r>
      </w:hyperlink>
    </w:p>
    <w:p w:rsidR="0042115F" w:rsidRDefault="00E3127A">
      <w:pPr>
        <w:pStyle w:val="23"/>
        <w:ind w:left="480" w:firstLine="480"/>
        <w:rPr>
          <w:rFonts w:asciiTheme="minorHAnsi" w:eastAsiaTheme="minorEastAsia" w:hAnsiTheme="minorHAnsi" w:cstheme="minorBidi"/>
          <w:noProof/>
          <w:sz w:val="21"/>
          <w:szCs w:val="22"/>
        </w:rPr>
      </w:pPr>
      <w:hyperlink w:anchor="_Toc507394616" w:history="1">
        <w:r w:rsidR="0042115F" w:rsidRPr="00FC593B">
          <w:rPr>
            <w:rStyle w:val="af0"/>
            <w:noProof/>
          </w:rPr>
          <w:t>5.4</w:t>
        </w:r>
        <w:r w:rsidR="0042115F" w:rsidRPr="00FC593B">
          <w:rPr>
            <w:rStyle w:val="af0"/>
            <w:rFonts w:hint="eastAsia"/>
            <w:noProof/>
          </w:rPr>
          <w:t xml:space="preserve"> </w:t>
        </w:r>
        <w:r w:rsidR="0042115F" w:rsidRPr="00FC593B">
          <w:rPr>
            <w:rStyle w:val="af0"/>
            <w:rFonts w:hint="eastAsia"/>
            <w:noProof/>
          </w:rPr>
          <w:t>基于层次的网格并行简化</w:t>
        </w:r>
        <w:r w:rsidR="0042115F">
          <w:rPr>
            <w:noProof/>
            <w:webHidden/>
          </w:rPr>
          <w:tab/>
        </w:r>
        <w:r w:rsidR="0042115F">
          <w:rPr>
            <w:noProof/>
            <w:webHidden/>
          </w:rPr>
          <w:fldChar w:fldCharType="begin"/>
        </w:r>
        <w:r w:rsidR="0042115F">
          <w:rPr>
            <w:noProof/>
            <w:webHidden/>
          </w:rPr>
          <w:instrText xml:space="preserve"> PAGEREF _Toc507394616 \h </w:instrText>
        </w:r>
        <w:r w:rsidR="0042115F">
          <w:rPr>
            <w:noProof/>
            <w:webHidden/>
          </w:rPr>
        </w:r>
        <w:r w:rsidR="0042115F">
          <w:rPr>
            <w:noProof/>
            <w:webHidden/>
          </w:rPr>
          <w:fldChar w:fldCharType="separate"/>
        </w:r>
        <w:r w:rsidR="0042115F">
          <w:rPr>
            <w:noProof/>
            <w:webHidden/>
          </w:rPr>
          <w:t>43</w:t>
        </w:r>
        <w:r w:rsidR="0042115F">
          <w:rPr>
            <w:noProof/>
            <w:webHidden/>
          </w:rPr>
          <w:fldChar w:fldCharType="end"/>
        </w:r>
      </w:hyperlink>
    </w:p>
    <w:p w:rsidR="0042115F" w:rsidRDefault="00E3127A">
      <w:pPr>
        <w:pStyle w:val="33"/>
        <w:ind w:left="960" w:firstLine="420"/>
        <w:rPr>
          <w:rFonts w:asciiTheme="minorHAnsi" w:eastAsiaTheme="minorEastAsia" w:hAnsiTheme="minorHAnsi" w:cstheme="minorBidi"/>
          <w:szCs w:val="22"/>
        </w:rPr>
      </w:pPr>
      <w:hyperlink w:anchor="_Toc507394617" w:history="1">
        <w:r w:rsidR="0042115F" w:rsidRPr="00FC593B">
          <w:rPr>
            <w:rStyle w:val="af0"/>
          </w:rPr>
          <w:t>5.4.1</w:t>
        </w:r>
        <w:r w:rsidR="0042115F" w:rsidRPr="00FC593B">
          <w:rPr>
            <w:rStyle w:val="af0"/>
            <w:rFonts w:hint="eastAsia"/>
          </w:rPr>
          <w:t xml:space="preserve"> </w:t>
        </w:r>
        <w:r w:rsidR="0042115F" w:rsidRPr="00FC593B">
          <w:rPr>
            <w:rStyle w:val="af0"/>
            <w:rFonts w:hint="eastAsia"/>
          </w:rPr>
          <w:t>网格分层并行简化</w:t>
        </w:r>
        <w:r w:rsidR="0042115F">
          <w:rPr>
            <w:webHidden/>
          </w:rPr>
          <w:tab/>
        </w:r>
        <w:r w:rsidR="0042115F">
          <w:rPr>
            <w:webHidden/>
          </w:rPr>
          <w:fldChar w:fldCharType="begin"/>
        </w:r>
        <w:r w:rsidR="0042115F">
          <w:rPr>
            <w:webHidden/>
          </w:rPr>
          <w:instrText xml:space="preserve"> PAGEREF _Toc507394617 \h </w:instrText>
        </w:r>
        <w:r w:rsidR="0042115F">
          <w:rPr>
            <w:webHidden/>
          </w:rPr>
        </w:r>
        <w:r w:rsidR="0042115F">
          <w:rPr>
            <w:webHidden/>
          </w:rPr>
          <w:fldChar w:fldCharType="separate"/>
        </w:r>
        <w:r w:rsidR="0042115F">
          <w:rPr>
            <w:webHidden/>
          </w:rPr>
          <w:t>43</w:t>
        </w:r>
        <w:r w:rsidR="0042115F">
          <w:rPr>
            <w:webHidden/>
          </w:rPr>
          <w:fldChar w:fldCharType="end"/>
        </w:r>
      </w:hyperlink>
    </w:p>
    <w:p w:rsidR="0042115F" w:rsidRDefault="00E3127A">
      <w:pPr>
        <w:pStyle w:val="33"/>
        <w:ind w:left="960" w:firstLine="420"/>
        <w:rPr>
          <w:rFonts w:asciiTheme="minorHAnsi" w:eastAsiaTheme="minorEastAsia" w:hAnsiTheme="minorHAnsi" w:cstheme="minorBidi"/>
          <w:szCs w:val="22"/>
        </w:rPr>
      </w:pPr>
      <w:hyperlink w:anchor="_Toc507394618" w:history="1">
        <w:r w:rsidR="0042115F" w:rsidRPr="00FC593B">
          <w:rPr>
            <w:rStyle w:val="af0"/>
          </w:rPr>
          <w:t>5.4.2</w:t>
        </w:r>
        <w:r w:rsidR="0042115F" w:rsidRPr="00FC593B">
          <w:rPr>
            <w:rStyle w:val="af0"/>
            <w:rFonts w:hint="eastAsia"/>
          </w:rPr>
          <w:t xml:space="preserve"> </w:t>
        </w:r>
        <w:r w:rsidR="0042115F" w:rsidRPr="00FC593B">
          <w:rPr>
            <w:rStyle w:val="af0"/>
            <w:rFonts w:hint="eastAsia"/>
          </w:rPr>
          <w:t>网格表面参数化</w:t>
        </w:r>
        <w:r w:rsidR="0042115F">
          <w:rPr>
            <w:webHidden/>
          </w:rPr>
          <w:tab/>
        </w:r>
        <w:r w:rsidR="0042115F">
          <w:rPr>
            <w:webHidden/>
          </w:rPr>
          <w:fldChar w:fldCharType="begin"/>
        </w:r>
        <w:r w:rsidR="0042115F">
          <w:rPr>
            <w:webHidden/>
          </w:rPr>
          <w:instrText xml:space="preserve"> PAGEREF _Toc507394618 \h </w:instrText>
        </w:r>
        <w:r w:rsidR="0042115F">
          <w:rPr>
            <w:webHidden/>
          </w:rPr>
        </w:r>
        <w:r w:rsidR="0042115F">
          <w:rPr>
            <w:webHidden/>
          </w:rPr>
          <w:fldChar w:fldCharType="separate"/>
        </w:r>
        <w:r w:rsidR="0042115F">
          <w:rPr>
            <w:webHidden/>
          </w:rPr>
          <w:t>47</w:t>
        </w:r>
        <w:r w:rsidR="0042115F">
          <w:rPr>
            <w:webHidden/>
          </w:rPr>
          <w:fldChar w:fldCharType="end"/>
        </w:r>
      </w:hyperlink>
    </w:p>
    <w:p w:rsidR="0042115F" w:rsidRDefault="00E3127A">
      <w:pPr>
        <w:pStyle w:val="23"/>
        <w:ind w:left="480" w:firstLine="480"/>
        <w:rPr>
          <w:rFonts w:asciiTheme="minorHAnsi" w:eastAsiaTheme="minorEastAsia" w:hAnsiTheme="minorHAnsi" w:cstheme="minorBidi"/>
          <w:noProof/>
          <w:sz w:val="21"/>
          <w:szCs w:val="22"/>
        </w:rPr>
      </w:pPr>
      <w:hyperlink w:anchor="_Toc507394619" w:history="1">
        <w:r w:rsidR="0042115F" w:rsidRPr="00FC593B">
          <w:rPr>
            <w:rStyle w:val="af0"/>
            <w:noProof/>
          </w:rPr>
          <w:t>5.5</w:t>
        </w:r>
        <w:r w:rsidR="0042115F" w:rsidRPr="00FC593B">
          <w:rPr>
            <w:rStyle w:val="af0"/>
            <w:rFonts w:hint="eastAsia"/>
            <w:noProof/>
          </w:rPr>
          <w:t xml:space="preserve"> </w:t>
        </w:r>
        <w:r w:rsidR="0042115F" w:rsidRPr="00FC593B">
          <w:rPr>
            <w:rStyle w:val="af0"/>
            <w:rFonts w:hint="eastAsia"/>
            <w:noProof/>
          </w:rPr>
          <w:t>网格细分重建</w:t>
        </w:r>
        <w:r w:rsidR="0042115F">
          <w:rPr>
            <w:noProof/>
            <w:webHidden/>
          </w:rPr>
          <w:tab/>
        </w:r>
        <w:r w:rsidR="0042115F">
          <w:rPr>
            <w:noProof/>
            <w:webHidden/>
          </w:rPr>
          <w:fldChar w:fldCharType="begin"/>
        </w:r>
        <w:r w:rsidR="0042115F">
          <w:rPr>
            <w:noProof/>
            <w:webHidden/>
          </w:rPr>
          <w:instrText xml:space="preserve"> PAGEREF _Toc507394619 \h </w:instrText>
        </w:r>
        <w:r w:rsidR="0042115F">
          <w:rPr>
            <w:noProof/>
            <w:webHidden/>
          </w:rPr>
        </w:r>
        <w:r w:rsidR="0042115F">
          <w:rPr>
            <w:noProof/>
            <w:webHidden/>
          </w:rPr>
          <w:fldChar w:fldCharType="separate"/>
        </w:r>
        <w:r w:rsidR="0042115F">
          <w:rPr>
            <w:noProof/>
            <w:webHidden/>
          </w:rPr>
          <w:t>51</w:t>
        </w:r>
        <w:r w:rsidR="0042115F">
          <w:rPr>
            <w:noProof/>
            <w:webHidden/>
          </w:rPr>
          <w:fldChar w:fldCharType="end"/>
        </w:r>
      </w:hyperlink>
    </w:p>
    <w:p w:rsidR="0042115F" w:rsidRDefault="00E3127A">
      <w:pPr>
        <w:pStyle w:val="33"/>
        <w:ind w:left="960" w:firstLine="420"/>
        <w:rPr>
          <w:rFonts w:asciiTheme="minorHAnsi" w:eastAsiaTheme="minorEastAsia" w:hAnsiTheme="minorHAnsi" w:cstheme="minorBidi"/>
          <w:szCs w:val="22"/>
        </w:rPr>
      </w:pPr>
      <w:hyperlink w:anchor="_Toc507394620" w:history="1">
        <w:r w:rsidR="0042115F" w:rsidRPr="00FC593B">
          <w:rPr>
            <w:rStyle w:val="af0"/>
          </w:rPr>
          <w:t>5.5.1</w:t>
        </w:r>
        <w:r w:rsidR="0042115F" w:rsidRPr="00FC593B">
          <w:rPr>
            <w:rStyle w:val="af0"/>
            <w:rFonts w:hint="eastAsia"/>
          </w:rPr>
          <w:t xml:space="preserve"> </w:t>
        </w:r>
        <w:r w:rsidR="0042115F" w:rsidRPr="00FC593B">
          <w:rPr>
            <w:rStyle w:val="af0"/>
            <w:rFonts w:hint="eastAsia"/>
          </w:rPr>
          <w:t>基于参数化信息的网格细分</w:t>
        </w:r>
        <w:r w:rsidR="0042115F">
          <w:rPr>
            <w:webHidden/>
          </w:rPr>
          <w:tab/>
        </w:r>
        <w:r w:rsidR="0042115F">
          <w:rPr>
            <w:webHidden/>
          </w:rPr>
          <w:fldChar w:fldCharType="begin"/>
        </w:r>
        <w:r w:rsidR="0042115F">
          <w:rPr>
            <w:webHidden/>
          </w:rPr>
          <w:instrText xml:space="preserve"> PAGEREF _Toc507394620 \h </w:instrText>
        </w:r>
        <w:r w:rsidR="0042115F">
          <w:rPr>
            <w:webHidden/>
          </w:rPr>
        </w:r>
        <w:r w:rsidR="0042115F">
          <w:rPr>
            <w:webHidden/>
          </w:rPr>
          <w:fldChar w:fldCharType="separate"/>
        </w:r>
        <w:r w:rsidR="0042115F">
          <w:rPr>
            <w:webHidden/>
          </w:rPr>
          <w:t>51</w:t>
        </w:r>
        <w:r w:rsidR="0042115F">
          <w:rPr>
            <w:webHidden/>
          </w:rPr>
          <w:fldChar w:fldCharType="end"/>
        </w:r>
      </w:hyperlink>
    </w:p>
    <w:p w:rsidR="0042115F" w:rsidRDefault="00E3127A">
      <w:pPr>
        <w:pStyle w:val="33"/>
        <w:ind w:left="960" w:firstLine="420"/>
        <w:rPr>
          <w:rFonts w:asciiTheme="minorHAnsi" w:eastAsiaTheme="minorEastAsia" w:hAnsiTheme="minorHAnsi" w:cstheme="minorBidi"/>
          <w:szCs w:val="22"/>
        </w:rPr>
      </w:pPr>
      <w:hyperlink w:anchor="_Toc507394621" w:history="1">
        <w:r w:rsidR="0042115F" w:rsidRPr="00FC593B">
          <w:rPr>
            <w:rStyle w:val="af0"/>
          </w:rPr>
          <w:t>5.5.2</w:t>
        </w:r>
        <w:r w:rsidR="0042115F" w:rsidRPr="00FC593B">
          <w:rPr>
            <w:rStyle w:val="af0"/>
            <w:rFonts w:hint="eastAsia"/>
          </w:rPr>
          <w:t xml:space="preserve"> </w:t>
        </w:r>
        <w:r w:rsidR="0042115F" w:rsidRPr="00FC593B">
          <w:rPr>
            <w:rStyle w:val="af0"/>
            <w:rFonts w:hint="eastAsia"/>
          </w:rPr>
          <w:t>平滑参数化信息</w:t>
        </w:r>
        <w:r w:rsidR="0042115F">
          <w:rPr>
            <w:webHidden/>
          </w:rPr>
          <w:tab/>
        </w:r>
        <w:r w:rsidR="0042115F">
          <w:rPr>
            <w:webHidden/>
          </w:rPr>
          <w:fldChar w:fldCharType="begin"/>
        </w:r>
        <w:r w:rsidR="0042115F">
          <w:rPr>
            <w:webHidden/>
          </w:rPr>
          <w:instrText xml:space="preserve"> PAGEREF _Toc507394621 \h </w:instrText>
        </w:r>
        <w:r w:rsidR="0042115F">
          <w:rPr>
            <w:webHidden/>
          </w:rPr>
        </w:r>
        <w:r w:rsidR="0042115F">
          <w:rPr>
            <w:webHidden/>
          </w:rPr>
          <w:fldChar w:fldCharType="separate"/>
        </w:r>
        <w:r w:rsidR="0042115F">
          <w:rPr>
            <w:webHidden/>
          </w:rPr>
          <w:t>52</w:t>
        </w:r>
        <w:r w:rsidR="0042115F">
          <w:rPr>
            <w:webHidden/>
          </w:rPr>
          <w:fldChar w:fldCharType="end"/>
        </w:r>
      </w:hyperlink>
    </w:p>
    <w:p w:rsidR="0042115F" w:rsidRDefault="00E3127A">
      <w:pPr>
        <w:pStyle w:val="23"/>
        <w:ind w:left="480" w:firstLine="480"/>
        <w:rPr>
          <w:rFonts w:asciiTheme="minorHAnsi" w:eastAsiaTheme="minorEastAsia" w:hAnsiTheme="minorHAnsi" w:cstheme="minorBidi"/>
          <w:noProof/>
          <w:sz w:val="21"/>
          <w:szCs w:val="22"/>
        </w:rPr>
      </w:pPr>
      <w:hyperlink w:anchor="_Toc507394622" w:history="1">
        <w:r w:rsidR="0042115F" w:rsidRPr="00FC593B">
          <w:rPr>
            <w:rStyle w:val="af0"/>
            <w:noProof/>
          </w:rPr>
          <w:t>5.6</w:t>
        </w:r>
        <w:r w:rsidR="0042115F" w:rsidRPr="00FC593B">
          <w:rPr>
            <w:rStyle w:val="af0"/>
            <w:rFonts w:hint="eastAsia"/>
            <w:noProof/>
          </w:rPr>
          <w:t xml:space="preserve"> </w:t>
        </w:r>
        <w:r w:rsidR="0042115F" w:rsidRPr="00FC593B">
          <w:rPr>
            <w:rStyle w:val="af0"/>
            <w:rFonts w:hint="eastAsia"/>
            <w:noProof/>
          </w:rPr>
          <w:t>实验结果及分析</w:t>
        </w:r>
        <w:r w:rsidR="0042115F">
          <w:rPr>
            <w:noProof/>
            <w:webHidden/>
          </w:rPr>
          <w:tab/>
        </w:r>
        <w:r w:rsidR="0042115F">
          <w:rPr>
            <w:noProof/>
            <w:webHidden/>
          </w:rPr>
          <w:fldChar w:fldCharType="begin"/>
        </w:r>
        <w:r w:rsidR="0042115F">
          <w:rPr>
            <w:noProof/>
            <w:webHidden/>
          </w:rPr>
          <w:instrText xml:space="preserve"> PAGEREF _Toc507394622 \h </w:instrText>
        </w:r>
        <w:r w:rsidR="0042115F">
          <w:rPr>
            <w:noProof/>
            <w:webHidden/>
          </w:rPr>
        </w:r>
        <w:r w:rsidR="0042115F">
          <w:rPr>
            <w:noProof/>
            <w:webHidden/>
          </w:rPr>
          <w:fldChar w:fldCharType="separate"/>
        </w:r>
        <w:r w:rsidR="0042115F">
          <w:rPr>
            <w:noProof/>
            <w:webHidden/>
          </w:rPr>
          <w:t>54</w:t>
        </w:r>
        <w:r w:rsidR="0042115F">
          <w:rPr>
            <w:noProof/>
            <w:webHidden/>
          </w:rPr>
          <w:fldChar w:fldCharType="end"/>
        </w:r>
      </w:hyperlink>
    </w:p>
    <w:p w:rsidR="0042115F" w:rsidRDefault="00E3127A">
      <w:pPr>
        <w:pStyle w:val="33"/>
        <w:ind w:left="960" w:firstLine="420"/>
        <w:rPr>
          <w:rFonts w:asciiTheme="minorHAnsi" w:eastAsiaTheme="minorEastAsia" w:hAnsiTheme="minorHAnsi" w:cstheme="minorBidi"/>
          <w:szCs w:val="22"/>
        </w:rPr>
      </w:pPr>
      <w:hyperlink w:anchor="_Toc507394623" w:history="1">
        <w:r w:rsidR="0042115F" w:rsidRPr="00FC593B">
          <w:rPr>
            <w:rStyle w:val="af0"/>
          </w:rPr>
          <w:t>5.6.1</w:t>
        </w:r>
        <w:r w:rsidR="0042115F" w:rsidRPr="00FC593B">
          <w:rPr>
            <w:rStyle w:val="af0"/>
            <w:rFonts w:hint="eastAsia"/>
          </w:rPr>
          <w:t xml:space="preserve"> </w:t>
        </w:r>
        <w:r w:rsidR="0042115F" w:rsidRPr="00FC593B">
          <w:rPr>
            <w:rStyle w:val="af0"/>
            <w:rFonts w:hint="eastAsia"/>
          </w:rPr>
          <w:t>算法效率</w:t>
        </w:r>
        <w:r w:rsidR="0042115F">
          <w:rPr>
            <w:webHidden/>
          </w:rPr>
          <w:tab/>
        </w:r>
        <w:r w:rsidR="0042115F">
          <w:rPr>
            <w:webHidden/>
          </w:rPr>
          <w:fldChar w:fldCharType="begin"/>
        </w:r>
        <w:r w:rsidR="0042115F">
          <w:rPr>
            <w:webHidden/>
          </w:rPr>
          <w:instrText xml:space="preserve"> PAGEREF _Toc507394623 \h </w:instrText>
        </w:r>
        <w:r w:rsidR="0042115F">
          <w:rPr>
            <w:webHidden/>
          </w:rPr>
        </w:r>
        <w:r w:rsidR="0042115F">
          <w:rPr>
            <w:webHidden/>
          </w:rPr>
          <w:fldChar w:fldCharType="separate"/>
        </w:r>
        <w:r w:rsidR="0042115F">
          <w:rPr>
            <w:webHidden/>
          </w:rPr>
          <w:t>55</w:t>
        </w:r>
        <w:r w:rsidR="0042115F">
          <w:rPr>
            <w:webHidden/>
          </w:rPr>
          <w:fldChar w:fldCharType="end"/>
        </w:r>
      </w:hyperlink>
    </w:p>
    <w:p w:rsidR="0042115F" w:rsidRDefault="00E3127A">
      <w:pPr>
        <w:pStyle w:val="33"/>
        <w:ind w:left="960" w:firstLine="420"/>
        <w:rPr>
          <w:rFonts w:asciiTheme="minorHAnsi" w:eastAsiaTheme="minorEastAsia" w:hAnsiTheme="minorHAnsi" w:cstheme="minorBidi"/>
          <w:szCs w:val="22"/>
        </w:rPr>
      </w:pPr>
      <w:hyperlink w:anchor="_Toc507394624" w:history="1">
        <w:r w:rsidR="0042115F" w:rsidRPr="00FC593B">
          <w:rPr>
            <w:rStyle w:val="af0"/>
          </w:rPr>
          <w:t>5.6.2</w:t>
        </w:r>
        <w:r w:rsidR="0042115F" w:rsidRPr="00FC593B">
          <w:rPr>
            <w:rStyle w:val="af0"/>
            <w:rFonts w:hint="eastAsia"/>
          </w:rPr>
          <w:t xml:space="preserve"> </w:t>
        </w:r>
        <w:r w:rsidR="0042115F" w:rsidRPr="00FC593B">
          <w:rPr>
            <w:rStyle w:val="af0"/>
            <w:rFonts w:hint="eastAsia"/>
          </w:rPr>
          <w:t>网格精度</w:t>
        </w:r>
        <w:r w:rsidR="0042115F">
          <w:rPr>
            <w:webHidden/>
          </w:rPr>
          <w:tab/>
        </w:r>
        <w:r w:rsidR="0042115F">
          <w:rPr>
            <w:webHidden/>
          </w:rPr>
          <w:fldChar w:fldCharType="begin"/>
        </w:r>
        <w:r w:rsidR="0042115F">
          <w:rPr>
            <w:webHidden/>
          </w:rPr>
          <w:instrText xml:space="preserve"> PAGEREF _Toc507394624 \h </w:instrText>
        </w:r>
        <w:r w:rsidR="0042115F">
          <w:rPr>
            <w:webHidden/>
          </w:rPr>
        </w:r>
        <w:r w:rsidR="0042115F">
          <w:rPr>
            <w:webHidden/>
          </w:rPr>
          <w:fldChar w:fldCharType="separate"/>
        </w:r>
        <w:r w:rsidR="0042115F">
          <w:rPr>
            <w:webHidden/>
          </w:rPr>
          <w:t>55</w:t>
        </w:r>
        <w:r w:rsidR="0042115F">
          <w:rPr>
            <w:webHidden/>
          </w:rPr>
          <w:fldChar w:fldCharType="end"/>
        </w:r>
      </w:hyperlink>
    </w:p>
    <w:p w:rsidR="0042115F" w:rsidRDefault="00E3127A">
      <w:pPr>
        <w:pStyle w:val="23"/>
        <w:ind w:left="480" w:firstLine="480"/>
        <w:rPr>
          <w:rFonts w:asciiTheme="minorHAnsi" w:eastAsiaTheme="minorEastAsia" w:hAnsiTheme="minorHAnsi" w:cstheme="minorBidi"/>
          <w:noProof/>
          <w:sz w:val="21"/>
          <w:szCs w:val="22"/>
        </w:rPr>
      </w:pPr>
      <w:hyperlink w:anchor="_Toc507394625" w:history="1">
        <w:r w:rsidR="0042115F" w:rsidRPr="00FC593B">
          <w:rPr>
            <w:rStyle w:val="af0"/>
            <w:noProof/>
          </w:rPr>
          <w:t xml:space="preserve">5.7 </w:t>
        </w:r>
        <w:r w:rsidR="0042115F" w:rsidRPr="00FC593B">
          <w:rPr>
            <w:rStyle w:val="af0"/>
            <w:rFonts w:hint="eastAsia"/>
            <w:noProof/>
          </w:rPr>
          <w:t>本章小结</w:t>
        </w:r>
        <w:r w:rsidR="0042115F">
          <w:rPr>
            <w:noProof/>
            <w:webHidden/>
          </w:rPr>
          <w:tab/>
        </w:r>
        <w:r w:rsidR="0042115F">
          <w:rPr>
            <w:noProof/>
            <w:webHidden/>
          </w:rPr>
          <w:fldChar w:fldCharType="begin"/>
        </w:r>
        <w:r w:rsidR="0042115F">
          <w:rPr>
            <w:noProof/>
            <w:webHidden/>
          </w:rPr>
          <w:instrText xml:space="preserve"> PAGEREF _Toc507394625 \h </w:instrText>
        </w:r>
        <w:r w:rsidR="0042115F">
          <w:rPr>
            <w:noProof/>
            <w:webHidden/>
          </w:rPr>
        </w:r>
        <w:r w:rsidR="0042115F">
          <w:rPr>
            <w:noProof/>
            <w:webHidden/>
          </w:rPr>
          <w:fldChar w:fldCharType="separate"/>
        </w:r>
        <w:r w:rsidR="0042115F">
          <w:rPr>
            <w:noProof/>
            <w:webHidden/>
          </w:rPr>
          <w:t>57</w:t>
        </w:r>
        <w:r w:rsidR="0042115F">
          <w:rPr>
            <w:noProof/>
            <w:webHidden/>
          </w:rPr>
          <w:fldChar w:fldCharType="end"/>
        </w:r>
      </w:hyperlink>
    </w:p>
    <w:p w:rsidR="0042115F" w:rsidRDefault="00E3127A">
      <w:pPr>
        <w:pStyle w:val="12"/>
        <w:rPr>
          <w:rFonts w:asciiTheme="minorHAnsi" w:eastAsiaTheme="minorEastAsia" w:hAnsiTheme="minorHAnsi" w:cstheme="minorBidi"/>
          <w:noProof/>
          <w:sz w:val="21"/>
          <w:szCs w:val="22"/>
        </w:rPr>
      </w:pPr>
      <w:hyperlink w:anchor="_Toc507394626" w:history="1">
        <w:r w:rsidR="0042115F" w:rsidRPr="00FC593B">
          <w:rPr>
            <w:rStyle w:val="af0"/>
            <w:rFonts w:hint="eastAsia"/>
            <w:noProof/>
          </w:rPr>
          <w:t>第</w:t>
        </w:r>
        <w:r w:rsidR="0042115F" w:rsidRPr="00FC593B">
          <w:rPr>
            <w:rStyle w:val="af0"/>
            <w:rFonts w:hint="eastAsia"/>
            <w:noProof/>
          </w:rPr>
          <w:t xml:space="preserve"> 6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总结和展望</w:t>
        </w:r>
        <w:r w:rsidR="0042115F">
          <w:rPr>
            <w:noProof/>
            <w:webHidden/>
          </w:rPr>
          <w:tab/>
        </w:r>
        <w:r w:rsidR="0042115F">
          <w:rPr>
            <w:noProof/>
            <w:webHidden/>
          </w:rPr>
          <w:fldChar w:fldCharType="begin"/>
        </w:r>
        <w:r w:rsidR="0042115F">
          <w:rPr>
            <w:noProof/>
            <w:webHidden/>
          </w:rPr>
          <w:instrText xml:space="preserve"> PAGEREF _Toc507394626 \h </w:instrText>
        </w:r>
        <w:r w:rsidR="0042115F">
          <w:rPr>
            <w:noProof/>
            <w:webHidden/>
          </w:rPr>
        </w:r>
        <w:r w:rsidR="0042115F">
          <w:rPr>
            <w:noProof/>
            <w:webHidden/>
          </w:rPr>
          <w:fldChar w:fldCharType="separate"/>
        </w:r>
        <w:r w:rsidR="0042115F">
          <w:rPr>
            <w:noProof/>
            <w:webHidden/>
          </w:rPr>
          <w:t>59</w:t>
        </w:r>
        <w:r w:rsidR="0042115F">
          <w:rPr>
            <w:noProof/>
            <w:webHidden/>
          </w:rPr>
          <w:fldChar w:fldCharType="end"/>
        </w:r>
      </w:hyperlink>
    </w:p>
    <w:p w:rsidR="0042115F" w:rsidRDefault="00E3127A">
      <w:pPr>
        <w:pStyle w:val="23"/>
        <w:ind w:left="480" w:firstLine="480"/>
        <w:rPr>
          <w:rFonts w:asciiTheme="minorHAnsi" w:eastAsiaTheme="minorEastAsia" w:hAnsiTheme="minorHAnsi" w:cstheme="minorBidi"/>
          <w:noProof/>
          <w:sz w:val="21"/>
          <w:szCs w:val="22"/>
        </w:rPr>
      </w:pPr>
      <w:hyperlink w:anchor="_Toc507394627" w:history="1">
        <w:r w:rsidR="0042115F" w:rsidRPr="00FC593B">
          <w:rPr>
            <w:rStyle w:val="af0"/>
            <w:noProof/>
          </w:rPr>
          <w:t>6.1</w:t>
        </w:r>
        <w:r w:rsidR="0042115F" w:rsidRPr="00FC593B">
          <w:rPr>
            <w:rStyle w:val="af0"/>
            <w:rFonts w:hint="eastAsia"/>
            <w:noProof/>
          </w:rPr>
          <w:t xml:space="preserve"> </w:t>
        </w:r>
        <w:r w:rsidR="0042115F" w:rsidRPr="00FC593B">
          <w:rPr>
            <w:rStyle w:val="af0"/>
            <w:rFonts w:hint="eastAsia"/>
            <w:noProof/>
          </w:rPr>
          <w:t>工作总结</w:t>
        </w:r>
        <w:r w:rsidR="0042115F">
          <w:rPr>
            <w:noProof/>
            <w:webHidden/>
          </w:rPr>
          <w:tab/>
        </w:r>
        <w:r w:rsidR="0042115F">
          <w:rPr>
            <w:noProof/>
            <w:webHidden/>
          </w:rPr>
          <w:fldChar w:fldCharType="begin"/>
        </w:r>
        <w:r w:rsidR="0042115F">
          <w:rPr>
            <w:noProof/>
            <w:webHidden/>
          </w:rPr>
          <w:instrText xml:space="preserve"> PAGEREF _Toc507394627 \h </w:instrText>
        </w:r>
        <w:r w:rsidR="0042115F">
          <w:rPr>
            <w:noProof/>
            <w:webHidden/>
          </w:rPr>
        </w:r>
        <w:r w:rsidR="0042115F">
          <w:rPr>
            <w:noProof/>
            <w:webHidden/>
          </w:rPr>
          <w:fldChar w:fldCharType="separate"/>
        </w:r>
        <w:r w:rsidR="0042115F">
          <w:rPr>
            <w:noProof/>
            <w:webHidden/>
          </w:rPr>
          <w:t>59</w:t>
        </w:r>
        <w:r w:rsidR="0042115F">
          <w:rPr>
            <w:noProof/>
            <w:webHidden/>
          </w:rPr>
          <w:fldChar w:fldCharType="end"/>
        </w:r>
      </w:hyperlink>
    </w:p>
    <w:p w:rsidR="0042115F" w:rsidRDefault="00E3127A">
      <w:pPr>
        <w:pStyle w:val="23"/>
        <w:ind w:left="480" w:firstLine="480"/>
        <w:rPr>
          <w:rFonts w:asciiTheme="minorHAnsi" w:eastAsiaTheme="minorEastAsia" w:hAnsiTheme="minorHAnsi" w:cstheme="minorBidi"/>
          <w:noProof/>
          <w:sz w:val="21"/>
          <w:szCs w:val="22"/>
        </w:rPr>
      </w:pPr>
      <w:hyperlink w:anchor="_Toc507394628" w:history="1">
        <w:r w:rsidR="0042115F" w:rsidRPr="00FC593B">
          <w:rPr>
            <w:rStyle w:val="af0"/>
            <w:noProof/>
          </w:rPr>
          <w:t>6.2</w:t>
        </w:r>
        <w:r w:rsidR="0042115F" w:rsidRPr="00FC593B">
          <w:rPr>
            <w:rStyle w:val="af0"/>
            <w:rFonts w:hint="eastAsia"/>
            <w:noProof/>
          </w:rPr>
          <w:t xml:space="preserve"> </w:t>
        </w:r>
        <w:r w:rsidR="0042115F" w:rsidRPr="00FC593B">
          <w:rPr>
            <w:rStyle w:val="af0"/>
            <w:rFonts w:hint="eastAsia"/>
            <w:noProof/>
          </w:rPr>
          <w:t>下一步工作</w:t>
        </w:r>
        <w:r w:rsidR="0042115F">
          <w:rPr>
            <w:noProof/>
            <w:webHidden/>
          </w:rPr>
          <w:tab/>
        </w:r>
        <w:r w:rsidR="0042115F">
          <w:rPr>
            <w:noProof/>
            <w:webHidden/>
          </w:rPr>
          <w:fldChar w:fldCharType="begin"/>
        </w:r>
        <w:r w:rsidR="0042115F">
          <w:rPr>
            <w:noProof/>
            <w:webHidden/>
          </w:rPr>
          <w:instrText xml:space="preserve"> PAGEREF _Toc507394628 \h </w:instrText>
        </w:r>
        <w:r w:rsidR="0042115F">
          <w:rPr>
            <w:noProof/>
            <w:webHidden/>
          </w:rPr>
        </w:r>
        <w:r w:rsidR="0042115F">
          <w:rPr>
            <w:noProof/>
            <w:webHidden/>
          </w:rPr>
          <w:fldChar w:fldCharType="separate"/>
        </w:r>
        <w:r w:rsidR="0042115F">
          <w:rPr>
            <w:noProof/>
            <w:webHidden/>
          </w:rPr>
          <w:t>59</w:t>
        </w:r>
        <w:r w:rsidR="0042115F">
          <w:rPr>
            <w:noProof/>
            <w:webHidden/>
          </w:rPr>
          <w:fldChar w:fldCharType="end"/>
        </w:r>
      </w:hyperlink>
    </w:p>
    <w:p w:rsidR="0042115F" w:rsidRDefault="00E3127A">
      <w:pPr>
        <w:pStyle w:val="12"/>
        <w:rPr>
          <w:rFonts w:asciiTheme="minorHAnsi" w:eastAsiaTheme="minorEastAsia" w:hAnsiTheme="minorHAnsi" w:cstheme="minorBidi"/>
          <w:noProof/>
          <w:sz w:val="21"/>
          <w:szCs w:val="22"/>
        </w:rPr>
      </w:pPr>
      <w:hyperlink w:anchor="_Toc507394629" w:history="1">
        <w:r w:rsidR="0042115F" w:rsidRPr="00FC593B">
          <w:rPr>
            <w:rStyle w:val="af0"/>
            <w:rFonts w:hint="eastAsia"/>
            <w:noProof/>
          </w:rPr>
          <w:t>参考文献</w:t>
        </w:r>
        <w:r w:rsidR="0042115F">
          <w:rPr>
            <w:noProof/>
            <w:webHidden/>
          </w:rPr>
          <w:tab/>
        </w:r>
        <w:r w:rsidR="0042115F">
          <w:rPr>
            <w:noProof/>
            <w:webHidden/>
          </w:rPr>
          <w:fldChar w:fldCharType="begin"/>
        </w:r>
        <w:r w:rsidR="0042115F">
          <w:rPr>
            <w:noProof/>
            <w:webHidden/>
          </w:rPr>
          <w:instrText xml:space="preserve"> PAGEREF _Toc507394629 \h </w:instrText>
        </w:r>
        <w:r w:rsidR="0042115F">
          <w:rPr>
            <w:noProof/>
            <w:webHidden/>
          </w:rPr>
        </w:r>
        <w:r w:rsidR="0042115F">
          <w:rPr>
            <w:noProof/>
            <w:webHidden/>
          </w:rPr>
          <w:fldChar w:fldCharType="separate"/>
        </w:r>
        <w:r w:rsidR="0042115F">
          <w:rPr>
            <w:noProof/>
            <w:webHidden/>
          </w:rPr>
          <w:t>60</w:t>
        </w:r>
        <w:r w:rsidR="0042115F">
          <w:rPr>
            <w:noProof/>
            <w:webHidden/>
          </w:rPr>
          <w:fldChar w:fldCharType="end"/>
        </w:r>
      </w:hyperlink>
    </w:p>
    <w:p w:rsidR="00F35416" w:rsidRDefault="00C45F47" w:rsidP="00C45F47">
      <w:pPr>
        <w:pStyle w:val="12"/>
        <w:sectPr w:rsidR="00F35416" w:rsidSect="007203AE">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5" w:name="_Toc507394562"/>
      <w:r w:rsidRPr="00893D48">
        <w:rPr>
          <w:szCs w:val="32"/>
        </w:rPr>
        <w:lastRenderedPageBreak/>
        <w:t>图目录</w:t>
      </w:r>
      <w:bookmarkEnd w:id="5"/>
    </w:p>
    <w:p w:rsidR="00B85D53"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w:anchor="_Toc507401997" w:history="1">
        <w:r w:rsidR="00B85D53" w:rsidRPr="001A3DDB">
          <w:rPr>
            <w:rStyle w:val="af0"/>
            <w:rFonts w:hint="eastAsia"/>
            <w:noProof/>
          </w:rPr>
          <w:t>图</w:t>
        </w:r>
        <w:r w:rsidR="00B85D53" w:rsidRPr="001A3DDB">
          <w:rPr>
            <w:rStyle w:val="af0"/>
            <w:noProof/>
          </w:rPr>
          <w:t xml:space="preserve"> 1.1 </w:t>
        </w:r>
        <w:r w:rsidR="00B85D53" w:rsidRPr="001A3DDB">
          <w:rPr>
            <w:rStyle w:val="af0"/>
            <w:rFonts w:hint="eastAsia"/>
            <w:noProof/>
          </w:rPr>
          <w:t>自然界中的集体行为。图中场景依次是细菌菌落、蚂蚁群、鱼群、鸟群、斑马群、人群、车流。</w:t>
        </w:r>
        <w:r w:rsidR="00B85D53">
          <w:rPr>
            <w:noProof/>
            <w:webHidden/>
          </w:rPr>
          <w:tab/>
        </w:r>
        <w:r w:rsidR="00B85D53">
          <w:rPr>
            <w:noProof/>
            <w:webHidden/>
          </w:rPr>
          <w:fldChar w:fldCharType="begin"/>
        </w:r>
        <w:r w:rsidR="00B85D53">
          <w:rPr>
            <w:noProof/>
            <w:webHidden/>
          </w:rPr>
          <w:instrText xml:space="preserve"> PAGEREF _Toc507401997 \h </w:instrText>
        </w:r>
        <w:r w:rsidR="00B85D53">
          <w:rPr>
            <w:noProof/>
            <w:webHidden/>
          </w:rPr>
        </w:r>
        <w:r w:rsidR="00B85D53">
          <w:rPr>
            <w:noProof/>
            <w:webHidden/>
          </w:rPr>
          <w:fldChar w:fldCharType="separate"/>
        </w:r>
        <w:r w:rsidR="00B85D53">
          <w:rPr>
            <w:noProof/>
            <w:webHidden/>
          </w:rPr>
          <w:t>1</w:t>
        </w:r>
        <w:r w:rsidR="00B85D53">
          <w:rPr>
            <w:noProof/>
            <w:webHidden/>
          </w:rPr>
          <w:fldChar w:fldCharType="end"/>
        </w:r>
      </w:hyperlink>
    </w:p>
    <w:p w:rsidR="00B85D53" w:rsidRDefault="00E3127A">
      <w:pPr>
        <w:pStyle w:val="afff0"/>
        <w:tabs>
          <w:tab w:val="right" w:leader="dot" w:pos="8268"/>
        </w:tabs>
        <w:ind w:left="960" w:hanging="480"/>
        <w:rPr>
          <w:rFonts w:asciiTheme="minorHAnsi" w:eastAsiaTheme="minorEastAsia" w:hAnsiTheme="minorHAnsi" w:cstheme="minorBidi"/>
          <w:noProof/>
          <w:sz w:val="21"/>
          <w:szCs w:val="22"/>
        </w:rPr>
      </w:pPr>
      <w:hyperlink r:id="rId20" w:anchor="_Toc507401998" w:history="1">
        <w:r w:rsidR="00B85D53" w:rsidRPr="001A3DDB">
          <w:rPr>
            <w:rStyle w:val="af0"/>
            <w:rFonts w:hint="eastAsia"/>
            <w:noProof/>
          </w:rPr>
          <w:t>图</w:t>
        </w:r>
        <w:r w:rsidR="00B85D53" w:rsidRPr="001A3DDB">
          <w:rPr>
            <w:rStyle w:val="af0"/>
            <w:noProof/>
          </w:rPr>
          <w:t xml:space="preserve"> 2.1</w:t>
        </w:r>
        <w:r w:rsidR="00B85D53" w:rsidRPr="001A3DDB">
          <w:rPr>
            <w:rStyle w:val="af0"/>
            <w:rFonts w:hint="eastAsia"/>
            <w:noProof/>
          </w:rPr>
          <w:t>建模软件和三维扫描仪图。左图为</w:t>
        </w:r>
        <w:r w:rsidR="00B85D53" w:rsidRPr="001A3DDB">
          <w:rPr>
            <w:rStyle w:val="af0"/>
            <w:noProof/>
          </w:rPr>
          <w:t>Maya</w:t>
        </w:r>
        <w:r w:rsidR="00B85D53" w:rsidRPr="001A3DDB">
          <w:rPr>
            <w:rStyle w:val="af0"/>
            <w:rFonts w:hint="eastAsia"/>
            <w:noProof/>
          </w:rPr>
          <w:t>建模软件，右图为文献</w:t>
        </w:r>
        <w:r w:rsidR="00B85D53" w:rsidRPr="001A3DDB">
          <w:rPr>
            <w:rStyle w:val="af0"/>
            <w:noProof/>
          </w:rPr>
          <w:t>[3]</w:t>
        </w:r>
        <w:r w:rsidR="00B85D53" w:rsidRPr="001A3DDB">
          <w:rPr>
            <w:rStyle w:val="af0"/>
            <w:rFonts w:hint="eastAsia"/>
            <w:noProof/>
          </w:rPr>
          <w:t>中所使用的专业人体扫描仪。</w:t>
        </w:r>
        <w:r w:rsidR="00B85D53">
          <w:rPr>
            <w:noProof/>
            <w:webHidden/>
          </w:rPr>
          <w:tab/>
        </w:r>
        <w:r w:rsidR="00B85D53">
          <w:rPr>
            <w:noProof/>
            <w:webHidden/>
          </w:rPr>
          <w:fldChar w:fldCharType="begin"/>
        </w:r>
        <w:r w:rsidR="00B85D53">
          <w:rPr>
            <w:noProof/>
            <w:webHidden/>
          </w:rPr>
          <w:instrText xml:space="preserve"> PAGEREF _Toc507401998 \h </w:instrText>
        </w:r>
        <w:r w:rsidR="00B85D53">
          <w:rPr>
            <w:noProof/>
            <w:webHidden/>
          </w:rPr>
        </w:r>
        <w:r w:rsidR="00B85D53">
          <w:rPr>
            <w:noProof/>
            <w:webHidden/>
          </w:rPr>
          <w:fldChar w:fldCharType="separate"/>
        </w:r>
        <w:r w:rsidR="00B85D53">
          <w:rPr>
            <w:noProof/>
            <w:webHidden/>
          </w:rPr>
          <w:t>3</w:t>
        </w:r>
        <w:r w:rsidR="00B85D53">
          <w:rPr>
            <w:noProof/>
            <w:webHidden/>
          </w:rPr>
          <w:fldChar w:fldCharType="end"/>
        </w:r>
      </w:hyperlink>
    </w:p>
    <w:p w:rsidR="00B85D53" w:rsidRDefault="00E3127A">
      <w:pPr>
        <w:pStyle w:val="afff0"/>
        <w:tabs>
          <w:tab w:val="right" w:leader="dot" w:pos="8268"/>
        </w:tabs>
        <w:ind w:left="960" w:hanging="480"/>
        <w:rPr>
          <w:rFonts w:asciiTheme="minorHAnsi" w:eastAsiaTheme="minorEastAsia" w:hAnsiTheme="minorHAnsi" w:cstheme="minorBidi"/>
          <w:noProof/>
          <w:sz w:val="21"/>
          <w:szCs w:val="22"/>
        </w:rPr>
      </w:pPr>
      <w:hyperlink r:id="rId21" w:anchor="_Toc507401999" w:history="1">
        <w:r w:rsidR="00B85D53" w:rsidRPr="001A3DDB">
          <w:rPr>
            <w:rStyle w:val="af0"/>
            <w:rFonts w:hint="eastAsia"/>
            <w:noProof/>
          </w:rPr>
          <w:t>图</w:t>
        </w:r>
        <w:r w:rsidR="00B85D53" w:rsidRPr="001A3DDB">
          <w:rPr>
            <w:rStyle w:val="af0"/>
            <w:noProof/>
          </w:rPr>
          <w:t xml:space="preserve"> 2.2</w:t>
        </w:r>
        <w:r w:rsidR="00B85D53" w:rsidRPr="001A3DDB">
          <w:rPr>
            <w:rStyle w:val="af0"/>
            <w:rFonts w:hint="eastAsia"/>
            <w:noProof/>
          </w:rPr>
          <w:t>基于图像的建模方法图。左图为文献</w:t>
        </w:r>
        <w:r w:rsidR="00B85D53" w:rsidRPr="001A3DDB">
          <w:rPr>
            <w:rStyle w:val="af0"/>
            <w:noProof/>
          </w:rPr>
          <w:t>[2]</w:t>
        </w:r>
        <w:r w:rsidR="00B85D53" w:rsidRPr="001A3DDB">
          <w:rPr>
            <w:rStyle w:val="af0"/>
            <w:rFonts w:hint="eastAsia"/>
            <w:noProof/>
          </w:rPr>
          <w:t>基于多视角的建模方法，右图为文献</w:t>
        </w:r>
        <w:r w:rsidR="00B85D53" w:rsidRPr="001A3DDB">
          <w:rPr>
            <w:rStyle w:val="af0"/>
            <w:noProof/>
          </w:rPr>
          <w:t>[5]</w:t>
        </w:r>
        <w:r w:rsidR="00B85D53" w:rsidRPr="001A3DDB">
          <w:rPr>
            <w:rStyle w:val="af0"/>
            <w:rFonts w:hint="eastAsia"/>
            <w:noProof/>
          </w:rPr>
          <w:t>基于单视角的建模方法。</w:t>
        </w:r>
        <w:r w:rsidR="00B85D53">
          <w:rPr>
            <w:noProof/>
            <w:webHidden/>
          </w:rPr>
          <w:tab/>
        </w:r>
        <w:r w:rsidR="00B85D53">
          <w:rPr>
            <w:noProof/>
            <w:webHidden/>
          </w:rPr>
          <w:fldChar w:fldCharType="begin"/>
        </w:r>
        <w:r w:rsidR="00B85D53">
          <w:rPr>
            <w:noProof/>
            <w:webHidden/>
          </w:rPr>
          <w:instrText xml:space="preserve"> PAGEREF _Toc507401999 \h </w:instrText>
        </w:r>
        <w:r w:rsidR="00B85D53">
          <w:rPr>
            <w:noProof/>
            <w:webHidden/>
          </w:rPr>
        </w:r>
        <w:r w:rsidR="00B85D53">
          <w:rPr>
            <w:noProof/>
            <w:webHidden/>
          </w:rPr>
          <w:fldChar w:fldCharType="separate"/>
        </w:r>
        <w:r w:rsidR="00B85D53">
          <w:rPr>
            <w:noProof/>
            <w:webHidden/>
          </w:rPr>
          <w:t>4</w:t>
        </w:r>
        <w:r w:rsidR="00B85D53">
          <w:rPr>
            <w:noProof/>
            <w:webHidden/>
          </w:rPr>
          <w:fldChar w:fldCharType="end"/>
        </w:r>
      </w:hyperlink>
    </w:p>
    <w:p w:rsidR="00B85D53" w:rsidRDefault="00E3127A">
      <w:pPr>
        <w:pStyle w:val="afff0"/>
        <w:tabs>
          <w:tab w:val="right" w:leader="dot" w:pos="8268"/>
        </w:tabs>
        <w:ind w:left="960" w:hanging="480"/>
        <w:rPr>
          <w:rFonts w:asciiTheme="minorHAnsi" w:eastAsiaTheme="minorEastAsia" w:hAnsiTheme="minorHAnsi" w:cstheme="minorBidi"/>
          <w:noProof/>
          <w:sz w:val="21"/>
          <w:szCs w:val="22"/>
        </w:rPr>
      </w:pPr>
      <w:hyperlink r:id="rId22" w:anchor="_Toc507402000" w:history="1">
        <w:r w:rsidR="00B85D53" w:rsidRPr="001A3DDB">
          <w:rPr>
            <w:rStyle w:val="af0"/>
            <w:rFonts w:hint="eastAsia"/>
            <w:noProof/>
          </w:rPr>
          <w:t>图</w:t>
        </w:r>
        <w:r w:rsidR="00B85D53" w:rsidRPr="001A3DDB">
          <w:rPr>
            <w:rStyle w:val="af0"/>
            <w:noProof/>
          </w:rPr>
          <w:t xml:space="preserve"> 2.3</w:t>
        </w:r>
        <w:r w:rsidR="00B85D53" w:rsidRPr="001A3DDB">
          <w:rPr>
            <w:rStyle w:val="af0"/>
            <w:rFonts w:hint="eastAsia"/>
            <w:noProof/>
          </w:rPr>
          <w:t>基于草图建模方法图。</w:t>
        </w:r>
        <w:r w:rsidR="00B85D53">
          <w:rPr>
            <w:noProof/>
            <w:webHidden/>
          </w:rPr>
          <w:tab/>
        </w:r>
        <w:r w:rsidR="00B85D53">
          <w:rPr>
            <w:noProof/>
            <w:webHidden/>
          </w:rPr>
          <w:fldChar w:fldCharType="begin"/>
        </w:r>
        <w:r w:rsidR="00B85D53">
          <w:rPr>
            <w:noProof/>
            <w:webHidden/>
          </w:rPr>
          <w:instrText xml:space="preserve"> PAGEREF _Toc507402000 \h </w:instrText>
        </w:r>
        <w:r w:rsidR="00B85D53">
          <w:rPr>
            <w:noProof/>
            <w:webHidden/>
          </w:rPr>
        </w:r>
        <w:r w:rsidR="00B85D53">
          <w:rPr>
            <w:noProof/>
            <w:webHidden/>
          </w:rPr>
          <w:fldChar w:fldCharType="separate"/>
        </w:r>
        <w:r w:rsidR="00B85D53">
          <w:rPr>
            <w:noProof/>
            <w:webHidden/>
          </w:rPr>
          <w:t>6</w:t>
        </w:r>
        <w:r w:rsidR="00B85D53">
          <w:rPr>
            <w:noProof/>
            <w:webHidden/>
          </w:rPr>
          <w:fldChar w:fldCharType="end"/>
        </w:r>
      </w:hyperlink>
    </w:p>
    <w:p w:rsidR="00B85D53" w:rsidRDefault="00E3127A">
      <w:pPr>
        <w:pStyle w:val="afff0"/>
        <w:tabs>
          <w:tab w:val="right" w:leader="dot" w:pos="8268"/>
        </w:tabs>
        <w:ind w:left="960" w:hanging="480"/>
        <w:rPr>
          <w:rFonts w:asciiTheme="minorHAnsi" w:eastAsiaTheme="minorEastAsia" w:hAnsiTheme="minorHAnsi" w:cstheme="minorBidi"/>
          <w:noProof/>
          <w:sz w:val="21"/>
          <w:szCs w:val="22"/>
        </w:rPr>
      </w:pPr>
      <w:hyperlink r:id="rId23" w:anchor="_Toc507402001" w:history="1">
        <w:r w:rsidR="00B85D53" w:rsidRPr="001A3DDB">
          <w:rPr>
            <w:rStyle w:val="af0"/>
            <w:rFonts w:hint="eastAsia"/>
            <w:noProof/>
          </w:rPr>
          <w:t>图</w:t>
        </w:r>
        <w:r w:rsidR="00B85D53" w:rsidRPr="001A3DDB">
          <w:rPr>
            <w:rStyle w:val="af0"/>
            <w:noProof/>
          </w:rPr>
          <w:t xml:space="preserve"> 2.4</w:t>
        </w:r>
        <w:r w:rsidR="00B85D53" w:rsidRPr="001A3DDB">
          <w:rPr>
            <w:rStyle w:val="af0"/>
            <w:rFonts w:hint="eastAsia"/>
            <w:noProof/>
          </w:rPr>
          <w:t>基于多视角交互式建模流程图。</w:t>
        </w:r>
        <w:r w:rsidR="00B85D53">
          <w:rPr>
            <w:noProof/>
            <w:webHidden/>
          </w:rPr>
          <w:tab/>
        </w:r>
        <w:r w:rsidR="00B85D53">
          <w:rPr>
            <w:noProof/>
            <w:webHidden/>
          </w:rPr>
          <w:fldChar w:fldCharType="begin"/>
        </w:r>
        <w:r w:rsidR="00B85D53">
          <w:rPr>
            <w:noProof/>
            <w:webHidden/>
          </w:rPr>
          <w:instrText xml:space="preserve"> PAGEREF _Toc507402001 \h </w:instrText>
        </w:r>
        <w:r w:rsidR="00B85D53">
          <w:rPr>
            <w:noProof/>
            <w:webHidden/>
          </w:rPr>
        </w:r>
        <w:r w:rsidR="00B85D53">
          <w:rPr>
            <w:noProof/>
            <w:webHidden/>
          </w:rPr>
          <w:fldChar w:fldCharType="separate"/>
        </w:r>
        <w:r w:rsidR="00B85D53">
          <w:rPr>
            <w:noProof/>
            <w:webHidden/>
          </w:rPr>
          <w:t>7</w:t>
        </w:r>
        <w:r w:rsidR="00B85D53">
          <w:rPr>
            <w:noProof/>
            <w:webHidden/>
          </w:rPr>
          <w:fldChar w:fldCharType="end"/>
        </w:r>
      </w:hyperlink>
    </w:p>
    <w:p w:rsidR="00B85D53" w:rsidRDefault="00E3127A">
      <w:pPr>
        <w:pStyle w:val="afff0"/>
        <w:tabs>
          <w:tab w:val="right" w:leader="dot" w:pos="8268"/>
        </w:tabs>
        <w:ind w:left="960" w:hanging="480"/>
        <w:rPr>
          <w:rFonts w:asciiTheme="minorHAnsi" w:eastAsiaTheme="minorEastAsia" w:hAnsiTheme="minorHAnsi" w:cstheme="minorBidi"/>
          <w:noProof/>
          <w:sz w:val="21"/>
          <w:szCs w:val="22"/>
        </w:rPr>
      </w:pPr>
      <w:hyperlink r:id="rId24" w:anchor="_Toc507402002" w:history="1">
        <w:r w:rsidR="00B85D53" w:rsidRPr="001A3DDB">
          <w:rPr>
            <w:rStyle w:val="af0"/>
            <w:rFonts w:hint="eastAsia"/>
            <w:noProof/>
          </w:rPr>
          <w:t>图</w:t>
        </w:r>
        <w:r w:rsidR="00B85D53" w:rsidRPr="001A3DDB">
          <w:rPr>
            <w:rStyle w:val="af0"/>
            <w:noProof/>
          </w:rPr>
          <w:t xml:space="preserve"> 2.5</w:t>
        </w:r>
        <w:r w:rsidR="00B85D53" w:rsidRPr="001A3DDB">
          <w:rPr>
            <w:rStyle w:val="af0"/>
            <w:rFonts w:hint="eastAsia"/>
            <w:noProof/>
          </w:rPr>
          <w:t>绘制单个部件示意图。红色的点代表三维稀疏点云投影在二维图像上，三条带箭头的黄线代表用户连续三笔绘制。前两笔绘制出基表面，如左图为圆柱底面，右图为长方体一侧面，第三笔沿着基表面对应的高提拉出该部件的高度。</w:t>
        </w:r>
        <w:r w:rsidR="00B85D53">
          <w:rPr>
            <w:noProof/>
            <w:webHidden/>
          </w:rPr>
          <w:tab/>
        </w:r>
        <w:r w:rsidR="00B85D53">
          <w:rPr>
            <w:noProof/>
            <w:webHidden/>
          </w:rPr>
          <w:fldChar w:fldCharType="begin"/>
        </w:r>
        <w:r w:rsidR="00B85D53">
          <w:rPr>
            <w:noProof/>
            <w:webHidden/>
          </w:rPr>
          <w:instrText xml:space="preserve"> PAGEREF _Toc507402002 \h </w:instrText>
        </w:r>
        <w:r w:rsidR="00B85D53">
          <w:rPr>
            <w:noProof/>
            <w:webHidden/>
          </w:rPr>
        </w:r>
        <w:r w:rsidR="00B85D53">
          <w:rPr>
            <w:noProof/>
            <w:webHidden/>
          </w:rPr>
          <w:fldChar w:fldCharType="separate"/>
        </w:r>
        <w:r w:rsidR="00B85D53">
          <w:rPr>
            <w:noProof/>
            <w:webHidden/>
          </w:rPr>
          <w:t>10</w:t>
        </w:r>
        <w:r w:rsidR="00B85D53">
          <w:rPr>
            <w:noProof/>
            <w:webHidden/>
          </w:rPr>
          <w:fldChar w:fldCharType="end"/>
        </w:r>
      </w:hyperlink>
    </w:p>
    <w:p w:rsidR="00B85D53" w:rsidRDefault="00E3127A">
      <w:pPr>
        <w:pStyle w:val="afff0"/>
        <w:tabs>
          <w:tab w:val="right" w:leader="dot" w:pos="8268"/>
        </w:tabs>
        <w:ind w:left="960" w:hanging="480"/>
        <w:rPr>
          <w:rFonts w:asciiTheme="minorHAnsi" w:eastAsiaTheme="minorEastAsia" w:hAnsiTheme="minorHAnsi" w:cstheme="minorBidi"/>
          <w:noProof/>
          <w:sz w:val="21"/>
          <w:szCs w:val="22"/>
        </w:rPr>
      </w:pPr>
      <w:hyperlink r:id="rId25" w:anchor="_Toc507402003" w:history="1">
        <w:r w:rsidR="00B85D53" w:rsidRPr="001A3DDB">
          <w:rPr>
            <w:rStyle w:val="af0"/>
            <w:rFonts w:hint="eastAsia"/>
            <w:noProof/>
          </w:rPr>
          <w:t>图</w:t>
        </w:r>
        <w:r w:rsidR="00B85D53" w:rsidRPr="001A3DDB">
          <w:rPr>
            <w:rStyle w:val="af0"/>
            <w:noProof/>
          </w:rPr>
          <w:t xml:space="preserve"> 2.6</w:t>
        </w:r>
        <w:r w:rsidR="00B85D53" w:rsidRPr="001A3DDB">
          <w:rPr>
            <w:rStyle w:val="af0"/>
            <w:rFonts w:hint="eastAsia"/>
            <w:noProof/>
          </w:rPr>
          <w:t>绘制不规则基表面形状的部件示意图。左图，用两笔绘制出基表面所在平面。中图，用曲线绘制基表面的外轮廓。右图，用第三笔提拉出整体部件的外轮廓。</w:t>
        </w:r>
        <w:r w:rsidR="00B85D53">
          <w:rPr>
            <w:noProof/>
            <w:webHidden/>
          </w:rPr>
          <w:tab/>
        </w:r>
        <w:r w:rsidR="00B85D53">
          <w:rPr>
            <w:noProof/>
            <w:webHidden/>
          </w:rPr>
          <w:fldChar w:fldCharType="begin"/>
        </w:r>
        <w:r w:rsidR="00B85D53">
          <w:rPr>
            <w:noProof/>
            <w:webHidden/>
          </w:rPr>
          <w:instrText xml:space="preserve"> PAGEREF _Toc507402003 \h </w:instrText>
        </w:r>
        <w:r w:rsidR="00B85D53">
          <w:rPr>
            <w:noProof/>
            <w:webHidden/>
          </w:rPr>
        </w:r>
        <w:r w:rsidR="00B85D53">
          <w:rPr>
            <w:noProof/>
            <w:webHidden/>
          </w:rPr>
          <w:fldChar w:fldCharType="separate"/>
        </w:r>
        <w:r w:rsidR="00B85D53">
          <w:rPr>
            <w:noProof/>
            <w:webHidden/>
          </w:rPr>
          <w:t>11</w:t>
        </w:r>
        <w:r w:rsidR="00B85D53">
          <w:rPr>
            <w:noProof/>
            <w:webHidden/>
          </w:rPr>
          <w:fldChar w:fldCharType="end"/>
        </w:r>
      </w:hyperlink>
    </w:p>
    <w:p w:rsidR="00B85D53" w:rsidRDefault="00E3127A">
      <w:pPr>
        <w:pStyle w:val="afff0"/>
        <w:tabs>
          <w:tab w:val="right" w:leader="dot" w:pos="8268"/>
        </w:tabs>
        <w:ind w:left="960" w:hanging="480"/>
        <w:rPr>
          <w:rFonts w:asciiTheme="minorHAnsi" w:eastAsiaTheme="minorEastAsia" w:hAnsiTheme="minorHAnsi" w:cstheme="minorBidi"/>
          <w:noProof/>
          <w:sz w:val="21"/>
          <w:szCs w:val="22"/>
        </w:rPr>
      </w:pPr>
      <w:hyperlink r:id="rId26" w:anchor="_Toc507402004" w:history="1">
        <w:r w:rsidR="00B85D53" w:rsidRPr="001A3DDB">
          <w:rPr>
            <w:rStyle w:val="af0"/>
            <w:rFonts w:hint="eastAsia"/>
            <w:noProof/>
          </w:rPr>
          <w:t>图</w:t>
        </w:r>
        <w:r w:rsidR="00B85D53" w:rsidRPr="001A3DDB">
          <w:rPr>
            <w:rStyle w:val="af0"/>
            <w:noProof/>
          </w:rPr>
          <w:t xml:space="preserve"> 2.7</w:t>
        </w:r>
        <w:r w:rsidR="00B85D53" w:rsidRPr="001A3DDB">
          <w:rPr>
            <w:rStyle w:val="af0"/>
            <w:rFonts w:hint="eastAsia"/>
            <w:noProof/>
          </w:rPr>
          <w:t>渐开线正齿轮示意图。左图为正齿轮，右图为渐开线法示意图。</w:t>
        </w:r>
        <w:r w:rsidR="00B85D53">
          <w:rPr>
            <w:noProof/>
            <w:webHidden/>
          </w:rPr>
          <w:tab/>
        </w:r>
        <w:r w:rsidR="00B85D53">
          <w:rPr>
            <w:noProof/>
            <w:webHidden/>
          </w:rPr>
          <w:fldChar w:fldCharType="begin"/>
        </w:r>
        <w:r w:rsidR="00B85D53">
          <w:rPr>
            <w:noProof/>
            <w:webHidden/>
          </w:rPr>
          <w:instrText xml:space="preserve"> PAGEREF _Toc507402004 \h </w:instrText>
        </w:r>
        <w:r w:rsidR="00B85D53">
          <w:rPr>
            <w:noProof/>
            <w:webHidden/>
          </w:rPr>
        </w:r>
        <w:r w:rsidR="00B85D53">
          <w:rPr>
            <w:noProof/>
            <w:webHidden/>
          </w:rPr>
          <w:fldChar w:fldCharType="separate"/>
        </w:r>
        <w:r w:rsidR="00B85D53">
          <w:rPr>
            <w:noProof/>
            <w:webHidden/>
          </w:rPr>
          <w:t>13</w:t>
        </w:r>
        <w:r w:rsidR="00B85D53">
          <w:rPr>
            <w:noProof/>
            <w:webHidden/>
          </w:rPr>
          <w:fldChar w:fldCharType="end"/>
        </w:r>
      </w:hyperlink>
    </w:p>
    <w:p w:rsidR="00B85D53" w:rsidRDefault="00E3127A">
      <w:pPr>
        <w:pStyle w:val="afff0"/>
        <w:tabs>
          <w:tab w:val="right" w:leader="dot" w:pos="8268"/>
        </w:tabs>
        <w:ind w:left="960" w:hanging="480"/>
        <w:rPr>
          <w:rFonts w:asciiTheme="minorHAnsi" w:eastAsiaTheme="minorEastAsia" w:hAnsiTheme="minorHAnsi" w:cstheme="minorBidi"/>
          <w:noProof/>
          <w:sz w:val="21"/>
          <w:szCs w:val="22"/>
        </w:rPr>
      </w:pPr>
      <w:hyperlink r:id="rId27" w:anchor="_Toc507402005" w:history="1">
        <w:r w:rsidR="00B85D53" w:rsidRPr="001A3DDB">
          <w:rPr>
            <w:rStyle w:val="af0"/>
            <w:rFonts w:hint="eastAsia"/>
            <w:noProof/>
          </w:rPr>
          <w:t>图</w:t>
        </w:r>
        <w:r w:rsidR="00B85D53" w:rsidRPr="001A3DDB">
          <w:rPr>
            <w:rStyle w:val="af0"/>
            <w:noProof/>
          </w:rPr>
          <w:t xml:space="preserve"> 2.8</w:t>
        </w:r>
        <w:r w:rsidR="00B85D53" w:rsidRPr="001A3DDB">
          <w:rPr>
            <w:rStyle w:val="af0"/>
            <w:rFonts w:asciiTheme="majorHAnsi" w:hAnsiTheme="majorHAnsi" w:cstheme="majorBidi" w:hint="eastAsia"/>
            <w:noProof/>
          </w:rPr>
          <w:t>轴心点表示方法示意图。</w:t>
        </w:r>
        <w:r w:rsidR="00B85D53">
          <w:rPr>
            <w:noProof/>
            <w:webHidden/>
          </w:rPr>
          <w:tab/>
        </w:r>
        <w:r w:rsidR="00B85D53">
          <w:rPr>
            <w:noProof/>
            <w:webHidden/>
          </w:rPr>
          <w:fldChar w:fldCharType="begin"/>
        </w:r>
        <w:r w:rsidR="00B85D53">
          <w:rPr>
            <w:noProof/>
            <w:webHidden/>
          </w:rPr>
          <w:instrText xml:space="preserve"> PAGEREF _Toc507402005 \h </w:instrText>
        </w:r>
        <w:r w:rsidR="00B85D53">
          <w:rPr>
            <w:noProof/>
            <w:webHidden/>
          </w:rPr>
        </w:r>
        <w:r w:rsidR="00B85D53">
          <w:rPr>
            <w:noProof/>
            <w:webHidden/>
          </w:rPr>
          <w:fldChar w:fldCharType="separate"/>
        </w:r>
        <w:r w:rsidR="00B85D53">
          <w:rPr>
            <w:noProof/>
            <w:webHidden/>
          </w:rPr>
          <w:t>14</w:t>
        </w:r>
        <w:r w:rsidR="00B85D53">
          <w:rPr>
            <w:noProof/>
            <w:webHidden/>
          </w:rPr>
          <w:fldChar w:fldCharType="end"/>
        </w:r>
      </w:hyperlink>
    </w:p>
    <w:p w:rsidR="00B85D53" w:rsidRDefault="00E3127A">
      <w:pPr>
        <w:pStyle w:val="afff0"/>
        <w:tabs>
          <w:tab w:val="right" w:leader="dot" w:pos="8268"/>
        </w:tabs>
        <w:ind w:left="960" w:hanging="480"/>
        <w:rPr>
          <w:rFonts w:asciiTheme="minorHAnsi" w:eastAsiaTheme="minorEastAsia" w:hAnsiTheme="minorHAnsi" w:cstheme="minorBidi"/>
          <w:noProof/>
          <w:sz w:val="21"/>
          <w:szCs w:val="22"/>
        </w:rPr>
      </w:pPr>
      <w:hyperlink r:id="rId28" w:anchor="_Toc507402006" w:history="1">
        <w:r w:rsidR="00B85D53" w:rsidRPr="001A3DDB">
          <w:rPr>
            <w:rStyle w:val="af0"/>
            <w:rFonts w:hint="eastAsia"/>
            <w:noProof/>
          </w:rPr>
          <w:t>图</w:t>
        </w:r>
        <w:r w:rsidR="00B85D53" w:rsidRPr="001A3DDB">
          <w:rPr>
            <w:rStyle w:val="af0"/>
            <w:noProof/>
          </w:rPr>
          <w:t xml:space="preserve"> 2.9</w:t>
        </w:r>
        <w:r w:rsidR="00B85D53" w:rsidRPr="001A3DDB">
          <w:rPr>
            <w:rStyle w:val="af0"/>
            <w:rFonts w:hint="eastAsia"/>
            <w:noProof/>
          </w:rPr>
          <w:t>基于几何参数的模型部件优化对比图。左图为优化前的三维模型，连接处有部分错位。右图是优化后的结果，相邻两个部件外轮廓完美拼接。</w:t>
        </w:r>
        <w:r w:rsidR="00B85D53">
          <w:rPr>
            <w:noProof/>
            <w:webHidden/>
          </w:rPr>
          <w:tab/>
        </w:r>
        <w:r w:rsidR="00B85D53">
          <w:rPr>
            <w:noProof/>
            <w:webHidden/>
          </w:rPr>
          <w:fldChar w:fldCharType="begin"/>
        </w:r>
        <w:r w:rsidR="00B85D53">
          <w:rPr>
            <w:noProof/>
            <w:webHidden/>
          </w:rPr>
          <w:instrText xml:space="preserve"> PAGEREF _Toc507402006 \h </w:instrText>
        </w:r>
        <w:r w:rsidR="00B85D53">
          <w:rPr>
            <w:noProof/>
            <w:webHidden/>
          </w:rPr>
        </w:r>
        <w:r w:rsidR="00B85D53">
          <w:rPr>
            <w:noProof/>
            <w:webHidden/>
          </w:rPr>
          <w:fldChar w:fldCharType="separate"/>
        </w:r>
        <w:r w:rsidR="00B85D53">
          <w:rPr>
            <w:noProof/>
            <w:webHidden/>
          </w:rPr>
          <w:t>16</w:t>
        </w:r>
        <w:r w:rsidR="00B85D53">
          <w:rPr>
            <w:noProof/>
            <w:webHidden/>
          </w:rPr>
          <w:fldChar w:fldCharType="end"/>
        </w:r>
      </w:hyperlink>
    </w:p>
    <w:p w:rsidR="00B85D53" w:rsidRDefault="00E3127A">
      <w:pPr>
        <w:pStyle w:val="afff0"/>
        <w:tabs>
          <w:tab w:val="right" w:leader="dot" w:pos="8268"/>
        </w:tabs>
        <w:ind w:left="960" w:hanging="480"/>
        <w:rPr>
          <w:rFonts w:asciiTheme="minorHAnsi" w:eastAsiaTheme="minorEastAsia" w:hAnsiTheme="minorHAnsi" w:cstheme="minorBidi"/>
          <w:noProof/>
          <w:sz w:val="21"/>
          <w:szCs w:val="22"/>
        </w:rPr>
      </w:pPr>
      <w:hyperlink r:id="rId29" w:anchor="_Toc507402007" w:history="1">
        <w:r w:rsidR="00B85D53" w:rsidRPr="001A3DDB">
          <w:rPr>
            <w:rStyle w:val="af0"/>
            <w:rFonts w:hint="eastAsia"/>
            <w:noProof/>
          </w:rPr>
          <w:t>图</w:t>
        </w:r>
        <w:r w:rsidR="00B85D53" w:rsidRPr="001A3DDB">
          <w:rPr>
            <w:rStyle w:val="af0"/>
            <w:noProof/>
          </w:rPr>
          <w:t xml:space="preserve"> 2.10</w:t>
        </w:r>
        <w:r w:rsidR="00B85D53" w:rsidRPr="001A3DDB">
          <w:rPr>
            <w:rStyle w:val="af0"/>
            <w:rFonts w:hint="eastAsia"/>
            <w:noProof/>
          </w:rPr>
          <w:t>交互式建模系统平台图。</w:t>
        </w:r>
        <w:r w:rsidR="00B85D53">
          <w:rPr>
            <w:noProof/>
            <w:webHidden/>
          </w:rPr>
          <w:tab/>
        </w:r>
        <w:r w:rsidR="00B85D53">
          <w:rPr>
            <w:noProof/>
            <w:webHidden/>
          </w:rPr>
          <w:fldChar w:fldCharType="begin"/>
        </w:r>
        <w:r w:rsidR="00B85D53">
          <w:rPr>
            <w:noProof/>
            <w:webHidden/>
          </w:rPr>
          <w:instrText xml:space="preserve"> PAGEREF _Toc507402007 \h </w:instrText>
        </w:r>
        <w:r w:rsidR="00B85D53">
          <w:rPr>
            <w:noProof/>
            <w:webHidden/>
          </w:rPr>
        </w:r>
        <w:r w:rsidR="00B85D53">
          <w:rPr>
            <w:noProof/>
            <w:webHidden/>
          </w:rPr>
          <w:fldChar w:fldCharType="separate"/>
        </w:r>
        <w:r w:rsidR="00B85D53">
          <w:rPr>
            <w:noProof/>
            <w:webHidden/>
          </w:rPr>
          <w:t>17</w:t>
        </w:r>
        <w:r w:rsidR="00B85D53">
          <w:rPr>
            <w:noProof/>
            <w:webHidden/>
          </w:rPr>
          <w:fldChar w:fldCharType="end"/>
        </w:r>
      </w:hyperlink>
    </w:p>
    <w:p w:rsidR="00B85D53" w:rsidRDefault="00E3127A">
      <w:pPr>
        <w:pStyle w:val="afff0"/>
        <w:tabs>
          <w:tab w:val="right" w:leader="dot" w:pos="8268"/>
        </w:tabs>
        <w:ind w:left="960" w:hanging="480"/>
        <w:rPr>
          <w:rFonts w:asciiTheme="minorHAnsi" w:eastAsiaTheme="minorEastAsia" w:hAnsiTheme="minorHAnsi" w:cstheme="minorBidi"/>
          <w:noProof/>
          <w:sz w:val="21"/>
          <w:szCs w:val="22"/>
        </w:rPr>
      </w:pPr>
      <w:hyperlink r:id="rId30" w:anchor="_Toc507402008" w:history="1">
        <w:r w:rsidR="00B85D53" w:rsidRPr="001A3DDB">
          <w:rPr>
            <w:rStyle w:val="af0"/>
            <w:rFonts w:hint="eastAsia"/>
            <w:noProof/>
          </w:rPr>
          <w:t>图</w:t>
        </w:r>
        <w:r w:rsidR="00B85D53" w:rsidRPr="001A3DDB">
          <w:rPr>
            <w:rStyle w:val="af0"/>
            <w:noProof/>
          </w:rPr>
          <w:t xml:space="preserve"> 2.11</w:t>
        </w:r>
        <w:r w:rsidR="00B85D53" w:rsidRPr="001A3DDB">
          <w:rPr>
            <w:rStyle w:val="af0"/>
            <w:rFonts w:hint="eastAsia"/>
            <w:noProof/>
          </w:rPr>
          <w:t>交互式建模系统。</w:t>
        </w:r>
        <w:r w:rsidR="00B85D53">
          <w:rPr>
            <w:noProof/>
            <w:webHidden/>
          </w:rPr>
          <w:tab/>
        </w:r>
        <w:r w:rsidR="00B85D53">
          <w:rPr>
            <w:noProof/>
            <w:webHidden/>
          </w:rPr>
          <w:fldChar w:fldCharType="begin"/>
        </w:r>
        <w:r w:rsidR="00B85D53">
          <w:rPr>
            <w:noProof/>
            <w:webHidden/>
          </w:rPr>
          <w:instrText xml:space="preserve"> PAGEREF _Toc507402008 \h </w:instrText>
        </w:r>
        <w:r w:rsidR="00B85D53">
          <w:rPr>
            <w:noProof/>
            <w:webHidden/>
          </w:rPr>
        </w:r>
        <w:r w:rsidR="00B85D53">
          <w:rPr>
            <w:noProof/>
            <w:webHidden/>
          </w:rPr>
          <w:fldChar w:fldCharType="separate"/>
        </w:r>
        <w:r w:rsidR="00B85D53">
          <w:rPr>
            <w:noProof/>
            <w:webHidden/>
          </w:rPr>
          <w:t>18</w:t>
        </w:r>
        <w:r w:rsidR="00B85D53">
          <w:rPr>
            <w:noProof/>
            <w:webHidden/>
          </w:rPr>
          <w:fldChar w:fldCharType="end"/>
        </w:r>
      </w:hyperlink>
    </w:p>
    <w:p w:rsidR="00B85D53" w:rsidRDefault="00E3127A">
      <w:pPr>
        <w:pStyle w:val="afff0"/>
        <w:tabs>
          <w:tab w:val="right" w:leader="dot" w:pos="8268"/>
        </w:tabs>
        <w:ind w:left="960" w:hanging="480"/>
        <w:rPr>
          <w:rFonts w:asciiTheme="minorHAnsi" w:eastAsiaTheme="minorEastAsia" w:hAnsiTheme="minorHAnsi" w:cstheme="minorBidi"/>
          <w:noProof/>
          <w:sz w:val="21"/>
          <w:szCs w:val="22"/>
        </w:rPr>
      </w:pPr>
      <w:hyperlink r:id="rId31" w:anchor="_Toc507402009" w:history="1">
        <w:r w:rsidR="00B85D53" w:rsidRPr="001A3DDB">
          <w:rPr>
            <w:rStyle w:val="af0"/>
            <w:rFonts w:hint="eastAsia"/>
            <w:noProof/>
          </w:rPr>
          <w:t>图</w:t>
        </w:r>
        <w:r w:rsidR="00B85D53" w:rsidRPr="001A3DDB">
          <w:rPr>
            <w:rStyle w:val="af0"/>
            <w:noProof/>
          </w:rPr>
          <w:t xml:space="preserve"> 2.12</w:t>
        </w:r>
        <w:r w:rsidR="00B85D53" w:rsidRPr="001A3DDB">
          <w:rPr>
            <w:rStyle w:val="af0"/>
            <w:rFonts w:hint="eastAsia"/>
            <w:noProof/>
          </w:rPr>
          <w:t>重建模型三维打印结果与原模型对比图。图左侧为原模型，图右侧为系统重建模型通过三维打印机得到的模型副本。</w:t>
        </w:r>
        <w:r w:rsidR="00B85D53">
          <w:rPr>
            <w:noProof/>
            <w:webHidden/>
          </w:rPr>
          <w:tab/>
        </w:r>
        <w:r w:rsidR="00B85D53">
          <w:rPr>
            <w:noProof/>
            <w:webHidden/>
          </w:rPr>
          <w:fldChar w:fldCharType="begin"/>
        </w:r>
        <w:r w:rsidR="00B85D53">
          <w:rPr>
            <w:noProof/>
            <w:webHidden/>
          </w:rPr>
          <w:instrText xml:space="preserve"> PAGEREF _Toc507402009 \h </w:instrText>
        </w:r>
        <w:r w:rsidR="00B85D53">
          <w:rPr>
            <w:noProof/>
            <w:webHidden/>
          </w:rPr>
        </w:r>
        <w:r w:rsidR="00B85D53">
          <w:rPr>
            <w:noProof/>
            <w:webHidden/>
          </w:rPr>
          <w:fldChar w:fldCharType="separate"/>
        </w:r>
        <w:r w:rsidR="00B85D53">
          <w:rPr>
            <w:noProof/>
            <w:webHidden/>
          </w:rPr>
          <w:t>20</w:t>
        </w:r>
        <w:r w:rsidR="00B85D53">
          <w:rPr>
            <w:noProof/>
            <w:webHidden/>
          </w:rPr>
          <w:fldChar w:fldCharType="end"/>
        </w:r>
      </w:hyperlink>
    </w:p>
    <w:p w:rsidR="00B85D53" w:rsidRDefault="00E3127A">
      <w:pPr>
        <w:pStyle w:val="afff0"/>
        <w:tabs>
          <w:tab w:val="right" w:leader="dot" w:pos="8268"/>
        </w:tabs>
        <w:ind w:left="960" w:hanging="480"/>
        <w:rPr>
          <w:rFonts w:asciiTheme="minorHAnsi" w:eastAsiaTheme="minorEastAsia" w:hAnsiTheme="minorHAnsi" w:cstheme="minorBidi"/>
          <w:noProof/>
          <w:sz w:val="21"/>
          <w:szCs w:val="22"/>
        </w:rPr>
      </w:pPr>
      <w:hyperlink r:id="rId32" w:anchor="_Toc507402010" w:history="1">
        <w:r w:rsidR="00B85D53" w:rsidRPr="001A3DDB">
          <w:rPr>
            <w:rStyle w:val="af0"/>
            <w:rFonts w:hint="eastAsia"/>
            <w:noProof/>
          </w:rPr>
          <w:t>图</w:t>
        </w:r>
        <w:r w:rsidR="00B85D53" w:rsidRPr="001A3DDB">
          <w:rPr>
            <w:rStyle w:val="af0"/>
            <w:noProof/>
          </w:rPr>
          <w:t xml:space="preserve"> 2.13</w:t>
        </w:r>
        <w:r w:rsidR="00B85D53" w:rsidRPr="001A3DDB">
          <w:rPr>
            <w:rStyle w:val="af0"/>
            <w:rFonts w:hint="eastAsia"/>
            <w:noProof/>
          </w:rPr>
          <w:t>模型精度验证热量图。图中是重建模型与原模型距离误差热量图，绿色区域为正负误差小于</w:t>
        </w:r>
        <w:r w:rsidR="00B85D53" w:rsidRPr="001A3DDB">
          <w:rPr>
            <w:rStyle w:val="af0"/>
            <w:noProof/>
          </w:rPr>
          <w:t>0.5mm</w:t>
        </w:r>
        <w:r w:rsidR="00B85D53" w:rsidRPr="001A3DDB">
          <w:rPr>
            <w:rStyle w:val="af0"/>
            <w:rFonts w:hint="eastAsia"/>
            <w:noProof/>
          </w:rPr>
          <w:t>，深蓝和深红区域表示误差比较大。</w:t>
        </w:r>
        <w:r w:rsidR="00B85D53">
          <w:rPr>
            <w:noProof/>
            <w:webHidden/>
          </w:rPr>
          <w:tab/>
        </w:r>
        <w:r w:rsidR="00B85D53">
          <w:rPr>
            <w:noProof/>
            <w:webHidden/>
          </w:rPr>
          <w:fldChar w:fldCharType="begin"/>
        </w:r>
        <w:r w:rsidR="00B85D53">
          <w:rPr>
            <w:noProof/>
            <w:webHidden/>
          </w:rPr>
          <w:instrText xml:space="preserve"> PAGEREF _Toc507402010 \h </w:instrText>
        </w:r>
        <w:r w:rsidR="00B85D53">
          <w:rPr>
            <w:noProof/>
            <w:webHidden/>
          </w:rPr>
        </w:r>
        <w:r w:rsidR="00B85D53">
          <w:rPr>
            <w:noProof/>
            <w:webHidden/>
          </w:rPr>
          <w:fldChar w:fldCharType="separate"/>
        </w:r>
        <w:r w:rsidR="00B85D53">
          <w:rPr>
            <w:noProof/>
            <w:webHidden/>
          </w:rPr>
          <w:t>21</w:t>
        </w:r>
        <w:r w:rsidR="00B85D53">
          <w:rPr>
            <w:noProof/>
            <w:webHidden/>
          </w:rPr>
          <w:fldChar w:fldCharType="end"/>
        </w:r>
      </w:hyperlink>
    </w:p>
    <w:p w:rsidR="00B85D53" w:rsidRDefault="00E3127A">
      <w:pPr>
        <w:pStyle w:val="afff0"/>
        <w:tabs>
          <w:tab w:val="right" w:leader="dot" w:pos="8268"/>
        </w:tabs>
        <w:ind w:left="960" w:hanging="480"/>
        <w:rPr>
          <w:rFonts w:asciiTheme="minorHAnsi" w:eastAsiaTheme="minorEastAsia" w:hAnsiTheme="minorHAnsi" w:cstheme="minorBidi"/>
          <w:noProof/>
          <w:sz w:val="21"/>
          <w:szCs w:val="22"/>
        </w:rPr>
      </w:pPr>
      <w:hyperlink r:id="rId33" w:anchor="_Toc507402011" w:history="1">
        <w:r w:rsidR="00B85D53" w:rsidRPr="001A3DDB">
          <w:rPr>
            <w:rStyle w:val="af0"/>
            <w:rFonts w:hint="eastAsia"/>
            <w:noProof/>
          </w:rPr>
          <w:t>图</w:t>
        </w:r>
        <w:r w:rsidR="00B85D53" w:rsidRPr="001A3DDB">
          <w:rPr>
            <w:rStyle w:val="af0"/>
            <w:noProof/>
          </w:rPr>
          <w:t xml:space="preserve"> 2.14</w:t>
        </w:r>
        <w:r w:rsidR="00B85D53" w:rsidRPr="001A3DDB">
          <w:rPr>
            <w:rStyle w:val="af0"/>
            <w:rFonts w:hint="eastAsia"/>
            <w:noProof/>
          </w:rPr>
          <w:t>实验结果比较图。第一排为</w:t>
        </w:r>
        <w:r w:rsidR="00B85D53" w:rsidRPr="001A3DDB">
          <w:rPr>
            <w:rStyle w:val="af0"/>
            <w:noProof/>
          </w:rPr>
          <w:t>3-sweep</w:t>
        </w:r>
        <w:r w:rsidR="00B85D53" w:rsidRPr="001A3DDB">
          <w:rPr>
            <w:rStyle w:val="af0"/>
            <w:rFonts w:hint="eastAsia"/>
            <w:noProof/>
          </w:rPr>
          <w:t>方法建模结果，第二排为本章</w:t>
        </w:r>
        <w:r w:rsidR="00B85D53" w:rsidRPr="001A3DDB">
          <w:rPr>
            <w:rStyle w:val="af0"/>
            <w:rFonts w:hint="eastAsia"/>
            <w:noProof/>
          </w:rPr>
          <w:lastRenderedPageBreak/>
          <w:t>系统建模结果。两种建模方法分别在</w:t>
        </w:r>
        <w:r w:rsidR="00B85D53" w:rsidRPr="001A3DDB">
          <w:rPr>
            <w:rStyle w:val="af0"/>
            <w:noProof/>
          </w:rPr>
          <w:t>(a)</w:t>
        </w:r>
        <w:r w:rsidR="00B85D53" w:rsidRPr="001A3DDB">
          <w:rPr>
            <w:rStyle w:val="af0"/>
            <w:rFonts w:hint="eastAsia"/>
            <w:noProof/>
          </w:rPr>
          <w:t>和</w:t>
        </w:r>
        <w:r w:rsidR="00B85D53" w:rsidRPr="001A3DDB">
          <w:rPr>
            <w:rStyle w:val="af0"/>
            <w:noProof/>
          </w:rPr>
          <w:t>(c)</w:t>
        </w:r>
        <w:r w:rsidR="00B85D53" w:rsidRPr="001A3DDB">
          <w:rPr>
            <w:rStyle w:val="af0"/>
            <w:rFonts w:hint="eastAsia"/>
            <w:noProof/>
          </w:rPr>
          <w:t>视角下建模，</w:t>
        </w:r>
        <w:r w:rsidR="00B85D53" w:rsidRPr="001A3DDB">
          <w:rPr>
            <w:rStyle w:val="af0"/>
            <w:noProof/>
          </w:rPr>
          <w:t>(b)</w:t>
        </w:r>
        <w:r w:rsidR="00B85D53" w:rsidRPr="001A3DDB">
          <w:rPr>
            <w:rStyle w:val="af0"/>
            <w:rFonts w:hint="eastAsia"/>
            <w:noProof/>
          </w:rPr>
          <w:t>和</w:t>
        </w:r>
        <w:r w:rsidR="00B85D53" w:rsidRPr="001A3DDB">
          <w:rPr>
            <w:rStyle w:val="af0"/>
            <w:noProof/>
          </w:rPr>
          <w:t>(d)</w:t>
        </w:r>
        <w:r w:rsidR="00B85D53" w:rsidRPr="001A3DDB">
          <w:rPr>
            <w:rStyle w:val="af0"/>
            <w:rFonts w:hint="eastAsia"/>
            <w:noProof/>
          </w:rPr>
          <w:t>为其他视角和三维视角。</w:t>
        </w:r>
        <w:r w:rsidR="00B85D53">
          <w:rPr>
            <w:noProof/>
            <w:webHidden/>
          </w:rPr>
          <w:tab/>
        </w:r>
        <w:r w:rsidR="00B85D53">
          <w:rPr>
            <w:noProof/>
            <w:webHidden/>
          </w:rPr>
          <w:fldChar w:fldCharType="begin"/>
        </w:r>
        <w:r w:rsidR="00B85D53">
          <w:rPr>
            <w:noProof/>
            <w:webHidden/>
          </w:rPr>
          <w:instrText xml:space="preserve"> PAGEREF _Toc507402011 \h </w:instrText>
        </w:r>
        <w:r w:rsidR="00B85D53">
          <w:rPr>
            <w:noProof/>
            <w:webHidden/>
          </w:rPr>
        </w:r>
        <w:r w:rsidR="00B85D53">
          <w:rPr>
            <w:noProof/>
            <w:webHidden/>
          </w:rPr>
          <w:fldChar w:fldCharType="separate"/>
        </w:r>
        <w:r w:rsidR="00B85D53">
          <w:rPr>
            <w:noProof/>
            <w:webHidden/>
          </w:rPr>
          <w:t>21</w:t>
        </w:r>
        <w:r w:rsidR="00B85D53">
          <w:rPr>
            <w:noProof/>
            <w:webHidden/>
          </w:rPr>
          <w:fldChar w:fldCharType="end"/>
        </w:r>
      </w:hyperlink>
    </w:p>
    <w:p w:rsidR="00B85D53" w:rsidRDefault="00E3127A">
      <w:pPr>
        <w:pStyle w:val="afff0"/>
        <w:tabs>
          <w:tab w:val="right" w:leader="dot" w:pos="8268"/>
        </w:tabs>
        <w:ind w:left="960" w:hanging="480"/>
        <w:rPr>
          <w:rFonts w:asciiTheme="minorHAnsi" w:eastAsiaTheme="minorEastAsia" w:hAnsiTheme="minorHAnsi" w:cstheme="minorBidi"/>
          <w:noProof/>
          <w:sz w:val="21"/>
          <w:szCs w:val="22"/>
        </w:rPr>
      </w:pPr>
      <w:hyperlink r:id="rId34" w:anchor="_Toc507402012" w:history="1">
        <w:r w:rsidR="00B85D53" w:rsidRPr="001A3DDB">
          <w:rPr>
            <w:rStyle w:val="af0"/>
            <w:rFonts w:hint="eastAsia"/>
            <w:noProof/>
          </w:rPr>
          <w:t>图</w:t>
        </w:r>
        <w:r w:rsidR="00B85D53" w:rsidRPr="001A3DDB">
          <w:rPr>
            <w:rStyle w:val="af0"/>
            <w:noProof/>
          </w:rPr>
          <w:t xml:space="preserve"> 2.15</w:t>
        </w:r>
        <w:r w:rsidR="00B85D53" w:rsidRPr="001A3DDB">
          <w:rPr>
            <w:rStyle w:val="af0"/>
            <w:rFonts w:hint="eastAsia"/>
            <w:noProof/>
          </w:rPr>
          <w:t>建模结果图。</w:t>
        </w:r>
        <w:r w:rsidR="00B85D53">
          <w:rPr>
            <w:noProof/>
            <w:webHidden/>
          </w:rPr>
          <w:tab/>
        </w:r>
        <w:r w:rsidR="00B85D53">
          <w:rPr>
            <w:noProof/>
            <w:webHidden/>
          </w:rPr>
          <w:fldChar w:fldCharType="begin"/>
        </w:r>
        <w:r w:rsidR="00B85D53">
          <w:rPr>
            <w:noProof/>
            <w:webHidden/>
          </w:rPr>
          <w:instrText xml:space="preserve"> PAGEREF _Toc507402012 \h </w:instrText>
        </w:r>
        <w:r w:rsidR="00B85D53">
          <w:rPr>
            <w:noProof/>
            <w:webHidden/>
          </w:rPr>
        </w:r>
        <w:r w:rsidR="00B85D53">
          <w:rPr>
            <w:noProof/>
            <w:webHidden/>
          </w:rPr>
          <w:fldChar w:fldCharType="separate"/>
        </w:r>
        <w:r w:rsidR="00B85D53">
          <w:rPr>
            <w:noProof/>
            <w:webHidden/>
          </w:rPr>
          <w:t>23</w:t>
        </w:r>
        <w:r w:rsidR="00B85D53">
          <w:rPr>
            <w:noProof/>
            <w:webHidden/>
          </w:rPr>
          <w:fldChar w:fldCharType="end"/>
        </w:r>
      </w:hyperlink>
    </w:p>
    <w:p w:rsidR="00B85D53" w:rsidRDefault="00E3127A">
      <w:pPr>
        <w:pStyle w:val="afff0"/>
        <w:tabs>
          <w:tab w:val="right" w:leader="dot" w:pos="8268"/>
        </w:tabs>
        <w:ind w:left="960" w:hanging="480"/>
        <w:rPr>
          <w:rFonts w:asciiTheme="minorHAnsi" w:eastAsiaTheme="minorEastAsia" w:hAnsiTheme="minorHAnsi" w:cstheme="minorBidi"/>
          <w:noProof/>
          <w:sz w:val="21"/>
          <w:szCs w:val="22"/>
        </w:rPr>
      </w:pPr>
      <w:hyperlink r:id="rId35" w:anchor="_Toc507402013" w:history="1">
        <w:r w:rsidR="00B85D53" w:rsidRPr="001A3DDB">
          <w:rPr>
            <w:rStyle w:val="af0"/>
            <w:rFonts w:hint="eastAsia"/>
            <w:noProof/>
          </w:rPr>
          <w:t>图</w:t>
        </w:r>
        <w:r w:rsidR="00B85D53" w:rsidRPr="001A3DDB">
          <w:rPr>
            <w:rStyle w:val="af0"/>
            <w:noProof/>
          </w:rPr>
          <w:t xml:space="preserve"> 3.1</w:t>
        </w:r>
        <w:r w:rsidR="00B85D53" w:rsidRPr="001A3DDB">
          <w:rPr>
            <w:rStyle w:val="af0"/>
            <w:rFonts w:hint="eastAsia"/>
            <w:noProof/>
          </w:rPr>
          <w:t>具有运动链的动态模型。左图为模型照片，右图为具有运动信息的动态模型。</w:t>
        </w:r>
        <w:r w:rsidR="00B85D53">
          <w:rPr>
            <w:noProof/>
            <w:webHidden/>
          </w:rPr>
          <w:tab/>
        </w:r>
        <w:r w:rsidR="00B85D53">
          <w:rPr>
            <w:noProof/>
            <w:webHidden/>
          </w:rPr>
          <w:fldChar w:fldCharType="begin"/>
        </w:r>
        <w:r w:rsidR="00B85D53">
          <w:rPr>
            <w:noProof/>
            <w:webHidden/>
          </w:rPr>
          <w:instrText xml:space="preserve"> PAGEREF _Toc507402013 \h </w:instrText>
        </w:r>
        <w:r w:rsidR="00B85D53">
          <w:rPr>
            <w:noProof/>
            <w:webHidden/>
          </w:rPr>
        </w:r>
        <w:r w:rsidR="00B85D53">
          <w:rPr>
            <w:noProof/>
            <w:webHidden/>
          </w:rPr>
          <w:fldChar w:fldCharType="separate"/>
        </w:r>
        <w:r w:rsidR="00B85D53">
          <w:rPr>
            <w:noProof/>
            <w:webHidden/>
          </w:rPr>
          <w:t>24</w:t>
        </w:r>
        <w:r w:rsidR="00B85D53">
          <w:rPr>
            <w:noProof/>
            <w:webHidden/>
          </w:rPr>
          <w:fldChar w:fldCharType="end"/>
        </w:r>
      </w:hyperlink>
    </w:p>
    <w:p w:rsidR="00B85D53" w:rsidRDefault="00E3127A">
      <w:pPr>
        <w:pStyle w:val="afff0"/>
        <w:tabs>
          <w:tab w:val="right" w:leader="dot" w:pos="8268"/>
        </w:tabs>
        <w:ind w:left="960" w:hanging="480"/>
        <w:rPr>
          <w:rFonts w:asciiTheme="minorHAnsi" w:eastAsiaTheme="minorEastAsia" w:hAnsiTheme="minorHAnsi" w:cstheme="minorBidi"/>
          <w:noProof/>
          <w:sz w:val="21"/>
          <w:szCs w:val="22"/>
        </w:rPr>
      </w:pPr>
      <w:hyperlink r:id="rId36" w:anchor="_Toc507402014" w:history="1">
        <w:r w:rsidR="00B85D53" w:rsidRPr="001A3DDB">
          <w:rPr>
            <w:rStyle w:val="af0"/>
            <w:rFonts w:hint="eastAsia"/>
            <w:noProof/>
          </w:rPr>
          <w:t>图</w:t>
        </w:r>
        <w:r w:rsidR="00B85D53" w:rsidRPr="001A3DDB">
          <w:rPr>
            <w:rStyle w:val="af0"/>
            <w:noProof/>
          </w:rPr>
          <w:t xml:space="preserve"> 3.2</w:t>
        </w:r>
        <w:r w:rsidR="00B85D53" w:rsidRPr="001A3DDB">
          <w:rPr>
            <w:rStyle w:val="af0"/>
            <w:rFonts w:hint="eastAsia"/>
            <w:noProof/>
          </w:rPr>
          <w:t>基于图像重建铰接式部件。左图为</w:t>
        </w:r>
        <w:r w:rsidR="00B85D53" w:rsidRPr="001A3DDB">
          <w:rPr>
            <w:rStyle w:val="af0"/>
            <w:noProof/>
          </w:rPr>
          <w:t>Jacquet</w:t>
        </w:r>
        <w:r w:rsidR="00B85D53" w:rsidRPr="001A3DDB">
          <w:rPr>
            <w:rStyle w:val="af0"/>
            <w:noProof/>
            <w:vertAlign w:val="superscript"/>
          </w:rPr>
          <w:t>[1]</w:t>
        </w:r>
        <w:r w:rsidR="00B85D53" w:rsidRPr="001A3DDB">
          <w:rPr>
            <w:rStyle w:val="af0"/>
            <w:rFonts w:hint="eastAsia"/>
            <w:noProof/>
          </w:rPr>
          <w:t>等人方法，右图为</w:t>
        </w:r>
        <w:r w:rsidR="00B85D53" w:rsidRPr="001A3DDB">
          <w:rPr>
            <w:rStyle w:val="af0"/>
            <w:noProof/>
          </w:rPr>
          <w:t>Yücer</w:t>
        </w:r>
        <w:r w:rsidR="00B85D53" w:rsidRPr="001A3DDB">
          <w:rPr>
            <w:rStyle w:val="af0"/>
            <w:noProof/>
            <w:vertAlign w:val="superscript"/>
          </w:rPr>
          <w:t>[4]</w:t>
        </w:r>
        <w:r w:rsidR="00B85D53" w:rsidRPr="001A3DDB">
          <w:rPr>
            <w:rStyle w:val="af0"/>
            <w:rFonts w:hint="eastAsia"/>
            <w:noProof/>
          </w:rPr>
          <w:t>等人方法。</w:t>
        </w:r>
        <w:r w:rsidR="00B85D53">
          <w:rPr>
            <w:noProof/>
            <w:webHidden/>
          </w:rPr>
          <w:tab/>
        </w:r>
        <w:r w:rsidR="00B85D53">
          <w:rPr>
            <w:noProof/>
            <w:webHidden/>
          </w:rPr>
          <w:fldChar w:fldCharType="begin"/>
        </w:r>
        <w:r w:rsidR="00B85D53">
          <w:rPr>
            <w:noProof/>
            <w:webHidden/>
          </w:rPr>
          <w:instrText xml:space="preserve"> PAGEREF _Toc507402014 \h </w:instrText>
        </w:r>
        <w:r w:rsidR="00B85D53">
          <w:rPr>
            <w:noProof/>
            <w:webHidden/>
          </w:rPr>
        </w:r>
        <w:r w:rsidR="00B85D53">
          <w:rPr>
            <w:noProof/>
            <w:webHidden/>
          </w:rPr>
          <w:fldChar w:fldCharType="separate"/>
        </w:r>
        <w:r w:rsidR="00B85D53">
          <w:rPr>
            <w:noProof/>
            <w:webHidden/>
          </w:rPr>
          <w:t>25</w:t>
        </w:r>
        <w:r w:rsidR="00B85D53">
          <w:rPr>
            <w:noProof/>
            <w:webHidden/>
          </w:rPr>
          <w:fldChar w:fldCharType="end"/>
        </w:r>
      </w:hyperlink>
    </w:p>
    <w:p w:rsidR="00B85D53" w:rsidRDefault="00E3127A">
      <w:pPr>
        <w:pStyle w:val="afff0"/>
        <w:tabs>
          <w:tab w:val="right" w:leader="dot" w:pos="8268"/>
        </w:tabs>
        <w:ind w:left="960" w:hanging="480"/>
        <w:rPr>
          <w:rFonts w:asciiTheme="minorHAnsi" w:eastAsiaTheme="minorEastAsia" w:hAnsiTheme="minorHAnsi" w:cstheme="minorBidi"/>
          <w:noProof/>
          <w:sz w:val="21"/>
          <w:szCs w:val="22"/>
        </w:rPr>
      </w:pPr>
      <w:hyperlink r:id="rId37" w:anchor="_Toc507402015" w:history="1">
        <w:r w:rsidR="00B85D53" w:rsidRPr="001A3DDB">
          <w:rPr>
            <w:rStyle w:val="af0"/>
            <w:rFonts w:hint="eastAsia"/>
            <w:noProof/>
          </w:rPr>
          <w:t>图</w:t>
        </w:r>
        <w:r w:rsidR="00B85D53" w:rsidRPr="001A3DDB">
          <w:rPr>
            <w:rStyle w:val="af0"/>
            <w:noProof/>
          </w:rPr>
          <w:t xml:space="preserve"> 3.3</w:t>
        </w:r>
        <w:r w:rsidR="00B85D53" w:rsidRPr="001A3DDB">
          <w:rPr>
            <w:rStyle w:val="af0"/>
            <w:rFonts w:hint="eastAsia"/>
            <w:noProof/>
          </w:rPr>
          <w:t>关节类型示意图。（</w:t>
        </w:r>
        <w:r w:rsidR="00B85D53" w:rsidRPr="001A3DDB">
          <w:rPr>
            <w:rStyle w:val="af0"/>
            <w:noProof/>
          </w:rPr>
          <w:t>a</w:t>
        </w:r>
        <w:r w:rsidR="00B85D53" w:rsidRPr="001A3DDB">
          <w:rPr>
            <w:rStyle w:val="af0"/>
            <w:rFonts w:hint="eastAsia"/>
            <w:noProof/>
          </w:rPr>
          <w:t>）焊接关节。两个部件通过焊接关节相连，则有相同的运动。（</w:t>
        </w:r>
        <w:r w:rsidR="00B85D53" w:rsidRPr="001A3DDB">
          <w:rPr>
            <w:rStyle w:val="af0"/>
            <w:noProof/>
          </w:rPr>
          <w:t>b</w:t>
        </w:r>
        <w:r w:rsidR="00B85D53" w:rsidRPr="001A3DDB">
          <w:rPr>
            <w:rStyle w:val="af0"/>
            <w:rFonts w:hint="eastAsia"/>
            <w:noProof/>
          </w:rPr>
          <w:t>）齿轮对齿轮关节。两个齿轮通过该关节相连，可以相互传递方向相反的旋转运动。（</w:t>
        </w:r>
        <w:r w:rsidR="00B85D53" w:rsidRPr="001A3DDB">
          <w:rPr>
            <w:rStyle w:val="af0"/>
            <w:noProof/>
          </w:rPr>
          <w:t>c</w:t>
        </w:r>
        <w:r w:rsidR="00B85D53" w:rsidRPr="001A3DDB">
          <w:rPr>
            <w:rStyle w:val="af0"/>
            <w:rFonts w:hint="eastAsia"/>
            <w:noProof/>
          </w:rPr>
          <w:t>）转动关节。两个部件通过转动关节相连，则可以消除轴线上的相对旋转运动。（</w:t>
        </w:r>
        <w:r w:rsidR="00B85D53" w:rsidRPr="001A3DDB">
          <w:rPr>
            <w:rStyle w:val="af0"/>
            <w:noProof/>
          </w:rPr>
          <w:t>d</w:t>
        </w:r>
        <w:r w:rsidR="00B85D53" w:rsidRPr="001A3DDB">
          <w:rPr>
            <w:rStyle w:val="af0"/>
            <w:rFonts w:hint="eastAsia"/>
            <w:noProof/>
          </w:rPr>
          <w:t>）曲柄滑块关节。两个部件通过该关节相连，则表面滑块可以在另一个部件平面上滑动。</w:t>
        </w:r>
        <w:r w:rsidR="00B85D53">
          <w:rPr>
            <w:noProof/>
            <w:webHidden/>
          </w:rPr>
          <w:tab/>
        </w:r>
        <w:r w:rsidR="00B85D53">
          <w:rPr>
            <w:noProof/>
            <w:webHidden/>
          </w:rPr>
          <w:fldChar w:fldCharType="begin"/>
        </w:r>
        <w:r w:rsidR="00B85D53">
          <w:rPr>
            <w:noProof/>
            <w:webHidden/>
          </w:rPr>
          <w:instrText xml:space="preserve"> PAGEREF _Toc507402015 \h </w:instrText>
        </w:r>
        <w:r w:rsidR="00B85D53">
          <w:rPr>
            <w:noProof/>
            <w:webHidden/>
          </w:rPr>
        </w:r>
        <w:r w:rsidR="00B85D53">
          <w:rPr>
            <w:noProof/>
            <w:webHidden/>
          </w:rPr>
          <w:fldChar w:fldCharType="separate"/>
        </w:r>
        <w:r w:rsidR="00B85D53">
          <w:rPr>
            <w:noProof/>
            <w:webHidden/>
          </w:rPr>
          <w:t>28</w:t>
        </w:r>
        <w:r w:rsidR="00B85D53">
          <w:rPr>
            <w:noProof/>
            <w:webHidden/>
          </w:rPr>
          <w:fldChar w:fldCharType="end"/>
        </w:r>
      </w:hyperlink>
    </w:p>
    <w:p w:rsidR="00B85D53" w:rsidRDefault="00E3127A">
      <w:pPr>
        <w:pStyle w:val="afff0"/>
        <w:tabs>
          <w:tab w:val="right" w:leader="dot" w:pos="8268"/>
        </w:tabs>
        <w:ind w:left="960" w:hanging="480"/>
        <w:rPr>
          <w:rFonts w:asciiTheme="minorHAnsi" w:eastAsiaTheme="minorEastAsia" w:hAnsiTheme="minorHAnsi" w:cstheme="minorBidi"/>
          <w:noProof/>
          <w:sz w:val="21"/>
          <w:szCs w:val="22"/>
        </w:rPr>
      </w:pPr>
      <w:hyperlink r:id="rId38" w:anchor="_Toc507402016" w:history="1">
        <w:r w:rsidR="00B85D53" w:rsidRPr="001A3DDB">
          <w:rPr>
            <w:rStyle w:val="af0"/>
            <w:rFonts w:hint="eastAsia"/>
            <w:noProof/>
          </w:rPr>
          <w:t>图</w:t>
        </w:r>
        <w:r w:rsidR="00B85D53" w:rsidRPr="001A3DDB">
          <w:rPr>
            <w:rStyle w:val="af0"/>
            <w:noProof/>
          </w:rPr>
          <w:t xml:space="preserve"> 3.4</w:t>
        </w:r>
        <w:r w:rsidR="00B85D53" w:rsidRPr="001A3DDB">
          <w:rPr>
            <w:rStyle w:val="af0"/>
            <w:rFonts w:hint="eastAsia"/>
            <w:noProof/>
          </w:rPr>
          <w:t>驱动轮角度计算示意图。第一排两张图是视频序列中连续两帧图像。第二排两张图像是通过单应性变换得到的正交视角下的驱动轮图像。彩色虚线是两张图片的特征匹配点，旋转角度可以通过一对特征点连接旋转中心形成的向量之间的点积计算得到。</w:t>
        </w:r>
        <w:r w:rsidR="00B85D53">
          <w:rPr>
            <w:noProof/>
            <w:webHidden/>
          </w:rPr>
          <w:tab/>
        </w:r>
        <w:r w:rsidR="00B85D53">
          <w:rPr>
            <w:noProof/>
            <w:webHidden/>
          </w:rPr>
          <w:fldChar w:fldCharType="begin"/>
        </w:r>
        <w:r w:rsidR="00B85D53">
          <w:rPr>
            <w:noProof/>
            <w:webHidden/>
          </w:rPr>
          <w:instrText xml:space="preserve"> PAGEREF _Toc507402016 \h </w:instrText>
        </w:r>
        <w:r w:rsidR="00B85D53">
          <w:rPr>
            <w:noProof/>
            <w:webHidden/>
          </w:rPr>
        </w:r>
        <w:r w:rsidR="00B85D53">
          <w:rPr>
            <w:noProof/>
            <w:webHidden/>
          </w:rPr>
          <w:fldChar w:fldCharType="separate"/>
        </w:r>
        <w:r w:rsidR="00B85D53">
          <w:rPr>
            <w:noProof/>
            <w:webHidden/>
          </w:rPr>
          <w:t>29</w:t>
        </w:r>
        <w:r w:rsidR="00B85D53">
          <w:rPr>
            <w:noProof/>
            <w:webHidden/>
          </w:rPr>
          <w:fldChar w:fldCharType="end"/>
        </w:r>
      </w:hyperlink>
    </w:p>
    <w:p w:rsidR="00B85D53" w:rsidRDefault="00E3127A">
      <w:pPr>
        <w:pStyle w:val="afff0"/>
        <w:tabs>
          <w:tab w:val="right" w:leader="dot" w:pos="8268"/>
        </w:tabs>
        <w:ind w:left="960" w:hanging="480"/>
        <w:rPr>
          <w:rFonts w:asciiTheme="minorHAnsi" w:eastAsiaTheme="minorEastAsia" w:hAnsiTheme="minorHAnsi" w:cstheme="minorBidi"/>
          <w:noProof/>
          <w:sz w:val="21"/>
          <w:szCs w:val="22"/>
        </w:rPr>
      </w:pPr>
      <w:hyperlink r:id="rId39" w:anchor="_Toc507402017" w:history="1">
        <w:r w:rsidR="00B85D53" w:rsidRPr="001A3DDB">
          <w:rPr>
            <w:rStyle w:val="af0"/>
            <w:rFonts w:hint="eastAsia"/>
            <w:noProof/>
          </w:rPr>
          <w:t>图</w:t>
        </w:r>
        <w:r w:rsidR="00B85D53" w:rsidRPr="001A3DDB">
          <w:rPr>
            <w:rStyle w:val="af0"/>
            <w:noProof/>
          </w:rPr>
          <w:t xml:space="preserve"> 3.5</w:t>
        </w:r>
        <w:r w:rsidR="00B85D53" w:rsidRPr="001A3DDB">
          <w:rPr>
            <w:rStyle w:val="af0"/>
            <w:rFonts w:hint="eastAsia"/>
            <w:noProof/>
          </w:rPr>
          <w:t>连接关系示意图。左图为机械模型</w:t>
        </w:r>
        <w:r w:rsidR="00B85D53" w:rsidRPr="001A3DDB">
          <w:rPr>
            <w:rStyle w:val="af0"/>
            <w:noProof/>
          </w:rPr>
          <w:t>Robot arm</w:t>
        </w:r>
        <w:r w:rsidR="00B85D53" w:rsidRPr="001A3DDB">
          <w:rPr>
            <w:rStyle w:val="af0"/>
            <w:rFonts w:hint="eastAsia"/>
            <w:noProof/>
          </w:rPr>
          <w:t>照片，右图为连接关系图。圆圈代表模型部件节点，蓝色连线代表部件间的关节，橙色圆圈代表驱动轮。</w:t>
        </w:r>
        <w:r w:rsidR="00B85D53">
          <w:rPr>
            <w:noProof/>
            <w:webHidden/>
          </w:rPr>
          <w:tab/>
        </w:r>
        <w:r w:rsidR="00B85D53">
          <w:rPr>
            <w:noProof/>
            <w:webHidden/>
          </w:rPr>
          <w:fldChar w:fldCharType="begin"/>
        </w:r>
        <w:r w:rsidR="00B85D53">
          <w:rPr>
            <w:noProof/>
            <w:webHidden/>
          </w:rPr>
          <w:instrText xml:space="preserve"> PAGEREF _Toc507402017 \h </w:instrText>
        </w:r>
        <w:r w:rsidR="00B85D53">
          <w:rPr>
            <w:noProof/>
            <w:webHidden/>
          </w:rPr>
        </w:r>
        <w:r w:rsidR="00B85D53">
          <w:rPr>
            <w:noProof/>
            <w:webHidden/>
          </w:rPr>
          <w:fldChar w:fldCharType="separate"/>
        </w:r>
        <w:r w:rsidR="00B85D53">
          <w:rPr>
            <w:noProof/>
            <w:webHidden/>
          </w:rPr>
          <w:t>33</w:t>
        </w:r>
        <w:r w:rsidR="00B85D53">
          <w:rPr>
            <w:noProof/>
            <w:webHidden/>
          </w:rPr>
          <w:fldChar w:fldCharType="end"/>
        </w:r>
      </w:hyperlink>
    </w:p>
    <w:p w:rsidR="00B85D53" w:rsidRDefault="00E3127A">
      <w:pPr>
        <w:pStyle w:val="afff0"/>
        <w:tabs>
          <w:tab w:val="right" w:leader="dot" w:pos="8268"/>
        </w:tabs>
        <w:ind w:left="960" w:hanging="480"/>
        <w:rPr>
          <w:rFonts w:asciiTheme="minorHAnsi" w:eastAsiaTheme="minorEastAsia" w:hAnsiTheme="minorHAnsi" w:cstheme="minorBidi"/>
          <w:noProof/>
          <w:sz w:val="21"/>
          <w:szCs w:val="22"/>
        </w:rPr>
      </w:pPr>
      <w:hyperlink r:id="rId40" w:anchor="_Toc507402018" w:history="1">
        <w:r w:rsidR="00B85D53" w:rsidRPr="001A3DDB">
          <w:rPr>
            <w:rStyle w:val="af0"/>
            <w:rFonts w:hint="eastAsia"/>
            <w:noProof/>
          </w:rPr>
          <w:t>图</w:t>
        </w:r>
        <w:r w:rsidR="00B85D53" w:rsidRPr="001A3DDB">
          <w:rPr>
            <w:rStyle w:val="af0"/>
            <w:noProof/>
          </w:rPr>
          <w:t xml:space="preserve"> 3.6</w:t>
        </w:r>
        <w:r w:rsidR="00B85D53" w:rsidRPr="001A3DDB">
          <w:rPr>
            <w:rStyle w:val="af0"/>
            <w:rFonts w:hint="eastAsia"/>
            <w:noProof/>
          </w:rPr>
          <w:t>连接关系树状示意图。</w:t>
        </w:r>
        <w:r w:rsidR="00B85D53">
          <w:rPr>
            <w:noProof/>
            <w:webHidden/>
          </w:rPr>
          <w:tab/>
        </w:r>
        <w:r w:rsidR="00B85D53">
          <w:rPr>
            <w:noProof/>
            <w:webHidden/>
          </w:rPr>
          <w:fldChar w:fldCharType="begin"/>
        </w:r>
        <w:r w:rsidR="00B85D53">
          <w:rPr>
            <w:noProof/>
            <w:webHidden/>
          </w:rPr>
          <w:instrText xml:space="preserve"> PAGEREF _Toc507402018 \h </w:instrText>
        </w:r>
        <w:r w:rsidR="00B85D53">
          <w:rPr>
            <w:noProof/>
            <w:webHidden/>
          </w:rPr>
        </w:r>
        <w:r w:rsidR="00B85D53">
          <w:rPr>
            <w:noProof/>
            <w:webHidden/>
          </w:rPr>
          <w:fldChar w:fldCharType="separate"/>
        </w:r>
        <w:r w:rsidR="00B85D53">
          <w:rPr>
            <w:noProof/>
            <w:webHidden/>
          </w:rPr>
          <w:t>34</w:t>
        </w:r>
        <w:r w:rsidR="00B85D53">
          <w:rPr>
            <w:noProof/>
            <w:webHidden/>
          </w:rPr>
          <w:fldChar w:fldCharType="end"/>
        </w:r>
      </w:hyperlink>
    </w:p>
    <w:p w:rsidR="00B85D53" w:rsidRDefault="00E3127A">
      <w:pPr>
        <w:pStyle w:val="afff0"/>
        <w:tabs>
          <w:tab w:val="right" w:leader="dot" w:pos="8268"/>
        </w:tabs>
        <w:ind w:left="960" w:hanging="480"/>
        <w:rPr>
          <w:rFonts w:asciiTheme="minorHAnsi" w:eastAsiaTheme="minorEastAsia" w:hAnsiTheme="minorHAnsi" w:cstheme="minorBidi"/>
          <w:noProof/>
          <w:sz w:val="21"/>
          <w:szCs w:val="22"/>
        </w:rPr>
      </w:pPr>
      <w:hyperlink r:id="rId41" w:anchor="_Toc507402019" w:history="1">
        <w:r w:rsidR="00B85D53" w:rsidRPr="001A3DDB">
          <w:rPr>
            <w:rStyle w:val="af0"/>
            <w:rFonts w:hint="eastAsia"/>
            <w:noProof/>
          </w:rPr>
          <w:t>图</w:t>
        </w:r>
        <w:r w:rsidR="00B85D53" w:rsidRPr="001A3DDB">
          <w:rPr>
            <w:rStyle w:val="af0"/>
            <w:noProof/>
          </w:rPr>
          <w:t xml:space="preserve"> 3.7</w:t>
        </w:r>
        <w:r w:rsidR="00B85D53" w:rsidRPr="001A3DDB">
          <w:rPr>
            <w:rStyle w:val="af0"/>
            <w:rFonts w:hint="eastAsia"/>
            <w:noProof/>
          </w:rPr>
          <w:t>部件形状参数示意图</w:t>
        </w:r>
        <w:r w:rsidR="00B85D53">
          <w:rPr>
            <w:noProof/>
            <w:webHidden/>
          </w:rPr>
          <w:tab/>
        </w:r>
        <w:r w:rsidR="00B85D53">
          <w:rPr>
            <w:noProof/>
            <w:webHidden/>
          </w:rPr>
          <w:fldChar w:fldCharType="begin"/>
        </w:r>
        <w:r w:rsidR="00B85D53">
          <w:rPr>
            <w:noProof/>
            <w:webHidden/>
          </w:rPr>
          <w:instrText xml:space="preserve"> PAGEREF _Toc507402019 \h </w:instrText>
        </w:r>
        <w:r w:rsidR="00B85D53">
          <w:rPr>
            <w:noProof/>
            <w:webHidden/>
          </w:rPr>
        </w:r>
        <w:r w:rsidR="00B85D53">
          <w:rPr>
            <w:noProof/>
            <w:webHidden/>
          </w:rPr>
          <w:fldChar w:fldCharType="separate"/>
        </w:r>
        <w:r w:rsidR="00B85D53">
          <w:rPr>
            <w:noProof/>
            <w:webHidden/>
          </w:rPr>
          <w:t>35</w:t>
        </w:r>
        <w:r w:rsidR="00B85D53">
          <w:rPr>
            <w:noProof/>
            <w:webHidden/>
          </w:rPr>
          <w:fldChar w:fldCharType="end"/>
        </w:r>
      </w:hyperlink>
    </w:p>
    <w:p w:rsidR="00B85D53" w:rsidRDefault="00E3127A">
      <w:pPr>
        <w:pStyle w:val="afff0"/>
        <w:tabs>
          <w:tab w:val="right" w:leader="dot" w:pos="8268"/>
        </w:tabs>
        <w:ind w:left="960" w:hanging="480"/>
        <w:rPr>
          <w:rFonts w:asciiTheme="minorHAnsi" w:eastAsiaTheme="minorEastAsia" w:hAnsiTheme="minorHAnsi" w:cstheme="minorBidi"/>
          <w:noProof/>
          <w:sz w:val="21"/>
          <w:szCs w:val="22"/>
        </w:rPr>
      </w:pPr>
      <w:hyperlink r:id="rId42" w:anchor="_Toc507402020" w:history="1">
        <w:r w:rsidR="00B85D53" w:rsidRPr="001A3DDB">
          <w:rPr>
            <w:rStyle w:val="af0"/>
            <w:rFonts w:hint="eastAsia"/>
            <w:noProof/>
          </w:rPr>
          <w:t>图</w:t>
        </w:r>
        <w:r w:rsidR="00B85D53" w:rsidRPr="001A3DDB">
          <w:rPr>
            <w:rStyle w:val="af0"/>
            <w:noProof/>
          </w:rPr>
          <w:t xml:space="preserve"> 5.1</w:t>
        </w:r>
        <w:r w:rsidR="00B85D53" w:rsidRPr="001A3DDB">
          <w:rPr>
            <w:rStyle w:val="af0"/>
            <w:rFonts w:hint="eastAsia"/>
            <w:noProof/>
          </w:rPr>
          <w:t>半规则网格多分辨率分析。从左到右是高分辨率网格通过简化得到低分辨率网格的过程，反之，从右向左是低分辨率网格通过细分得到高分辨率网格的过程。</w:t>
        </w:r>
        <w:r w:rsidR="00B85D53">
          <w:rPr>
            <w:noProof/>
            <w:webHidden/>
          </w:rPr>
          <w:tab/>
        </w:r>
        <w:r w:rsidR="00B85D53">
          <w:rPr>
            <w:noProof/>
            <w:webHidden/>
          </w:rPr>
          <w:fldChar w:fldCharType="begin"/>
        </w:r>
        <w:r w:rsidR="00B85D53">
          <w:rPr>
            <w:noProof/>
            <w:webHidden/>
          </w:rPr>
          <w:instrText xml:space="preserve"> PAGEREF _Toc507402020 \h </w:instrText>
        </w:r>
        <w:r w:rsidR="00B85D53">
          <w:rPr>
            <w:noProof/>
            <w:webHidden/>
          </w:rPr>
        </w:r>
        <w:r w:rsidR="00B85D53">
          <w:rPr>
            <w:noProof/>
            <w:webHidden/>
          </w:rPr>
          <w:fldChar w:fldCharType="separate"/>
        </w:r>
        <w:r w:rsidR="00B85D53">
          <w:rPr>
            <w:noProof/>
            <w:webHidden/>
          </w:rPr>
          <w:t>40</w:t>
        </w:r>
        <w:r w:rsidR="00B85D53">
          <w:rPr>
            <w:noProof/>
            <w:webHidden/>
          </w:rPr>
          <w:fldChar w:fldCharType="end"/>
        </w:r>
      </w:hyperlink>
    </w:p>
    <w:p w:rsidR="00B85D53" w:rsidRDefault="00E3127A">
      <w:pPr>
        <w:pStyle w:val="afff0"/>
        <w:tabs>
          <w:tab w:val="right" w:leader="dot" w:pos="8268"/>
        </w:tabs>
        <w:ind w:left="960" w:hanging="480"/>
        <w:rPr>
          <w:rFonts w:asciiTheme="minorHAnsi" w:eastAsiaTheme="minorEastAsia" w:hAnsiTheme="minorHAnsi" w:cstheme="minorBidi"/>
          <w:noProof/>
          <w:sz w:val="21"/>
          <w:szCs w:val="22"/>
        </w:rPr>
      </w:pPr>
      <w:hyperlink r:id="rId43" w:anchor="_Toc507402021" w:history="1">
        <w:r w:rsidR="00B85D53" w:rsidRPr="001A3DDB">
          <w:rPr>
            <w:rStyle w:val="af0"/>
            <w:rFonts w:hint="eastAsia"/>
            <w:noProof/>
          </w:rPr>
          <w:t>图</w:t>
        </w:r>
        <w:r w:rsidR="00B85D53" w:rsidRPr="001A3DDB">
          <w:rPr>
            <w:rStyle w:val="af0"/>
            <w:noProof/>
          </w:rPr>
          <w:t xml:space="preserve"> 5.2</w:t>
        </w:r>
        <w:r w:rsidR="00B85D53" w:rsidRPr="001A3DDB">
          <w:rPr>
            <w:rStyle w:val="af0"/>
            <w:rFonts w:hint="eastAsia"/>
            <w:noProof/>
          </w:rPr>
          <w:t>网格半规则化算法流程图。该算法主要分为两步：第一，简化网格得到基网格；第二，细分网格并重采样，得到半规则网格。</w:t>
        </w:r>
        <w:r w:rsidR="00B85D53">
          <w:rPr>
            <w:noProof/>
            <w:webHidden/>
          </w:rPr>
          <w:tab/>
        </w:r>
        <w:r w:rsidR="00B85D53">
          <w:rPr>
            <w:noProof/>
            <w:webHidden/>
          </w:rPr>
          <w:fldChar w:fldCharType="begin"/>
        </w:r>
        <w:r w:rsidR="00B85D53">
          <w:rPr>
            <w:noProof/>
            <w:webHidden/>
          </w:rPr>
          <w:instrText xml:space="preserve"> PAGEREF _Toc507402021 \h </w:instrText>
        </w:r>
        <w:r w:rsidR="00B85D53">
          <w:rPr>
            <w:noProof/>
            <w:webHidden/>
          </w:rPr>
        </w:r>
        <w:r w:rsidR="00B85D53">
          <w:rPr>
            <w:noProof/>
            <w:webHidden/>
          </w:rPr>
          <w:fldChar w:fldCharType="separate"/>
        </w:r>
        <w:r w:rsidR="00B85D53">
          <w:rPr>
            <w:noProof/>
            <w:webHidden/>
          </w:rPr>
          <w:t>41</w:t>
        </w:r>
        <w:r w:rsidR="00B85D53">
          <w:rPr>
            <w:noProof/>
            <w:webHidden/>
          </w:rPr>
          <w:fldChar w:fldCharType="end"/>
        </w:r>
      </w:hyperlink>
    </w:p>
    <w:p w:rsidR="00B85D53" w:rsidRDefault="00E3127A">
      <w:pPr>
        <w:pStyle w:val="afff0"/>
        <w:tabs>
          <w:tab w:val="right" w:leader="dot" w:pos="8268"/>
        </w:tabs>
        <w:ind w:left="960" w:hanging="480"/>
        <w:rPr>
          <w:rFonts w:asciiTheme="minorHAnsi" w:eastAsiaTheme="minorEastAsia" w:hAnsiTheme="minorHAnsi" w:cstheme="minorBidi"/>
          <w:noProof/>
          <w:sz w:val="21"/>
          <w:szCs w:val="22"/>
        </w:rPr>
      </w:pPr>
      <w:hyperlink r:id="rId44" w:anchor="_Toc507402022" w:history="1">
        <w:r w:rsidR="00B85D53" w:rsidRPr="001A3DDB">
          <w:rPr>
            <w:rStyle w:val="af0"/>
            <w:rFonts w:hint="eastAsia"/>
            <w:noProof/>
          </w:rPr>
          <w:t>图</w:t>
        </w:r>
        <w:r w:rsidR="00B85D53" w:rsidRPr="001A3DDB">
          <w:rPr>
            <w:rStyle w:val="af0"/>
            <w:noProof/>
          </w:rPr>
          <w:t xml:space="preserve"> 5.3</w:t>
        </w:r>
        <w:r w:rsidR="00B85D53" w:rsidRPr="001A3DDB">
          <w:rPr>
            <w:rStyle w:val="af0"/>
            <w:rFonts w:hint="eastAsia"/>
            <w:noProof/>
          </w:rPr>
          <w:t>基于层次的网格半规则化算法流程图。输入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15</m:t>
          </m:r>
        </m:oMath>
        <w:r w:rsidR="00B85D53" w:rsidRPr="001A3DDB">
          <w:rPr>
            <w:rStyle w:val="af0"/>
            <w:rFonts w:hint="eastAsia"/>
            <w:noProof/>
          </w:rPr>
          <w:t>通过</w:t>
        </w:r>
        <w:r w:rsidR="00B85D53" w:rsidRPr="001A3DDB">
          <w:rPr>
            <w:rStyle w:val="af0"/>
            <w:noProof/>
          </w:rPr>
          <w:t>15</w:t>
        </w:r>
        <w:r w:rsidR="00B85D53" w:rsidRPr="001A3DDB">
          <w:rPr>
            <w:rStyle w:val="af0"/>
            <w:rFonts w:hint="eastAsia"/>
            <w:noProof/>
          </w:rPr>
          <w:t>层迭代简化得到最粗糙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B85D53" w:rsidRPr="001A3DDB">
          <w:rPr>
            <w:rStyle w:val="af0"/>
            <w:rFonts w:hint="eastAsia"/>
            <w:noProof/>
          </w:rPr>
          <w:t>，将</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B85D53" w:rsidRPr="001A3DDB">
          <w:rPr>
            <w:rStyle w:val="af0"/>
            <w:rFonts w:hint="eastAsia"/>
            <w:noProof/>
          </w:rPr>
          <w:t>作为基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0</m:t>
          </m:r>
        </m:oMath>
        <w:r w:rsidR="00B85D53" w:rsidRPr="001A3DDB">
          <w:rPr>
            <w:rStyle w:val="af0"/>
            <w:rFonts w:hint="eastAsia"/>
            <w:noProof/>
          </w:rPr>
          <w:t>进行两次细分，得到目标半规则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2</m:t>
          </m:r>
        </m:oMath>
        <w:r w:rsidR="00B85D53" w:rsidRPr="001A3DDB">
          <w:rPr>
            <w:rStyle w:val="af0"/>
            <w:rFonts w:hint="eastAsia"/>
            <w:noProof/>
          </w:rPr>
          <w:t>。</w:t>
        </w:r>
        <w:r w:rsidR="00B85D53">
          <w:rPr>
            <w:noProof/>
            <w:webHidden/>
          </w:rPr>
          <w:tab/>
        </w:r>
        <w:r w:rsidR="00B85D53">
          <w:rPr>
            <w:noProof/>
            <w:webHidden/>
          </w:rPr>
          <w:fldChar w:fldCharType="begin"/>
        </w:r>
        <w:r w:rsidR="00B85D53">
          <w:rPr>
            <w:noProof/>
            <w:webHidden/>
          </w:rPr>
          <w:instrText xml:space="preserve"> PAGEREF _Toc507402022 \h </w:instrText>
        </w:r>
        <w:r w:rsidR="00B85D53">
          <w:rPr>
            <w:noProof/>
            <w:webHidden/>
          </w:rPr>
        </w:r>
        <w:r w:rsidR="00B85D53">
          <w:rPr>
            <w:noProof/>
            <w:webHidden/>
          </w:rPr>
          <w:fldChar w:fldCharType="separate"/>
        </w:r>
        <w:r w:rsidR="00B85D53">
          <w:rPr>
            <w:noProof/>
            <w:webHidden/>
          </w:rPr>
          <w:t>44</w:t>
        </w:r>
        <w:r w:rsidR="00B85D53">
          <w:rPr>
            <w:noProof/>
            <w:webHidden/>
          </w:rPr>
          <w:fldChar w:fldCharType="end"/>
        </w:r>
      </w:hyperlink>
    </w:p>
    <w:p w:rsidR="00B85D53" w:rsidRDefault="00E3127A">
      <w:pPr>
        <w:pStyle w:val="afff0"/>
        <w:tabs>
          <w:tab w:val="right" w:leader="dot" w:pos="8268"/>
        </w:tabs>
        <w:ind w:left="960" w:hanging="480"/>
        <w:rPr>
          <w:rFonts w:asciiTheme="minorHAnsi" w:eastAsiaTheme="minorEastAsia" w:hAnsiTheme="minorHAnsi" w:cstheme="minorBidi"/>
          <w:noProof/>
          <w:sz w:val="21"/>
          <w:szCs w:val="22"/>
        </w:rPr>
      </w:pPr>
      <w:hyperlink r:id="rId45" w:anchor="_Toc507402023" w:history="1">
        <w:r w:rsidR="00B85D53" w:rsidRPr="001A3DDB">
          <w:rPr>
            <w:rStyle w:val="af0"/>
            <w:rFonts w:hint="eastAsia"/>
            <w:noProof/>
          </w:rPr>
          <w:t>图</w:t>
        </w:r>
        <w:r w:rsidR="00B85D53" w:rsidRPr="001A3DDB">
          <w:rPr>
            <w:rStyle w:val="af0"/>
            <w:noProof/>
          </w:rPr>
          <w:t xml:space="preserve"> 5.4</w:t>
        </w:r>
        <w:r w:rsidR="00B85D53" w:rsidRPr="001A3DDB">
          <w:rPr>
            <w:rStyle w:val="af0"/>
            <w:rFonts w:hint="eastAsia"/>
            <w:noProof/>
          </w:rPr>
          <w:t>网格二次误差度量简化过程半边图。</w:t>
        </w:r>
        <w:r w:rsidR="00B85D53" w:rsidRPr="001A3DDB">
          <w:rPr>
            <w:rStyle w:val="af0"/>
            <w:noProof/>
          </w:rPr>
          <w:t>(a)</w:t>
        </w:r>
        <w:r w:rsidR="00B85D53" w:rsidRPr="001A3DDB">
          <w:rPr>
            <w:rStyle w:val="af0"/>
            <w:rFonts w:hint="eastAsia"/>
            <w:noProof/>
          </w:rPr>
          <w:t>待简化的网格</w:t>
        </w:r>
        <m:oMath>
          <m:r>
            <m:rPr>
              <m:scr m:val="script"/>
              <m:sty m:val="p"/>
            </m:rPr>
            <w:rPr>
              <w:rStyle w:val="af0"/>
              <w:rFonts w:ascii="Cambria Math" w:hAnsi="Cambria Math"/>
              <w:noProof/>
            </w:rPr>
            <m:t>M</m:t>
          </m:r>
          <m:r>
            <w:rPr>
              <w:rStyle w:val="af0"/>
              <w:rFonts w:ascii="Cambria Math" w:hAnsi="Cambria Math"/>
              <w:noProof/>
            </w:rPr>
            <m:t>IRl</m:t>
          </m:r>
        </m:oMath>
        <w:r w:rsidR="00B85D53" w:rsidRPr="001A3DDB">
          <w:rPr>
            <w:rStyle w:val="af0"/>
            <w:rFonts w:hint="eastAsia"/>
            <w:noProof/>
          </w:rPr>
          <w:t>。</w:t>
        </w:r>
        <w:r w:rsidR="00B85D53" w:rsidRPr="001A3DDB">
          <w:rPr>
            <w:rStyle w:val="af0"/>
            <w:noProof/>
          </w:rPr>
          <w:t>(b)</w:t>
        </w:r>
        <w:r w:rsidR="00B85D53" w:rsidRPr="001A3DDB">
          <w:rPr>
            <w:rStyle w:val="af0"/>
            <w:rFonts w:hint="eastAsia"/>
            <w:noProof/>
          </w:rPr>
          <w:t>待简化的边在简化时的独立区域。</w:t>
        </w:r>
        <w:r w:rsidR="00B85D53" w:rsidRPr="001A3DDB">
          <w:rPr>
            <w:rStyle w:val="af0"/>
            <w:noProof/>
          </w:rPr>
          <w:t>(c)</w:t>
        </w:r>
        <w:r w:rsidR="00B85D53" w:rsidRPr="001A3DDB">
          <w:rPr>
            <w:rStyle w:val="af0"/>
            <w:rFonts w:hint="eastAsia"/>
            <w:noProof/>
          </w:rPr>
          <w:t>简化后并重新网格化得到的网格</w:t>
        </w:r>
        <m:oMath>
          <m:r>
            <m:rPr>
              <m:scr m:val="script"/>
              <m:sty m:val="p"/>
            </m:rPr>
            <w:rPr>
              <w:rStyle w:val="af0"/>
              <w:rFonts w:ascii="Cambria Math" w:hAnsi="Cambria Math"/>
              <w:noProof/>
            </w:rPr>
            <w:lastRenderedPageBreak/>
            <m:t>M</m:t>
          </m:r>
          <m:r>
            <w:rPr>
              <w:rStyle w:val="af0"/>
              <w:rFonts w:ascii="Cambria Math" w:hAnsi="Cambria Math"/>
              <w:noProof/>
            </w:rPr>
            <m:t>IRl-1</m:t>
          </m:r>
        </m:oMath>
        <w:r w:rsidR="00B85D53" w:rsidRPr="001A3DDB">
          <w:rPr>
            <w:rStyle w:val="af0"/>
            <w:rFonts w:hint="eastAsia"/>
            <w:noProof/>
          </w:rPr>
          <w:t>。</w:t>
        </w:r>
        <w:r w:rsidR="00B85D53">
          <w:rPr>
            <w:noProof/>
            <w:webHidden/>
          </w:rPr>
          <w:tab/>
        </w:r>
        <w:r w:rsidR="00B85D53">
          <w:rPr>
            <w:noProof/>
            <w:webHidden/>
          </w:rPr>
          <w:fldChar w:fldCharType="begin"/>
        </w:r>
        <w:r w:rsidR="00B85D53">
          <w:rPr>
            <w:noProof/>
            <w:webHidden/>
          </w:rPr>
          <w:instrText xml:space="preserve"> PAGEREF _Toc507402023 \h </w:instrText>
        </w:r>
        <w:r w:rsidR="00B85D53">
          <w:rPr>
            <w:noProof/>
            <w:webHidden/>
          </w:rPr>
        </w:r>
        <w:r w:rsidR="00B85D53">
          <w:rPr>
            <w:noProof/>
            <w:webHidden/>
          </w:rPr>
          <w:fldChar w:fldCharType="separate"/>
        </w:r>
        <w:r w:rsidR="00B85D53">
          <w:rPr>
            <w:noProof/>
            <w:webHidden/>
          </w:rPr>
          <w:t>45</w:t>
        </w:r>
        <w:r w:rsidR="00B85D53">
          <w:rPr>
            <w:noProof/>
            <w:webHidden/>
          </w:rPr>
          <w:fldChar w:fldCharType="end"/>
        </w:r>
      </w:hyperlink>
    </w:p>
    <w:p w:rsidR="00B85D53" w:rsidRDefault="00E3127A">
      <w:pPr>
        <w:pStyle w:val="afff0"/>
        <w:tabs>
          <w:tab w:val="right" w:leader="dot" w:pos="8268"/>
        </w:tabs>
        <w:ind w:left="960" w:hanging="480"/>
        <w:rPr>
          <w:rFonts w:asciiTheme="minorHAnsi" w:eastAsiaTheme="minorEastAsia" w:hAnsiTheme="minorHAnsi" w:cstheme="minorBidi"/>
          <w:noProof/>
          <w:sz w:val="21"/>
          <w:szCs w:val="22"/>
        </w:rPr>
      </w:pPr>
      <w:hyperlink r:id="rId46" w:anchor="_Toc507402024" w:history="1">
        <w:r w:rsidR="00B85D53" w:rsidRPr="001A3DDB">
          <w:rPr>
            <w:rStyle w:val="af0"/>
            <w:rFonts w:hint="eastAsia"/>
            <w:noProof/>
          </w:rPr>
          <w:t>图</w:t>
        </w:r>
        <w:r w:rsidR="00B85D53" w:rsidRPr="001A3DDB">
          <w:rPr>
            <w:rStyle w:val="af0"/>
            <w:noProof/>
          </w:rPr>
          <w:t xml:space="preserve"> 5.5</w:t>
        </w:r>
        <w:r w:rsidR="00B85D53" w:rsidRPr="001A3DDB">
          <w:rPr>
            <w:rStyle w:val="af0"/>
            <w:rFonts w:hint="eastAsia"/>
            <w:noProof/>
          </w:rPr>
          <w:t>独立域顶点投影平面并重新网格化图。红色点代表简化后新顶点，以该顶点为轴将区域分割为两个环形区域，将两个环形区域的顶点分别投影到各自平面上，删除原顶点的连接关系（图中虚线表示），重新三角网格化（图中实线表示），最终被简化的顶点投影在新生成的三角网格上。</w:t>
        </w:r>
        <w:r w:rsidR="00B85D53">
          <w:rPr>
            <w:noProof/>
            <w:webHidden/>
          </w:rPr>
          <w:tab/>
        </w:r>
        <w:r w:rsidR="00B85D53">
          <w:rPr>
            <w:noProof/>
            <w:webHidden/>
          </w:rPr>
          <w:fldChar w:fldCharType="begin"/>
        </w:r>
        <w:r w:rsidR="00B85D53">
          <w:rPr>
            <w:noProof/>
            <w:webHidden/>
          </w:rPr>
          <w:instrText xml:space="preserve"> PAGEREF _Toc507402024 \h </w:instrText>
        </w:r>
        <w:r w:rsidR="00B85D53">
          <w:rPr>
            <w:noProof/>
            <w:webHidden/>
          </w:rPr>
        </w:r>
        <w:r w:rsidR="00B85D53">
          <w:rPr>
            <w:noProof/>
            <w:webHidden/>
          </w:rPr>
          <w:fldChar w:fldCharType="separate"/>
        </w:r>
        <w:r w:rsidR="00B85D53">
          <w:rPr>
            <w:noProof/>
            <w:webHidden/>
          </w:rPr>
          <w:t>49</w:t>
        </w:r>
        <w:r w:rsidR="00B85D53">
          <w:rPr>
            <w:noProof/>
            <w:webHidden/>
          </w:rPr>
          <w:fldChar w:fldCharType="end"/>
        </w:r>
      </w:hyperlink>
    </w:p>
    <w:p w:rsidR="00B85D53" w:rsidRDefault="00E3127A">
      <w:pPr>
        <w:pStyle w:val="afff0"/>
        <w:tabs>
          <w:tab w:val="right" w:leader="dot" w:pos="8268"/>
        </w:tabs>
        <w:ind w:left="960" w:hanging="480"/>
        <w:rPr>
          <w:rFonts w:asciiTheme="minorHAnsi" w:eastAsiaTheme="minorEastAsia" w:hAnsiTheme="minorHAnsi" w:cstheme="minorBidi"/>
          <w:noProof/>
          <w:sz w:val="21"/>
          <w:szCs w:val="22"/>
        </w:rPr>
      </w:pPr>
      <w:hyperlink r:id="rId47" w:anchor="_Toc507402025" w:history="1">
        <w:r w:rsidR="00B85D53" w:rsidRPr="001A3DDB">
          <w:rPr>
            <w:rStyle w:val="af0"/>
            <w:rFonts w:hint="eastAsia"/>
            <w:noProof/>
          </w:rPr>
          <w:t>图</w:t>
        </w:r>
        <w:r w:rsidR="00B85D53" w:rsidRPr="001A3DDB">
          <w:rPr>
            <w:rStyle w:val="af0"/>
            <w:noProof/>
          </w:rPr>
          <w:t xml:space="preserve"> 5.6</w:t>
        </w:r>
        <w:r w:rsidR="00B85D53" w:rsidRPr="001A3DDB">
          <w:rPr>
            <w:rStyle w:val="af0"/>
            <w:rFonts w:hint="eastAsia"/>
            <w:noProof/>
          </w:rPr>
          <w:t>顶点参数化图。</w:t>
        </w:r>
        <m:oMath>
          <m:r>
            <w:rPr>
              <w:rStyle w:val="af0"/>
              <w:rFonts w:ascii="Cambria Math" w:hAnsi="Cambria Math"/>
              <w:noProof/>
            </w:rPr>
            <m:t>l</m:t>
          </m:r>
        </m:oMath>
        <w:r w:rsidR="00B85D53" w:rsidRPr="001A3DDB">
          <w:rPr>
            <w:rStyle w:val="af0"/>
            <w:rFonts w:hint="eastAsia"/>
            <w:noProof/>
          </w:rPr>
          <w:t>层网格向</w:t>
        </w:r>
        <m:oMath>
          <m:r>
            <w:rPr>
              <w:rStyle w:val="af0"/>
              <w:rFonts w:ascii="Cambria Math" w:hAnsi="Cambria Math"/>
              <w:noProof/>
            </w:rPr>
            <m:t>l</m:t>
          </m:r>
          <m:r>
            <m:rPr>
              <m:sty m:val="p"/>
            </m:rPr>
            <w:rPr>
              <w:rStyle w:val="af0"/>
              <w:rFonts w:ascii="Cambria Math" w:hAnsi="Cambria Math"/>
              <w:noProof/>
            </w:rPr>
            <m:t>-1</m:t>
          </m:r>
        </m:oMath>
        <w:r w:rsidR="00B85D53" w:rsidRPr="001A3DDB">
          <w:rPr>
            <w:rStyle w:val="af0"/>
            <w:rFonts w:hint="eastAsia"/>
            <w:noProof/>
          </w:rPr>
          <w:t>层网格简化，图中蓝色顶点是</w:t>
        </w:r>
        <m:oMath>
          <m:r>
            <w:rPr>
              <w:rStyle w:val="af0"/>
              <w:rFonts w:ascii="Cambria Math" w:hAnsi="Cambria Math"/>
              <w:noProof/>
            </w:rPr>
            <m:t>l</m:t>
          </m:r>
        </m:oMath>
        <w:r w:rsidR="00B85D53" w:rsidRPr="001A3DDB">
          <w:rPr>
            <w:rStyle w:val="af0"/>
            <w:rFonts w:hint="eastAsia"/>
            <w:noProof/>
          </w:rPr>
          <w:t>层网格简化时删除的顶点，将其投影在</w:t>
        </w:r>
        <m:oMath>
          <m:r>
            <w:rPr>
              <w:rStyle w:val="af0"/>
              <w:rFonts w:ascii="Cambria Math" w:hAnsi="Cambria Math"/>
              <w:noProof/>
            </w:rPr>
            <m:t>l</m:t>
          </m:r>
          <m:r>
            <m:rPr>
              <m:sty m:val="p"/>
            </m:rPr>
            <w:rPr>
              <w:rStyle w:val="af0"/>
              <w:rFonts w:ascii="Cambria Math" w:hAnsi="Cambria Math"/>
              <w:noProof/>
            </w:rPr>
            <m:t>-1</m:t>
          </m:r>
        </m:oMath>
        <w:r w:rsidR="00B85D53" w:rsidRPr="001A3DDB">
          <w:rPr>
            <w:rStyle w:val="af0"/>
            <w:rFonts w:hint="eastAsia"/>
            <w:noProof/>
          </w:rPr>
          <w:t>层网格的三角面片</w:t>
        </w:r>
        <m:oMath>
          <m:r>
            <w:rPr>
              <w:rStyle w:val="af0"/>
              <w:rFonts w:ascii="Cambria Math" w:hAnsi="Cambria Math"/>
              <w:noProof/>
            </w:rPr>
            <m:t>j</m:t>
          </m:r>
          <m:r>
            <m:rPr>
              <m:sty m:val="p"/>
            </m:rPr>
            <w:rPr>
              <w:rStyle w:val="af0"/>
              <w:rFonts w:ascii="Cambria Math" w:hAnsi="Cambria Math"/>
              <w:noProof/>
            </w:rPr>
            <m:t>,</m:t>
          </m:r>
          <m:r>
            <w:rPr>
              <w:rStyle w:val="af0"/>
              <w:rFonts w:ascii="Cambria Math" w:hAnsi="Cambria Math"/>
              <w:noProof/>
            </w:rPr>
            <m:t>k</m:t>
          </m:r>
          <m:r>
            <m:rPr>
              <m:sty m:val="p"/>
            </m:rPr>
            <w:rPr>
              <w:rStyle w:val="af0"/>
              <w:rFonts w:ascii="Cambria Math" w:hAnsi="Cambria Math"/>
              <w:noProof/>
            </w:rPr>
            <m:t>,</m:t>
          </m:r>
          <m:r>
            <w:rPr>
              <w:rStyle w:val="af0"/>
              <w:rFonts w:ascii="Cambria Math" w:hAnsi="Cambria Math"/>
              <w:noProof/>
            </w:rPr>
            <m:t>m</m:t>
          </m:r>
        </m:oMath>
        <w:r w:rsidR="00B85D53" w:rsidRPr="001A3DDB">
          <w:rPr>
            <w:rStyle w:val="af0"/>
            <w:rFonts w:hint="eastAsia"/>
            <w:noProof/>
          </w:rPr>
          <w:t>上。图中红色点是比</w:t>
        </w:r>
        <m:oMath>
          <m:r>
            <w:rPr>
              <w:rStyle w:val="af0"/>
              <w:rFonts w:ascii="Cambria Math" w:hAnsi="Cambria Math"/>
              <w:noProof/>
            </w:rPr>
            <m:t>l</m:t>
          </m:r>
        </m:oMath>
        <w:r w:rsidR="00B85D53" w:rsidRPr="001A3DDB">
          <w:rPr>
            <w:rStyle w:val="af0"/>
            <w:rFonts w:hint="eastAsia"/>
            <w:noProof/>
          </w:rPr>
          <w:t>层更高层简化时被删除的顶点，首先将顶点投影再平在平面上，然后再将其参数化。</w:t>
        </w:r>
        <w:r w:rsidR="00B85D53">
          <w:rPr>
            <w:noProof/>
            <w:webHidden/>
          </w:rPr>
          <w:tab/>
        </w:r>
        <w:r w:rsidR="00B85D53">
          <w:rPr>
            <w:noProof/>
            <w:webHidden/>
          </w:rPr>
          <w:fldChar w:fldCharType="begin"/>
        </w:r>
        <w:r w:rsidR="00B85D53">
          <w:rPr>
            <w:noProof/>
            <w:webHidden/>
          </w:rPr>
          <w:instrText xml:space="preserve"> PAGEREF _Toc507402025 \h </w:instrText>
        </w:r>
        <w:r w:rsidR="00B85D53">
          <w:rPr>
            <w:noProof/>
            <w:webHidden/>
          </w:rPr>
        </w:r>
        <w:r w:rsidR="00B85D53">
          <w:rPr>
            <w:noProof/>
            <w:webHidden/>
          </w:rPr>
          <w:fldChar w:fldCharType="separate"/>
        </w:r>
        <w:r w:rsidR="00B85D53">
          <w:rPr>
            <w:noProof/>
            <w:webHidden/>
          </w:rPr>
          <w:t>51</w:t>
        </w:r>
        <w:r w:rsidR="00B85D53">
          <w:rPr>
            <w:noProof/>
            <w:webHidden/>
          </w:rPr>
          <w:fldChar w:fldCharType="end"/>
        </w:r>
      </w:hyperlink>
    </w:p>
    <w:p w:rsidR="00B85D53" w:rsidRDefault="00E3127A">
      <w:pPr>
        <w:pStyle w:val="afff0"/>
        <w:tabs>
          <w:tab w:val="right" w:leader="dot" w:pos="8268"/>
        </w:tabs>
        <w:ind w:left="960" w:hanging="480"/>
        <w:rPr>
          <w:rFonts w:asciiTheme="minorHAnsi" w:eastAsiaTheme="minorEastAsia" w:hAnsiTheme="minorHAnsi" w:cstheme="minorBidi"/>
          <w:noProof/>
          <w:sz w:val="21"/>
          <w:szCs w:val="22"/>
        </w:rPr>
      </w:pPr>
      <w:hyperlink r:id="rId48" w:anchor="_Toc507402026" w:history="1">
        <w:r w:rsidR="00B85D53" w:rsidRPr="001A3DDB">
          <w:rPr>
            <w:rStyle w:val="af0"/>
            <w:rFonts w:hint="eastAsia"/>
            <w:noProof/>
          </w:rPr>
          <w:t>图</w:t>
        </w:r>
        <w:r w:rsidR="00B85D53" w:rsidRPr="001A3DDB">
          <w:rPr>
            <w:rStyle w:val="af0"/>
            <w:noProof/>
          </w:rPr>
          <w:t xml:space="preserve"> 5.7</w:t>
        </w:r>
        <w:r w:rsidR="00B85D53" w:rsidRPr="001A3DDB">
          <w:rPr>
            <w:rStyle w:val="af0"/>
            <w:rFonts w:hint="eastAsia"/>
            <w:noProof/>
          </w:rPr>
          <w:t>中点</w:t>
        </w:r>
        <w:r w:rsidR="00B85D53" w:rsidRPr="001A3DDB">
          <w:rPr>
            <w:rStyle w:val="af0"/>
            <w:noProof/>
          </w:rPr>
          <w:t>1</w:t>
        </w:r>
        <w:r w:rsidR="00B85D53" w:rsidRPr="001A3DDB">
          <w:rPr>
            <w:rStyle w:val="af0"/>
            <w:rFonts w:hint="eastAsia"/>
            <w:noProof/>
          </w:rPr>
          <w:t>：</w:t>
        </w:r>
        <w:r w:rsidR="00B85D53" w:rsidRPr="001A3DDB">
          <w:rPr>
            <w:rStyle w:val="af0"/>
            <w:noProof/>
          </w:rPr>
          <w:t>4</w:t>
        </w:r>
        <w:r w:rsidR="00B85D53" w:rsidRPr="001A3DDB">
          <w:rPr>
            <w:rStyle w:val="af0"/>
            <w:rFonts w:hint="eastAsia"/>
            <w:noProof/>
          </w:rPr>
          <w:t>细分方法图。图中黑色线是初始网格，三个初始网格三角形经过两层细分，每层在各边中点位置添加一个顶点，三个顶点相互连接，得到下一层网格。红色网格是细分一层后的网格，绿色网格是细分两层后的网格。</w:t>
        </w:r>
        <w:r w:rsidR="00B85D53">
          <w:rPr>
            <w:noProof/>
            <w:webHidden/>
          </w:rPr>
          <w:tab/>
        </w:r>
        <w:r w:rsidR="00B85D53">
          <w:rPr>
            <w:noProof/>
            <w:webHidden/>
          </w:rPr>
          <w:fldChar w:fldCharType="begin"/>
        </w:r>
        <w:r w:rsidR="00B85D53">
          <w:rPr>
            <w:noProof/>
            <w:webHidden/>
          </w:rPr>
          <w:instrText xml:space="preserve"> PAGEREF _Toc507402026 \h </w:instrText>
        </w:r>
        <w:r w:rsidR="00B85D53">
          <w:rPr>
            <w:noProof/>
            <w:webHidden/>
          </w:rPr>
        </w:r>
        <w:r w:rsidR="00B85D53">
          <w:rPr>
            <w:noProof/>
            <w:webHidden/>
          </w:rPr>
          <w:fldChar w:fldCharType="separate"/>
        </w:r>
        <w:r w:rsidR="00B85D53">
          <w:rPr>
            <w:noProof/>
            <w:webHidden/>
          </w:rPr>
          <w:t>53</w:t>
        </w:r>
        <w:r w:rsidR="00B85D53">
          <w:rPr>
            <w:noProof/>
            <w:webHidden/>
          </w:rPr>
          <w:fldChar w:fldCharType="end"/>
        </w:r>
      </w:hyperlink>
    </w:p>
    <w:p w:rsidR="00B85D53" w:rsidRDefault="00E3127A">
      <w:pPr>
        <w:pStyle w:val="afff0"/>
        <w:tabs>
          <w:tab w:val="right" w:leader="dot" w:pos="8268"/>
        </w:tabs>
        <w:ind w:left="960" w:hanging="480"/>
        <w:rPr>
          <w:rFonts w:asciiTheme="minorHAnsi" w:eastAsiaTheme="minorEastAsia" w:hAnsiTheme="minorHAnsi" w:cstheme="minorBidi"/>
          <w:noProof/>
          <w:sz w:val="21"/>
          <w:szCs w:val="22"/>
        </w:rPr>
      </w:pPr>
      <w:hyperlink r:id="rId49" w:anchor="_Toc507402027" w:history="1">
        <w:r w:rsidR="00B85D53" w:rsidRPr="001A3DDB">
          <w:rPr>
            <w:rStyle w:val="af0"/>
            <w:rFonts w:hint="eastAsia"/>
            <w:noProof/>
          </w:rPr>
          <w:t>图</w:t>
        </w:r>
        <w:r w:rsidR="00B85D53" w:rsidRPr="001A3DDB">
          <w:rPr>
            <w:rStyle w:val="af0"/>
            <w:noProof/>
          </w:rPr>
          <w:t xml:space="preserve"> 5.8</w:t>
        </w:r>
        <w:r w:rsidR="00B85D53" w:rsidRPr="001A3DDB">
          <w:rPr>
            <w:rStyle w:val="af0"/>
            <w:rFonts w:hint="eastAsia"/>
            <w:noProof/>
          </w:rPr>
          <w:t>平滑参数化示意图。若初始网格三角形的三个顶点没有在基网格同一个三角形上，则依据不同情况，将基网格三角形摊开为一个平面。</w:t>
        </w:r>
        <w:r w:rsidR="00B85D53">
          <w:rPr>
            <w:noProof/>
            <w:webHidden/>
          </w:rPr>
          <w:tab/>
        </w:r>
        <w:r w:rsidR="00B85D53">
          <w:rPr>
            <w:noProof/>
            <w:webHidden/>
          </w:rPr>
          <w:fldChar w:fldCharType="begin"/>
        </w:r>
        <w:r w:rsidR="00B85D53">
          <w:rPr>
            <w:noProof/>
            <w:webHidden/>
          </w:rPr>
          <w:instrText xml:space="preserve"> PAGEREF _Toc507402027 \h </w:instrText>
        </w:r>
        <w:r w:rsidR="00B85D53">
          <w:rPr>
            <w:noProof/>
            <w:webHidden/>
          </w:rPr>
        </w:r>
        <w:r w:rsidR="00B85D53">
          <w:rPr>
            <w:noProof/>
            <w:webHidden/>
          </w:rPr>
          <w:fldChar w:fldCharType="separate"/>
        </w:r>
        <w:r w:rsidR="00B85D53">
          <w:rPr>
            <w:noProof/>
            <w:webHidden/>
          </w:rPr>
          <w:t>54</w:t>
        </w:r>
        <w:r w:rsidR="00B85D53">
          <w:rPr>
            <w:noProof/>
            <w:webHidden/>
          </w:rPr>
          <w:fldChar w:fldCharType="end"/>
        </w:r>
      </w:hyperlink>
    </w:p>
    <w:p w:rsidR="00B85D53" w:rsidRDefault="00E3127A">
      <w:pPr>
        <w:pStyle w:val="afff0"/>
        <w:tabs>
          <w:tab w:val="right" w:leader="dot" w:pos="8268"/>
        </w:tabs>
        <w:ind w:left="960" w:hanging="480"/>
        <w:rPr>
          <w:rFonts w:asciiTheme="minorHAnsi" w:eastAsiaTheme="minorEastAsia" w:hAnsiTheme="minorHAnsi" w:cstheme="minorBidi"/>
          <w:noProof/>
          <w:sz w:val="21"/>
          <w:szCs w:val="22"/>
        </w:rPr>
      </w:pPr>
      <w:hyperlink r:id="rId50" w:anchor="_Toc507402028" w:history="1">
        <w:r w:rsidR="00B85D53" w:rsidRPr="001A3DDB">
          <w:rPr>
            <w:rStyle w:val="af0"/>
            <w:rFonts w:hint="eastAsia"/>
            <w:noProof/>
          </w:rPr>
          <w:t>图</w:t>
        </w:r>
        <w:r w:rsidR="00B85D53" w:rsidRPr="001A3DDB">
          <w:rPr>
            <w:rStyle w:val="af0"/>
            <w:noProof/>
          </w:rPr>
          <w:t xml:space="preserve"> 5.9</w:t>
        </w:r>
        <w:r w:rsidR="00B85D53" w:rsidRPr="001A3DDB">
          <w:rPr>
            <w:rStyle w:val="af0"/>
            <w:rFonts w:hint="eastAsia"/>
            <w:noProof/>
          </w:rPr>
          <w:t>参数化平滑后结果图。</w:t>
        </w:r>
        <w:r w:rsidR="00B85D53">
          <w:rPr>
            <w:noProof/>
            <w:webHidden/>
          </w:rPr>
          <w:tab/>
        </w:r>
        <w:r w:rsidR="00B85D53">
          <w:rPr>
            <w:noProof/>
            <w:webHidden/>
          </w:rPr>
          <w:fldChar w:fldCharType="begin"/>
        </w:r>
        <w:r w:rsidR="00B85D53">
          <w:rPr>
            <w:noProof/>
            <w:webHidden/>
          </w:rPr>
          <w:instrText xml:space="preserve"> PAGEREF _Toc507402028 \h </w:instrText>
        </w:r>
        <w:r w:rsidR="00B85D53">
          <w:rPr>
            <w:noProof/>
            <w:webHidden/>
          </w:rPr>
        </w:r>
        <w:r w:rsidR="00B85D53">
          <w:rPr>
            <w:noProof/>
            <w:webHidden/>
          </w:rPr>
          <w:fldChar w:fldCharType="separate"/>
        </w:r>
        <w:r w:rsidR="00B85D53">
          <w:rPr>
            <w:noProof/>
            <w:webHidden/>
          </w:rPr>
          <w:t>55</w:t>
        </w:r>
        <w:r w:rsidR="00B85D53">
          <w:rPr>
            <w:noProof/>
            <w:webHidden/>
          </w:rPr>
          <w:fldChar w:fldCharType="end"/>
        </w:r>
      </w:hyperlink>
    </w:p>
    <w:p w:rsidR="00B85D53" w:rsidRDefault="00E3127A">
      <w:pPr>
        <w:pStyle w:val="afff0"/>
        <w:tabs>
          <w:tab w:val="right" w:leader="dot" w:pos="8268"/>
        </w:tabs>
        <w:ind w:left="960" w:hanging="480"/>
        <w:rPr>
          <w:rFonts w:asciiTheme="minorHAnsi" w:eastAsiaTheme="minorEastAsia" w:hAnsiTheme="minorHAnsi" w:cstheme="minorBidi"/>
          <w:noProof/>
          <w:sz w:val="21"/>
          <w:szCs w:val="22"/>
        </w:rPr>
      </w:pPr>
      <w:hyperlink r:id="rId51" w:anchor="_Toc507402029" w:history="1">
        <w:r w:rsidR="00B85D53" w:rsidRPr="001A3DDB">
          <w:rPr>
            <w:rStyle w:val="af0"/>
            <w:rFonts w:hint="eastAsia"/>
            <w:noProof/>
          </w:rPr>
          <w:t>图</w:t>
        </w:r>
        <w:r w:rsidR="00B85D53" w:rsidRPr="001A3DDB">
          <w:rPr>
            <w:rStyle w:val="af0"/>
            <w:noProof/>
          </w:rPr>
          <w:t xml:space="preserve"> 5.10</w:t>
        </w:r>
        <w:r w:rsidR="00B85D53" w:rsidRPr="001A3DDB">
          <w:rPr>
            <w:rStyle w:val="af0"/>
            <w:rFonts w:hint="eastAsia"/>
            <w:noProof/>
          </w:rPr>
          <w:t>半规则网格结果图。四组实验结果其网格分别为</w:t>
        </w:r>
        <w:r w:rsidR="00B85D53" w:rsidRPr="001A3DDB">
          <w:rPr>
            <w:rStyle w:val="af0"/>
            <w:noProof/>
          </w:rPr>
          <w:t>3-holes</w:t>
        </w:r>
        <w:r w:rsidR="00B85D53" w:rsidRPr="001A3DDB">
          <w:rPr>
            <w:rStyle w:val="af0"/>
            <w:rFonts w:hint="eastAsia"/>
            <w:noProof/>
          </w:rPr>
          <w:t>，</w:t>
        </w:r>
        <w:r w:rsidR="00B85D53" w:rsidRPr="001A3DDB">
          <w:rPr>
            <w:rStyle w:val="af0"/>
            <w:noProof/>
          </w:rPr>
          <w:t>Armadillo</w:t>
        </w:r>
        <w:r w:rsidR="00B85D53" w:rsidRPr="001A3DDB">
          <w:rPr>
            <w:rStyle w:val="af0"/>
            <w:rFonts w:hint="eastAsia"/>
            <w:noProof/>
          </w:rPr>
          <w:t>，</w:t>
        </w:r>
        <w:r w:rsidR="00B85D53" w:rsidRPr="001A3DDB">
          <w:rPr>
            <w:rStyle w:val="af0"/>
            <w:noProof/>
          </w:rPr>
          <w:t>Bunny</w:t>
        </w:r>
        <w:r w:rsidR="00B85D53" w:rsidRPr="001A3DDB">
          <w:rPr>
            <w:rStyle w:val="af0"/>
            <w:rFonts w:hint="eastAsia"/>
            <w:noProof/>
          </w:rPr>
          <w:t>和</w:t>
        </w:r>
        <w:r w:rsidR="00B85D53" w:rsidRPr="001A3DDB">
          <w:rPr>
            <w:rStyle w:val="af0"/>
            <w:noProof/>
          </w:rPr>
          <w:t>Dragon</w:t>
        </w:r>
        <w:r w:rsidR="00B85D53" w:rsidRPr="001A3DDB">
          <w:rPr>
            <w:rStyle w:val="af0"/>
            <w:rFonts w:hint="eastAsia"/>
            <w:noProof/>
          </w:rPr>
          <w:t>，每组结果左上图为输入的非规则网格，左下图为半规则网格，右图为简化后的基网格。</w:t>
        </w:r>
        <w:r w:rsidR="00B85D53">
          <w:rPr>
            <w:noProof/>
            <w:webHidden/>
          </w:rPr>
          <w:tab/>
        </w:r>
        <w:r w:rsidR="00B85D53">
          <w:rPr>
            <w:noProof/>
            <w:webHidden/>
          </w:rPr>
          <w:fldChar w:fldCharType="begin"/>
        </w:r>
        <w:r w:rsidR="00B85D53">
          <w:rPr>
            <w:noProof/>
            <w:webHidden/>
          </w:rPr>
          <w:instrText xml:space="preserve"> PAGEREF _Toc507402029 \h </w:instrText>
        </w:r>
        <w:r w:rsidR="00B85D53">
          <w:rPr>
            <w:noProof/>
            <w:webHidden/>
          </w:rPr>
        </w:r>
        <w:r w:rsidR="00B85D53">
          <w:rPr>
            <w:noProof/>
            <w:webHidden/>
          </w:rPr>
          <w:fldChar w:fldCharType="separate"/>
        </w:r>
        <w:r w:rsidR="00B85D53">
          <w:rPr>
            <w:noProof/>
            <w:webHidden/>
          </w:rPr>
          <w:t>58</w:t>
        </w:r>
        <w:r w:rsidR="00B85D53">
          <w:rPr>
            <w:noProof/>
            <w:webHidden/>
          </w:rPr>
          <w:fldChar w:fldCharType="end"/>
        </w:r>
      </w:hyperlink>
    </w:p>
    <w:p w:rsidR="00B96911" w:rsidRDefault="00555025" w:rsidP="00B96911">
      <w:pPr>
        <w:widowControl/>
        <w:ind w:firstLine="480"/>
        <w:jc w:val="left"/>
        <w:sectPr w:rsidR="00B96911" w:rsidSect="007203AE">
          <w:headerReference w:type="default" r:id="rId52"/>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6" w:name="_Toc507394563"/>
      <w:r w:rsidRPr="00035616">
        <w:rPr>
          <w:szCs w:val="32"/>
        </w:rPr>
        <w:lastRenderedPageBreak/>
        <w:t>表目录</w:t>
      </w:r>
      <w:bookmarkEnd w:id="6"/>
    </w:p>
    <w:p w:rsidR="00B85D53"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07402030" w:history="1">
        <w:r w:rsidR="00B85D53" w:rsidRPr="00C07159">
          <w:rPr>
            <w:rStyle w:val="af0"/>
            <w:rFonts w:hint="eastAsia"/>
            <w:noProof/>
          </w:rPr>
          <w:t>表</w:t>
        </w:r>
        <w:r w:rsidR="00B85D53" w:rsidRPr="00C07159">
          <w:rPr>
            <w:rStyle w:val="af0"/>
            <w:noProof/>
          </w:rPr>
          <w:t xml:space="preserve"> 2.1</w:t>
        </w:r>
        <w:r w:rsidR="00B85D53" w:rsidRPr="00C07159">
          <w:rPr>
            <w:rStyle w:val="af0"/>
            <w:rFonts w:hint="eastAsia"/>
            <w:noProof/>
          </w:rPr>
          <w:t>模型重建详细数据。</w:t>
        </w:r>
        <w:r w:rsidR="00B85D53">
          <w:rPr>
            <w:noProof/>
            <w:webHidden/>
          </w:rPr>
          <w:tab/>
        </w:r>
        <w:r w:rsidR="00B85D53">
          <w:rPr>
            <w:noProof/>
            <w:webHidden/>
          </w:rPr>
          <w:fldChar w:fldCharType="begin"/>
        </w:r>
        <w:r w:rsidR="00B85D53">
          <w:rPr>
            <w:noProof/>
            <w:webHidden/>
          </w:rPr>
          <w:instrText xml:space="preserve"> PAGEREF _Toc507402030 \h </w:instrText>
        </w:r>
        <w:r w:rsidR="00B85D53">
          <w:rPr>
            <w:noProof/>
            <w:webHidden/>
          </w:rPr>
        </w:r>
        <w:r w:rsidR="00B85D53">
          <w:rPr>
            <w:noProof/>
            <w:webHidden/>
          </w:rPr>
          <w:fldChar w:fldCharType="separate"/>
        </w:r>
        <w:r w:rsidR="00B85D53">
          <w:rPr>
            <w:noProof/>
            <w:webHidden/>
          </w:rPr>
          <w:t>19</w:t>
        </w:r>
        <w:r w:rsidR="00B85D53">
          <w:rPr>
            <w:noProof/>
            <w:webHidden/>
          </w:rPr>
          <w:fldChar w:fldCharType="end"/>
        </w:r>
      </w:hyperlink>
    </w:p>
    <w:p w:rsidR="00B85D53" w:rsidRDefault="00E3127A">
      <w:pPr>
        <w:pStyle w:val="afff0"/>
        <w:tabs>
          <w:tab w:val="right" w:leader="dot" w:pos="8268"/>
        </w:tabs>
        <w:ind w:left="960" w:hanging="480"/>
        <w:rPr>
          <w:rFonts w:asciiTheme="minorHAnsi" w:eastAsiaTheme="minorEastAsia" w:hAnsiTheme="minorHAnsi" w:cstheme="minorBidi"/>
          <w:noProof/>
          <w:sz w:val="21"/>
          <w:szCs w:val="22"/>
        </w:rPr>
      </w:pPr>
      <w:hyperlink w:anchor="_Toc507402031" w:history="1">
        <w:r w:rsidR="00B85D53" w:rsidRPr="00C07159">
          <w:rPr>
            <w:rStyle w:val="af0"/>
            <w:rFonts w:hint="eastAsia"/>
            <w:noProof/>
          </w:rPr>
          <w:t>表</w:t>
        </w:r>
        <w:r w:rsidR="00B85D53" w:rsidRPr="00C07159">
          <w:rPr>
            <w:rStyle w:val="af0"/>
            <w:noProof/>
          </w:rPr>
          <w:t xml:space="preserve"> 5.1</w:t>
        </w:r>
        <w:r w:rsidR="00B85D53" w:rsidRPr="00C07159">
          <w:rPr>
            <w:rStyle w:val="af0"/>
            <w:rFonts w:hint="eastAsia"/>
            <w:noProof/>
          </w:rPr>
          <w:t>网格分层并行简化算法</w:t>
        </w:r>
        <w:r w:rsidR="00B85D53">
          <w:rPr>
            <w:noProof/>
            <w:webHidden/>
          </w:rPr>
          <w:tab/>
        </w:r>
        <w:r w:rsidR="00B85D53">
          <w:rPr>
            <w:noProof/>
            <w:webHidden/>
          </w:rPr>
          <w:fldChar w:fldCharType="begin"/>
        </w:r>
        <w:r w:rsidR="00B85D53">
          <w:rPr>
            <w:noProof/>
            <w:webHidden/>
          </w:rPr>
          <w:instrText xml:space="preserve"> PAGEREF _Toc507402031 \h </w:instrText>
        </w:r>
        <w:r w:rsidR="00B85D53">
          <w:rPr>
            <w:noProof/>
            <w:webHidden/>
          </w:rPr>
        </w:r>
        <w:r w:rsidR="00B85D53">
          <w:rPr>
            <w:noProof/>
            <w:webHidden/>
          </w:rPr>
          <w:fldChar w:fldCharType="separate"/>
        </w:r>
        <w:r w:rsidR="00B85D53">
          <w:rPr>
            <w:noProof/>
            <w:webHidden/>
          </w:rPr>
          <w:t>47</w:t>
        </w:r>
        <w:r w:rsidR="00B85D53">
          <w:rPr>
            <w:noProof/>
            <w:webHidden/>
          </w:rPr>
          <w:fldChar w:fldCharType="end"/>
        </w:r>
      </w:hyperlink>
    </w:p>
    <w:p w:rsidR="00B85D53" w:rsidRDefault="00E3127A">
      <w:pPr>
        <w:pStyle w:val="afff0"/>
        <w:tabs>
          <w:tab w:val="right" w:leader="dot" w:pos="8268"/>
        </w:tabs>
        <w:ind w:left="960" w:hanging="480"/>
        <w:rPr>
          <w:rFonts w:asciiTheme="minorHAnsi" w:eastAsiaTheme="minorEastAsia" w:hAnsiTheme="minorHAnsi" w:cstheme="minorBidi"/>
          <w:noProof/>
          <w:sz w:val="21"/>
          <w:szCs w:val="22"/>
        </w:rPr>
      </w:pPr>
      <w:hyperlink w:anchor="_Toc507402032" w:history="1">
        <w:r w:rsidR="00B85D53" w:rsidRPr="00C07159">
          <w:rPr>
            <w:rStyle w:val="af0"/>
            <w:rFonts w:hint="eastAsia"/>
            <w:noProof/>
          </w:rPr>
          <w:t>表</w:t>
        </w:r>
        <w:r w:rsidR="00B85D53" w:rsidRPr="00C07159">
          <w:rPr>
            <w:rStyle w:val="af0"/>
            <w:noProof/>
          </w:rPr>
          <w:t xml:space="preserve"> 5.2</w:t>
        </w:r>
        <w:r w:rsidR="00B85D53" w:rsidRPr="00C07159">
          <w:rPr>
            <w:rStyle w:val="af0"/>
            <w:rFonts w:hint="eastAsia"/>
            <w:noProof/>
          </w:rPr>
          <w:t>网格简化运行时间表</w:t>
        </w:r>
        <w:r w:rsidR="00B85D53">
          <w:rPr>
            <w:noProof/>
            <w:webHidden/>
          </w:rPr>
          <w:tab/>
        </w:r>
        <w:r w:rsidR="00B85D53">
          <w:rPr>
            <w:noProof/>
            <w:webHidden/>
          </w:rPr>
          <w:fldChar w:fldCharType="begin"/>
        </w:r>
        <w:r w:rsidR="00B85D53">
          <w:rPr>
            <w:noProof/>
            <w:webHidden/>
          </w:rPr>
          <w:instrText xml:space="preserve"> PAGEREF _Toc507402032 \h </w:instrText>
        </w:r>
        <w:r w:rsidR="00B85D53">
          <w:rPr>
            <w:noProof/>
            <w:webHidden/>
          </w:rPr>
        </w:r>
        <w:r w:rsidR="00B85D53">
          <w:rPr>
            <w:noProof/>
            <w:webHidden/>
          </w:rPr>
          <w:fldChar w:fldCharType="separate"/>
        </w:r>
        <w:r w:rsidR="00B85D53">
          <w:rPr>
            <w:noProof/>
            <w:webHidden/>
          </w:rPr>
          <w:t>56</w:t>
        </w:r>
        <w:r w:rsidR="00B85D53">
          <w:rPr>
            <w:noProof/>
            <w:webHidden/>
          </w:rPr>
          <w:fldChar w:fldCharType="end"/>
        </w:r>
      </w:hyperlink>
    </w:p>
    <w:p w:rsidR="00B85D53" w:rsidRDefault="00E3127A">
      <w:pPr>
        <w:pStyle w:val="afff0"/>
        <w:tabs>
          <w:tab w:val="right" w:leader="dot" w:pos="8268"/>
        </w:tabs>
        <w:ind w:left="960" w:hanging="480"/>
        <w:rPr>
          <w:rFonts w:asciiTheme="minorHAnsi" w:eastAsiaTheme="minorEastAsia" w:hAnsiTheme="minorHAnsi" w:cstheme="minorBidi"/>
          <w:noProof/>
          <w:sz w:val="21"/>
          <w:szCs w:val="22"/>
        </w:rPr>
      </w:pPr>
      <w:hyperlink w:anchor="_Toc507402033" w:history="1">
        <w:r w:rsidR="00B85D53" w:rsidRPr="00C07159">
          <w:rPr>
            <w:rStyle w:val="af0"/>
            <w:rFonts w:hint="eastAsia"/>
            <w:noProof/>
          </w:rPr>
          <w:t>表</w:t>
        </w:r>
        <w:r w:rsidR="00B85D53" w:rsidRPr="00C07159">
          <w:rPr>
            <w:rStyle w:val="af0"/>
            <w:noProof/>
          </w:rPr>
          <w:t xml:space="preserve"> 5.3</w:t>
        </w:r>
        <w:r w:rsidR="00B85D53" w:rsidRPr="00C07159">
          <w:rPr>
            <w:rStyle w:val="af0"/>
            <w:rFonts w:hint="eastAsia"/>
            <w:noProof/>
          </w:rPr>
          <w:t>网格细分运行时间表</w:t>
        </w:r>
        <w:r w:rsidR="00B85D53">
          <w:rPr>
            <w:noProof/>
            <w:webHidden/>
          </w:rPr>
          <w:tab/>
        </w:r>
        <w:r w:rsidR="00B85D53">
          <w:rPr>
            <w:noProof/>
            <w:webHidden/>
          </w:rPr>
          <w:fldChar w:fldCharType="begin"/>
        </w:r>
        <w:r w:rsidR="00B85D53">
          <w:rPr>
            <w:noProof/>
            <w:webHidden/>
          </w:rPr>
          <w:instrText xml:space="preserve"> PAGEREF _Toc507402033 \h </w:instrText>
        </w:r>
        <w:r w:rsidR="00B85D53">
          <w:rPr>
            <w:noProof/>
            <w:webHidden/>
          </w:rPr>
        </w:r>
        <w:r w:rsidR="00B85D53">
          <w:rPr>
            <w:noProof/>
            <w:webHidden/>
          </w:rPr>
          <w:fldChar w:fldCharType="separate"/>
        </w:r>
        <w:r w:rsidR="00B85D53">
          <w:rPr>
            <w:noProof/>
            <w:webHidden/>
          </w:rPr>
          <w:t>56</w:t>
        </w:r>
        <w:r w:rsidR="00B85D53">
          <w:rPr>
            <w:noProof/>
            <w:webHidden/>
          </w:rPr>
          <w:fldChar w:fldCharType="end"/>
        </w:r>
      </w:hyperlink>
    </w:p>
    <w:p w:rsidR="00B85D53" w:rsidRDefault="00E3127A">
      <w:pPr>
        <w:pStyle w:val="afff0"/>
        <w:tabs>
          <w:tab w:val="right" w:leader="dot" w:pos="8268"/>
        </w:tabs>
        <w:ind w:left="960" w:hanging="480"/>
        <w:rPr>
          <w:rFonts w:asciiTheme="minorHAnsi" w:eastAsiaTheme="minorEastAsia" w:hAnsiTheme="minorHAnsi" w:cstheme="minorBidi"/>
          <w:noProof/>
          <w:sz w:val="21"/>
          <w:szCs w:val="22"/>
        </w:rPr>
      </w:pPr>
      <w:hyperlink w:anchor="_Toc507402034" w:history="1">
        <w:r w:rsidR="00B85D53" w:rsidRPr="00C07159">
          <w:rPr>
            <w:rStyle w:val="af0"/>
            <w:rFonts w:hint="eastAsia"/>
            <w:noProof/>
          </w:rPr>
          <w:t>表</w:t>
        </w:r>
        <w:r w:rsidR="00B85D53" w:rsidRPr="00C07159">
          <w:rPr>
            <w:rStyle w:val="af0"/>
            <w:noProof/>
          </w:rPr>
          <w:t xml:space="preserve"> 5.4</w:t>
        </w:r>
        <w:r w:rsidR="00B85D53" w:rsidRPr="00C07159">
          <w:rPr>
            <w:rStyle w:val="af0"/>
            <w:rFonts w:hint="eastAsia"/>
            <w:noProof/>
          </w:rPr>
          <w:t>与经典半规则网格化精度对比</w:t>
        </w:r>
        <w:r w:rsidR="00B85D53">
          <w:rPr>
            <w:noProof/>
            <w:webHidden/>
          </w:rPr>
          <w:tab/>
        </w:r>
        <w:r w:rsidR="00B85D53">
          <w:rPr>
            <w:noProof/>
            <w:webHidden/>
          </w:rPr>
          <w:fldChar w:fldCharType="begin"/>
        </w:r>
        <w:r w:rsidR="00B85D53">
          <w:rPr>
            <w:noProof/>
            <w:webHidden/>
          </w:rPr>
          <w:instrText xml:space="preserve"> PAGEREF _Toc507402034 \h </w:instrText>
        </w:r>
        <w:r w:rsidR="00B85D53">
          <w:rPr>
            <w:noProof/>
            <w:webHidden/>
          </w:rPr>
        </w:r>
        <w:r w:rsidR="00B85D53">
          <w:rPr>
            <w:noProof/>
            <w:webHidden/>
          </w:rPr>
          <w:fldChar w:fldCharType="separate"/>
        </w:r>
        <w:r w:rsidR="00B85D53">
          <w:rPr>
            <w:noProof/>
            <w:webHidden/>
          </w:rPr>
          <w:t>57</w:t>
        </w:r>
        <w:r w:rsidR="00B85D53">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7203AE">
          <w:headerReference w:type="default" r:id="rId53"/>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7" w:name="_Toc507394564"/>
      <w:r w:rsidRPr="00C60242">
        <w:rPr>
          <w:rFonts w:hint="eastAsia"/>
        </w:rPr>
        <w:lastRenderedPageBreak/>
        <w:t>绪论</w:t>
      </w:r>
      <w:bookmarkEnd w:id="7"/>
    </w:p>
    <w:p w:rsidR="0044027E" w:rsidRDefault="00743038" w:rsidP="00A60FE8">
      <w:pPr>
        <w:pStyle w:val="21"/>
      </w:pPr>
      <w:bookmarkStart w:id="8" w:name="_Toc507394565"/>
      <w:r>
        <w:t>T</w:t>
      </w:r>
      <w:r>
        <w:rPr>
          <w:rFonts w:hint="eastAsia"/>
        </w:rPr>
        <w:t>est</w:t>
      </w:r>
      <w:bookmarkEnd w:id="8"/>
    </w:p>
    <w:p w:rsidR="00743038" w:rsidRPr="00F65085" w:rsidRDefault="00743038" w:rsidP="00A60FE8">
      <w:pPr>
        <w:pStyle w:val="21"/>
      </w:pPr>
      <w:bookmarkStart w:id="9" w:name="_Toc507394566"/>
      <w:bookmarkEnd w:id="9"/>
    </w:p>
    <w:p w:rsidR="00217B3C" w:rsidRPr="00317F8B" w:rsidRDefault="00D11AE8" w:rsidP="00B61DFB">
      <w:pPr>
        <w:ind w:firstLine="480"/>
      </w:pPr>
      <w:r w:rsidRPr="00317F8B">
        <w:rPr>
          <w:rFonts w:hint="eastAsia"/>
        </w:rPr>
        <w:t>集体行为作为自然界中最普遍的现象之一，广泛地存在于各种群体系统中</w:t>
      </w:r>
      <w:r w:rsidR="00145E02" w:rsidRPr="00317F8B">
        <w:rPr>
          <w:rFonts w:hint="eastAsia"/>
        </w:rPr>
        <w:t>。</w:t>
      </w:r>
      <w:r w:rsidR="009C516F" w:rsidRPr="00317F8B">
        <w:rPr>
          <w:rFonts w:hint="eastAsia"/>
        </w:rPr>
        <w:t>图</w:t>
      </w:r>
      <w:r w:rsidR="009C516F" w:rsidRPr="00317F8B">
        <w:rPr>
          <w:rFonts w:hint="eastAsia"/>
        </w:rPr>
        <w:t>1.1</w:t>
      </w:r>
      <w:r w:rsidR="009C516F" w:rsidRPr="00317F8B">
        <w:rPr>
          <w:rFonts w:hint="eastAsia"/>
        </w:rPr>
        <w:t>展示了典型的集体行为场景，包括</w:t>
      </w:r>
      <w:r w:rsidR="00C24C73" w:rsidRPr="00317F8B">
        <w:rPr>
          <w:rFonts w:hint="eastAsia"/>
        </w:rPr>
        <w:t>细菌菌落</w:t>
      </w:r>
      <w:r w:rsidR="009C516F" w:rsidRPr="00317F8B">
        <w:rPr>
          <w:rFonts w:hint="eastAsia"/>
        </w:rPr>
        <w:t>、动物群、</w:t>
      </w:r>
      <w:r w:rsidR="00C24C73" w:rsidRPr="00317F8B">
        <w:rPr>
          <w:rFonts w:hint="eastAsia"/>
        </w:rPr>
        <w:t>人群、车流</w:t>
      </w:r>
      <w:r w:rsidR="00043357" w:rsidRPr="00317F8B">
        <w:rPr>
          <w:rFonts w:hint="eastAsia"/>
        </w:rPr>
        <w:t>等</w:t>
      </w:r>
      <w:r w:rsidR="002F0FDD" w:rsidRPr="00317F8B">
        <w:rPr>
          <w:rFonts w:hint="eastAsia"/>
        </w:rPr>
        <w:t>。</w:t>
      </w:r>
    </w:p>
    <w:p w:rsidR="007E6ADB" w:rsidRDefault="00A81FAA" w:rsidP="007E6ADB">
      <w:pPr>
        <w:keepNext/>
        <w:spacing w:line="240" w:lineRule="auto"/>
        <w:ind w:firstLineChars="0" w:firstLine="0"/>
      </w:pPr>
      <w:r w:rsidRPr="00A81FAA">
        <w:rPr>
          <w:noProof/>
        </w:rPr>
        <w:drawing>
          <wp:inline distT="0" distB="0" distL="0" distR="0" wp14:anchorId="4DE98EC9" wp14:editId="1417A0B2">
            <wp:extent cx="5257800" cy="2569211"/>
            <wp:effectExtent l="0" t="0" r="0" b="0"/>
            <wp:docPr id="56" name="图片 56" descr="F:\博士\毕业\博士论文\图\第一章\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F:\博士\毕业\博士论文\图\第一章\1.1.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39892" cy="2609325"/>
                    </a:xfrm>
                    <a:prstGeom prst="rect">
                      <a:avLst/>
                    </a:prstGeom>
                    <a:noFill/>
                    <a:ln>
                      <a:noFill/>
                    </a:ln>
                  </pic:spPr>
                </pic:pic>
              </a:graphicData>
            </a:graphic>
          </wp:inline>
        </w:drawing>
      </w:r>
    </w:p>
    <w:p w:rsidR="008C367F" w:rsidRPr="00501984" w:rsidRDefault="007E6ADB" w:rsidP="002D20E8">
      <w:pPr>
        <w:pStyle w:val="aff"/>
        <w:spacing w:before="163" w:after="163"/>
        <w:jc w:val="left"/>
      </w:pPr>
      <w:bookmarkStart w:id="10" w:name="_Toc477217406"/>
      <w:bookmarkStart w:id="11" w:name="_Toc507401997"/>
      <w:r>
        <w:rPr>
          <w:rFonts w:hint="eastAsia"/>
        </w:rPr>
        <w:t>图</w:t>
      </w:r>
      <w:r>
        <w:rPr>
          <w:rFonts w:hint="eastAsia"/>
        </w:rPr>
        <w:t xml:space="preserve"> </w:t>
      </w:r>
      <w:r w:rsidR="00540D10">
        <w:fldChar w:fldCharType="begin"/>
      </w:r>
      <w:r w:rsidR="00540D10">
        <w:instrText xml:space="preserve"> </w:instrText>
      </w:r>
      <w:r w:rsidR="00540D10">
        <w:rPr>
          <w:rFonts w:hint="eastAsia"/>
        </w:rPr>
        <w:instrText>STYLEREF 1 \s</w:instrText>
      </w:r>
      <w:r w:rsidR="00540D10">
        <w:instrText xml:space="preserve"> </w:instrText>
      </w:r>
      <w:r w:rsidR="00540D10">
        <w:fldChar w:fldCharType="separate"/>
      </w:r>
      <w:r w:rsidR="00540D10">
        <w:t>1</w:t>
      </w:r>
      <w:r w:rsidR="00540D10">
        <w:fldChar w:fldCharType="end"/>
      </w:r>
      <w:r w:rsidR="00540D10">
        <w:t>.</w:t>
      </w:r>
      <w:r w:rsidR="00540D10">
        <w:fldChar w:fldCharType="begin"/>
      </w:r>
      <w:r w:rsidR="00540D10">
        <w:instrText xml:space="preserve"> </w:instrText>
      </w:r>
      <w:r w:rsidR="00540D10">
        <w:rPr>
          <w:rFonts w:hint="eastAsia"/>
        </w:rPr>
        <w:instrText xml:space="preserve">SEQ </w:instrText>
      </w:r>
      <w:r w:rsidR="00540D10">
        <w:rPr>
          <w:rFonts w:hint="eastAsia"/>
        </w:rPr>
        <w:instrText>图</w:instrText>
      </w:r>
      <w:r w:rsidR="00540D10">
        <w:rPr>
          <w:rFonts w:hint="eastAsia"/>
        </w:rPr>
        <w:instrText xml:space="preserve"> \* ARABIC \s 1</w:instrText>
      </w:r>
      <w:r w:rsidR="00540D10">
        <w:instrText xml:space="preserve"> </w:instrText>
      </w:r>
      <w:r w:rsidR="00540D10">
        <w:fldChar w:fldCharType="separate"/>
      </w:r>
      <w:r w:rsidR="00540D10">
        <w:t>1</w:t>
      </w:r>
      <w:r w:rsidR="00540D10">
        <w:fldChar w:fldCharType="end"/>
      </w:r>
      <w:r w:rsidR="00F31678">
        <w:t xml:space="preserve"> </w:t>
      </w:r>
      <w:r w:rsidR="008C367F" w:rsidRPr="00501984">
        <w:rPr>
          <w:rFonts w:hint="eastAsia"/>
        </w:rPr>
        <w:t>自然界中的集体行为。</w:t>
      </w:r>
      <w:r w:rsidR="00B959BA" w:rsidRPr="00501984">
        <w:rPr>
          <w:rFonts w:hint="eastAsia"/>
        </w:rPr>
        <w:t>图中场景</w:t>
      </w:r>
      <w:r w:rsidR="008C367F" w:rsidRPr="00501984">
        <w:rPr>
          <w:rFonts w:hint="eastAsia"/>
        </w:rPr>
        <w:t>依次是细菌</w:t>
      </w:r>
      <w:r w:rsidR="0049238D" w:rsidRPr="00501984">
        <w:rPr>
          <w:rFonts w:hint="eastAsia"/>
        </w:rPr>
        <w:t>菌落</w:t>
      </w:r>
      <w:r w:rsidR="008C367F" w:rsidRPr="00501984">
        <w:rPr>
          <w:rFonts w:hint="eastAsia"/>
        </w:rPr>
        <w:t>、</w:t>
      </w:r>
      <w:r w:rsidR="0049238D" w:rsidRPr="00501984">
        <w:rPr>
          <w:rFonts w:hint="eastAsia"/>
        </w:rPr>
        <w:t>蚂蚁</w:t>
      </w:r>
      <w:r w:rsidR="008C367F" w:rsidRPr="00501984">
        <w:rPr>
          <w:rFonts w:hint="eastAsia"/>
        </w:rPr>
        <w:t>群、鱼群、鸟群、</w:t>
      </w:r>
      <w:r w:rsidR="0049238D" w:rsidRPr="00501984">
        <w:rPr>
          <w:rFonts w:hint="eastAsia"/>
        </w:rPr>
        <w:t>斑马</w:t>
      </w:r>
      <w:r w:rsidR="008C367F" w:rsidRPr="00501984">
        <w:rPr>
          <w:rFonts w:hint="eastAsia"/>
        </w:rPr>
        <w:t>群、人群、车流。</w:t>
      </w:r>
      <w:bookmarkEnd w:id="10"/>
      <w:bookmarkEnd w:id="11"/>
    </w:p>
    <w:p w:rsidR="00EF35AB" w:rsidRDefault="00EF35AB" w:rsidP="00A60FE8">
      <w:pPr>
        <w:pStyle w:val="21"/>
      </w:pPr>
      <w:bookmarkStart w:id="12" w:name="_Toc507394567"/>
      <w:r>
        <w:rPr>
          <w:rFonts w:hint="eastAsia"/>
        </w:rPr>
        <w:t>研究现状</w:t>
      </w:r>
      <w:bookmarkEnd w:id="12"/>
    </w:p>
    <w:p w:rsidR="00E249E7" w:rsidRDefault="00707DEA" w:rsidP="002418F1">
      <w:pPr>
        <w:pStyle w:val="31"/>
      </w:pPr>
      <w:bookmarkStart w:id="13" w:name="_Toc507394568"/>
      <w:r>
        <w:t>交叉学科中的集体行为研究</w:t>
      </w:r>
      <w:bookmarkEnd w:id="13"/>
    </w:p>
    <w:p w:rsidR="00354A89" w:rsidRDefault="00354A89" w:rsidP="00354A89">
      <w:pPr>
        <w:ind w:firstLine="480"/>
      </w:pPr>
      <w:r>
        <w:t>集体行为</w:t>
      </w:r>
      <w:r w:rsidR="00263B61">
        <w:t>显著</w:t>
      </w:r>
      <w:r w:rsidR="006116C3">
        <w:t>地</w:t>
      </w:r>
      <w:r w:rsidR="00263B61">
        <w:t>存在于各种群体系统中</w:t>
      </w:r>
      <w:r w:rsidR="00263B61">
        <w:rPr>
          <w:rFonts w:hint="eastAsia"/>
        </w:rPr>
        <w:t>，</w:t>
      </w:r>
      <w:r w:rsidR="00A85DFE">
        <w:rPr>
          <w:rFonts w:hint="eastAsia"/>
        </w:rPr>
        <w:t>吸引了来自不同科研领域研究者的广泛关注。</w:t>
      </w:r>
      <w:r w:rsidR="00730819">
        <w:rPr>
          <w:rFonts w:hint="eastAsia"/>
        </w:rPr>
        <w:t>已有研究</w:t>
      </w:r>
      <w:r w:rsidR="00F46D24">
        <w:rPr>
          <w:rFonts w:hint="eastAsia"/>
        </w:rPr>
        <w:t>在集体行为的产生机理、演化过程</w:t>
      </w:r>
      <w:r w:rsidR="00B02E55">
        <w:rPr>
          <w:rFonts w:hint="eastAsia"/>
        </w:rPr>
        <w:t>、运动建模</w:t>
      </w:r>
      <w:r w:rsidR="00F46D24">
        <w:rPr>
          <w:rFonts w:hint="eastAsia"/>
        </w:rPr>
        <w:t>等方面都取得了</w:t>
      </w:r>
      <w:r w:rsidR="00D02D26">
        <w:rPr>
          <w:rFonts w:hint="eastAsia"/>
        </w:rPr>
        <w:t>阶段性成果</w:t>
      </w:r>
      <w:r w:rsidR="00F46D24">
        <w:rPr>
          <w:rFonts w:hint="eastAsia"/>
        </w:rPr>
        <w:t>。</w:t>
      </w:r>
    </w:p>
    <w:p w:rsidR="002314B7" w:rsidRDefault="00EB69B9" w:rsidP="00410326">
      <w:pPr>
        <w:pStyle w:val="21"/>
      </w:pPr>
      <w:bookmarkStart w:id="14" w:name="_Toc507394569"/>
      <w:r>
        <w:rPr>
          <w:rFonts w:hint="eastAsia"/>
        </w:rPr>
        <w:lastRenderedPageBreak/>
        <w:t>研究</w:t>
      </w:r>
      <w:r w:rsidR="000C6C25">
        <w:rPr>
          <w:rFonts w:hint="eastAsia"/>
        </w:rPr>
        <w:t>内容</w:t>
      </w:r>
      <w:r w:rsidR="00BC5803">
        <w:rPr>
          <w:rFonts w:hint="eastAsia"/>
        </w:rPr>
        <w:t>及</w:t>
      </w:r>
      <w:r w:rsidR="002314B7">
        <w:rPr>
          <w:rFonts w:hint="eastAsia"/>
        </w:rPr>
        <w:t>意义</w:t>
      </w:r>
      <w:bookmarkEnd w:id="14"/>
    </w:p>
    <w:p w:rsidR="00E249E7" w:rsidRPr="00311419" w:rsidRDefault="00E249E7" w:rsidP="004E7E1D">
      <w:pPr>
        <w:pStyle w:val="af7"/>
        <w:ind w:firstLine="480"/>
      </w:pPr>
    </w:p>
    <w:p w:rsidR="0044027E" w:rsidRDefault="00331DBD" w:rsidP="00410326">
      <w:pPr>
        <w:pStyle w:val="21"/>
      </w:pPr>
      <w:bookmarkStart w:id="15" w:name="_Toc507394570"/>
      <w:r>
        <w:rPr>
          <w:rFonts w:hint="eastAsia"/>
        </w:rPr>
        <w:t>论文章节安排</w:t>
      </w:r>
      <w:bookmarkEnd w:id="15"/>
    </w:p>
    <w:p w:rsidR="00721B57" w:rsidRPr="00A332A2" w:rsidRDefault="00721B57" w:rsidP="006E17A7">
      <w:pPr>
        <w:ind w:firstLine="480"/>
      </w:pPr>
    </w:p>
    <w:p w:rsidR="00077D5F" w:rsidRDefault="009313C5" w:rsidP="006E17A7">
      <w:pPr>
        <w:widowControl/>
        <w:ind w:firstLine="480"/>
        <w:jc w:val="left"/>
        <w:sectPr w:rsidR="00077D5F" w:rsidSect="007203AE">
          <w:headerReference w:type="default" r:id="rId55"/>
          <w:footerReference w:type="default" r:id="rId56"/>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16" w:name="_Toc507394571"/>
      <w:r w:rsidRPr="00307331">
        <w:rPr>
          <w:rFonts w:hint="eastAsia"/>
        </w:rPr>
        <w:lastRenderedPageBreak/>
        <w:t>基于</w:t>
      </w:r>
      <w:r w:rsidR="0067633C">
        <w:rPr>
          <w:rFonts w:hint="eastAsia"/>
        </w:rPr>
        <w:t>多视角交互式建模方法</w:t>
      </w:r>
      <w:bookmarkEnd w:id="16"/>
    </w:p>
    <w:p w:rsidR="001C1D2F" w:rsidRDefault="00104D75" w:rsidP="00676420">
      <w:pPr>
        <w:pStyle w:val="21"/>
      </w:pPr>
      <w:bookmarkStart w:id="17" w:name="_Toc507394572"/>
      <w:r>
        <w:rPr>
          <w:rFonts w:hint="eastAsia"/>
        </w:rPr>
        <w:t>引言</w:t>
      </w:r>
      <w:bookmarkEnd w:id="17"/>
    </w:p>
    <w:p w:rsidR="006361C9" w:rsidRDefault="000F39E4" w:rsidP="006361C9">
      <w:pPr>
        <w:ind w:firstLine="480"/>
      </w:pPr>
      <w:r>
        <w:rPr>
          <w:rFonts w:hint="eastAsia"/>
        </w:rPr>
        <w:t>三维</w:t>
      </w:r>
      <w:r w:rsidR="00506C29">
        <w:rPr>
          <w:rFonts w:hint="eastAsia"/>
        </w:rPr>
        <w:t>建模</w:t>
      </w:r>
      <w:r>
        <w:rPr>
          <w:rFonts w:hint="eastAsia"/>
        </w:rPr>
        <w:t>是</w:t>
      </w:r>
      <w:r w:rsidR="00506C29">
        <w:rPr>
          <w:rFonts w:hint="eastAsia"/>
        </w:rPr>
        <w:t>将现实空间中几何物体数字化到计算机的过程，也是</w:t>
      </w:r>
      <w:r>
        <w:rPr>
          <w:rFonts w:hint="eastAsia"/>
        </w:rPr>
        <w:t>计算机图形图像学领域的重要</w:t>
      </w:r>
      <w:r w:rsidR="00506C29">
        <w:rPr>
          <w:rFonts w:hint="eastAsia"/>
        </w:rPr>
        <w:t>课题之一。三维</w:t>
      </w:r>
      <w:r w:rsidR="00D443A8">
        <w:rPr>
          <w:rFonts w:hint="eastAsia"/>
        </w:rPr>
        <w:t>建模</w:t>
      </w:r>
      <w:r w:rsidR="00506C29">
        <w:rPr>
          <w:rFonts w:hint="eastAsia"/>
        </w:rPr>
        <w:t>广泛应用于军事</w:t>
      </w:r>
      <w:r w:rsidR="00A660D6">
        <w:rPr>
          <w:rFonts w:hint="eastAsia"/>
        </w:rPr>
        <w:t>，</w:t>
      </w:r>
      <w:r w:rsidR="00506C29">
        <w:rPr>
          <w:rFonts w:hint="eastAsia"/>
        </w:rPr>
        <w:t>医疗，城市建设，工业设计等众多领域，它为这些领域提供基础的数据支持。</w:t>
      </w:r>
      <w:r w:rsidR="002E502B">
        <w:rPr>
          <w:rFonts w:hint="eastAsia"/>
        </w:rPr>
        <w:t>不同的应用</w:t>
      </w:r>
      <w:r w:rsidR="002E502B">
        <w:t>领域</w:t>
      </w:r>
      <w:r w:rsidR="002E502B">
        <w:rPr>
          <w:rFonts w:hint="eastAsia"/>
        </w:rPr>
        <w:t>对</w:t>
      </w:r>
      <w:r w:rsidR="00472529">
        <w:rPr>
          <w:rFonts w:hint="eastAsia"/>
        </w:rPr>
        <w:t>模型数据</w:t>
      </w:r>
      <w:r w:rsidR="00472529">
        <w:t>有着</w:t>
      </w:r>
      <w:r w:rsidR="00472529">
        <w:rPr>
          <w:rFonts w:hint="eastAsia"/>
        </w:rPr>
        <w:t>不同</w:t>
      </w:r>
      <w:r w:rsidR="00472529">
        <w:t>的</w:t>
      </w:r>
      <w:r w:rsidR="00472529">
        <w:rPr>
          <w:rFonts w:hint="eastAsia"/>
        </w:rPr>
        <w:t>要求</w:t>
      </w:r>
      <w:r w:rsidR="00472529">
        <w:t>，</w:t>
      </w:r>
      <w:r w:rsidR="00472529">
        <w:rPr>
          <w:rFonts w:hint="eastAsia"/>
        </w:rPr>
        <w:t>如模型的精度，场景的大小，建模的时间和建模人员的专业程度等因素，所以采用不同的建模方法。</w:t>
      </w:r>
    </w:p>
    <w:p w:rsidR="009E70EC" w:rsidRDefault="00A45C4C" w:rsidP="00BC0693">
      <w:pPr>
        <w:ind w:firstLine="480"/>
      </w:pPr>
      <w:r>
        <w:rPr>
          <w:rFonts w:hint="eastAsia"/>
        </w:rPr>
        <w:t>根据输入数据的不同，</w:t>
      </w:r>
      <w:r w:rsidR="00132988">
        <w:rPr>
          <w:rFonts w:hint="eastAsia"/>
        </w:rPr>
        <w:t>目前主流的建模方法</w:t>
      </w:r>
      <w:r>
        <w:rPr>
          <w:rFonts w:hint="eastAsia"/>
        </w:rPr>
        <w:t>可分为</w:t>
      </w:r>
      <w:r w:rsidR="00132988">
        <w:rPr>
          <w:rFonts w:hint="eastAsia"/>
        </w:rPr>
        <w:t>：基于</w:t>
      </w:r>
      <w:r w:rsidR="001F78C7">
        <w:rPr>
          <w:rFonts w:hint="eastAsia"/>
        </w:rPr>
        <w:t>专业</w:t>
      </w:r>
      <w:r w:rsidR="00132988">
        <w:rPr>
          <w:rFonts w:hint="eastAsia"/>
        </w:rPr>
        <w:t>软件</w:t>
      </w:r>
      <w:r w:rsidR="001F78C7">
        <w:rPr>
          <w:rFonts w:hint="eastAsia"/>
        </w:rPr>
        <w:t>建模，基于三维扫描仪建模和基于图像建模。</w:t>
      </w:r>
      <w:r>
        <w:rPr>
          <w:rFonts w:hint="eastAsia"/>
        </w:rPr>
        <w:t>后两种建模方法是逆向建模过程，</w:t>
      </w:r>
      <w:r w:rsidR="005401A1">
        <w:rPr>
          <w:rFonts w:hint="eastAsia"/>
        </w:rPr>
        <w:t>即采样已有的三维模型并数字化重建该模型，不同的建模方法根据其特点适应不同的应用领域。</w:t>
      </w:r>
    </w:p>
    <w:p w:rsidR="006C74E0" w:rsidRDefault="007B0829" w:rsidP="00BC0693">
      <w:pPr>
        <w:ind w:firstLine="480"/>
      </w:pPr>
      <w:r>
        <w:rPr>
          <w:noProof/>
        </w:rPr>
        <mc:AlternateContent>
          <mc:Choice Requires="wps">
            <w:drawing>
              <wp:anchor distT="0" distB="0" distL="114300" distR="114300" simplePos="0" relativeHeight="251675648" behindDoc="0" locked="0" layoutInCell="1" allowOverlap="1" wp14:anchorId="697C80D0" wp14:editId="68669595">
                <wp:simplePos x="0" y="0"/>
                <wp:positionH relativeFrom="column">
                  <wp:posOffset>-635</wp:posOffset>
                </wp:positionH>
                <wp:positionV relativeFrom="paragraph">
                  <wp:posOffset>3570605</wp:posOffset>
                </wp:positionV>
                <wp:extent cx="5255895" cy="635"/>
                <wp:effectExtent l="0" t="0" r="0" b="0"/>
                <wp:wrapTopAndBottom/>
                <wp:docPr id="23" name="文本框 23"/>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540D10" w:rsidRPr="004607C6" w:rsidRDefault="00540D10" w:rsidP="007B0829">
                            <w:pPr>
                              <w:pStyle w:val="aff"/>
                              <w:spacing w:before="163" w:after="163"/>
                              <w:rPr>
                                <w:rFonts w:eastAsia="宋体"/>
                                <w:sz w:val="24"/>
                                <w:szCs w:val="24"/>
                              </w:rPr>
                            </w:pPr>
                            <w:bookmarkStart w:id="18" w:name="_Toc50740199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3]&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3" w:tooltip="Collet, 2015 #50" w:history="1">
                              <w:r>
                                <w:t>3</w:t>
                              </w:r>
                            </w:hyperlink>
                            <w:r>
                              <w:t>]</w:t>
                            </w:r>
                            <w:r>
                              <w:fldChar w:fldCharType="end"/>
                            </w:r>
                            <w:r>
                              <w:t>中</w:t>
                            </w:r>
                            <w:r>
                              <w:rPr>
                                <w:rFonts w:hint="eastAsia"/>
                              </w:rPr>
                              <w:t>所使用</w:t>
                            </w:r>
                            <w:r>
                              <w:t>的</w:t>
                            </w:r>
                            <w:r>
                              <w:rPr>
                                <w:rFonts w:hint="eastAsia"/>
                              </w:rPr>
                              <w:t>专业人体扫描仪。</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97C80D0" id="_x0000_t202" coordsize="21600,21600" o:spt="202" path="m,l,21600r21600,l21600,xe">
                <v:stroke joinstyle="miter"/>
                <v:path gradientshapeok="t" o:connecttype="rect"/>
              </v:shapetype>
              <v:shape id="文本框 23" o:spid="_x0000_s1026" type="#_x0000_t202" style="position:absolute;left:0;text-align:left;margin-left:-.05pt;margin-top:281.15pt;width:413.8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" stroked="f">
                <v:textbox style="mso-fit-shape-to-text:t" inset="0,0,0,0">
                  <w:txbxContent>
                    <w:p w:rsidR="00540D10" w:rsidRPr="004607C6" w:rsidRDefault="00540D10" w:rsidP="007B0829">
                      <w:pPr>
                        <w:pStyle w:val="aff"/>
                        <w:spacing w:before="163" w:after="163"/>
                        <w:rPr>
                          <w:rFonts w:eastAsia="宋体"/>
                          <w:sz w:val="24"/>
                          <w:szCs w:val="24"/>
                        </w:rPr>
                      </w:pPr>
                      <w:bookmarkStart w:id="19" w:name="_Toc50740199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3]&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3" w:tooltip="Collet, 2015 #50" w:history="1">
                        <w:r>
                          <w:t>3</w:t>
                        </w:r>
                      </w:hyperlink>
                      <w:r>
                        <w:t>]</w:t>
                      </w:r>
                      <w:r>
                        <w:fldChar w:fldCharType="end"/>
                      </w:r>
                      <w:r>
                        <w:t>中</w:t>
                      </w:r>
                      <w:r>
                        <w:rPr>
                          <w:rFonts w:hint="eastAsia"/>
                        </w:rPr>
                        <w:t>所使用</w:t>
                      </w:r>
                      <w:r>
                        <w:t>的</w:t>
                      </w:r>
                      <w:r>
                        <w:rPr>
                          <w:rFonts w:hint="eastAsia"/>
                        </w:rPr>
                        <w:t>专业人体扫描仪。</w:t>
                      </w:r>
                      <w:bookmarkEnd w:id="19"/>
                    </w:p>
                  </w:txbxContent>
                </v:textbox>
                <w10:wrap type="topAndBottom"/>
              </v:shape>
            </w:pict>
          </mc:Fallback>
        </mc:AlternateContent>
      </w:r>
      <w:r>
        <w:rPr>
          <w:noProof/>
        </w:rPr>
        <w:drawing>
          <wp:anchor distT="0" distB="0" distL="114300" distR="114300" simplePos="0" relativeHeight="251673600" behindDoc="0" locked="0" layoutInCell="1" allowOverlap="1" wp14:anchorId="42857628" wp14:editId="1512AE22">
            <wp:simplePos x="0" y="0"/>
            <wp:positionH relativeFrom="column">
              <wp:align>center</wp:align>
            </wp:positionH>
            <wp:positionV relativeFrom="paragraph">
              <wp:posOffset>1825625</wp:posOffset>
            </wp:positionV>
            <wp:extent cx="5256000" cy="1688400"/>
            <wp:effectExtent l="0" t="0" r="1905" b="762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建模软件.png"/>
                    <pic:cNvPicPr/>
                  </pic:nvPicPr>
                  <pic:blipFill>
                    <a:blip r:embed="rId57">
                      <a:extLst>
                        <a:ext uri="{28A0092B-C50C-407E-A947-70E740481C1C}">
                          <a14:useLocalDpi xmlns:a14="http://schemas.microsoft.com/office/drawing/2010/main" val="0"/>
                        </a:ext>
                      </a:extLst>
                    </a:blip>
                    <a:stretch>
                      <a:fillRect/>
                    </a:stretch>
                  </pic:blipFill>
                  <pic:spPr>
                    <a:xfrm>
                      <a:off x="0" y="0"/>
                      <a:ext cx="5256000" cy="1688400"/>
                    </a:xfrm>
                    <a:prstGeom prst="rect">
                      <a:avLst/>
                    </a:prstGeom>
                  </pic:spPr>
                </pic:pic>
              </a:graphicData>
            </a:graphic>
            <wp14:sizeRelH relativeFrom="page">
              <wp14:pctWidth>0</wp14:pctWidth>
            </wp14:sizeRelH>
            <wp14:sizeRelV relativeFrom="page">
              <wp14:pctHeight>0</wp14:pctHeight>
            </wp14:sizeRelV>
          </wp:anchor>
        </w:drawing>
      </w:r>
      <w:r w:rsidR="00E73770">
        <w:rPr>
          <w:rFonts w:hint="eastAsia"/>
        </w:rPr>
        <w:t>基于</w:t>
      </w:r>
      <w:r w:rsidR="0062521E">
        <w:rPr>
          <w:rFonts w:hint="eastAsia"/>
        </w:rPr>
        <w:t>软件的建模方法是</w:t>
      </w:r>
      <w:r w:rsidR="00580AC0">
        <w:rPr>
          <w:rFonts w:hint="eastAsia"/>
        </w:rPr>
        <w:t>通过</w:t>
      </w:r>
      <w:r w:rsidR="0062521E">
        <w:rPr>
          <w:rFonts w:hint="eastAsia"/>
        </w:rPr>
        <w:t>有经验的建模人员通过图纸等信息在专业的</w:t>
      </w:r>
      <w:r w:rsidR="0062521E">
        <w:rPr>
          <w:rFonts w:hint="eastAsia"/>
        </w:rPr>
        <w:t>CAD</w:t>
      </w:r>
      <w:r w:rsidR="0062521E">
        <w:rPr>
          <w:rFonts w:hint="eastAsia"/>
        </w:rPr>
        <w:t>软件上绘制模型。目前广泛应用的建模软件有</w:t>
      </w:r>
      <w:r w:rsidR="0062521E">
        <w:rPr>
          <w:rFonts w:hint="eastAsia"/>
        </w:rPr>
        <w:t>Maya</w:t>
      </w:r>
      <w:r w:rsidR="0062521E">
        <w:rPr>
          <w:rFonts w:hint="eastAsia"/>
        </w:rPr>
        <w:t>，</w:t>
      </w:r>
      <w:r w:rsidR="0062521E">
        <w:rPr>
          <w:rFonts w:hint="eastAsia"/>
        </w:rPr>
        <w:t>3DMax</w:t>
      </w:r>
      <w:r w:rsidR="0062521E">
        <w:rPr>
          <w:rFonts w:hint="eastAsia"/>
        </w:rPr>
        <w:t>，</w:t>
      </w:r>
      <w:r w:rsidR="0062521E">
        <w:rPr>
          <w:rFonts w:hint="eastAsia"/>
        </w:rPr>
        <w:t>Solidworks</w:t>
      </w:r>
      <w:r w:rsidR="0062521E">
        <w:rPr>
          <w:rFonts w:hint="eastAsia"/>
        </w:rPr>
        <w:t>，</w:t>
      </w:r>
      <w:r w:rsidR="0062521E">
        <w:rPr>
          <w:rFonts w:hint="eastAsia"/>
        </w:rPr>
        <w:t>Rhino</w:t>
      </w:r>
      <w:r w:rsidR="0062521E">
        <w:rPr>
          <w:rFonts w:hint="eastAsia"/>
        </w:rPr>
        <w:t>等商业级建模软件，</w:t>
      </w:r>
      <w:r w:rsidR="00D23775">
        <w:rPr>
          <w:rFonts w:hint="eastAsia"/>
        </w:rPr>
        <w:t>其建模优点是建模速度快，模型精确，模型范围广，无论是精细的工业级模型还是大规模的城市建筑模型，都可以由专业建模工程师进行设计建造。</w:t>
      </w:r>
      <w:r w:rsidR="00EE225C">
        <w:rPr>
          <w:rFonts w:hint="eastAsia"/>
        </w:rPr>
        <w:t>但是</w:t>
      </w:r>
      <w:r w:rsidR="00EE225C">
        <w:t>该建模</w:t>
      </w:r>
      <w:r w:rsidR="00EE225C">
        <w:rPr>
          <w:rFonts w:hint="eastAsia"/>
        </w:rPr>
        <w:t>方法</w:t>
      </w:r>
      <w:r w:rsidR="00EE225C">
        <w:t>专业</w:t>
      </w:r>
      <w:r w:rsidR="00EE225C">
        <w:rPr>
          <w:rFonts w:hint="eastAsia"/>
        </w:rPr>
        <w:t>要求</w:t>
      </w:r>
      <w:r w:rsidR="00EE225C">
        <w:t>强</w:t>
      </w:r>
      <w:r w:rsidR="00EE225C">
        <w:rPr>
          <w:rFonts w:hint="eastAsia"/>
        </w:rPr>
        <w:t>，</w:t>
      </w:r>
      <w:r w:rsidR="00EE225C">
        <w:t>对于普通</w:t>
      </w:r>
      <w:r w:rsidR="00EE225C">
        <w:rPr>
          <w:rFonts w:hint="eastAsia"/>
        </w:rPr>
        <w:t>用户</w:t>
      </w:r>
      <w:r w:rsidR="00EE225C">
        <w:t>难于</w:t>
      </w:r>
      <w:r w:rsidR="00EE225C">
        <w:rPr>
          <w:rFonts w:hint="eastAsia"/>
        </w:rPr>
        <w:t>直接</w:t>
      </w:r>
      <w:r w:rsidR="00EE225C">
        <w:t>上手</w:t>
      </w:r>
      <w:r w:rsidR="00EE225C">
        <w:rPr>
          <w:rFonts w:hint="eastAsia"/>
        </w:rPr>
        <w:t>，</w:t>
      </w:r>
      <w:r w:rsidR="00EE225C">
        <w:t>需要</w:t>
      </w:r>
      <w:r w:rsidR="00EE225C">
        <w:rPr>
          <w:rFonts w:hint="eastAsia"/>
        </w:rPr>
        <w:t>长时间</w:t>
      </w:r>
      <w:r w:rsidR="00EE225C">
        <w:t>的</w:t>
      </w:r>
      <w:r w:rsidR="00EE225C">
        <w:rPr>
          <w:rFonts w:hint="eastAsia"/>
        </w:rPr>
        <w:t>专业</w:t>
      </w:r>
      <w:r w:rsidR="00EE225C">
        <w:t>培训</w:t>
      </w:r>
      <w:r w:rsidR="00EE225C">
        <w:rPr>
          <w:rFonts w:hint="eastAsia"/>
        </w:rPr>
        <w:t>。</w:t>
      </w:r>
      <w:r w:rsidR="00EE225C">
        <w:t>其</w:t>
      </w:r>
      <w:r w:rsidR="00EE225C">
        <w:rPr>
          <w:rFonts w:hint="eastAsia"/>
        </w:rPr>
        <w:t>复杂</w:t>
      </w:r>
      <w:r w:rsidR="00EE225C">
        <w:t>的</w:t>
      </w:r>
      <w:r w:rsidR="00EE225C">
        <w:rPr>
          <w:rFonts w:hint="eastAsia"/>
        </w:rPr>
        <w:t>操作</w:t>
      </w:r>
      <w:r w:rsidR="00EE225C">
        <w:t>和</w:t>
      </w:r>
      <w:r w:rsidR="00EE225C">
        <w:rPr>
          <w:rFonts w:hint="eastAsia"/>
        </w:rPr>
        <w:t>建模</w:t>
      </w:r>
      <w:r w:rsidR="00EE225C">
        <w:t>知识决定</w:t>
      </w:r>
      <w:r w:rsidR="00EE225C">
        <w:rPr>
          <w:rFonts w:hint="eastAsia"/>
        </w:rPr>
        <w:t>了该</w:t>
      </w:r>
      <w:r w:rsidR="00EE225C">
        <w:t>建模</w:t>
      </w:r>
      <w:r w:rsidR="00EE225C">
        <w:rPr>
          <w:rFonts w:hint="eastAsia"/>
        </w:rPr>
        <w:t>方法</w:t>
      </w:r>
      <w:r w:rsidR="00EE225C">
        <w:t>无法</w:t>
      </w:r>
      <w:r w:rsidR="00EE225C">
        <w:rPr>
          <w:rFonts w:hint="eastAsia"/>
        </w:rPr>
        <w:t>广泛适用于所有</w:t>
      </w:r>
      <w:r w:rsidR="00EE225C">
        <w:t>普通</w:t>
      </w:r>
      <w:r w:rsidR="00EE225C">
        <w:rPr>
          <w:rFonts w:hint="eastAsia"/>
        </w:rPr>
        <w:t>用户</w:t>
      </w:r>
      <w:r w:rsidR="00EE225C">
        <w:t>。</w:t>
      </w:r>
    </w:p>
    <w:p w:rsidR="009F2A0B" w:rsidRDefault="009F2A0B" w:rsidP="009F2A0B">
      <w:pPr>
        <w:ind w:firstLine="480"/>
      </w:pPr>
      <w:r>
        <w:rPr>
          <w:rFonts w:hint="eastAsia"/>
        </w:rPr>
        <w:lastRenderedPageBreak/>
        <w:t>基于三维扫描仪建模是通过专业设备扫描物体得到该物体的深度图或点云信息，之后通过计算几何的算法处理该数据得到模型几何信息。主流的扫描设备有两种，激光扫描仪和结构光扫描仪。该方法操作简单，重建速度快，模型的精度完全取决于扫描设备精度。</w:t>
      </w:r>
      <w:r w:rsidR="003F5CC2">
        <w:rPr>
          <w:rFonts w:hint="eastAsia"/>
        </w:rPr>
        <w:t>两种扫描设备的精度都会因距离的增大而精度大大降低。目前高精度的扫描设备成本很高，只能应用在工业级建模</w:t>
      </w:r>
      <w:r w:rsidR="00B93FBE">
        <w:rPr>
          <w:rFonts w:hint="eastAsia"/>
        </w:rPr>
        <w:t>。</w:t>
      </w:r>
      <w:r w:rsidR="003F5CC2">
        <w:rPr>
          <w:rFonts w:hint="eastAsia"/>
        </w:rPr>
        <w:t>而民用级别的扫描设备，如微软的</w:t>
      </w:r>
      <w:r w:rsidR="003F5CC2">
        <w:rPr>
          <w:rFonts w:hint="eastAsia"/>
        </w:rPr>
        <w:t>kinect</w:t>
      </w:r>
      <w:r w:rsidR="00B93FBE">
        <w:rPr>
          <w:rFonts w:hint="eastAsia"/>
        </w:rPr>
        <w:t>，扫描的模型规模非常有限，并且精度也很低。</w:t>
      </w:r>
    </w:p>
    <w:p w:rsidR="00647468" w:rsidRPr="00E54276" w:rsidRDefault="00183285" w:rsidP="00E54276">
      <w:pPr>
        <w:ind w:firstLine="480"/>
      </w:pPr>
      <w:r>
        <w:rPr>
          <w:noProof/>
        </w:rPr>
        <mc:AlternateContent>
          <mc:Choice Requires="wps">
            <w:drawing>
              <wp:anchor distT="0" distB="0" distL="114300" distR="114300" simplePos="0" relativeHeight="251678720" behindDoc="0" locked="0" layoutInCell="1" allowOverlap="1" wp14:anchorId="08AEFA6A" wp14:editId="3BC9607E">
                <wp:simplePos x="0" y="0"/>
                <wp:positionH relativeFrom="column">
                  <wp:posOffset>-635</wp:posOffset>
                </wp:positionH>
                <wp:positionV relativeFrom="paragraph">
                  <wp:posOffset>4474845</wp:posOffset>
                </wp:positionV>
                <wp:extent cx="5255895" cy="635"/>
                <wp:effectExtent l="0" t="0" r="0" b="0"/>
                <wp:wrapTopAndBottom/>
                <wp:docPr id="28" name="文本框 28"/>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540D10" w:rsidRPr="00610428" w:rsidRDefault="00540D10" w:rsidP="00183285">
                            <w:pPr>
                              <w:pStyle w:val="aff"/>
                              <w:spacing w:before="163" w:after="163"/>
                              <w:rPr>
                                <w:rFonts w:eastAsia="宋体"/>
                                <w:sz w:val="24"/>
                                <w:szCs w:val="24"/>
                              </w:rPr>
                            </w:pPr>
                            <w:bookmarkStart w:id="19" w:name="_Toc50740199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2]&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2" w:tooltip="Snavely, 2008 #51" w:history="1">
                              <w:r>
                                <w:t>2</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5" w:tooltip="Chen, 2013 #52" w:history="1">
                              <w:r>
                                <w:t>5</w:t>
                              </w:r>
                            </w:hyperlink>
                            <w:r>
                              <w:t>]</w:t>
                            </w:r>
                            <w:r>
                              <w:fldChar w:fldCharType="end"/>
                            </w:r>
                            <w:r>
                              <w:t>基于</w:t>
                            </w:r>
                            <w:r>
                              <w:rPr>
                                <w:rFonts w:hint="eastAsia"/>
                              </w:rPr>
                              <w:t>单视角的</w:t>
                            </w:r>
                            <w:r>
                              <w:t>建模</w:t>
                            </w:r>
                            <w:r>
                              <w:rPr>
                                <w:rFonts w:hint="eastAsia"/>
                              </w:rPr>
                              <w:t>方法。</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AEFA6A" id="文本框 28" o:spid="_x0000_s1027" type="#_x0000_t202" style="position:absolute;left:0;text-align:left;margin-left:-.05pt;margin-top:352.35pt;width:413.8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" stroked="f">
                <v:textbox style="mso-fit-shape-to-text:t" inset="0,0,0,0">
                  <w:txbxContent>
                    <w:p w:rsidR="00540D10" w:rsidRPr="00610428" w:rsidRDefault="00540D10" w:rsidP="00183285">
                      <w:pPr>
                        <w:pStyle w:val="aff"/>
                        <w:spacing w:before="163" w:after="163"/>
                        <w:rPr>
                          <w:rFonts w:eastAsia="宋体"/>
                          <w:sz w:val="24"/>
                          <w:szCs w:val="24"/>
                        </w:rPr>
                      </w:pPr>
                      <w:bookmarkStart w:id="21" w:name="_Toc50740199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2]&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2" w:tooltip="Snavely, 2008 #51" w:history="1">
                        <w:r>
                          <w:t>2</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5" w:tooltip="Chen, 2013 #52" w:history="1">
                        <w:r>
                          <w:t>5</w:t>
                        </w:r>
                      </w:hyperlink>
                      <w:r>
                        <w:t>]</w:t>
                      </w:r>
                      <w:r>
                        <w:fldChar w:fldCharType="end"/>
                      </w:r>
                      <w:r>
                        <w:t>基于</w:t>
                      </w:r>
                      <w:r>
                        <w:rPr>
                          <w:rFonts w:hint="eastAsia"/>
                        </w:rPr>
                        <w:t>单视角的</w:t>
                      </w:r>
                      <w:r>
                        <w:t>建模</w:t>
                      </w:r>
                      <w:r>
                        <w:rPr>
                          <w:rFonts w:hint="eastAsia"/>
                        </w:rPr>
                        <w:t>方法。</w:t>
                      </w:r>
                      <w:bookmarkEnd w:id="21"/>
                    </w:p>
                  </w:txbxContent>
                </v:textbox>
                <w10:wrap type="topAndBottom"/>
              </v:shape>
            </w:pict>
          </mc:Fallback>
        </mc:AlternateContent>
      </w:r>
      <w:r>
        <w:rPr>
          <w:noProof/>
        </w:rPr>
        <w:drawing>
          <wp:anchor distT="0" distB="0" distL="114300" distR="114300" simplePos="0" relativeHeight="251676672" behindDoc="0" locked="0" layoutInCell="1" allowOverlap="1" wp14:anchorId="37878D27" wp14:editId="663EE0AA">
            <wp:simplePos x="0" y="0"/>
            <wp:positionH relativeFrom="column">
              <wp:align>center</wp:align>
            </wp:positionH>
            <wp:positionV relativeFrom="paragraph">
              <wp:posOffset>2316022</wp:posOffset>
            </wp:positionV>
            <wp:extent cx="5256000" cy="2102400"/>
            <wp:effectExtent l="0" t="0" r="1905" b="0"/>
            <wp:wrapTopAndBottom/>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多视角建模方法.png"/>
                    <pic:cNvPicPr/>
                  </pic:nvPicPr>
                  <pic:blipFill>
                    <a:blip r:embed="rId58">
                      <a:extLst>
                        <a:ext uri="{28A0092B-C50C-407E-A947-70E740481C1C}">
                          <a14:useLocalDpi xmlns:a14="http://schemas.microsoft.com/office/drawing/2010/main" val="0"/>
                        </a:ext>
                      </a:extLst>
                    </a:blip>
                    <a:stretch>
                      <a:fillRect/>
                    </a:stretch>
                  </pic:blipFill>
                  <pic:spPr>
                    <a:xfrm>
                      <a:off x="0" y="0"/>
                      <a:ext cx="5256000" cy="2102400"/>
                    </a:xfrm>
                    <a:prstGeom prst="rect">
                      <a:avLst/>
                    </a:prstGeom>
                  </pic:spPr>
                </pic:pic>
              </a:graphicData>
            </a:graphic>
            <wp14:sizeRelH relativeFrom="page">
              <wp14:pctWidth>0</wp14:pctWidth>
            </wp14:sizeRelH>
            <wp14:sizeRelV relativeFrom="page">
              <wp14:pctHeight>0</wp14:pctHeight>
            </wp14:sizeRelV>
          </wp:anchor>
        </w:drawing>
      </w:r>
      <w:r w:rsidR="00880C31">
        <w:rPr>
          <w:rFonts w:hint="eastAsia"/>
        </w:rPr>
        <w:t>基于图像的</w:t>
      </w:r>
      <w:r w:rsidR="00DC4310">
        <w:rPr>
          <w:rFonts w:hint="eastAsia"/>
        </w:rPr>
        <w:t>建模</w:t>
      </w:r>
      <w:r w:rsidR="00DC4310">
        <w:t>方法</w:t>
      </w:r>
      <w:r w:rsidR="00DC4310">
        <w:rPr>
          <w:rFonts w:hint="eastAsia"/>
        </w:rPr>
        <w:t>与</w:t>
      </w:r>
      <w:r w:rsidR="00DC4310">
        <w:t>上述</w:t>
      </w:r>
      <w:r w:rsidR="00DC4310">
        <w:rPr>
          <w:rFonts w:hint="eastAsia"/>
        </w:rPr>
        <w:t>两种</w:t>
      </w:r>
      <w:r w:rsidR="00DC4310">
        <w:t>建模</w:t>
      </w:r>
      <w:r w:rsidR="00DC4310">
        <w:rPr>
          <w:rFonts w:hint="eastAsia"/>
        </w:rPr>
        <w:t>方法</w:t>
      </w:r>
      <w:r w:rsidR="00DC4310">
        <w:t>相比</w:t>
      </w:r>
      <w:r w:rsidR="00DC4310">
        <w:rPr>
          <w:rFonts w:hint="eastAsia"/>
        </w:rPr>
        <w:t>，</w:t>
      </w:r>
      <w:r w:rsidR="00DC4310">
        <w:t>不但</w:t>
      </w:r>
      <w:r w:rsidR="00DC4310">
        <w:rPr>
          <w:rFonts w:hint="eastAsia"/>
        </w:rPr>
        <w:t>减轻</w:t>
      </w:r>
      <w:r w:rsidR="00DC4310">
        <w:t>了</w:t>
      </w:r>
      <w:r w:rsidR="00DC4310">
        <w:rPr>
          <w:rFonts w:hint="eastAsia"/>
        </w:rPr>
        <w:t>对高精度</w:t>
      </w:r>
      <w:r w:rsidR="00DC4310">
        <w:t>设备的</w:t>
      </w:r>
      <w:r w:rsidR="00DC4310">
        <w:rPr>
          <w:rFonts w:hint="eastAsia"/>
        </w:rPr>
        <w:t>依赖</w:t>
      </w:r>
      <w:r w:rsidR="00DC4310">
        <w:t>程度</w:t>
      </w:r>
      <w:r w:rsidR="00DC4310">
        <w:rPr>
          <w:rFonts w:hint="eastAsia"/>
        </w:rPr>
        <w:t>，</w:t>
      </w:r>
      <w:r w:rsidR="00DC4310">
        <w:t>同时</w:t>
      </w:r>
      <w:r w:rsidR="00DC4310">
        <w:rPr>
          <w:rFonts w:hint="eastAsia"/>
        </w:rPr>
        <w:t>更容易</w:t>
      </w:r>
      <w:r w:rsidR="00DC4310">
        <w:t>普及</w:t>
      </w:r>
      <w:r w:rsidR="00DC4310">
        <w:rPr>
          <w:rFonts w:hint="eastAsia"/>
        </w:rPr>
        <w:t>大众</w:t>
      </w:r>
      <w:r w:rsidR="00DC4310">
        <w:t>用户</w:t>
      </w:r>
      <w:r w:rsidR="00DC4310">
        <w:rPr>
          <w:rFonts w:hint="eastAsia"/>
        </w:rPr>
        <w:t>。大多数基于</w:t>
      </w:r>
      <w:r w:rsidR="00DC4310">
        <w:t>图像的</w:t>
      </w:r>
      <w:r w:rsidR="00DC4310">
        <w:rPr>
          <w:rFonts w:hint="eastAsia"/>
        </w:rPr>
        <w:t>建模</w:t>
      </w:r>
      <w:r w:rsidR="00DC4310">
        <w:t>方法</w:t>
      </w:r>
      <w:r w:rsidR="00DC4310">
        <w:rPr>
          <w:rFonts w:hint="eastAsia"/>
        </w:rPr>
        <w:t>仅</w:t>
      </w:r>
      <w:r w:rsidR="00DC4310">
        <w:t>需要</w:t>
      </w:r>
      <w:r w:rsidR="00DC4310">
        <w:rPr>
          <w:rFonts w:hint="eastAsia"/>
        </w:rPr>
        <w:t>用户</w:t>
      </w:r>
      <w:r w:rsidR="00DC4310">
        <w:t>拍摄</w:t>
      </w:r>
      <w:r w:rsidR="00DC4310">
        <w:rPr>
          <w:rFonts w:hint="eastAsia"/>
        </w:rPr>
        <w:t>需要</w:t>
      </w:r>
      <w:r w:rsidR="00DC4310">
        <w:t>建模</w:t>
      </w:r>
      <w:r w:rsidR="00DC4310">
        <w:rPr>
          <w:rFonts w:hint="eastAsia"/>
        </w:rPr>
        <w:t>的物体</w:t>
      </w:r>
      <w:r w:rsidR="00B876F7">
        <w:t>照</w:t>
      </w:r>
      <w:r w:rsidR="00B876F7">
        <w:rPr>
          <w:rFonts w:hint="eastAsia"/>
        </w:rPr>
        <w:t>，</w:t>
      </w:r>
      <w:r w:rsidR="00B876F7">
        <w:t>从而</w:t>
      </w:r>
      <w:r w:rsidR="00B876F7">
        <w:rPr>
          <w:rFonts w:hint="eastAsia"/>
        </w:rPr>
        <w:t>建立</w:t>
      </w:r>
      <w:r w:rsidR="00B876F7">
        <w:t>该</w:t>
      </w:r>
      <w:r w:rsidR="00B876F7">
        <w:rPr>
          <w:rFonts w:hint="eastAsia"/>
        </w:rPr>
        <w:t>物体</w:t>
      </w:r>
      <w:r w:rsidR="00B876F7">
        <w:t>的</w:t>
      </w:r>
      <w:r w:rsidR="00B876F7">
        <w:rPr>
          <w:rFonts w:hint="eastAsia"/>
        </w:rPr>
        <w:t>三维</w:t>
      </w:r>
      <w:r w:rsidR="00B876F7">
        <w:t>模型</w:t>
      </w:r>
      <w:r w:rsidR="00B876F7">
        <w:rPr>
          <w:rFonts w:hint="eastAsia"/>
        </w:rPr>
        <w:t>，</w:t>
      </w:r>
      <w:r w:rsidR="00B876F7">
        <w:t>有些</w:t>
      </w:r>
      <w:r w:rsidR="00B876F7">
        <w:rPr>
          <w:rFonts w:hint="eastAsia"/>
        </w:rPr>
        <w:t>建模</w:t>
      </w:r>
      <w:r w:rsidR="00B876F7">
        <w:t>方法</w:t>
      </w:r>
      <w:r w:rsidR="00B876F7">
        <w:rPr>
          <w:rFonts w:hint="eastAsia"/>
        </w:rPr>
        <w:t>增加</w:t>
      </w:r>
      <w:r w:rsidR="00B876F7">
        <w:t>了</w:t>
      </w:r>
      <w:r w:rsidR="00B876F7">
        <w:rPr>
          <w:rFonts w:hint="eastAsia"/>
        </w:rPr>
        <w:t>简单</w:t>
      </w:r>
      <w:r w:rsidR="00B876F7">
        <w:t>的</w:t>
      </w:r>
      <w:r w:rsidR="00B876F7">
        <w:rPr>
          <w:rFonts w:hint="eastAsia"/>
        </w:rPr>
        <w:t>用户</w:t>
      </w:r>
      <w:r w:rsidR="00B876F7">
        <w:t>交互</w:t>
      </w:r>
      <w:r w:rsidR="00B876F7">
        <w:rPr>
          <w:rFonts w:hint="eastAsia"/>
        </w:rPr>
        <w:t>，</w:t>
      </w:r>
      <w:r w:rsidR="00B876F7">
        <w:t>从而</w:t>
      </w:r>
      <w:r w:rsidR="00B876F7">
        <w:rPr>
          <w:rFonts w:hint="eastAsia"/>
        </w:rPr>
        <w:t>建立</w:t>
      </w:r>
      <w:r w:rsidR="00B876F7">
        <w:t>更复杂</w:t>
      </w:r>
      <w:r w:rsidR="00B876F7">
        <w:rPr>
          <w:rFonts w:hint="eastAsia"/>
        </w:rPr>
        <w:t>更精确</w:t>
      </w:r>
      <w:r w:rsidR="00B876F7">
        <w:t>的</w:t>
      </w:r>
      <w:r w:rsidR="00B876F7">
        <w:rPr>
          <w:rFonts w:hint="eastAsia"/>
        </w:rPr>
        <w:t>三维</w:t>
      </w:r>
      <w:r w:rsidR="00B876F7">
        <w:t>模型</w:t>
      </w:r>
      <w:r w:rsidR="00B876F7">
        <w:rPr>
          <w:rFonts w:hint="eastAsia"/>
        </w:rPr>
        <w:t>。</w:t>
      </w:r>
      <w:r w:rsidR="00B876F7">
        <w:t>根据</w:t>
      </w:r>
      <w:r w:rsidR="00B876F7">
        <w:rPr>
          <w:rFonts w:hint="eastAsia"/>
        </w:rPr>
        <w:t>用户</w:t>
      </w:r>
      <w:r w:rsidR="00B876F7">
        <w:t>输入</w:t>
      </w:r>
      <w:r w:rsidR="00B876F7">
        <w:rPr>
          <w:rFonts w:hint="eastAsia"/>
        </w:rPr>
        <w:t>的照片</w:t>
      </w:r>
      <w:r w:rsidR="00B876F7">
        <w:t>数量</w:t>
      </w:r>
      <w:r w:rsidR="00B876F7">
        <w:rPr>
          <w:rFonts w:hint="eastAsia"/>
        </w:rPr>
        <w:t>不同</w:t>
      </w:r>
      <w:r w:rsidR="00B876F7">
        <w:t>，该</w:t>
      </w:r>
      <w:r w:rsidR="00B876F7">
        <w:rPr>
          <w:rFonts w:hint="eastAsia"/>
        </w:rPr>
        <w:t>方法分为</w:t>
      </w:r>
      <w:r w:rsidR="00B876F7">
        <w:t>基于</w:t>
      </w:r>
      <w:r w:rsidR="00B876F7">
        <w:rPr>
          <w:rFonts w:hint="eastAsia"/>
        </w:rPr>
        <w:t>多视角建模</w:t>
      </w:r>
      <w:r w:rsidR="00B876F7">
        <w:t>技术和基于</w:t>
      </w:r>
      <w:r w:rsidR="00B876F7">
        <w:rPr>
          <w:rFonts w:hint="eastAsia"/>
        </w:rPr>
        <w:t>单</w:t>
      </w:r>
      <w:r w:rsidR="00B876F7">
        <w:t>视角建模</w:t>
      </w:r>
      <w:r w:rsidR="00B876F7">
        <w:rPr>
          <w:rFonts w:hint="eastAsia"/>
        </w:rPr>
        <w:t>技术</w:t>
      </w:r>
      <w:r w:rsidR="00B876F7">
        <w:t>。基于</w:t>
      </w:r>
      <w:r w:rsidR="00B876F7">
        <w:rPr>
          <w:rFonts w:hint="eastAsia"/>
        </w:rPr>
        <w:t>单视角</w:t>
      </w:r>
      <w:r w:rsidR="00B876F7">
        <w:t>建模</w:t>
      </w:r>
      <w:r w:rsidR="00B876F7">
        <w:rPr>
          <w:rFonts w:hint="eastAsia"/>
        </w:rPr>
        <w:t>方法对于</w:t>
      </w:r>
      <w:r w:rsidR="00B876F7">
        <w:t>用户</w:t>
      </w:r>
      <w:r w:rsidR="00B876F7">
        <w:rPr>
          <w:rFonts w:hint="eastAsia"/>
        </w:rPr>
        <w:t>来说操作</w:t>
      </w:r>
      <w:r w:rsidR="00B876F7">
        <w:t>简单</w:t>
      </w:r>
      <w:r w:rsidR="00B876F7">
        <w:rPr>
          <w:rFonts w:hint="eastAsia"/>
        </w:rPr>
        <w:t>，但是</w:t>
      </w:r>
      <w:r w:rsidR="00B876F7">
        <w:t>因为</w:t>
      </w:r>
      <w:r w:rsidR="00B876F7">
        <w:rPr>
          <w:rFonts w:hint="eastAsia"/>
        </w:rPr>
        <w:t>遮挡</w:t>
      </w:r>
      <w:r w:rsidR="00B876F7">
        <w:t>原因，需要</w:t>
      </w:r>
      <w:r w:rsidR="00B876F7">
        <w:rPr>
          <w:rFonts w:hint="eastAsia"/>
        </w:rPr>
        <w:t>用户</w:t>
      </w:r>
      <w:r w:rsidR="00B876F7">
        <w:t>提供</w:t>
      </w:r>
      <w:r w:rsidR="00B876F7">
        <w:rPr>
          <w:rFonts w:hint="eastAsia"/>
        </w:rPr>
        <w:t>更多</w:t>
      </w:r>
      <w:r w:rsidR="00B876F7">
        <w:t>的</w:t>
      </w:r>
      <w:r w:rsidR="00B876F7">
        <w:rPr>
          <w:rFonts w:hint="eastAsia"/>
        </w:rPr>
        <w:t>物体</w:t>
      </w:r>
      <w:r w:rsidR="00B876F7">
        <w:t>信息</w:t>
      </w:r>
      <w:r w:rsidR="00B876F7">
        <w:rPr>
          <w:rFonts w:hint="eastAsia"/>
        </w:rPr>
        <w:t>或者</w:t>
      </w:r>
      <w:r w:rsidR="00B876F7">
        <w:t>系统通过</w:t>
      </w:r>
      <w:r w:rsidR="00B876F7">
        <w:rPr>
          <w:rFonts w:hint="eastAsia"/>
        </w:rPr>
        <w:t>模型</w:t>
      </w:r>
      <w:r w:rsidR="00B876F7">
        <w:t>数据</w:t>
      </w:r>
      <w:r w:rsidR="00B876F7">
        <w:rPr>
          <w:rFonts w:hint="eastAsia"/>
        </w:rPr>
        <w:t>库搜索</w:t>
      </w:r>
      <w:r w:rsidR="00B876F7">
        <w:t>到</w:t>
      </w:r>
      <w:r w:rsidR="00B876F7">
        <w:rPr>
          <w:rFonts w:hint="eastAsia"/>
        </w:rPr>
        <w:t>遮挡</w:t>
      </w:r>
      <w:r w:rsidR="00B876F7">
        <w:t>的</w:t>
      </w:r>
      <w:r w:rsidR="00B876F7">
        <w:rPr>
          <w:rFonts w:hint="eastAsia"/>
        </w:rPr>
        <w:t>物体</w:t>
      </w:r>
      <w:r w:rsidR="00B876F7">
        <w:t>信息</w:t>
      </w:r>
      <w:r w:rsidR="00B876F7">
        <w:rPr>
          <w:rFonts w:hint="eastAsia"/>
        </w:rPr>
        <w:t>。</w:t>
      </w:r>
      <w:r w:rsidR="00670C9F">
        <w:rPr>
          <w:rFonts w:hint="eastAsia"/>
        </w:rPr>
        <w:t>而基于多视角</w:t>
      </w:r>
      <w:r w:rsidR="008272F2">
        <w:rPr>
          <w:rFonts w:hint="eastAsia"/>
        </w:rPr>
        <w:t>建模</w:t>
      </w:r>
      <w:r w:rsidR="008272F2">
        <w:t>方法，</w:t>
      </w:r>
      <w:r w:rsidR="008272F2">
        <w:rPr>
          <w:rFonts w:hint="eastAsia"/>
        </w:rPr>
        <w:t>可以</w:t>
      </w:r>
      <w:r w:rsidR="008272F2">
        <w:t>尽可能</w:t>
      </w:r>
      <w:r w:rsidR="008272F2">
        <w:rPr>
          <w:rFonts w:hint="eastAsia"/>
        </w:rPr>
        <w:t>的覆盖</w:t>
      </w:r>
      <w:r w:rsidR="008272F2">
        <w:t>模型</w:t>
      </w:r>
      <w:r w:rsidR="008272F2">
        <w:rPr>
          <w:rFonts w:hint="eastAsia"/>
        </w:rPr>
        <w:t>的</w:t>
      </w:r>
      <w:r w:rsidR="008272F2">
        <w:t>所有表面</w:t>
      </w:r>
      <w:r w:rsidR="008272F2">
        <w:rPr>
          <w:rFonts w:hint="eastAsia"/>
        </w:rPr>
        <w:t>，但</w:t>
      </w:r>
      <w:r w:rsidR="008272F2">
        <w:t>引入</w:t>
      </w:r>
      <w:r w:rsidR="008272F2">
        <w:rPr>
          <w:rFonts w:hint="eastAsia"/>
        </w:rPr>
        <w:t>的问题</w:t>
      </w:r>
      <w:r w:rsidR="008272F2">
        <w:t>是</w:t>
      </w:r>
      <w:r w:rsidR="008272F2">
        <w:rPr>
          <w:rFonts w:hint="eastAsia"/>
        </w:rPr>
        <w:t>，</w:t>
      </w:r>
      <w:r w:rsidR="008272F2">
        <w:t>如何</w:t>
      </w:r>
      <w:r w:rsidR="008272F2">
        <w:rPr>
          <w:rFonts w:hint="eastAsia"/>
        </w:rPr>
        <w:t>融合</w:t>
      </w:r>
      <w:r w:rsidR="003D360A">
        <w:rPr>
          <w:rFonts w:hint="eastAsia"/>
        </w:rPr>
        <w:t>从</w:t>
      </w:r>
      <w:r w:rsidR="008272F2">
        <w:t>多个</w:t>
      </w:r>
      <w:r w:rsidR="008272F2">
        <w:rPr>
          <w:rFonts w:hint="eastAsia"/>
        </w:rPr>
        <w:t>视角</w:t>
      </w:r>
      <w:r w:rsidR="008272F2">
        <w:t>获取</w:t>
      </w:r>
      <w:r w:rsidR="008272F2">
        <w:rPr>
          <w:rFonts w:hint="eastAsia"/>
        </w:rPr>
        <w:t>的模型</w:t>
      </w:r>
      <w:r w:rsidR="008272F2">
        <w:t>信息</w:t>
      </w:r>
      <w:r w:rsidR="008272F2">
        <w:rPr>
          <w:rFonts w:hint="eastAsia"/>
        </w:rPr>
        <w:t>。</w:t>
      </w:r>
    </w:p>
    <w:p w:rsidR="003A270E" w:rsidRDefault="00766796" w:rsidP="00DA64D9">
      <w:pPr>
        <w:ind w:firstLine="480"/>
        <w:rPr>
          <w:lang w:val="en-GB"/>
        </w:rPr>
      </w:pPr>
      <w:r>
        <w:rPr>
          <w:rFonts w:hint="eastAsia"/>
          <w:lang w:val="en-GB"/>
        </w:rPr>
        <w:t>本章提出了一种基于多视角交互式的建模</w:t>
      </w:r>
      <w:r w:rsidR="00647ED5">
        <w:rPr>
          <w:rFonts w:hint="eastAsia"/>
          <w:lang w:val="en-GB"/>
        </w:rPr>
        <w:t>系统</w:t>
      </w:r>
      <w:r>
        <w:rPr>
          <w:rFonts w:hint="eastAsia"/>
          <w:lang w:val="en-GB"/>
        </w:rPr>
        <w:t>，该</w:t>
      </w:r>
      <w:r w:rsidR="00647ED5">
        <w:rPr>
          <w:rFonts w:hint="eastAsia"/>
          <w:lang w:val="en-GB"/>
        </w:rPr>
        <w:t>系统</w:t>
      </w:r>
      <w:r>
        <w:rPr>
          <w:rFonts w:hint="eastAsia"/>
          <w:lang w:val="en-GB"/>
        </w:rPr>
        <w:t>受到了</w:t>
      </w:r>
      <w:r>
        <w:rPr>
          <w:lang w:val="en-GB"/>
        </w:rPr>
        <w:t>Sinha</w:t>
      </w:r>
      <w:r w:rsidRPr="00766796">
        <w:rPr>
          <w:vertAlign w:val="superscript"/>
          <w:lang w:val="en-GB"/>
        </w:rPr>
        <w:fldChar w:fldCharType="begin"/>
      </w:r>
      <w:r w:rsidR="00D85CFD">
        <w:rPr>
          <w:vertAlign w:val="superscript"/>
          <w:lang w:val="en-GB"/>
        </w:rPr>
        <w:instrText xml:space="preserve"> ADDIN EN.CITE &lt;EndNote&gt;&lt;Cite&gt;&lt;Author&gt;Sinha&lt;/Author&gt;&lt;Year&gt;2008&lt;/Year&gt;&lt;RecNum&gt;53&lt;/RecNum&gt;&lt;DisplayText&gt;[6]&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Pr="00766796">
        <w:rPr>
          <w:vertAlign w:val="superscript"/>
          <w:lang w:val="en-GB"/>
        </w:rPr>
        <w:fldChar w:fldCharType="separate"/>
      </w:r>
      <w:r w:rsidR="00D85CFD">
        <w:rPr>
          <w:noProof/>
          <w:vertAlign w:val="superscript"/>
          <w:lang w:val="en-GB"/>
        </w:rPr>
        <w:t>[</w:t>
      </w:r>
      <w:hyperlink w:anchor="_ENREF_6" w:tooltip="Sinha, 2008 #53" w:history="1">
        <w:r w:rsidR="00B85D53">
          <w:rPr>
            <w:noProof/>
            <w:vertAlign w:val="superscript"/>
            <w:lang w:val="en-GB"/>
          </w:rPr>
          <w:t>6</w:t>
        </w:r>
      </w:hyperlink>
      <w:r w:rsidR="00D85CFD">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和</w:t>
      </w:r>
      <w:r>
        <w:rPr>
          <w:lang w:val="en-GB"/>
        </w:rPr>
        <w:t>Chen</w:t>
      </w:r>
      <w:r w:rsidRPr="00766796">
        <w:rPr>
          <w:vertAlign w:val="superscript"/>
          <w:lang w:val="en-GB"/>
        </w:rPr>
        <w:t xml:space="preserve"> </w:t>
      </w:r>
      <w:r w:rsidRPr="00766796">
        <w:rPr>
          <w:vertAlign w:val="superscript"/>
          <w:lang w:val="en-GB"/>
        </w:rPr>
        <w:fldChar w:fldCharType="begin"/>
      </w:r>
      <w:r w:rsidR="00D85CFD">
        <w:rPr>
          <w:vertAlign w:val="superscript"/>
          <w:lang w:val="en-GB"/>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66796">
        <w:rPr>
          <w:vertAlign w:val="superscript"/>
          <w:lang w:val="en-GB"/>
        </w:rPr>
        <w:fldChar w:fldCharType="separate"/>
      </w:r>
      <w:r w:rsidR="00D85CFD">
        <w:rPr>
          <w:noProof/>
          <w:vertAlign w:val="superscript"/>
          <w:lang w:val="en-GB"/>
        </w:rPr>
        <w:t>[</w:t>
      </w:r>
      <w:hyperlink w:anchor="_ENREF_5" w:tooltip="Chen, 2013 #52" w:history="1">
        <w:r w:rsidR="00B85D53">
          <w:rPr>
            <w:noProof/>
            <w:vertAlign w:val="superscript"/>
            <w:lang w:val="en-GB"/>
          </w:rPr>
          <w:t>5</w:t>
        </w:r>
      </w:hyperlink>
      <w:r w:rsidR="00D85CFD">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的启发，在单张图片上交互式建模。并且该</w:t>
      </w:r>
      <w:r w:rsidR="00647ED5">
        <w:rPr>
          <w:rFonts w:hint="eastAsia"/>
          <w:lang w:val="en-GB"/>
        </w:rPr>
        <w:t>系统</w:t>
      </w:r>
      <w:r>
        <w:rPr>
          <w:rFonts w:hint="eastAsia"/>
          <w:lang w:val="en-GB"/>
        </w:rPr>
        <w:t>操作简单，适用于普通用户，用户不需要用户了解复杂的三维建模知识。</w:t>
      </w:r>
      <w:r w:rsidR="00647ED5">
        <w:rPr>
          <w:rFonts w:hint="eastAsia"/>
          <w:lang w:val="en-GB"/>
        </w:rPr>
        <w:t>该建模系统的设计思想是图像中模型每个可见部件之间的几何关系来引导用户进行复杂的模型建模。目前，基于多视角的建模方法很多，例如文献</w:t>
      </w:r>
      <w:r w:rsidR="00647ED5">
        <w:rPr>
          <w:lang w:val="en-GB"/>
        </w:rPr>
        <w:fldChar w:fldCharType="begin"/>
      </w:r>
      <w:r w:rsidR="00D85CFD">
        <w:rPr>
          <w:lang w:val="en-GB"/>
        </w:rPr>
        <w:instrText xml:space="preserve"> ADDIN EN.CITE &lt;EndNote&gt;&lt;Cite&gt;&lt;Author&gt;Hartley&lt;/Author&gt;&lt;Year&gt;2000&lt;/Year&gt;&lt;RecNum&gt;54&lt;/RecNum&gt;&lt;DisplayText&gt;[7]&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647ED5">
        <w:rPr>
          <w:lang w:val="en-GB"/>
        </w:rPr>
        <w:fldChar w:fldCharType="separate"/>
      </w:r>
      <w:r w:rsidR="00D85CFD">
        <w:rPr>
          <w:noProof/>
          <w:lang w:val="en-GB"/>
        </w:rPr>
        <w:t>[</w:t>
      </w:r>
      <w:hyperlink w:anchor="_ENREF_7" w:tooltip="Hartley, 2000 #54" w:history="1">
        <w:r w:rsidR="00B85D53">
          <w:rPr>
            <w:noProof/>
            <w:lang w:val="en-GB"/>
          </w:rPr>
          <w:t>7</w:t>
        </w:r>
      </w:hyperlink>
      <w:r w:rsidR="00D85CFD">
        <w:rPr>
          <w:noProof/>
          <w:lang w:val="en-GB"/>
        </w:rPr>
        <w:t>]</w:t>
      </w:r>
      <w:r w:rsidR="00647ED5">
        <w:rPr>
          <w:lang w:val="en-GB"/>
        </w:rPr>
        <w:fldChar w:fldCharType="end"/>
      </w:r>
      <w:r w:rsidR="00647ED5">
        <w:rPr>
          <w:rFonts w:hint="eastAsia"/>
          <w:lang w:val="en-GB"/>
        </w:rPr>
        <w:t>和文献</w:t>
      </w:r>
      <w:r w:rsidR="00647ED5">
        <w:rPr>
          <w:lang w:val="en-GB"/>
        </w:rPr>
        <w:fldChar w:fldCharType="begin"/>
      </w:r>
      <w:r w:rsidR="00D85CFD">
        <w:rPr>
          <w:lang w:val="en-GB"/>
        </w:rPr>
        <w:instrText xml:space="preserve"> ADDIN EN.CITE &lt;EndNote&gt;&lt;Cite&gt;&lt;Author&gt;Seitz&lt;/Author&gt;&lt;Year&gt;2006&lt;/Year&gt;&lt;RecNum&gt;55&lt;/RecNum&gt;&lt;DisplayText&gt;[8]&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647ED5">
        <w:rPr>
          <w:lang w:val="en-GB"/>
        </w:rPr>
        <w:fldChar w:fldCharType="separate"/>
      </w:r>
      <w:r w:rsidR="00D85CFD">
        <w:rPr>
          <w:noProof/>
          <w:lang w:val="en-GB"/>
        </w:rPr>
        <w:t>[</w:t>
      </w:r>
      <w:hyperlink w:anchor="_ENREF_8" w:tooltip="Seitz, 2006 #55" w:history="1">
        <w:r w:rsidR="00B85D53">
          <w:rPr>
            <w:noProof/>
            <w:lang w:val="en-GB"/>
          </w:rPr>
          <w:t>8</w:t>
        </w:r>
      </w:hyperlink>
      <w:r w:rsidR="00D85CFD">
        <w:rPr>
          <w:noProof/>
          <w:lang w:val="en-GB"/>
        </w:rPr>
        <w:t>]</w:t>
      </w:r>
      <w:r w:rsidR="00647ED5">
        <w:rPr>
          <w:lang w:val="en-GB"/>
        </w:rPr>
        <w:fldChar w:fldCharType="end"/>
      </w:r>
      <w:r w:rsidR="00647ED5">
        <w:rPr>
          <w:lang w:val="en-GB"/>
        </w:rPr>
        <w:t>，</w:t>
      </w:r>
      <w:r w:rsidR="00647ED5">
        <w:rPr>
          <w:rFonts w:hint="eastAsia"/>
          <w:lang w:val="en-GB"/>
        </w:rPr>
        <w:t>但直接扩展这些</w:t>
      </w:r>
      <w:r w:rsidR="00F93CA8">
        <w:rPr>
          <w:rFonts w:hint="eastAsia"/>
          <w:lang w:val="en-GB"/>
        </w:rPr>
        <w:t>方</w:t>
      </w:r>
      <w:r w:rsidR="00F93CA8">
        <w:rPr>
          <w:rFonts w:hint="eastAsia"/>
          <w:lang w:val="en-GB"/>
        </w:rPr>
        <w:lastRenderedPageBreak/>
        <w:t>法，通过交互式构建高质量模型也是一件困难的事情。因为三维重建一个复杂的物体，该物体由</w:t>
      </w:r>
      <w:r w:rsidR="00D50884">
        <w:rPr>
          <w:rFonts w:hint="eastAsia"/>
          <w:lang w:val="en-GB"/>
        </w:rPr>
        <w:t>许多相互连接的部件组成，二维图像会存在大量的遮挡，并且模型中部件</w:t>
      </w:r>
      <w:r w:rsidR="00F93CA8">
        <w:rPr>
          <w:rFonts w:hint="eastAsia"/>
          <w:lang w:val="en-GB"/>
        </w:rPr>
        <w:t>间会有很强的</w:t>
      </w:r>
      <w:r w:rsidR="009F45D8">
        <w:rPr>
          <w:rFonts w:hint="eastAsia"/>
          <w:lang w:val="en-GB"/>
        </w:rPr>
        <w:t>几何拓扑</w:t>
      </w:r>
      <w:r w:rsidR="00F93CA8">
        <w:rPr>
          <w:rFonts w:hint="eastAsia"/>
          <w:lang w:val="en-GB"/>
        </w:rPr>
        <w:t>关系，这些关系增大了传统建模的方法的局限性，但同时也存在大量的模型信息值得算法去利用。</w:t>
      </w:r>
      <w:r w:rsidR="007D4BC7">
        <w:rPr>
          <w:rFonts w:hint="eastAsia"/>
          <w:lang w:val="en-GB"/>
        </w:rPr>
        <w:t>所以</w:t>
      </w:r>
      <w:r w:rsidR="00F93CA8">
        <w:rPr>
          <w:rFonts w:hint="eastAsia"/>
          <w:lang w:val="en-GB"/>
        </w:rPr>
        <w:t>，现有的基于多视角三维建模方法无法直接用于复杂的交互式建模系统中。</w:t>
      </w:r>
    </w:p>
    <w:p w:rsidR="00647ED5" w:rsidRDefault="00296207" w:rsidP="00DA64D9">
      <w:pPr>
        <w:ind w:firstLine="480"/>
        <w:rPr>
          <w:lang w:val="en-GB"/>
        </w:rPr>
      </w:pPr>
      <w:r>
        <w:rPr>
          <w:rFonts w:hint="eastAsia"/>
          <w:lang w:val="en-GB"/>
        </w:rPr>
        <w:t>本</w:t>
      </w:r>
      <w:r w:rsidR="009F45D8">
        <w:rPr>
          <w:rFonts w:hint="eastAsia"/>
          <w:lang w:val="en-GB"/>
        </w:rPr>
        <w:t>章主</w:t>
      </w:r>
      <w:r>
        <w:rPr>
          <w:rFonts w:hint="eastAsia"/>
          <w:lang w:val="en-GB"/>
        </w:rPr>
        <w:t>要贡献是</w:t>
      </w:r>
      <w:r w:rsidR="009F45D8">
        <w:rPr>
          <w:rFonts w:hint="eastAsia"/>
          <w:lang w:val="en-GB"/>
        </w:rPr>
        <w:t>开发了一种全新的基于多视角的交互式建模系统。该系统能够很好的解决上述的三维建模时模型的遮挡问题</w:t>
      </w:r>
      <w:r w:rsidR="009F45D8">
        <w:rPr>
          <w:lang w:val="en-GB"/>
        </w:rPr>
        <w:t>和</w:t>
      </w:r>
      <w:r w:rsidR="009F45D8">
        <w:rPr>
          <w:rFonts w:hint="eastAsia"/>
          <w:lang w:val="en-GB"/>
        </w:rPr>
        <w:t>复杂模型的</w:t>
      </w:r>
      <w:r w:rsidR="00D50884">
        <w:rPr>
          <w:rFonts w:hint="eastAsia"/>
          <w:lang w:val="en-GB"/>
        </w:rPr>
        <w:t>部件</w:t>
      </w:r>
      <w:r w:rsidR="009F45D8">
        <w:rPr>
          <w:rFonts w:hint="eastAsia"/>
          <w:lang w:val="en-GB"/>
        </w:rPr>
        <w:t>间的</w:t>
      </w:r>
      <w:r w:rsidR="009F45D8">
        <w:rPr>
          <w:lang w:val="en-GB"/>
        </w:rPr>
        <w:t>几何</w:t>
      </w:r>
      <w:r w:rsidR="009F45D8">
        <w:rPr>
          <w:rFonts w:hint="eastAsia"/>
          <w:lang w:val="en-GB"/>
        </w:rPr>
        <w:t>拓扑关系保存问题，从而得到精确的复杂物体的三维模型。</w:t>
      </w:r>
      <w:r w:rsidR="009F45D8">
        <w:rPr>
          <w:lang w:val="en-GB"/>
        </w:rPr>
        <w:t>具体</w:t>
      </w:r>
      <w:r w:rsidR="009F45D8">
        <w:rPr>
          <w:rFonts w:hint="eastAsia"/>
          <w:lang w:val="en-GB"/>
        </w:rPr>
        <w:t>贡献点</w:t>
      </w:r>
      <w:r w:rsidR="009F45D8">
        <w:rPr>
          <w:lang w:val="en-GB"/>
        </w:rPr>
        <w:t>如下</w:t>
      </w:r>
      <w:r w:rsidR="009F45D8">
        <w:rPr>
          <w:rFonts w:hint="eastAsia"/>
          <w:lang w:val="en-GB"/>
        </w:rPr>
        <w:t>：</w:t>
      </w:r>
    </w:p>
    <w:p w:rsidR="009F45D8" w:rsidRDefault="00860774" w:rsidP="00860774">
      <w:pPr>
        <w:pStyle w:val="af7"/>
        <w:numPr>
          <w:ilvl w:val="0"/>
          <w:numId w:val="30"/>
        </w:numPr>
        <w:ind w:left="0" w:firstLineChars="0" w:firstLine="480"/>
        <w:rPr>
          <w:lang w:val="en-GB"/>
        </w:rPr>
      </w:pPr>
      <w:r>
        <w:rPr>
          <w:rFonts w:hint="eastAsia"/>
          <w:lang w:val="en-GB"/>
        </w:rPr>
        <w:t>本建模系统扩展了基于草图建模（如文献</w:t>
      </w:r>
      <w:r w:rsidR="00BB48B4">
        <w:rPr>
          <w:lang w:val="en-GB"/>
        </w:rPr>
        <w:fldChar w:fldCharType="begin"/>
      </w:r>
      <w:r w:rsidR="00D85CFD">
        <w:rPr>
          <w:lang w:val="en-GB"/>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BB48B4">
        <w:rPr>
          <w:lang w:val="en-GB"/>
        </w:rPr>
        <w:fldChar w:fldCharType="separate"/>
      </w:r>
      <w:r w:rsidR="00D85CFD">
        <w:rPr>
          <w:noProof/>
          <w:lang w:val="en-GB"/>
        </w:rPr>
        <w:t>[</w:t>
      </w:r>
      <w:hyperlink w:anchor="_ENREF_5" w:tooltip="Chen, 2013 #52" w:history="1">
        <w:r w:rsidR="00B85D53">
          <w:rPr>
            <w:noProof/>
            <w:lang w:val="en-GB"/>
          </w:rPr>
          <w:t>5</w:t>
        </w:r>
      </w:hyperlink>
      <w:r w:rsidR="00D85CFD">
        <w:rPr>
          <w:noProof/>
          <w:lang w:val="en-GB"/>
        </w:rPr>
        <w:t>]</w:t>
      </w:r>
      <w:r w:rsidR="00BB48B4">
        <w:rPr>
          <w:lang w:val="en-GB"/>
        </w:rPr>
        <w:fldChar w:fldCharType="end"/>
      </w:r>
      <w:r>
        <w:rPr>
          <w:lang w:val="en-GB"/>
        </w:rPr>
        <w:t>）</w:t>
      </w:r>
      <w:r>
        <w:rPr>
          <w:rFonts w:hint="eastAsia"/>
          <w:lang w:val="en-GB"/>
        </w:rPr>
        <w:t>的方法对三维模型进行重建。通过交互式建模界面用户可以根据在每个</w:t>
      </w:r>
      <w:r w:rsidR="00D50884">
        <w:rPr>
          <w:rFonts w:hint="eastAsia"/>
          <w:lang w:val="en-GB"/>
        </w:rPr>
        <w:t>部件</w:t>
      </w:r>
      <w:r>
        <w:rPr>
          <w:rFonts w:hint="eastAsia"/>
          <w:lang w:val="en-GB"/>
        </w:rPr>
        <w:t>的可见视图下对</w:t>
      </w:r>
      <w:r w:rsidR="00D50884">
        <w:rPr>
          <w:rFonts w:hint="eastAsia"/>
          <w:lang w:val="en-GB"/>
        </w:rPr>
        <w:t>部件</w:t>
      </w:r>
      <w:r>
        <w:rPr>
          <w:rFonts w:hint="eastAsia"/>
          <w:lang w:val="en-GB"/>
        </w:rPr>
        <w:t>进行绘制，绘制的形状包括广义的圆柱体、长方体或复杂几何形状，系统会</w:t>
      </w:r>
      <w:r w:rsidR="00202F54">
        <w:rPr>
          <w:rFonts w:hint="eastAsia"/>
          <w:lang w:val="en-GB"/>
        </w:rPr>
        <w:t>通过内部集成的稀疏点云重建数据，</w:t>
      </w:r>
      <w:r w:rsidR="00B95547">
        <w:rPr>
          <w:rFonts w:hint="eastAsia"/>
          <w:lang w:val="en-GB"/>
        </w:rPr>
        <w:t>对</w:t>
      </w:r>
      <w:r>
        <w:rPr>
          <w:rFonts w:hint="eastAsia"/>
          <w:lang w:val="en-GB"/>
        </w:rPr>
        <w:t>用户绘制的草图</w:t>
      </w:r>
      <w:r w:rsidR="00B95547">
        <w:rPr>
          <w:rFonts w:hint="eastAsia"/>
          <w:lang w:val="en-GB"/>
        </w:rPr>
        <w:t>进行形状补全和</w:t>
      </w:r>
      <w:r w:rsidR="00BB48B4">
        <w:rPr>
          <w:rFonts w:hint="eastAsia"/>
          <w:lang w:val="en-GB"/>
        </w:rPr>
        <w:t>每个</w:t>
      </w:r>
      <w:r w:rsidR="00D50884">
        <w:rPr>
          <w:rFonts w:hint="eastAsia"/>
          <w:lang w:val="en-GB"/>
        </w:rPr>
        <w:t>部件</w:t>
      </w:r>
      <w:r w:rsidR="00BB48B4">
        <w:rPr>
          <w:rFonts w:hint="eastAsia"/>
          <w:lang w:val="en-GB"/>
        </w:rPr>
        <w:t>的</w:t>
      </w:r>
      <w:r w:rsidR="00B95547">
        <w:rPr>
          <w:rFonts w:hint="eastAsia"/>
          <w:lang w:val="en-GB"/>
        </w:rPr>
        <w:t>三维坐标优化。</w:t>
      </w:r>
      <w:r w:rsidR="00202F54">
        <w:rPr>
          <w:lang w:val="en-GB"/>
        </w:rPr>
        <w:t xml:space="preserve"> </w:t>
      </w:r>
    </w:p>
    <w:p w:rsidR="00860774" w:rsidRDefault="00930F27" w:rsidP="00930F27">
      <w:pPr>
        <w:pStyle w:val="af7"/>
        <w:numPr>
          <w:ilvl w:val="0"/>
          <w:numId w:val="30"/>
        </w:numPr>
        <w:ind w:left="0" w:firstLineChars="0" w:firstLine="480"/>
        <w:rPr>
          <w:lang w:val="en-GB"/>
        </w:rPr>
      </w:pPr>
      <w:r>
        <w:rPr>
          <w:rFonts w:hint="eastAsia"/>
          <w:lang w:val="en-GB"/>
        </w:rPr>
        <w:t>本系统提供了一种新颖的辅助操作，</w:t>
      </w:r>
      <w:r w:rsidR="005A1268">
        <w:rPr>
          <w:rFonts w:hint="eastAsia"/>
          <w:lang w:val="en-GB"/>
        </w:rPr>
        <w:t>通过建立已经重建的</w:t>
      </w:r>
      <w:r w:rsidR="00D50884">
        <w:rPr>
          <w:rFonts w:hint="eastAsia"/>
          <w:lang w:val="en-GB"/>
        </w:rPr>
        <w:t>部件</w:t>
      </w:r>
      <w:r w:rsidR="005A1268">
        <w:rPr>
          <w:rFonts w:hint="eastAsia"/>
          <w:lang w:val="en-GB"/>
        </w:rPr>
        <w:t>和正在绘制的</w:t>
      </w:r>
      <w:r w:rsidR="00D50884">
        <w:rPr>
          <w:rFonts w:hint="eastAsia"/>
          <w:lang w:val="en-GB"/>
        </w:rPr>
        <w:t>部件</w:t>
      </w:r>
      <w:r w:rsidR="005A1268">
        <w:rPr>
          <w:rFonts w:hint="eastAsia"/>
          <w:lang w:val="en-GB"/>
        </w:rPr>
        <w:t>之间几何关系约束，基于这些约束引导用户快速绘制需要被重建的新</w:t>
      </w:r>
      <w:r w:rsidR="00D50884">
        <w:rPr>
          <w:rFonts w:hint="eastAsia"/>
          <w:lang w:val="en-GB"/>
        </w:rPr>
        <w:t>部件</w:t>
      </w:r>
      <w:r w:rsidR="005A1268">
        <w:rPr>
          <w:rFonts w:hint="eastAsia"/>
          <w:lang w:val="en-GB"/>
        </w:rPr>
        <w:t>。</w:t>
      </w:r>
    </w:p>
    <w:p w:rsidR="00930F27" w:rsidRDefault="00091C22" w:rsidP="00930F27">
      <w:pPr>
        <w:pStyle w:val="af7"/>
        <w:numPr>
          <w:ilvl w:val="0"/>
          <w:numId w:val="30"/>
        </w:numPr>
        <w:ind w:left="0" w:firstLineChars="0" w:firstLine="480"/>
        <w:rPr>
          <w:lang w:val="en-GB"/>
        </w:rPr>
      </w:pPr>
      <w:r>
        <w:rPr>
          <w:rFonts w:hint="eastAsia"/>
          <w:lang w:val="en-GB"/>
        </w:rPr>
        <w:t>本系统提出了一种几何参数校准算法来优化用户的建模结果。该算法可以自动提取模型中</w:t>
      </w:r>
      <w:r w:rsidR="00D50884">
        <w:rPr>
          <w:rFonts w:hint="eastAsia"/>
          <w:lang w:val="en-GB"/>
        </w:rPr>
        <w:t>部件</w:t>
      </w:r>
      <w:r>
        <w:rPr>
          <w:rFonts w:hint="eastAsia"/>
          <w:lang w:val="en-GB"/>
        </w:rPr>
        <w:t>间的几何关系，如不同</w:t>
      </w:r>
      <w:r w:rsidR="00D50884">
        <w:rPr>
          <w:rFonts w:hint="eastAsia"/>
          <w:lang w:val="en-GB"/>
        </w:rPr>
        <w:t>部件</w:t>
      </w:r>
      <w:r>
        <w:rPr>
          <w:rFonts w:hint="eastAsia"/>
          <w:lang w:val="en-GB"/>
        </w:rPr>
        <w:t>的轮廓线和面之间的平行、正交，相切等几何关系，基于这些关系约束，优化建模结果。</w:t>
      </w:r>
      <w:r w:rsidR="0076214C">
        <w:rPr>
          <w:rFonts w:hint="eastAsia"/>
          <w:lang w:val="en-GB"/>
        </w:rPr>
        <w:t>该算法是一个独立的优化过程，并且加入了点云约束信息</w:t>
      </w:r>
      <w:r w:rsidR="00AF1654">
        <w:rPr>
          <w:rFonts w:hint="eastAsia"/>
          <w:lang w:val="en-GB"/>
        </w:rPr>
        <w:t>。</w:t>
      </w:r>
    </w:p>
    <w:p w:rsidR="002D2C15" w:rsidRPr="0002077A" w:rsidRDefault="00A54810" w:rsidP="0002077A">
      <w:pPr>
        <w:pStyle w:val="af7"/>
        <w:numPr>
          <w:ilvl w:val="0"/>
          <w:numId w:val="30"/>
        </w:numPr>
        <w:ind w:left="0" w:firstLineChars="0" w:firstLine="480"/>
        <w:rPr>
          <w:lang w:val="en-GB"/>
        </w:rPr>
      </w:pPr>
      <w:r>
        <w:rPr>
          <w:rFonts w:hint="eastAsia"/>
          <w:lang w:val="en-GB"/>
        </w:rPr>
        <w:t>本系统能够通过用户交互操作快速重建模型，根据实验显示，一个复杂的，普通用户可以在</w:t>
      </w:r>
      <w:r>
        <w:rPr>
          <w:rFonts w:hint="eastAsia"/>
          <w:lang w:val="en-GB"/>
        </w:rPr>
        <w:t>10</w:t>
      </w:r>
      <w:r>
        <w:rPr>
          <w:rFonts w:hint="eastAsia"/>
          <w:lang w:val="en-GB"/>
        </w:rPr>
        <w:t>至</w:t>
      </w:r>
      <w:r>
        <w:rPr>
          <w:rFonts w:hint="eastAsia"/>
          <w:lang w:val="en-GB"/>
        </w:rPr>
        <w:t>30</w:t>
      </w:r>
      <w:r>
        <w:rPr>
          <w:rFonts w:hint="eastAsia"/>
          <w:lang w:val="en-GB"/>
        </w:rPr>
        <w:t>分钟内进行精确模型重建。</w:t>
      </w:r>
    </w:p>
    <w:p w:rsidR="008239F0" w:rsidRDefault="001728EA" w:rsidP="008239F0">
      <w:pPr>
        <w:pStyle w:val="21"/>
        <w:rPr>
          <w:lang w:val="en-GB"/>
        </w:rPr>
      </w:pPr>
      <w:bookmarkStart w:id="20" w:name="_Toc507394573"/>
      <w:r>
        <w:rPr>
          <w:rFonts w:hint="eastAsia"/>
          <w:lang w:val="en-GB"/>
        </w:rPr>
        <w:t>相关</w:t>
      </w:r>
      <w:r w:rsidR="00612629">
        <w:rPr>
          <w:rFonts w:hint="eastAsia"/>
          <w:lang w:val="en-GB"/>
        </w:rPr>
        <w:t>背景</w:t>
      </w:r>
      <w:bookmarkEnd w:id="20"/>
    </w:p>
    <w:p w:rsidR="00612629" w:rsidRDefault="0002077A" w:rsidP="0002077A">
      <w:pPr>
        <w:pStyle w:val="31"/>
        <w:rPr>
          <w:lang w:val="en-GB"/>
        </w:rPr>
      </w:pPr>
      <w:bookmarkStart w:id="21" w:name="_Toc507394574"/>
      <w:r>
        <w:rPr>
          <w:rFonts w:hint="eastAsia"/>
          <w:lang w:val="en-GB"/>
        </w:rPr>
        <w:t>基于多视角的三维建模</w:t>
      </w:r>
      <w:bookmarkEnd w:id="21"/>
    </w:p>
    <w:p w:rsidR="00E27E38" w:rsidRDefault="006D36CA" w:rsidP="007030E6">
      <w:pPr>
        <w:ind w:firstLine="480"/>
      </w:pPr>
      <w:r w:rsidRPr="006D36CA">
        <w:rPr>
          <w:rFonts w:ascii="Calibri" w:hAnsi="Calibri"/>
          <w:szCs w:val="22"/>
          <w:lang w:val="en-GB"/>
        </w:rPr>
        <w:t>多视图三维建模的目标是从捕获的图像中创建完整的</w:t>
      </w:r>
      <w:r w:rsidRPr="006D36CA">
        <w:rPr>
          <w:rFonts w:ascii="Calibri" w:hAnsi="Calibri"/>
          <w:szCs w:val="22"/>
          <w:lang w:val="en-GB"/>
        </w:rPr>
        <w:t>3D</w:t>
      </w:r>
      <w:r w:rsidRPr="006D36CA">
        <w:rPr>
          <w:rFonts w:ascii="Calibri" w:hAnsi="Calibri"/>
          <w:szCs w:val="22"/>
          <w:lang w:val="en-GB"/>
        </w:rPr>
        <w:t>模型，其理论</w:t>
      </w:r>
      <w:r>
        <w:rPr>
          <w:rFonts w:ascii="Calibri" w:hAnsi="Calibri" w:hint="eastAsia"/>
          <w:szCs w:val="22"/>
          <w:lang w:val="en-GB"/>
        </w:rPr>
        <w:t>最早</w:t>
      </w:r>
      <w:r w:rsidR="007C1838">
        <w:rPr>
          <w:rFonts w:ascii="Calibri" w:hAnsi="Calibri"/>
          <w:szCs w:val="22"/>
          <w:lang w:val="en-GB"/>
        </w:rPr>
        <w:t>Hartley</w:t>
      </w:r>
      <w:r w:rsidR="007C1838" w:rsidRPr="007C1838">
        <w:rPr>
          <w:rFonts w:ascii="Calibri" w:hAnsi="Calibri"/>
          <w:szCs w:val="22"/>
          <w:vertAlign w:val="superscript"/>
          <w:lang w:val="en-GB"/>
        </w:rPr>
        <w:fldChar w:fldCharType="begin"/>
      </w:r>
      <w:r w:rsidR="00D85CFD">
        <w:rPr>
          <w:rFonts w:ascii="Calibri" w:hAnsi="Calibri"/>
          <w:szCs w:val="22"/>
          <w:vertAlign w:val="superscript"/>
          <w:lang w:val="en-GB"/>
        </w:rPr>
        <w:instrText xml:space="preserve"> ADDIN EN.CITE &lt;EndNote&gt;&lt;Cite&gt;&lt;Author&gt;Hartley&lt;/Author&gt;&lt;Year&gt;2000&lt;/Year&gt;&lt;RecNum&gt;54&lt;/RecNum&gt;&lt;DisplayText&gt;[7]&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7C1838" w:rsidRPr="007C1838">
        <w:rPr>
          <w:rFonts w:ascii="Calibri" w:hAnsi="Calibri"/>
          <w:szCs w:val="22"/>
          <w:vertAlign w:val="superscript"/>
          <w:lang w:val="en-GB"/>
        </w:rPr>
        <w:fldChar w:fldCharType="separate"/>
      </w:r>
      <w:r w:rsidR="00D85CFD">
        <w:rPr>
          <w:rFonts w:ascii="Calibri" w:hAnsi="Calibri"/>
          <w:noProof/>
          <w:szCs w:val="22"/>
          <w:vertAlign w:val="superscript"/>
          <w:lang w:val="en-GB"/>
        </w:rPr>
        <w:t>[</w:t>
      </w:r>
      <w:hyperlink w:anchor="_ENREF_7" w:tooltip="Hartley, 2000 #54" w:history="1">
        <w:r w:rsidR="00B85D53">
          <w:rPr>
            <w:rFonts w:ascii="Calibri" w:hAnsi="Calibri"/>
            <w:noProof/>
            <w:szCs w:val="22"/>
            <w:vertAlign w:val="superscript"/>
            <w:lang w:val="en-GB"/>
          </w:rPr>
          <w:t>7</w:t>
        </w:r>
      </w:hyperlink>
      <w:r w:rsidR="00D85CFD">
        <w:rPr>
          <w:rFonts w:ascii="Calibri" w:hAnsi="Calibri"/>
          <w:noProof/>
          <w:szCs w:val="22"/>
          <w:vertAlign w:val="superscript"/>
          <w:lang w:val="en-GB"/>
        </w:rPr>
        <w:t>]</w:t>
      </w:r>
      <w:r w:rsidR="007C1838" w:rsidRPr="007C1838">
        <w:rPr>
          <w:rFonts w:ascii="Calibri" w:hAnsi="Calibri"/>
          <w:szCs w:val="22"/>
          <w:vertAlign w:val="superscript"/>
          <w:lang w:val="en-GB"/>
        </w:rPr>
        <w:fldChar w:fldCharType="end"/>
      </w:r>
      <w:r w:rsidR="007C1838">
        <w:rPr>
          <w:rFonts w:ascii="Calibri" w:hAnsi="Calibri" w:hint="eastAsia"/>
          <w:szCs w:val="22"/>
          <w:lang w:val="en-GB"/>
        </w:rPr>
        <w:t>等人</w:t>
      </w:r>
      <w:r w:rsidR="001C0659">
        <w:rPr>
          <w:rFonts w:ascii="Calibri" w:hAnsi="Calibri" w:hint="eastAsia"/>
          <w:szCs w:val="22"/>
          <w:lang w:val="en-GB"/>
        </w:rPr>
        <w:t>在文献中</w:t>
      </w:r>
      <w:r>
        <w:rPr>
          <w:rFonts w:ascii="Calibri" w:hAnsi="Calibri" w:hint="eastAsia"/>
          <w:szCs w:val="22"/>
          <w:lang w:val="en-GB"/>
        </w:rPr>
        <w:t>进行</w:t>
      </w:r>
      <w:r w:rsidRPr="006D36CA">
        <w:rPr>
          <w:rFonts w:ascii="Calibri" w:hAnsi="Calibri"/>
          <w:szCs w:val="22"/>
          <w:lang w:val="en-GB"/>
        </w:rPr>
        <w:t>了严格的表述。</w:t>
      </w:r>
      <w:r w:rsidR="007C1838">
        <w:rPr>
          <w:rFonts w:ascii="Calibri" w:hAnsi="Calibri" w:hint="eastAsia"/>
          <w:szCs w:val="22"/>
          <w:lang w:val="en-GB"/>
        </w:rPr>
        <w:t>Seitz</w:t>
      </w:r>
      <w:r w:rsidR="00D81711" w:rsidRPr="00D81711">
        <w:rPr>
          <w:rFonts w:ascii="Calibri" w:hAnsi="Calibri"/>
          <w:szCs w:val="22"/>
          <w:vertAlign w:val="superscript"/>
          <w:lang w:val="en-GB"/>
        </w:rPr>
        <w:fldChar w:fldCharType="begin"/>
      </w:r>
      <w:r w:rsidR="00D85CFD">
        <w:rPr>
          <w:rFonts w:ascii="Calibri" w:hAnsi="Calibri"/>
          <w:szCs w:val="22"/>
          <w:vertAlign w:val="superscript"/>
          <w:lang w:val="en-GB"/>
        </w:rPr>
        <w:instrText xml:space="preserve"> ADDIN EN.CITE &lt;EndNote&gt;&lt;Cite&gt;&lt;Author&gt;Seitz&lt;/Author&gt;&lt;Year&gt;2006&lt;/Year&gt;&lt;RecNum&gt;55&lt;/RecNum&gt;&lt;DisplayText&gt;[8]&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D81711" w:rsidRPr="00D81711">
        <w:rPr>
          <w:rFonts w:ascii="Calibri" w:hAnsi="Calibri"/>
          <w:szCs w:val="22"/>
          <w:vertAlign w:val="superscript"/>
          <w:lang w:val="en-GB"/>
        </w:rPr>
        <w:fldChar w:fldCharType="separate"/>
      </w:r>
      <w:r w:rsidR="00D85CFD">
        <w:rPr>
          <w:rFonts w:ascii="Calibri" w:hAnsi="Calibri"/>
          <w:noProof/>
          <w:szCs w:val="22"/>
          <w:vertAlign w:val="superscript"/>
          <w:lang w:val="en-GB"/>
        </w:rPr>
        <w:t>[</w:t>
      </w:r>
      <w:hyperlink w:anchor="_ENREF_8" w:tooltip="Seitz, 2006 #55" w:history="1">
        <w:r w:rsidR="00B85D53">
          <w:rPr>
            <w:rFonts w:ascii="Calibri" w:hAnsi="Calibri"/>
            <w:noProof/>
            <w:szCs w:val="22"/>
            <w:vertAlign w:val="superscript"/>
            <w:lang w:val="en-GB"/>
          </w:rPr>
          <w:t>8</w:t>
        </w:r>
      </w:hyperlink>
      <w:r w:rsidR="00D85CFD">
        <w:rPr>
          <w:rFonts w:ascii="Calibri" w:hAnsi="Calibri"/>
          <w:noProof/>
          <w:szCs w:val="22"/>
          <w:vertAlign w:val="superscript"/>
          <w:lang w:val="en-GB"/>
        </w:rPr>
        <w:t>]</w:t>
      </w:r>
      <w:r w:rsidR="00D81711" w:rsidRPr="00D81711">
        <w:rPr>
          <w:rFonts w:ascii="Calibri" w:hAnsi="Calibri"/>
          <w:szCs w:val="22"/>
          <w:vertAlign w:val="superscript"/>
          <w:lang w:val="en-GB"/>
        </w:rPr>
        <w:fldChar w:fldCharType="end"/>
      </w:r>
      <w:r w:rsidR="007C1838">
        <w:rPr>
          <w:rFonts w:ascii="Calibri" w:hAnsi="Calibri" w:hint="eastAsia"/>
          <w:szCs w:val="22"/>
          <w:lang w:val="en-GB"/>
        </w:rPr>
        <w:t>等人</w:t>
      </w:r>
      <w:r w:rsidR="00E27E38">
        <w:rPr>
          <w:rFonts w:ascii="Calibri" w:hAnsi="Calibri" w:hint="eastAsia"/>
          <w:szCs w:val="22"/>
          <w:lang w:val="en-GB"/>
        </w:rPr>
        <w:t>对多种基于多视角建模方法进行了定量的评估。总的来说，主流的</w:t>
      </w:r>
      <w:r w:rsidR="00D81711">
        <w:rPr>
          <w:rFonts w:ascii="Calibri" w:hAnsi="Calibri" w:hint="eastAsia"/>
          <w:szCs w:val="22"/>
          <w:lang w:val="en-GB"/>
        </w:rPr>
        <w:t>基于</w:t>
      </w:r>
      <w:r w:rsidR="00E27E38">
        <w:rPr>
          <w:rFonts w:ascii="Calibri" w:hAnsi="Calibri" w:hint="eastAsia"/>
          <w:szCs w:val="22"/>
          <w:lang w:val="en-GB"/>
        </w:rPr>
        <w:t>多视角三维建模方法主要包含三个步骤：</w:t>
      </w:r>
      <w:r w:rsidR="007030E6">
        <w:rPr>
          <w:rFonts w:ascii="Calibri" w:hAnsi="Calibri" w:hint="eastAsia"/>
          <w:szCs w:val="22"/>
          <w:lang w:val="en-GB"/>
        </w:rPr>
        <w:t>首先是</w:t>
      </w:r>
      <w:r w:rsidR="007030E6">
        <w:rPr>
          <w:rFonts w:hint="eastAsia"/>
          <w:lang w:val="en-GB"/>
        </w:rPr>
        <w:t>摄像机标定，</w:t>
      </w:r>
      <w:r w:rsidR="007030E6">
        <w:rPr>
          <w:rFonts w:hint="eastAsia"/>
          <w:lang w:val="en-GB"/>
        </w:rPr>
        <w:t>Zhang</w:t>
      </w:r>
      <w:r w:rsidR="009F3A0E" w:rsidRPr="00B5368C">
        <w:rPr>
          <w:vertAlign w:val="superscript"/>
          <w:lang w:val="en-GB"/>
        </w:rPr>
        <w:fldChar w:fldCharType="begin"/>
      </w:r>
      <w:r w:rsidR="00D85CFD">
        <w:rPr>
          <w:vertAlign w:val="superscript"/>
          <w:lang w:val="en-GB"/>
        </w:rPr>
        <w:instrText xml:space="preserve"> ADDIN EN.CITE &lt;EndNote&gt;&lt;Cite&gt;&lt;Author&gt;Zhang&lt;/Author&gt;&lt;Year&gt;2000&lt;/Year&gt;&lt;RecNum&gt;57&lt;/RecNum&gt;&lt;DisplayText&gt;[9]&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9F3A0E" w:rsidRPr="00B5368C">
        <w:rPr>
          <w:vertAlign w:val="superscript"/>
          <w:lang w:val="en-GB"/>
        </w:rPr>
        <w:fldChar w:fldCharType="separate"/>
      </w:r>
      <w:r w:rsidR="00D85CFD">
        <w:rPr>
          <w:noProof/>
          <w:vertAlign w:val="superscript"/>
          <w:lang w:val="en-GB"/>
        </w:rPr>
        <w:t>[</w:t>
      </w:r>
      <w:hyperlink w:anchor="_ENREF_9" w:tooltip="Zhang, 2000 #57" w:history="1">
        <w:r w:rsidR="00B85D53">
          <w:rPr>
            <w:noProof/>
            <w:vertAlign w:val="superscript"/>
            <w:lang w:val="en-GB"/>
          </w:rPr>
          <w:t>9</w:t>
        </w:r>
      </w:hyperlink>
      <w:r w:rsidR="00D85CFD">
        <w:rPr>
          <w:noProof/>
          <w:vertAlign w:val="superscript"/>
          <w:lang w:val="en-GB"/>
        </w:rPr>
        <w:t>]</w:t>
      </w:r>
      <w:r w:rsidR="009F3A0E" w:rsidRPr="00B5368C">
        <w:rPr>
          <w:vertAlign w:val="superscript"/>
          <w:lang w:val="en-GB"/>
        </w:rPr>
        <w:fldChar w:fldCharType="end"/>
      </w:r>
      <w:r w:rsidR="007030E6">
        <w:rPr>
          <w:rFonts w:hint="eastAsia"/>
          <w:lang w:val="en-GB"/>
        </w:rPr>
        <w:t>等人通过拍摄标定板自动计算出照相机的内参</w:t>
      </w:r>
      <w:r w:rsidR="008027B1">
        <w:rPr>
          <w:rFonts w:hint="eastAsia"/>
          <w:lang w:val="en-GB"/>
        </w:rPr>
        <w:t>数</w:t>
      </w:r>
      <w:r w:rsidR="007030E6">
        <w:rPr>
          <w:rFonts w:hint="eastAsia"/>
          <w:lang w:val="en-GB"/>
        </w:rPr>
        <w:t>和</w:t>
      </w:r>
      <w:r w:rsidR="008027B1">
        <w:rPr>
          <w:rFonts w:hint="eastAsia"/>
          <w:lang w:val="en-GB"/>
        </w:rPr>
        <w:t>外参数，</w:t>
      </w:r>
      <w:r w:rsidR="007030E6">
        <w:rPr>
          <w:rFonts w:hint="eastAsia"/>
          <w:lang w:val="en-GB"/>
        </w:rPr>
        <w:t>Song</w:t>
      </w:r>
      <w:r w:rsidR="009F3A0E" w:rsidRPr="00B5368C">
        <w:rPr>
          <w:vertAlign w:val="superscript"/>
          <w:lang w:val="en-GB"/>
        </w:rPr>
        <w:fldChar w:fldCharType="begin"/>
      </w:r>
      <w:r w:rsidR="00D85CFD">
        <w:rPr>
          <w:vertAlign w:val="superscript"/>
          <w:lang w:val="en-GB"/>
        </w:rPr>
        <w:instrText xml:space="preserve"> ADDIN EN.CITE &lt;EndNote&gt;&lt;Cite&gt;&lt;Author&gt;Song&lt;/Author&gt;&lt;Year&gt;2013&lt;/Year&gt;&lt;RecNum&gt;58&lt;/RecNum&gt;&lt;DisplayText&gt;[10]&lt;/DisplayText&gt;&lt;record&gt;&lt;rec-number&gt;58&lt;/rec-number&gt;&lt;foreign-keys&gt;&lt;key app="EN" db-id="sdawwts99w0wfaepv9r59zaxv00t0d9prrp0"&gt;58&lt;/key&gt;&lt;/foreign-keys&gt;&lt;ref-type name="Conference Proceedings"&gt;10&lt;/ref-type&gt;&lt;contributors&gt;&lt;authors&gt;&lt;author&gt;Song, Liming&lt;/author&gt;&lt;author&gt;Wu, Wenfu&lt;/author&gt;&lt;author&gt;Guo, Junrong&lt;/author&gt;&lt;author&gt;Li, Xiuhua&lt;/author&gt;&lt;/authors&gt;&lt;/contributors&gt;&lt;titles&gt;&lt;title&gt;Survey on Camera Calibration Technique&lt;/title&gt;&lt;secondary-title&gt;International Conference on Intelligent Human-Machine Systems and Cybernetics&lt;/secondary-title&gt;&lt;/titles&gt;&lt;pages&gt;389-392&lt;/pages&gt;&lt;dates&gt;&lt;year&gt;2013&lt;/year&gt;&lt;/dates&gt;&lt;urls&gt;&lt;/urls&gt;&lt;/record&gt;&lt;/Cite&gt;&lt;/EndNote&gt;</w:instrText>
      </w:r>
      <w:r w:rsidR="009F3A0E" w:rsidRPr="00B5368C">
        <w:rPr>
          <w:vertAlign w:val="superscript"/>
          <w:lang w:val="en-GB"/>
        </w:rPr>
        <w:fldChar w:fldCharType="separate"/>
      </w:r>
      <w:r w:rsidR="00D85CFD">
        <w:rPr>
          <w:noProof/>
          <w:vertAlign w:val="superscript"/>
          <w:lang w:val="en-GB"/>
        </w:rPr>
        <w:t>[</w:t>
      </w:r>
      <w:hyperlink w:anchor="_ENREF_10" w:tooltip="Song, 2013 #58" w:history="1">
        <w:r w:rsidR="00B85D53">
          <w:rPr>
            <w:noProof/>
            <w:vertAlign w:val="superscript"/>
            <w:lang w:val="en-GB"/>
          </w:rPr>
          <w:t>10</w:t>
        </w:r>
      </w:hyperlink>
      <w:r w:rsidR="00D85CFD">
        <w:rPr>
          <w:noProof/>
          <w:vertAlign w:val="superscript"/>
          <w:lang w:val="en-GB"/>
        </w:rPr>
        <w:t>]</w:t>
      </w:r>
      <w:r w:rsidR="009F3A0E" w:rsidRPr="00B5368C">
        <w:rPr>
          <w:vertAlign w:val="superscript"/>
          <w:lang w:val="en-GB"/>
        </w:rPr>
        <w:fldChar w:fldCharType="end"/>
      </w:r>
      <w:r w:rsidR="008027B1">
        <w:rPr>
          <w:rFonts w:hint="eastAsia"/>
          <w:lang w:val="en-GB"/>
        </w:rPr>
        <w:t>等人评估了多种摄像机标定的方法；</w:t>
      </w:r>
      <w:r w:rsidR="009C49BF">
        <w:rPr>
          <w:rFonts w:hint="eastAsia"/>
          <w:lang w:val="en-GB"/>
        </w:rPr>
        <w:t>其次是建立多</w:t>
      </w:r>
      <w:r w:rsidR="009F3A0E">
        <w:rPr>
          <w:rFonts w:hint="eastAsia"/>
          <w:lang w:val="en-GB"/>
        </w:rPr>
        <w:t>视角下</w:t>
      </w:r>
      <w:r w:rsidR="009C49BF">
        <w:rPr>
          <w:rFonts w:hint="eastAsia"/>
          <w:lang w:val="en-GB"/>
        </w:rPr>
        <w:lastRenderedPageBreak/>
        <w:t>图像</w:t>
      </w:r>
      <w:r w:rsidR="00CB5DAC">
        <w:rPr>
          <w:rFonts w:hint="eastAsia"/>
          <w:lang w:val="en-GB"/>
        </w:rPr>
        <w:t>之间的</w:t>
      </w:r>
      <w:r w:rsidR="009C49BF">
        <w:rPr>
          <w:rFonts w:hint="eastAsia"/>
          <w:lang w:val="en-GB"/>
        </w:rPr>
        <w:t>稠密对应关系，</w:t>
      </w:r>
      <w:r w:rsidR="000C667B">
        <w:rPr>
          <w:lang w:val="en-GB"/>
        </w:rPr>
        <w:t>Furukawa</w:t>
      </w:r>
      <w:r w:rsidR="009F3A0E" w:rsidRPr="00B5368C">
        <w:rPr>
          <w:vertAlign w:val="superscript"/>
          <w:lang w:val="en-GB"/>
        </w:rPr>
        <w:fldChar w:fldCharType="begin"/>
      </w:r>
      <w:r w:rsidR="00D85CFD">
        <w:rPr>
          <w:vertAlign w:val="superscript"/>
          <w:lang w:val="en-GB"/>
        </w:rPr>
        <w:instrText xml:space="preserve"> ADDIN EN.CITE &lt;EndNote&gt;&lt;Cite&gt;&lt;Author&gt;Furukawa&lt;/Author&gt;&lt;Year&gt;2007&lt;/Year&gt;&lt;RecNum&gt;59&lt;/RecNum&gt;&lt;DisplayText&gt;[11]&lt;/DisplayText&gt;&lt;record&gt;&lt;rec-number&gt;59&lt;/rec-number&gt;&lt;foreign-keys&gt;&lt;key app="EN" db-id="sdawwts99w0wfaepv9r59zaxv00t0d9prrp0"&gt;59&lt;/key&gt;&lt;/foreign-keys&gt;&lt;ref-type name="Conference Proceedings"&gt;10&lt;/ref-type&gt;&lt;contributors&gt;&lt;authors&gt;&lt;author&gt;Furukawa, Yasutaka&lt;/author&gt;&lt;author&gt;Ponce, Jean&lt;/author&gt;&lt;/authors&gt;&lt;/contributors&gt;&lt;titles&gt;&lt;title&gt;Accurate, Dense, and Robust Multi-View Stereopsis&lt;/title&gt;&lt;secondary-title&gt;Computer Vision and Pattern Recognition, 2007. CVPR &amp;apos;07. IEEE Conference on&lt;/secondary-title&gt;&lt;/titles&gt;&lt;pages&gt;1-8&lt;/pages&gt;&lt;dates&gt;&lt;year&gt;2007&lt;/year&gt;&lt;/dates&gt;&lt;urls&gt;&lt;/urls&gt;&lt;/record&gt;&lt;/Cite&gt;&lt;/EndNote&gt;</w:instrText>
      </w:r>
      <w:r w:rsidR="009F3A0E" w:rsidRPr="00B5368C">
        <w:rPr>
          <w:vertAlign w:val="superscript"/>
          <w:lang w:val="en-GB"/>
        </w:rPr>
        <w:fldChar w:fldCharType="separate"/>
      </w:r>
      <w:r w:rsidR="00D85CFD">
        <w:rPr>
          <w:noProof/>
          <w:vertAlign w:val="superscript"/>
          <w:lang w:val="en-GB"/>
        </w:rPr>
        <w:t>[</w:t>
      </w:r>
      <w:hyperlink w:anchor="_ENREF_11" w:tooltip="Furukawa, 2007 #59" w:history="1">
        <w:r w:rsidR="00B85D53">
          <w:rPr>
            <w:noProof/>
            <w:vertAlign w:val="superscript"/>
            <w:lang w:val="en-GB"/>
          </w:rPr>
          <w:t>11</w:t>
        </w:r>
      </w:hyperlink>
      <w:r w:rsidR="00D85CFD">
        <w:rPr>
          <w:noProof/>
          <w:vertAlign w:val="superscript"/>
          <w:lang w:val="en-GB"/>
        </w:rPr>
        <w:t>]</w:t>
      </w:r>
      <w:r w:rsidR="009F3A0E" w:rsidRPr="00B5368C">
        <w:rPr>
          <w:vertAlign w:val="superscript"/>
          <w:lang w:val="en-GB"/>
        </w:rPr>
        <w:fldChar w:fldCharType="end"/>
      </w:r>
      <w:r w:rsidR="000C667B">
        <w:rPr>
          <w:rFonts w:hint="eastAsia"/>
          <w:lang w:val="en-GB"/>
        </w:rPr>
        <w:t>等人通过建立稠密的</w:t>
      </w:r>
      <w:r w:rsidR="00745C2C">
        <w:rPr>
          <w:rFonts w:hint="eastAsia"/>
        </w:rPr>
        <w:t>多视角下图像间</w:t>
      </w:r>
      <w:r w:rsidR="00F66F92">
        <w:rPr>
          <w:rFonts w:hint="eastAsia"/>
          <w:lang w:val="en-GB"/>
        </w:rPr>
        <w:t>矩形面片对应关系进行三维重建，</w:t>
      </w:r>
      <w:r w:rsidR="00F66F92">
        <w:rPr>
          <w:lang w:val="en-GB"/>
        </w:rPr>
        <w:t>Valgaerts</w:t>
      </w:r>
      <w:r w:rsidR="009F3A0E" w:rsidRPr="00B5368C">
        <w:rPr>
          <w:vertAlign w:val="superscript"/>
          <w:lang w:val="en-GB"/>
        </w:rPr>
        <w:fldChar w:fldCharType="begin"/>
      </w:r>
      <w:r w:rsidR="00D85CFD">
        <w:rPr>
          <w:vertAlign w:val="superscript"/>
          <w:lang w:val="en-GB"/>
        </w:rPr>
        <w:instrText xml:space="preserve"> ADDIN EN.CITE &lt;EndNote&gt;&lt;Cite&gt;&lt;Author&gt;Valgaerts&lt;/Author&gt;&lt;Year&gt;2012&lt;/Year&gt;&lt;RecNum&gt;62&lt;/RecNum&gt;&lt;DisplayText&gt;[12]&lt;/DisplayText&gt;&lt;record&gt;&lt;rec-number&gt;62&lt;/rec-number&gt;&lt;foreign-keys&gt;&lt;key app="EN" db-id="sdawwts99w0wfaepv9r59zaxv00t0d9prrp0"&gt;62&lt;/key&gt;&lt;/foreign-keys&gt;&lt;ref-type name="Journal Article"&gt;17&lt;/ref-type&gt;&lt;contributors&gt;&lt;authors&gt;&lt;author&gt;Valgaerts, Levi&lt;/author&gt;&lt;author&gt;Mainberger, Markus&lt;/author&gt;&lt;author&gt;Weickert, Joachim&lt;/author&gt;&lt;/authors&gt;&lt;/contributors&gt;&lt;titles&gt;&lt;title&gt;Dense versus Sparse Approaches for Estimating the Fundamental Matrix&lt;/title&gt;&lt;secondary-title&gt;International Journal of Computer Vision&lt;/secondary-title&gt;&lt;/titles&gt;&lt;periodical&gt;&lt;full-title&gt;International Journal of Computer Vision&lt;/full-title&gt;&lt;/periodical&gt;&lt;pages&gt;212-234&lt;/pages&gt;&lt;volume&gt;96&lt;/volume&gt;&lt;number&gt;2&lt;/number&gt;&lt;dates&gt;&lt;year&gt;2012&lt;/year&gt;&lt;/dates&gt;&lt;urls&gt;&lt;/urls&gt;&lt;/record&gt;&lt;/Cite&gt;&lt;/EndNote&gt;</w:instrText>
      </w:r>
      <w:r w:rsidR="009F3A0E" w:rsidRPr="00B5368C">
        <w:rPr>
          <w:vertAlign w:val="superscript"/>
          <w:lang w:val="en-GB"/>
        </w:rPr>
        <w:fldChar w:fldCharType="separate"/>
      </w:r>
      <w:r w:rsidR="00D85CFD">
        <w:rPr>
          <w:noProof/>
          <w:vertAlign w:val="superscript"/>
          <w:lang w:val="en-GB"/>
        </w:rPr>
        <w:t>[</w:t>
      </w:r>
      <w:hyperlink w:anchor="_ENREF_12" w:tooltip="Valgaerts, 2012 #62" w:history="1">
        <w:r w:rsidR="00B85D53">
          <w:rPr>
            <w:noProof/>
            <w:vertAlign w:val="superscript"/>
            <w:lang w:val="en-GB"/>
          </w:rPr>
          <w:t>12</w:t>
        </w:r>
      </w:hyperlink>
      <w:r w:rsidR="00D85CFD">
        <w:rPr>
          <w:noProof/>
          <w:vertAlign w:val="superscript"/>
          <w:lang w:val="en-GB"/>
        </w:rPr>
        <w:t>]</w:t>
      </w:r>
      <w:r w:rsidR="009F3A0E" w:rsidRPr="00B5368C">
        <w:rPr>
          <w:vertAlign w:val="superscript"/>
          <w:lang w:val="en-GB"/>
        </w:rPr>
        <w:fldChar w:fldCharType="end"/>
      </w:r>
      <w:r w:rsidR="00F1707A">
        <w:rPr>
          <w:lang w:val="en-GB"/>
        </w:rPr>
        <w:t>等人</w:t>
      </w:r>
      <w:r w:rsidR="009F3A0E">
        <w:rPr>
          <w:rFonts w:hint="eastAsia"/>
          <w:lang w:val="en-GB"/>
        </w:rPr>
        <w:t>通过计算稠密光流得到</w:t>
      </w:r>
      <w:r w:rsidR="00267A71">
        <w:rPr>
          <w:rFonts w:hint="eastAsia"/>
        </w:rPr>
        <w:t>多视角下图像间</w:t>
      </w:r>
      <w:r w:rsidR="009F3A0E">
        <w:rPr>
          <w:rFonts w:hint="eastAsia"/>
          <w:lang w:val="en-GB"/>
        </w:rPr>
        <w:t>的对应关系，</w:t>
      </w:r>
      <w:hyperlink r:id="rId59" w:tgtFrame="_blank" w:history="1">
        <w:r w:rsidR="009F3A0E" w:rsidRPr="009F3A0E">
          <w:rPr>
            <w:lang w:val="en-GB"/>
          </w:rPr>
          <w:t>Ahmadabadian</w:t>
        </w:r>
      </w:hyperlink>
      <w:r w:rsidR="009F3A0E" w:rsidRPr="00B5368C">
        <w:rPr>
          <w:vertAlign w:val="superscript"/>
        </w:rPr>
        <w:fldChar w:fldCharType="begin"/>
      </w:r>
      <w:r w:rsidR="00D85CFD">
        <w:rPr>
          <w:vertAlign w:val="superscript"/>
        </w:rPr>
        <w:instrText xml:space="preserve"> ADDIN EN.CITE &lt;EndNote&gt;&lt;Cite&gt;&lt;Author&gt;Ahmadabadian&lt;/Author&gt;&lt;Year&gt;2013&lt;/Year&gt;&lt;RecNum&gt;60&lt;/RecNum&gt;&lt;DisplayText&gt;[13]&lt;/DisplayText&gt;&lt;record&gt;&lt;rec-number&gt;60&lt;/rec-number&gt;&lt;foreign-keys&gt;&lt;key app="EN" db-id="sdawwts99w0wfaepv9r59zaxv00t0d9prrp0"&gt;60&lt;/key&gt;&lt;/foreign-keys&gt;&lt;ref-type name="Journal Article"&gt;17&lt;/ref-type&gt;&lt;contributors&gt;&lt;authors&gt;&lt;author&gt;Ahmadabadian, Ali Hosseininaveh&lt;/author&gt;&lt;author&gt;Robson, Stuart&lt;/author&gt;&lt;author&gt;Boehm, Jan&lt;/author&gt;&lt;author&gt;Shortis, Mark&lt;/author&gt;&lt;author&gt;Wenzel, Konrad&lt;/author&gt;&lt;author&gt;Fritsch, Dieter&lt;/author&gt;&lt;/authors&gt;&lt;/contributors&gt;&lt;titles&gt;&lt;title&gt;A comparison of dense matching algorithms for scaled surface reconstruction using stereo camera rigs&lt;/title&gt;&lt;secondary-title&gt;Isprs Journal of Photogrammetry &amp;amp; Remote Sensing&lt;/secondary-title&gt;&lt;/titles&gt;&lt;periodical&gt;&lt;full-title&gt;Isprs Journal of Photogrammetry &amp;amp; Remote Sensing&lt;/full-title&gt;&lt;/periodical&gt;&lt;pages&gt;157-167&lt;/pages&gt;&lt;volume&gt;78&lt;/volume&gt;&lt;number&gt;4&lt;/number&gt;&lt;dates&gt;&lt;year&gt;2013&lt;/year&gt;&lt;/dates&gt;&lt;urls&gt;&lt;/urls&gt;&lt;/record&gt;&lt;/Cite&gt;&lt;/EndNote&gt;</w:instrText>
      </w:r>
      <w:r w:rsidR="009F3A0E" w:rsidRPr="00B5368C">
        <w:rPr>
          <w:vertAlign w:val="superscript"/>
        </w:rPr>
        <w:fldChar w:fldCharType="separate"/>
      </w:r>
      <w:r w:rsidR="00D85CFD">
        <w:rPr>
          <w:noProof/>
          <w:vertAlign w:val="superscript"/>
        </w:rPr>
        <w:t>[</w:t>
      </w:r>
      <w:hyperlink w:anchor="_ENREF_13" w:tooltip="Ahmadabadian, 2013 #60" w:history="1">
        <w:r w:rsidR="00B85D53">
          <w:rPr>
            <w:noProof/>
            <w:vertAlign w:val="superscript"/>
          </w:rPr>
          <w:t>13</w:t>
        </w:r>
      </w:hyperlink>
      <w:r w:rsidR="00D85CFD">
        <w:rPr>
          <w:noProof/>
          <w:vertAlign w:val="superscript"/>
        </w:rPr>
        <w:t>]</w:t>
      </w:r>
      <w:r w:rsidR="009F3A0E" w:rsidRPr="00B5368C">
        <w:rPr>
          <w:vertAlign w:val="superscript"/>
        </w:rPr>
        <w:fldChar w:fldCharType="end"/>
      </w:r>
      <w:r w:rsidR="009F3A0E">
        <w:rPr>
          <w:rFonts w:hint="eastAsia"/>
        </w:rPr>
        <w:t>等人利用多</w:t>
      </w:r>
      <w:r w:rsidR="00C31685">
        <w:rPr>
          <w:rFonts w:hint="eastAsia"/>
        </w:rPr>
        <w:t>视角下图像</w:t>
      </w:r>
      <w:r w:rsidR="009F3A0E">
        <w:rPr>
          <w:rFonts w:hint="eastAsia"/>
        </w:rPr>
        <w:t>间的对应关系进行多尺度重建</w:t>
      </w:r>
      <w:r w:rsidR="00B5368C">
        <w:rPr>
          <w:rFonts w:hint="eastAsia"/>
        </w:rPr>
        <w:t>；最后通过立体视觉中三角测量的方法计算出三维点坐标。</w:t>
      </w:r>
      <w:r w:rsidR="00A92300">
        <w:rPr>
          <w:rFonts w:hint="eastAsia"/>
        </w:rPr>
        <w:t>基于多视角的三维重建方法不仅能重建室内的小物体，也可以重建室外大场景。例如，</w:t>
      </w:r>
      <w:r w:rsidR="00A92300">
        <w:t>Snavely</w:t>
      </w:r>
      <w:r w:rsidR="0085240E" w:rsidRPr="0085240E">
        <w:rPr>
          <w:vertAlign w:val="superscript"/>
        </w:rPr>
        <w:fldChar w:fldCharType="begin"/>
      </w:r>
      <w:r w:rsidR="00D85CFD">
        <w:rPr>
          <w:vertAlign w:val="superscript"/>
        </w:rPr>
        <w:instrText xml:space="preserve"> ADDIN EN.CITE &lt;EndNote&gt;&lt;Cite&gt;&lt;Author&gt;Snavely&lt;/Author&gt;&lt;Year&gt;2006&lt;/Year&gt;&lt;RecNum&gt;63&lt;/RecNum&gt;&lt;DisplayText&gt;[14]&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0085240E" w:rsidRPr="0085240E">
        <w:rPr>
          <w:vertAlign w:val="superscript"/>
        </w:rPr>
        <w:fldChar w:fldCharType="separate"/>
      </w:r>
      <w:r w:rsidR="00D85CFD">
        <w:rPr>
          <w:noProof/>
          <w:vertAlign w:val="superscript"/>
        </w:rPr>
        <w:t>[</w:t>
      </w:r>
      <w:hyperlink w:anchor="_ENREF_14" w:tooltip="Snavely, 2006 #63" w:history="1">
        <w:r w:rsidR="00B85D53">
          <w:rPr>
            <w:noProof/>
            <w:vertAlign w:val="superscript"/>
          </w:rPr>
          <w:t>14</w:t>
        </w:r>
      </w:hyperlink>
      <w:r w:rsidR="00D85CFD">
        <w:rPr>
          <w:noProof/>
          <w:vertAlign w:val="superscript"/>
        </w:rPr>
        <w:t>]</w:t>
      </w:r>
      <w:r w:rsidR="0085240E" w:rsidRPr="0085240E">
        <w:rPr>
          <w:vertAlign w:val="superscript"/>
        </w:rPr>
        <w:fldChar w:fldCharType="end"/>
      </w:r>
      <w:r w:rsidR="00A92300">
        <w:rPr>
          <w:rFonts w:hint="eastAsia"/>
        </w:rPr>
        <w:t>等人通过旅行照片重建出著名景点，</w:t>
      </w:r>
      <w:r w:rsidR="00A92300">
        <w:t>Agarwal</w:t>
      </w:r>
      <w:r w:rsidR="0085240E" w:rsidRPr="0085240E">
        <w:rPr>
          <w:vertAlign w:val="superscript"/>
        </w:rPr>
        <w:fldChar w:fldCharType="begin"/>
      </w:r>
      <w:r w:rsidR="00D85CFD">
        <w:rPr>
          <w:vertAlign w:val="superscript"/>
        </w:rPr>
        <w:instrText xml:space="preserve"> ADDIN EN.CITE &lt;EndNote&gt;&lt;Cite&gt;&lt;Author&gt;Agarwal&lt;/Author&gt;&lt;Year&gt;2011&lt;/Year&gt;&lt;RecNum&gt;64&lt;/RecNum&gt;&lt;DisplayText&gt;[15]&lt;/DisplayText&gt;&lt;record&gt;&lt;rec-number&gt;64&lt;/rec-number&gt;&lt;foreign-keys&gt;&lt;key app="EN" db-id="sdawwts99w0wfaepv9r59zaxv00t0d9prrp0"&gt;64&lt;/key&gt;&lt;/foreign-keys&gt;&lt;ref-type name="Conference Proceedings"&gt;10&lt;/ref-type&gt;&lt;contributors&gt;&lt;authors&gt;&lt;author&gt;Agarwal, S&lt;/author&gt;&lt;author&gt;Snavely, N&lt;/author&gt;&lt;author&gt;Simon, I&lt;/author&gt;&lt;author&gt;Seitz, S. M&lt;/author&gt;&lt;/authors&gt;&lt;/contributors&gt;&lt;titles&gt;&lt;title&gt;Building Rome in a day&lt;/title&gt;&lt;secondary-title&gt;IEEE International Conference on Computer Vision&lt;/secondary-title&gt;&lt;/titles&gt;&lt;pages&gt;72-79&lt;/pages&gt;&lt;dates&gt;&lt;year&gt;2011&lt;/year&gt;&lt;/dates&gt;&lt;urls&gt;&lt;/urls&gt;&lt;/record&gt;&lt;/Cite&gt;&lt;/EndNote&gt;</w:instrText>
      </w:r>
      <w:r w:rsidR="0085240E" w:rsidRPr="0085240E">
        <w:rPr>
          <w:vertAlign w:val="superscript"/>
        </w:rPr>
        <w:fldChar w:fldCharType="separate"/>
      </w:r>
      <w:r w:rsidR="00D85CFD">
        <w:rPr>
          <w:noProof/>
          <w:vertAlign w:val="superscript"/>
        </w:rPr>
        <w:t>[</w:t>
      </w:r>
      <w:hyperlink w:anchor="_ENREF_15" w:tooltip="Agarwal, 2011 #64" w:history="1">
        <w:r w:rsidR="00B85D53">
          <w:rPr>
            <w:noProof/>
            <w:vertAlign w:val="superscript"/>
          </w:rPr>
          <w:t>15</w:t>
        </w:r>
      </w:hyperlink>
      <w:r w:rsidR="00D85CFD">
        <w:rPr>
          <w:noProof/>
          <w:vertAlign w:val="superscript"/>
        </w:rPr>
        <w:t>]</w:t>
      </w:r>
      <w:r w:rsidR="0085240E" w:rsidRPr="0085240E">
        <w:rPr>
          <w:vertAlign w:val="superscript"/>
        </w:rPr>
        <w:fldChar w:fldCharType="end"/>
      </w:r>
      <w:r w:rsidR="00A92300">
        <w:rPr>
          <w:rFonts w:hint="eastAsia"/>
        </w:rPr>
        <w:t>等人可以通过图像重建出整个罗马城市。</w:t>
      </w:r>
    </w:p>
    <w:p w:rsidR="00D82999" w:rsidRPr="00E27E38" w:rsidRDefault="0003307A" w:rsidP="007030E6">
      <w:pPr>
        <w:ind w:firstLine="480"/>
        <w:rPr>
          <w:rFonts w:ascii="Calibri" w:hAnsi="Calibri"/>
          <w:szCs w:val="22"/>
          <w:lang w:val="en-GB"/>
        </w:rPr>
      </w:pPr>
      <w:r>
        <w:rPr>
          <w:rFonts w:hint="eastAsia"/>
          <w:noProof/>
        </w:rPr>
        <mc:AlternateContent>
          <mc:Choice Requires="wpg">
            <w:drawing>
              <wp:anchor distT="0" distB="0" distL="114300" distR="114300" simplePos="0" relativeHeight="251691008" behindDoc="0" locked="0" layoutInCell="1" allowOverlap="1" wp14:anchorId="153DCF40" wp14:editId="7F447687">
                <wp:simplePos x="0" y="0"/>
                <wp:positionH relativeFrom="column">
                  <wp:posOffset>-4577</wp:posOffset>
                </wp:positionH>
                <wp:positionV relativeFrom="paragraph">
                  <wp:posOffset>1184035</wp:posOffset>
                </wp:positionV>
                <wp:extent cx="5265157" cy="2268238"/>
                <wp:effectExtent l="0" t="0" r="0" b="0"/>
                <wp:wrapTopAndBottom/>
                <wp:docPr id="36" name="组合 36"/>
                <wp:cNvGraphicFramePr/>
                <a:graphic xmlns:a="http://schemas.openxmlformats.org/drawingml/2006/main">
                  <a:graphicData uri="http://schemas.microsoft.com/office/word/2010/wordprocessingGroup">
                    <wpg:wgp>
                      <wpg:cNvGrpSpPr/>
                      <wpg:grpSpPr>
                        <a:xfrm>
                          <a:off x="0" y="0"/>
                          <a:ext cx="5265157" cy="2268238"/>
                          <a:chOff x="0" y="0"/>
                          <a:chExt cx="5265157" cy="2268238"/>
                        </a:xfrm>
                      </wpg:grpSpPr>
                      <pic:pic xmlns:pic="http://schemas.openxmlformats.org/drawingml/2006/picture">
                        <pic:nvPicPr>
                          <pic:cNvPr id="26" name="图片 26"/>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8627" y="0"/>
                            <a:ext cx="5256530" cy="1781175"/>
                          </a:xfrm>
                          <a:prstGeom prst="rect">
                            <a:avLst/>
                          </a:prstGeom>
                        </pic:spPr>
                      </pic:pic>
                      <wps:wsp>
                        <wps:cNvPr id="35" name="文本框 35"/>
                        <wps:cNvSpPr txBox="1"/>
                        <wps:spPr>
                          <a:xfrm>
                            <a:off x="0" y="1854218"/>
                            <a:ext cx="5255895" cy="414020"/>
                          </a:xfrm>
                          <a:prstGeom prst="rect">
                            <a:avLst/>
                          </a:prstGeom>
                          <a:solidFill>
                            <a:prstClr val="white"/>
                          </a:solidFill>
                          <a:ln>
                            <a:noFill/>
                          </a:ln>
                          <a:effectLst/>
                        </wps:spPr>
                        <wps:txbx>
                          <w:txbxContent>
                            <w:p w:rsidR="00540D10" w:rsidRPr="00B26919" w:rsidRDefault="00540D10" w:rsidP="0003307A">
                              <w:pPr>
                                <w:pStyle w:val="aff"/>
                                <w:spacing w:before="163" w:after="163"/>
                                <w:jc w:val="center"/>
                                <w:rPr>
                                  <w:rFonts w:eastAsia="宋体"/>
                                  <w:sz w:val="24"/>
                                  <w:szCs w:val="24"/>
                                  <w:lang w:val="en-GB"/>
                                </w:rPr>
                              </w:pPr>
                              <w:bookmarkStart w:id="22" w:name="_Toc50740200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53DCF40" id="组合 36" o:spid="_x0000_s1028" style="position:absolute;left:0;text-align:left;margin-left:-.35pt;margin-top:93.25pt;width:414.6pt;height:178.6pt;z-index:251691008" coordsize="52651,22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26" o:spid="_x0000_s1029" type="#_x0000_t75" style="position:absolute;left:86;width:52565;height:178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wb+bFAAAA2wAAAA8AAABkcnMvZG93bnJldi54bWxEj91qwkAUhO8LvsNyBG+KbrQ0SHQVEZVS&#10;hMY/vD1kj0kwezZkV0379N1CwcthZr5hpvPWVOJOjSstKxgOIhDEmdUl5wqOh3V/DMJ5ZI2VZVLw&#10;TQ7ms87LFBNtH7yj+97nIkDYJaig8L5OpHRZQQbdwNbEwbvYxqAPssmlbvAR4KaSoyiKpcGSw0KB&#10;NS0Lyq77mwmUbZq27+mrjjenz7fzapt/rX5SpXrddjEB4an1z/B/+0MrGMXw9yX8ADn7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8G/mxQAAANsAAAAPAAAAAAAAAAAAAAAA&#10;AJ8CAABkcnMvZG93bnJldi54bWxQSwUGAAAAAAQABAD3AAAAkQMAAAAA&#10;">
                  <v:imagedata r:id="rId61" o:title=""/>
                  <v:path arrowok="t"/>
                </v:shape>
                <v:shape id="文本框 35" o:spid="_x0000_s1030" type="#_x0000_t202" style="position:absolute;top:18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rsidR="00540D10" w:rsidRPr="00B26919" w:rsidRDefault="00540D10" w:rsidP="0003307A">
                        <w:pPr>
                          <w:pStyle w:val="aff"/>
                          <w:spacing w:before="163" w:after="163"/>
                          <w:jc w:val="center"/>
                          <w:rPr>
                            <w:rFonts w:eastAsia="宋体"/>
                            <w:sz w:val="24"/>
                            <w:szCs w:val="24"/>
                            <w:lang w:val="en-GB"/>
                          </w:rPr>
                        </w:pPr>
                        <w:bookmarkStart w:id="25" w:name="_Toc50740200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25"/>
                      </w:p>
                    </w:txbxContent>
                  </v:textbox>
                </v:shape>
                <w10:wrap type="topAndBottom"/>
              </v:group>
            </w:pict>
          </mc:Fallback>
        </mc:AlternateContent>
      </w:r>
      <w:r w:rsidR="00D82999">
        <w:rPr>
          <w:rFonts w:hint="eastAsia"/>
        </w:rPr>
        <w:t>本章的工作与</w:t>
      </w:r>
      <w:r w:rsidR="00D82999">
        <w:t>Sinha</w:t>
      </w:r>
      <w:r w:rsidR="00D82999" w:rsidRPr="00D82999">
        <w:rPr>
          <w:vertAlign w:val="superscript"/>
        </w:rPr>
        <w:fldChar w:fldCharType="begin"/>
      </w:r>
      <w:r w:rsidR="00D85CFD">
        <w:rPr>
          <w:vertAlign w:val="superscript"/>
        </w:rPr>
        <w:instrText xml:space="preserve"> ADDIN EN.CITE &lt;EndNote&gt;&lt;Cite&gt;&lt;Author&gt;Sinha&lt;/Author&gt;&lt;Year&gt;2008&lt;/Year&gt;&lt;RecNum&gt;53&lt;/RecNum&gt;&lt;DisplayText&gt;[6]&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D85CFD">
        <w:rPr>
          <w:noProof/>
          <w:vertAlign w:val="superscript"/>
        </w:rPr>
        <w:t>[</w:t>
      </w:r>
      <w:hyperlink w:anchor="_ENREF_6" w:tooltip="Sinha, 2008 #53" w:history="1">
        <w:r w:rsidR="00B85D53">
          <w:rPr>
            <w:noProof/>
            <w:vertAlign w:val="superscript"/>
          </w:rPr>
          <w:t>6</w:t>
        </w:r>
      </w:hyperlink>
      <w:r w:rsidR="00D85CFD">
        <w:rPr>
          <w:noProof/>
          <w:vertAlign w:val="superscript"/>
        </w:rPr>
        <w:t>]</w:t>
      </w:r>
      <w:r w:rsidR="00D82999" w:rsidRPr="00D82999">
        <w:rPr>
          <w:vertAlign w:val="superscript"/>
        </w:rPr>
        <w:fldChar w:fldCharType="end"/>
      </w:r>
      <w:r w:rsidR="00D82999">
        <w:rPr>
          <w:rFonts w:hint="eastAsia"/>
        </w:rPr>
        <w:t>等人通过若干张图片进行交互式建模有些相似。但不同的是，</w:t>
      </w:r>
      <w:r w:rsidR="00D82999">
        <w:t>Sinha</w:t>
      </w:r>
      <w:r w:rsidR="00D82999" w:rsidRPr="00D82999">
        <w:rPr>
          <w:vertAlign w:val="superscript"/>
        </w:rPr>
        <w:fldChar w:fldCharType="begin"/>
      </w:r>
      <w:r w:rsidR="00D85CFD">
        <w:rPr>
          <w:vertAlign w:val="superscript"/>
        </w:rPr>
        <w:instrText xml:space="preserve"> ADDIN EN.CITE &lt;EndNote&gt;&lt;Cite&gt;&lt;Author&gt;Sinha&lt;/Author&gt;&lt;Year&gt;2008&lt;/Year&gt;&lt;RecNum&gt;53&lt;/RecNum&gt;&lt;DisplayText&gt;[6]&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D85CFD">
        <w:rPr>
          <w:noProof/>
          <w:vertAlign w:val="superscript"/>
        </w:rPr>
        <w:t>[</w:t>
      </w:r>
      <w:hyperlink w:anchor="_ENREF_6" w:tooltip="Sinha, 2008 #53" w:history="1">
        <w:r w:rsidR="00B85D53">
          <w:rPr>
            <w:noProof/>
            <w:vertAlign w:val="superscript"/>
          </w:rPr>
          <w:t>6</w:t>
        </w:r>
      </w:hyperlink>
      <w:r w:rsidR="00D85CFD">
        <w:rPr>
          <w:noProof/>
          <w:vertAlign w:val="superscript"/>
        </w:rPr>
        <w:t>]</w:t>
      </w:r>
      <w:r w:rsidR="00D82999" w:rsidRPr="00D82999">
        <w:rPr>
          <w:vertAlign w:val="superscript"/>
        </w:rPr>
        <w:fldChar w:fldCharType="end"/>
      </w:r>
      <w:r w:rsidR="00D82999">
        <w:rPr>
          <w:rFonts w:hint="eastAsia"/>
        </w:rPr>
        <w:t>等人的方法是在三维平面上进行重建模型，而我们的方法侧重精确优化模型中每个</w:t>
      </w:r>
      <w:r w:rsidR="00D50884">
        <w:rPr>
          <w:rFonts w:hint="eastAsia"/>
        </w:rPr>
        <w:t>部件</w:t>
      </w:r>
      <w:r w:rsidR="00D82999">
        <w:rPr>
          <w:rFonts w:hint="eastAsia"/>
        </w:rPr>
        <w:t>的参数信息和</w:t>
      </w:r>
      <w:r w:rsidR="00D50884">
        <w:rPr>
          <w:rFonts w:hint="eastAsia"/>
        </w:rPr>
        <w:t>部件</w:t>
      </w:r>
      <w:r w:rsidR="00D82999">
        <w:rPr>
          <w:rFonts w:hint="eastAsia"/>
        </w:rPr>
        <w:t>间的几何关系</w:t>
      </w:r>
      <w:r w:rsidR="00554A56">
        <w:rPr>
          <w:rFonts w:hint="eastAsia"/>
        </w:rPr>
        <w:t>，从而得到更精确的重建模型。</w:t>
      </w:r>
    </w:p>
    <w:p w:rsidR="0002077A" w:rsidRDefault="0002077A" w:rsidP="0002077A">
      <w:pPr>
        <w:pStyle w:val="31"/>
        <w:rPr>
          <w:lang w:val="en-GB"/>
        </w:rPr>
      </w:pPr>
      <w:bookmarkStart w:id="23" w:name="_Toc507394575"/>
      <w:r>
        <w:rPr>
          <w:rFonts w:hint="eastAsia"/>
          <w:lang w:val="en-GB"/>
        </w:rPr>
        <w:t>基于草图的三维建模</w:t>
      </w:r>
      <w:bookmarkEnd w:id="23"/>
    </w:p>
    <w:p w:rsidR="00546CB3" w:rsidRDefault="007C1587" w:rsidP="00546CB3">
      <w:pPr>
        <w:ind w:firstLine="480"/>
      </w:pPr>
      <w:r>
        <w:rPr>
          <w:rFonts w:hint="eastAsia"/>
          <w:lang w:val="en-GB"/>
        </w:rPr>
        <w:t>基于草图的三维建模是算法通过用户绘制的三维物体轮廓线，计算出物体的三维模型，该方法被广泛应用于三维物体的工业级设计。</w:t>
      </w:r>
      <w:r w:rsidR="004F5618">
        <w:rPr>
          <w:lang w:val="en-GB"/>
        </w:rPr>
        <w:t>Igarashi</w:t>
      </w:r>
      <w:r w:rsidR="00952402" w:rsidRPr="00952402">
        <w:rPr>
          <w:vertAlign w:val="superscript"/>
          <w:lang w:val="en-GB"/>
        </w:rPr>
        <w:fldChar w:fldCharType="begin"/>
      </w:r>
      <w:r w:rsidR="00D85CFD">
        <w:rPr>
          <w:vertAlign w:val="superscript"/>
          <w:lang w:val="en-GB"/>
        </w:rPr>
        <w:instrText xml:space="preserve"> ADDIN EN.CITE &lt;EndNote&gt;&lt;Cite&gt;&lt;Author&gt;Igarashi&lt;/Author&gt;&lt;Year&gt;1999&lt;/Year&gt;&lt;RecNum&gt;66&lt;/RecNum&gt;&lt;DisplayText&gt;[16]&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00952402" w:rsidRPr="00952402">
        <w:rPr>
          <w:vertAlign w:val="superscript"/>
          <w:lang w:val="en-GB"/>
        </w:rPr>
        <w:fldChar w:fldCharType="separate"/>
      </w:r>
      <w:r w:rsidR="00D85CFD">
        <w:rPr>
          <w:noProof/>
          <w:vertAlign w:val="superscript"/>
          <w:lang w:val="en-GB"/>
        </w:rPr>
        <w:t>[</w:t>
      </w:r>
      <w:hyperlink w:anchor="_ENREF_16" w:tooltip="Igarashi, 1999 #66" w:history="1">
        <w:r w:rsidR="00B85D53">
          <w:rPr>
            <w:noProof/>
            <w:vertAlign w:val="superscript"/>
            <w:lang w:val="en-GB"/>
          </w:rPr>
          <w:t>16</w:t>
        </w:r>
      </w:hyperlink>
      <w:r w:rsidR="00D85CFD">
        <w:rPr>
          <w:noProof/>
          <w:vertAlign w:val="superscript"/>
          <w:lang w:val="en-GB"/>
        </w:rPr>
        <w:t>]</w:t>
      </w:r>
      <w:r w:rsidR="00952402" w:rsidRPr="00952402">
        <w:rPr>
          <w:vertAlign w:val="superscript"/>
          <w:lang w:val="en-GB"/>
        </w:rPr>
        <w:fldChar w:fldCharType="end"/>
      </w:r>
      <w:r w:rsidR="00440500">
        <w:rPr>
          <w:rFonts w:hint="eastAsia"/>
          <w:lang w:val="en-GB"/>
        </w:rPr>
        <w:t>等人开发了草图绘制图形化界面</w:t>
      </w:r>
      <w:r w:rsidR="0003307A">
        <w:rPr>
          <w:rFonts w:hint="eastAsia"/>
          <w:lang w:val="en-GB"/>
        </w:rPr>
        <w:t>（如图</w:t>
      </w:r>
      <w:r w:rsidR="0003307A">
        <w:rPr>
          <w:rFonts w:hint="eastAsia"/>
          <w:lang w:val="en-GB"/>
        </w:rPr>
        <w:t>2.3</w:t>
      </w:r>
      <w:r w:rsidR="0003307A">
        <w:rPr>
          <w:rFonts w:hint="eastAsia"/>
          <w:lang w:val="en-GB"/>
        </w:rPr>
        <w:t>左图所示）</w:t>
      </w:r>
      <w:r w:rsidR="00440500">
        <w:rPr>
          <w:rFonts w:hint="eastAsia"/>
          <w:lang w:val="en-GB"/>
        </w:rPr>
        <w:t>，</w:t>
      </w:r>
      <w:r w:rsidR="00440500" w:rsidRPr="00952402">
        <w:rPr>
          <w:rFonts w:hint="eastAsia"/>
        </w:rPr>
        <w:t>用户在屏幕上自由绘制二维模型草图，该系统</w:t>
      </w:r>
      <w:r w:rsidR="0088149E" w:rsidRPr="00952402">
        <w:t>自动构造出合理的三维多边形表面</w:t>
      </w:r>
      <w:r w:rsidR="006E2E2B" w:rsidRPr="00952402">
        <w:t>。</w:t>
      </w:r>
      <w:r w:rsidR="00952402" w:rsidRPr="00952402">
        <w:rPr>
          <w:rFonts w:hint="eastAsia"/>
        </w:rPr>
        <w:t>Xu</w:t>
      </w:r>
      <w:r w:rsidR="00952402" w:rsidRPr="00952402">
        <w:rPr>
          <w:vertAlign w:val="superscript"/>
        </w:rPr>
        <w:fldChar w:fldCharType="begin"/>
      </w:r>
      <w:r w:rsidR="00D85CFD">
        <w:rPr>
          <w:vertAlign w:val="superscript"/>
        </w:rPr>
        <w:instrText xml:space="preserve"> ADDIN EN.CITE &lt;EndNote&gt;&lt;Cite&gt;&lt;Author&gt;Xu&lt;/Author&gt;&lt;Year&gt;2014&lt;/Year&gt;&lt;RecNum&gt;68&lt;/RecNum&gt;&lt;DisplayText&gt;[17]&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00952402" w:rsidRPr="00952402">
        <w:rPr>
          <w:vertAlign w:val="superscript"/>
        </w:rPr>
        <w:fldChar w:fldCharType="separate"/>
      </w:r>
      <w:r w:rsidR="00D85CFD">
        <w:rPr>
          <w:noProof/>
          <w:vertAlign w:val="superscript"/>
        </w:rPr>
        <w:t>[</w:t>
      </w:r>
      <w:hyperlink w:anchor="_ENREF_17" w:tooltip="Xu, 2014 #68" w:history="1">
        <w:r w:rsidR="00B85D53">
          <w:rPr>
            <w:noProof/>
            <w:vertAlign w:val="superscript"/>
          </w:rPr>
          <w:t>17</w:t>
        </w:r>
      </w:hyperlink>
      <w:r w:rsidR="00D85CFD">
        <w:rPr>
          <w:noProof/>
          <w:vertAlign w:val="superscript"/>
        </w:rPr>
        <w:t>]</w:t>
      </w:r>
      <w:r w:rsidR="00952402" w:rsidRPr="00952402">
        <w:rPr>
          <w:vertAlign w:val="superscript"/>
        </w:rPr>
        <w:fldChar w:fldCharType="end"/>
      </w:r>
      <w:r w:rsidR="00952402" w:rsidRPr="00952402">
        <w:rPr>
          <w:rFonts w:hint="eastAsia"/>
        </w:rPr>
        <w:t>等人建立了</w:t>
      </w:r>
      <w:r w:rsidR="00952402" w:rsidRPr="00952402">
        <w:t>True2Form</w:t>
      </w:r>
      <w:r w:rsidR="00952402" w:rsidRPr="00952402">
        <w:rPr>
          <w:rFonts w:hint="eastAsia"/>
        </w:rPr>
        <w:t>草图建模系统</w:t>
      </w:r>
      <w:r w:rsidR="0003307A">
        <w:rPr>
          <w:rFonts w:hint="eastAsia"/>
          <w:lang w:val="en-GB"/>
        </w:rPr>
        <w:t>（如图</w:t>
      </w:r>
      <w:r w:rsidR="0003307A">
        <w:rPr>
          <w:rFonts w:hint="eastAsia"/>
          <w:lang w:val="en-GB"/>
        </w:rPr>
        <w:t>2.3</w:t>
      </w:r>
      <w:r w:rsidR="0003307A">
        <w:rPr>
          <w:rFonts w:hint="eastAsia"/>
          <w:lang w:val="en-GB"/>
        </w:rPr>
        <w:t>右图所示）</w:t>
      </w:r>
      <w:r w:rsidR="00952402" w:rsidRPr="00952402">
        <w:rPr>
          <w:rFonts w:hint="eastAsia"/>
        </w:rPr>
        <w:t>，该系统可以</w:t>
      </w:r>
      <w:r w:rsidR="00952402" w:rsidRPr="00952402">
        <w:t>从典型的设计草图中重新构建了</w:t>
      </w:r>
      <w:r w:rsidR="00952402" w:rsidRPr="00952402">
        <w:t>3D</w:t>
      </w:r>
      <w:r w:rsidR="00952402" w:rsidRPr="00952402">
        <w:t>曲线</w:t>
      </w:r>
      <w:r w:rsidR="00952402">
        <w:t>。</w:t>
      </w:r>
      <w:r w:rsidR="0092437F">
        <w:rPr>
          <w:rFonts w:hint="eastAsia"/>
        </w:rPr>
        <w:t>基于草图建模不但能建模简单物体，</w:t>
      </w:r>
      <w:r w:rsidR="0092437F">
        <w:rPr>
          <w:rFonts w:hint="eastAsia"/>
        </w:rPr>
        <w:t>Chen</w:t>
      </w:r>
      <w:r w:rsidR="0092437F" w:rsidRPr="005F6F8D">
        <w:rPr>
          <w:vertAlign w:val="superscript"/>
        </w:rPr>
        <w:fldChar w:fldCharType="begin"/>
      </w:r>
      <w:r w:rsidR="00D85CFD">
        <w:rPr>
          <w:vertAlign w:val="superscript"/>
        </w:rPr>
        <w:instrText xml:space="preserve"> ADDIN EN.CITE &lt;EndNote&gt;&lt;Cite&gt;&lt;Author&gt;Chen&lt;/Author&gt;&lt;Year&gt;2008&lt;/Year&gt;&lt;RecNum&gt;69&lt;/RecNum&gt;&lt;DisplayText&gt;[18]&lt;/DisplayText&gt;&lt;record&gt;&lt;rec-number&gt;69&lt;/rec-number&gt;&lt;foreign-keys&gt;&lt;key app="EN" db-id="sdawwts99w0wfaepv9r59zaxv00t0d9prrp0"&gt;69&lt;/key&gt;&lt;/foreign-keys&gt;&lt;ref-type name="Journal Article"&gt;17&lt;/ref-type&gt;&lt;contributors&gt;&lt;authors&gt;&lt;author&gt;Chen, Xuejin&lt;/author&gt;&lt;author&gt;Kang, Sing Bing&lt;/author&gt;&lt;author&gt;Xu, Ying Qing&lt;/author&gt;&lt;author&gt;Dorsey, Julie&lt;/author&gt;&lt;author&gt;Shum, Heung Yeung&lt;/author&gt;&lt;/authors&gt;&lt;/contributors&gt;&lt;titles&gt;&lt;title&gt;Sketching reality:Realistic interpretation of architectural designs&lt;/title&gt;&lt;secondary-title&gt;Acm Transactions on Graphics&lt;/secondary-title&gt;&lt;/titles&gt;&lt;periodical&gt;&lt;full-title&gt;Acm Transactions on Graphics&lt;/full-title&gt;&lt;/periodical&gt;&lt;pages&gt;1-15&lt;/pages&gt;&lt;volume&gt;27&lt;/volume&gt;&lt;number&gt;2&lt;/number&gt;&lt;dates&gt;&lt;year&gt;2008&lt;/year&gt;&lt;/dates&gt;&lt;urls&gt;&lt;/urls&gt;&lt;/record&gt;&lt;/Cite&gt;&lt;/EndNote&gt;</w:instrText>
      </w:r>
      <w:r w:rsidR="0092437F" w:rsidRPr="005F6F8D">
        <w:rPr>
          <w:vertAlign w:val="superscript"/>
        </w:rPr>
        <w:fldChar w:fldCharType="separate"/>
      </w:r>
      <w:r w:rsidR="00D85CFD">
        <w:rPr>
          <w:noProof/>
          <w:vertAlign w:val="superscript"/>
        </w:rPr>
        <w:t>[</w:t>
      </w:r>
      <w:hyperlink w:anchor="_ENREF_18" w:tooltip="Chen, 2008 #69" w:history="1">
        <w:r w:rsidR="00B85D53">
          <w:rPr>
            <w:noProof/>
            <w:vertAlign w:val="superscript"/>
          </w:rPr>
          <w:t>18</w:t>
        </w:r>
      </w:hyperlink>
      <w:r w:rsidR="00D85CFD">
        <w:rPr>
          <w:noProof/>
          <w:vertAlign w:val="superscript"/>
        </w:rPr>
        <w:t>]</w:t>
      </w:r>
      <w:r w:rsidR="0092437F" w:rsidRPr="005F6F8D">
        <w:rPr>
          <w:vertAlign w:val="superscript"/>
        </w:rPr>
        <w:fldChar w:fldCharType="end"/>
      </w:r>
      <w:r w:rsidR="0092437F">
        <w:rPr>
          <w:rFonts w:hint="eastAsia"/>
        </w:rPr>
        <w:t>等人通过草图绘制大型建筑。文献</w:t>
      </w:r>
      <w:r w:rsidR="0092437F">
        <w:fldChar w:fldCharType="begin">
          <w:fldData xml:space="preserve">PEVuZE5vdGU+PENpdGU+PEF1dGhvcj5Pd2FkYTwvQXV0aG9yPjxZZWFyPjIwMDM8L1llYXI+PFJl
Y051bT43MDwvUmVjTnVtPjxEaXNwbGF5VGV4dD5bMTktMjF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D85CFD">
        <w:instrText xml:space="preserve"> ADDIN EN.CITE </w:instrText>
      </w:r>
      <w:r w:rsidR="00D85CFD">
        <w:fldChar w:fldCharType="begin">
          <w:fldData xml:space="preserve">PEVuZE5vdGU+PENpdGU+PEF1dGhvcj5Pd2FkYTwvQXV0aG9yPjxZZWFyPjIwMDM8L1llYXI+PFJl
Y051bT43MDwvUmVjTnVtPjxEaXNwbGF5VGV4dD5bMTktMjF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D85CFD">
        <w:instrText xml:space="preserve"> ADDIN EN.CITE.DATA </w:instrText>
      </w:r>
      <w:r w:rsidR="00D85CFD">
        <w:fldChar w:fldCharType="end"/>
      </w:r>
      <w:r w:rsidR="0092437F">
        <w:fldChar w:fldCharType="separate"/>
      </w:r>
      <w:r w:rsidR="00D85CFD">
        <w:rPr>
          <w:noProof/>
        </w:rPr>
        <w:t>[</w:t>
      </w:r>
      <w:hyperlink w:anchor="_ENREF_19" w:tooltip="Owada, 2003 #70" w:history="1">
        <w:r w:rsidR="00B85D53">
          <w:rPr>
            <w:noProof/>
          </w:rPr>
          <w:t>19-21</w:t>
        </w:r>
      </w:hyperlink>
      <w:r w:rsidR="00D85CFD">
        <w:rPr>
          <w:noProof/>
        </w:rPr>
        <w:t>]</w:t>
      </w:r>
      <w:r w:rsidR="0092437F">
        <w:fldChar w:fldCharType="end"/>
      </w:r>
      <w:r w:rsidR="00EC78F4">
        <w:rPr>
          <w:rFonts w:hint="eastAsia"/>
        </w:rPr>
        <w:t>介绍了</w:t>
      </w:r>
      <w:r w:rsidR="0092437F">
        <w:rPr>
          <w:rFonts w:hint="eastAsia"/>
        </w:rPr>
        <w:t>通过体素化</w:t>
      </w:r>
      <w:r w:rsidR="00866448">
        <w:rPr>
          <w:rFonts w:hint="eastAsia"/>
        </w:rPr>
        <w:t>用户输入的</w:t>
      </w:r>
      <w:r w:rsidR="0092437F">
        <w:rPr>
          <w:rFonts w:hint="eastAsia"/>
        </w:rPr>
        <w:t>草图</w:t>
      </w:r>
      <w:r w:rsidR="0086649F">
        <w:rPr>
          <w:rFonts w:hint="eastAsia"/>
        </w:rPr>
        <w:t>构建模型表面曲线</w:t>
      </w:r>
      <w:r w:rsidR="0092437F">
        <w:rPr>
          <w:rFonts w:hint="eastAsia"/>
        </w:rPr>
        <w:t>。</w:t>
      </w:r>
      <w:r w:rsidR="00822C2E">
        <w:rPr>
          <w:rFonts w:hint="eastAsia"/>
        </w:rPr>
        <w:t>草图建模接口也可以用于模型分析、模型检索等多个领域，例如</w:t>
      </w:r>
      <w:r w:rsidR="0062697F">
        <w:rPr>
          <w:rFonts w:hint="eastAsia"/>
        </w:rPr>
        <w:t>Li</w:t>
      </w:r>
      <w:r w:rsidR="005F6F8D" w:rsidRPr="005F6F8D">
        <w:rPr>
          <w:vertAlign w:val="superscript"/>
        </w:rPr>
        <w:fldChar w:fldCharType="begin"/>
      </w:r>
      <w:r w:rsidR="00D85CFD">
        <w:rPr>
          <w:vertAlign w:val="superscript"/>
        </w:rPr>
        <w:instrText xml:space="preserve"> ADDIN EN.CITE &lt;EndNote&gt;&lt;Cite&gt;&lt;Author&gt;Li&lt;/Author&gt;&lt;Year&gt;2013&lt;/Year&gt;&lt;RecNum&gt;73&lt;/RecNum&gt;&lt;DisplayText&gt;[22]&lt;/DisplayText&gt;&lt;record&gt;&lt;rec-number&gt;73&lt;/rec-number&gt;&lt;foreign-keys&gt;&lt;key app="EN" db-id="sdawwts99w0wfaepv9r59zaxv00t0d9prrp0"&gt;73&lt;/key&gt;&lt;/foreign-keys&gt;&lt;ref-type name="Journal Article"&gt;17&lt;/ref-type&gt;&lt;contributors&gt;&lt;authors&gt;&lt;author&gt;Li, Wilmot&lt;/author&gt;&lt;author&gt;Li, Wilmot&lt;/author&gt;&lt;author&gt;Zhou, Kun&lt;/author&gt;&lt;author&gt;Guo, Baining&lt;/author&gt;&lt;author&gt;Guo, Baining&lt;/author&gt;&lt;author&gt;Mitra, Niloy J.&lt;/author&gt;&lt;/authors&gt;&lt;/contributors&gt;&lt;titles&gt;&lt;title&gt;Interpreting concept sketches&lt;/title&gt;&lt;secondary-title&gt;Acm Transactions on Graphics&lt;/secondary-title&gt;&lt;/titles&gt;&lt;periodical&gt;&lt;full-title&gt;Acm Transactions on Graphics&lt;/full-title&gt;&lt;/periodical&gt;&lt;pages&gt;56&lt;/pages&gt;&lt;volume&gt;32&lt;/volume&gt;&lt;number&gt;4&lt;/number&gt;&lt;dates&gt;&lt;year&gt;2013&lt;/year&gt;&lt;/dates&gt;&lt;urls&gt;&lt;/urls&gt;&lt;/record&gt;&lt;/Cite&gt;&lt;/EndNote&gt;</w:instrText>
      </w:r>
      <w:r w:rsidR="005F6F8D" w:rsidRPr="005F6F8D">
        <w:rPr>
          <w:vertAlign w:val="superscript"/>
        </w:rPr>
        <w:fldChar w:fldCharType="separate"/>
      </w:r>
      <w:r w:rsidR="00D85CFD">
        <w:rPr>
          <w:noProof/>
          <w:vertAlign w:val="superscript"/>
        </w:rPr>
        <w:t>[</w:t>
      </w:r>
      <w:hyperlink w:anchor="_ENREF_22" w:tooltip="Li, 2013 #73" w:history="1">
        <w:r w:rsidR="00B85D53">
          <w:rPr>
            <w:noProof/>
            <w:vertAlign w:val="superscript"/>
          </w:rPr>
          <w:t>22</w:t>
        </w:r>
      </w:hyperlink>
      <w:r w:rsidR="00D85CFD">
        <w:rPr>
          <w:noProof/>
          <w:vertAlign w:val="superscript"/>
        </w:rPr>
        <w:t>]</w:t>
      </w:r>
      <w:r w:rsidR="005F6F8D" w:rsidRPr="005F6F8D">
        <w:rPr>
          <w:vertAlign w:val="superscript"/>
        </w:rPr>
        <w:fldChar w:fldCharType="end"/>
      </w:r>
      <w:r w:rsidR="0062697F">
        <w:rPr>
          <w:rFonts w:hint="eastAsia"/>
        </w:rPr>
        <w:t>等人通过对草图</w:t>
      </w:r>
      <w:r w:rsidR="0062697F">
        <w:rPr>
          <w:rFonts w:hint="eastAsia"/>
        </w:rPr>
        <w:lastRenderedPageBreak/>
        <w:t>的全局分析，提取多视角间的对应和内部连接信息，来获取更多的草图语义信息。</w:t>
      </w:r>
      <w:r w:rsidR="00A30526">
        <w:t>Eitz</w:t>
      </w:r>
      <w:r w:rsidR="005F6F8D" w:rsidRPr="005F6F8D">
        <w:rPr>
          <w:vertAlign w:val="superscript"/>
        </w:rPr>
        <w:fldChar w:fldCharType="begin"/>
      </w:r>
      <w:r w:rsidR="00D85CFD">
        <w:rPr>
          <w:vertAlign w:val="superscript"/>
        </w:rPr>
        <w:instrText xml:space="preserve"> ADDIN EN.CITE &lt;EndNote&gt;&lt;Cite&gt;&lt;Author&gt;Eitz&lt;/Author&gt;&lt;Year&gt;2012&lt;/Year&gt;&lt;RecNum&gt;74&lt;/RecNum&gt;&lt;DisplayText&gt;[23]&lt;/DisplayText&gt;&lt;record&gt;&lt;rec-number&gt;74&lt;/rec-number&gt;&lt;foreign-keys&gt;&lt;key app="EN" db-id="sdawwts99w0wfaepv9r59zaxv00t0d9prrp0"&gt;74&lt;/key&gt;&lt;/foreign-keys&gt;&lt;ref-type name="Journal Article"&gt;17&lt;/ref-type&gt;&lt;contributors&gt;&lt;authors&gt;&lt;author&gt;Eitz, Mathias&lt;/author&gt;&lt;author&gt;Richter, Ronald&lt;/author&gt;&lt;author&gt;Boubekeur, Tamy&lt;/author&gt;&lt;author&gt;Hildebrand, Kristian&lt;/author&gt;&lt;author&gt;Alexa, Marc&lt;/author&gt;&lt;/authors&gt;&lt;/contributors&gt;&lt;titles&gt;&lt;title&gt;Sketch-based shape retrieval&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D85CFD">
        <w:rPr>
          <w:noProof/>
          <w:vertAlign w:val="superscript"/>
        </w:rPr>
        <w:t>[</w:t>
      </w:r>
      <w:hyperlink w:anchor="_ENREF_23" w:tooltip="Eitz, 2012 #74" w:history="1">
        <w:r w:rsidR="00B85D53">
          <w:rPr>
            <w:noProof/>
            <w:vertAlign w:val="superscript"/>
          </w:rPr>
          <w:t>23</w:t>
        </w:r>
      </w:hyperlink>
      <w:r w:rsidR="00D85CFD">
        <w:rPr>
          <w:noProof/>
          <w:vertAlign w:val="superscript"/>
        </w:rPr>
        <w:t>]</w:t>
      </w:r>
      <w:r w:rsidR="005F6F8D" w:rsidRPr="005F6F8D">
        <w:rPr>
          <w:vertAlign w:val="superscript"/>
        </w:rPr>
        <w:fldChar w:fldCharType="end"/>
      </w:r>
      <w:r w:rsidR="00A30526">
        <w:rPr>
          <w:rFonts w:hint="eastAsia"/>
        </w:rPr>
        <w:t>等人和</w:t>
      </w:r>
      <w:r w:rsidR="00A30526">
        <w:t>Eitz</w:t>
      </w:r>
      <w:r w:rsidR="005F6F8D" w:rsidRPr="005F6F8D">
        <w:rPr>
          <w:vertAlign w:val="superscript"/>
        </w:rPr>
        <w:fldChar w:fldCharType="begin"/>
      </w:r>
      <w:r w:rsidR="00D85CFD">
        <w:rPr>
          <w:vertAlign w:val="superscript"/>
        </w:rPr>
        <w:instrText xml:space="preserve"> ADDIN EN.CITE &lt;EndNote&gt;&lt;Cite&gt;&lt;Author&gt;Eitz&lt;/Author&gt;&lt;Year&gt;2012&lt;/Year&gt;&lt;RecNum&gt;75&lt;/RecNum&gt;&lt;DisplayText&gt;[24]&lt;/DisplayText&gt;&lt;record&gt;&lt;rec-number&gt;75&lt;/rec-number&gt;&lt;foreign-keys&gt;&lt;key app="EN" db-id="sdawwts99w0wfaepv9r59zaxv00t0d9prrp0"&gt;75&lt;/key&gt;&lt;/foreign-keys&gt;&lt;ref-type name="Journal Article"&gt;17&lt;/ref-type&gt;&lt;contributors&gt;&lt;authors&gt;&lt;author&gt;Eitz, Mathias&lt;/author&gt;&lt;author&gt;Hays, James&lt;/author&gt;&lt;author&gt;Alexa, Marc&lt;/author&gt;&lt;/authors&gt;&lt;/contributors&gt;&lt;titles&gt;&lt;title&gt;How do humans sketch objects?&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D85CFD">
        <w:rPr>
          <w:noProof/>
          <w:vertAlign w:val="superscript"/>
        </w:rPr>
        <w:t>[</w:t>
      </w:r>
      <w:hyperlink w:anchor="_ENREF_24" w:tooltip="Eitz, 2012 #75" w:history="1">
        <w:r w:rsidR="00B85D53">
          <w:rPr>
            <w:noProof/>
            <w:vertAlign w:val="superscript"/>
          </w:rPr>
          <w:t>24</w:t>
        </w:r>
      </w:hyperlink>
      <w:r w:rsidR="00D85CFD">
        <w:rPr>
          <w:noProof/>
          <w:vertAlign w:val="superscript"/>
        </w:rPr>
        <w:t>]</w:t>
      </w:r>
      <w:r w:rsidR="005F6F8D" w:rsidRPr="005F6F8D">
        <w:rPr>
          <w:vertAlign w:val="superscript"/>
        </w:rPr>
        <w:fldChar w:fldCharType="end"/>
      </w:r>
      <w:r w:rsidR="00A30526">
        <w:rPr>
          <w:rFonts w:hint="eastAsia"/>
        </w:rPr>
        <w:t>等人通过分析用户绘制的草图在模型库中搜索用户期望得到的模型</w:t>
      </w:r>
      <w:r w:rsidR="007A74EE">
        <w:rPr>
          <w:rFonts w:hint="eastAsia"/>
        </w:rPr>
        <w:t>。</w:t>
      </w:r>
      <w:r w:rsidR="003A05E8" w:rsidRPr="003A05E8">
        <w:t>Yin</w:t>
      </w:r>
      <w:r w:rsidR="00CF1B5E">
        <w:fldChar w:fldCharType="begin"/>
      </w:r>
      <w:r w:rsidR="00D85CFD">
        <w:instrText xml:space="preserve"> ADDIN EN.CITE &lt;EndNote&gt;&lt;Cite&gt;&lt;Author&gt;Yin&lt;/Author&gt;&lt;Year&gt;2014&lt;/Year&gt;&lt;RecNum&gt;76&lt;/RecNum&gt;&lt;DisplayText&gt;[25]&lt;/DisplayText&gt;&lt;record&gt;&lt;rec-number&gt;76&lt;/rec-number&gt;&lt;foreign-keys&gt;&lt;key app="EN" db-id="sdawwts99w0wfaepv9r59zaxv00t0d9prrp0"&gt;76&lt;/key&gt;&lt;/foreign-keys&gt;&lt;ref-type name="Journal Article"&gt;17&lt;/ref-type&gt;&lt;contributors&gt;&lt;authors&gt;&lt;author&gt;Yin, Kangxue&lt;/author&gt;&lt;author&gt;Huang, Hui&lt;/author&gt;&lt;author&gt;Zhang, Hao&lt;/author&gt;&lt;author&gt;Gong, Minglun&lt;/author&gt;&lt;author&gt;Cohen-Or, Daniel&lt;/author&gt;&lt;author&gt;Chen, Baoquan&lt;/author&gt;&lt;/authors&gt;&lt;/contributors&gt;&lt;titles&gt;&lt;title&gt;Morfit:interactive surface reconstruction from incomplete point clouds with curve-driven topology and geometry control&lt;/title&gt;&lt;secondary-title&gt;Acm Transactions on Graphics&lt;/secondary-title&gt;&lt;/titles&gt;&lt;periodical&gt;&lt;full-title&gt;Acm Transactions on Graphics&lt;/full-title&gt;&lt;/periodical&gt;&lt;pages&gt;1-12&lt;/pages&gt;&lt;volume&gt;33&lt;/volume&gt;&lt;number&gt;6&lt;/number&gt;&lt;dates&gt;&lt;year&gt;2014&lt;/year&gt;&lt;/dates&gt;&lt;urls&gt;&lt;/urls&gt;&lt;/record&gt;&lt;/Cite&gt;&lt;/EndNote&gt;</w:instrText>
      </w:r>
      <w:r w:rsidR="00CF1B5E">
        <w:fldChar w:fldCharType="separate"/>
      </w:r>
      <w:r w:rsidR="00D85CFD">
        <w:rPr>
          <w:noProof/>
        </w:rPr>
        <w:t>[</w:t>
      </w:r>
      <w:hyperlink w:anchor="_ENREF_25" w:tooltip="Yin, 2014 #76" w:history="1">
        <w:r w:rsidR="00B85D53">
          <w:rPr>
            <w:noProof/>
          </w:rPr>
          <w:t>25</w:t>
        </w:r>
      </w:hyperlink>
      <w:r w:rsidR="00D85CFD">
        <w:rPr>
          <w:noProof/>
        </w:rPr>
        <w:t>]</w:t>
      </w:r>
      <w:r w:rsidR="00CF1B5E">
        <w:fldChar w:fldCharType="end"/>
      </w:r>
      <w:r w:rsidR="003A05E8" w:rsidRPr="003A05E8">
        <w:rPr>
          <w:rFonts w:hint="eastAsia"/>
        </w:rPr>
        <w:t>等人</w:t>
      </w:r>
      <w:r w:rsidR="003A05E8" w:rsidRPr="003A05E8">
        <w:t>开发了一种由骨架驱动的形态</w:t>
      </w:r>
      <w:r w:rsidR="003A05E8" w:rsidRPr="003A05E8">
        <w:t>-</w:t>
      </w:r>
      <w:r w:rsidR="003A05E8" w:rsidRPr="003A05E8">
        <w:t>拟合方法，将不完全点云的三维形状</w:t>
      </w:r>
      <w:r w:rsidR="003A05E8" w:rsidRPr="003A05E8">
        <w:rPr>
          <w:rFonts w:hint="eastAsia"/>
        </w:rPr>
        <w:t>拟合为一个</w:t>
      </w:r>
      <w:r w:rsidR="003A05E8" w:rsidRPr="003A05E8">
        <w:t>广义柱体的集合，</w:t>
      </w:r>
      <w:r w:rsidR="003A05E8" w:rsidRPr="003A05E8">
        <w:rPr>
          <w:rFonts w:hint="eastAsia"/>
        </w:rPr>
        <w:t>再</w:t>
      </w:r>
      <w:r w:rsidR="003A05E8" w:rsidRPr="003A05E8">
        <w:t>通过一个</w:t>
      </w:r>
      <w:r w:rsidR="003A05E8" w:rsidRPr="003A05E8">
        <w:rPr>
          <w:rFonts w:hint="eastAsia"/>
        </w:rPr>
        <w:t>用户交互式的</w:t>
      </w:r>
      <w:r w:rsidR="003A05E8" w:rsidRPr="003A05E8">
        <w:t>草图界面，</w:t>
      </w:r>
      <w:r w:rsidR="003A05E8" w:rsidRPr="003A05E8">
        <w:rPr>
          <w:rFonts w:hint="eastAsia"/>
        </w:rPr>
        <w:t>对该点云集合</w:t>
      </w:r>
      <w:r w:rsidR="003A05E8" w:rsidRPr="003A05E8">
        <w:t>进行</w:t>
      </w:r>
      <w:r w:rsidR="003A05E8" w:rsidRPr="003A05E8">
        <w:rPr>
          <w:rFonts w:hint="eastAsia"/>
        </w:rPr>
        <w:t>三维重建</w:t>
      </w:r>
      <w:r w:rsidR="003A05E8" w:rsidRPr="003A05E8">
        <w:t>。</w:t>
      </w:r>
      <w:r w:rsidR="00CF1B5E">
        <w:t>Olsen</w:t>
      </w:r>
      <w:r w:rsidR="00CF1B5E" w:rsidRPr="00CF1B5E">
        <w:rPr>
          <w:vertAlign w:val="superscript"/>
        </w:rPr>
        <w:fldChar w:fldCharType="begin"/>
      </w:r>
      <w:r w:rsidR="00D85CFD">
        <w:rPr>
          <w:vertAlign w:val="superscript"/>
        </w:rPr>
        <w:instrText xml:space="preserve"> ADDIN EN.CITE &lt;EndNote&gt;&lt;Cite&gt;&lt;Author&gt;Olsen&lt;/Author&gt;&lt;Year&gt;2009&lt;/Year&gt;&lt;RecNum&gt;77&lt;/RecNum&gt;&lt;DisplayText&gt;[26]&lt;/DisplayText&gt;&lt;record&gt;&lt;rec-number&gt;77&lt;/rec-number&gt;&lt;foreign-keys&gt;&lt;key app="EN" db-id="sdawwts99w0wfaepv9r59zaxv00t0d9prrp0"&gt;77&lt;/key&gt;&lt;/foreign-keys&gt;&lt;ref-type name="Journal Article"&gt;17&lt;/ref-type&gt;&lt;contributors&gt;&lt;authors&gt;&lt;author&gt;Olsen, Luke&lt;/author&gt;&lt;author&gt;Samavati, Faramarz F.&lt;/author&gt;&lt;author&gt;Sousa, Mario Costa&lt;/author&gt;&lt;author&gt;Jorge, Joaquim A.&lt;/author&gt;&lt;/authors&gt;&lt;/contributors&gt;&lt;titles&gt;&lt;title&gt;Sketch-based modeling: A survey&lt;/title&gt;&lt;secondary-title&gt;Computers &amp;amp; Graphics&lt;/secondary-title&gt;&lt;/titles&gt;&lt;periodical&gt;&lt;full-title&gt;Computers &amp;amp; Graphics&lt;/full-title&gt;&lt;/periodical&gt;&lt;pages&gt;85-103&lt;/pages&gt;&lt;volume&gt;33&lt;/volume&gt;&lt;number&gt;1&lt;/number&gt;&lt;dates&gt;&lt;year&gt;2009&lt;/year&gt;&lt;/dates&gt;&lt;urls&gt;&lt;/urls&gt;&lt;/record&gt;&lt;/Cite&gt;&lt;/EndNote&gt;</w:instrText>
      </w:r>
      <w:r w:rsidR="00CF1B5E" w:rsidRPr="00CF1B5E">
        <w:rPr>
          <w:vertAlign w:val="superscript"/>
        </w:rPr>
        <w:fldChar w:fldCharType="separate"/>
      </w:r>
      <w:r w:rsidR="00D85CFD">
        <w:rPr>
          <w:noProof/>
          <w:vertAlign w:val="superscript"/>
        </w:rPr>
        <w:t>[</w:t>
      </w:r>
      <w:hyperlink w:anchor="_ENREF_26" w:tooltip="Olsen, 2009 #77" w:history="1">
        <w:r w:rsidR="00B85D53">
          <w:rPr>
            <w:noProof/>
            <w:vertAlign w:val="superscript"/>
          </w:rPr>
          <w:t>26</w:t>
        </w:r>
      </w:hyperlink>
      <w:r w:rsidR="00D85CFD">
        <w:rPr>
          <w:noProof/>
          <w:vertAlign w:val="superscript"/>
        </w:rPr>
        <w:t>]</w:t>
      </w:r>
      <w:r w:rsidR="00CF1B5E" w:rsidRPr="00CF1B5E">
        <w:rPr>
          <w:vertAlign w:val="superscript"/>
        </w:rPr>
        <w:fldChar w:fldCharType="end"/>
      </w:r>
      <w:r w:rsidR="00CF1B5E">
        <w:rPr>
          <w:rFonts w:hint="eastAsia"/>
        </w:rPr>
        <w:t>等</w:t>
      </w:r>
      <w:r w:rsidR="00CF1B5E" w:rsidRPr="00CF1B5E">
        <w:rPr>
          <w:rFonts w:hint="eastAsia"/>
        </w:rPr>
        <w:t>人做出了</w:t>
      </w:r>
      <w:r w:rsidR="00CF1B5E" w:rsidRPr="00CF1B5E">
        <w:t>基于草图的</w:t>
      </w:r>
      <w:r w:rsidR="00CF1B5E">
        <w:rPr>
          <w:rFonts w:hint="eastAsia"/>
        </w:rPr>
        <w:t>三维</w:t>
      </w:r>
      <w:r w:rsidR="00CF1B5E" w:rsidRPr="00CF1B5E">
        <w:t>建模技术的研究</w:t>
      </w:r>
      <w:r w:rsidR="00CF1B5E" w:rsidRPr="00CF1B5E">
        <w:rPr>
          <w:rFonts w:hint="eastAsia"/>
        </w:rPr>
        <w:t>综述</w:t>
      </w:r>
      <w:r w:rsidR="00CF1B5E" w:rsidRPr="00CF1B5E">
        <w:t>。</w:t>
      </w:r>
    </w:p>
    <w:p w:rsidR="00D37833" w:rsidRDefault="00777E30" w:rsidP="00546CB3">
      <w:pPr>
        <w:ind w:firstLine="480"/>
      </w:pPr>
      <w:r>
        <w:rPr>
          <w:rFonts w:hint="eastAsia"/>
        </w:rPr>
        <w:t>本章</w:t>
      </w:r>
      <w:r w:rsidR="00D37833">
        <w:rPr>
          <w:rFonts w:hint="eastAsia"/>
        </w:rPr>
        <w:t>的工作</w:t>
      </w:r>
      <w:r>
        <w:rPr>
          <w:rFonts w:hint="eastAsia"/>
        </w:rPr>
        <w:t>受到了上述基于草图的启发，并且结合</w:t>
      </w:r>
      <w:r>
        <w:rPr>
          <w:rFonts w:hint="eastAsia"/>
        </w:rPr>
        <w:t>Chen</w:t>
      </w:r>
      <w:r w:rsidRPr="00777E30">
        <w:rPr>
          <w:vertAlign w:val="superscript"/>
        </w:rPr>
        <w:fldChar w:fldCharType="begin"/>
      </w:r>
      <w:r w:rsidR="00D85CFD">
        <w:rPr>
          <w:vertAlign w:val="superscript"/>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77E30">
        <w:rPr>
          <w:vertAlign w:val="superscript"/>
        </w:rPr>
        <w:fldChar w:fldCharType="separate"/>
      </w:r>
      <w:r w:rsidR="00D85CFD">
        <w:rPr>
          <w:noProof/>
          <w:vertAlign w:val="superscript"/>
        </w:rPr>
        <w:t>[</w:t>
      </w:r>
      <w:hyperlink w:anchor="_ENREF_5" w:tooltip="Chen, 2013 #52" w:history="1">
        <w:r w:rsidR="00B85D53">
          <w:rPr>
            <w:noProof/>
            <w:vertAlign w:val="superscript"/>
          </w:rPr>
          <w:t>5</w:t>
        </w:r>
      </w:hyperlink>
      <w:r w:rsidR="00D85CFD">
        <w:rPr>
          <w:noProof/>
          <w:vertAlign w:val="superscript"/>
        </w:rPr>
        <w:t>]</w:t>
      </w:r>
      <w:r w:rsidRPr="00777E30">
        <w:rPr>
          <w:vertAlign w:val="superscript"/>
        </w:rPr>
        <w:fldChar w:fldCharType="end"/>
      </w:r>
      <w:r>
        <w:rPr>
          <w:rFonts w:hint="eastAsia"/>
        </w:rPr>
        <w:t>等人的</w:t>
      </w:r>
      <w:r>
        <w:rPr>
          <w:rFonts w:hint="eastAsia"/>
        </w:rPr>
        <w:t>3-sweep</w:t>
      </w:r>
      <w:r>
        <w:rPr>
          <w:rFonts w:hint="eastAsia"/>
        </w:rPr>
        <w:t>建模方法，其方法结合了图像边界信息和用户草图信息来重建三维模型。然而</w:t>
      </w:r>
      <w:r>
        <w:rPr>
          <w:rFonts w:hint="eastAsia"/>
        </w:rPr>
        <w:t>3-sweep</w:t>
      </w:r>
      <w:r>
        <w:rPr>
          <w:rFonts w:hint="eastAsia"/>
        </w:rPr>
        <w:t>方法是基于单视角的建模，即在单张图片上绘制草图，从而得到三维模型。而本章的工作期望重建由众多</w:t>
      </w:r>
      <w:r w:rsidR="00D50884">
        <w:rPr>
          <w:rFonts w:hint="eastAsia"/>
        </w:rPr>
        <w:t>部件</w:t>
      </w:r>
      <w:r>
        <w:rPr>
          <w:rFonts w:hint="eastAsia"/>
        </w:rPr>
        <w:t>构成的复杂模型，由于单幅图片无法呈现模型的全貌，而且模型的内部细节大量被遮挡，从而无法重建模型所有</w:t>
      </w:r>
      <w:r w:rsidR="00D50884">
        <w:rPr>
          <w:rFonts w:hint="eastAsia"/>
        </w:rPr>
        <w:t>部件</w:t>
      </w:r>
      <w:r w:rsidR="002636A2">
        <w:rPr>
          <w:rFonts w:hint="eastAsia"/>
        </w:rPr>
        <w:t>的全部几何信息。本章的重建系统采用基于多视角的重建方法，并且支持</w:t>
      </w:r>
      <w:r w:rsidR="007C278F">
        <w:rPr>
          <w:rFonts w:hint="eastAsia"/>
        </w:rPr>
        <w:t>结合</w:t>
      </w:r>
      <w:r w:rsidR="002636A2">
        <w:rPr>
          <w:rFonts w:hint="eastAsia"/>
        </w:rPr>
        <w:t>模型稀疏点云信息和图像中边界信息来辅助用户交互式重建三维模型。</w:t>
      </w:r>
    </w:p>
    <w:bookmarkStart w:id="24" w:name="_Toc507394576"/>
    <w:p w:rsidR="00295B79" w:rsidRDefault="00313CE2" w:rsidP="00295B79">
      <w:pPr>
        <w:pStyle w:val="21"/>
      </w:pPr>
      <w:r>
        <w:rPr>
          <w:rFonts w:hint="eastAsia"/>
          <w:noProof/>
        </w:rPr>
        <mc:AlternateContent>
          <mc:Choice Requires="wpg">
            <w:drawing>
              <wp:anchor distT="0" distB="0" distL="114300" distR="114300" simplePos="0" relativeHeight="251695104" behindDoc="0" locked="0" layoutInCell="1" allowOverlap="1" wp14:anchorId="008426A9" wp14:editId="68CBE08F">
                <wp:simplePos x="0" y="0"/>
                <wp:positionH relativeFrom="column">
                  <wp:posOffset>-4577</wp:posOffset>
                </wp:positionH>
                <wp:positionV relativeFrom="paragraph">
                  <wp:posOffset>643447</wp:posOffset>
                </wp:positionV>
                <wp:extent cx="5255895" cy="1750695"/>
                <wp:effectExtent l="0" t="0" r="1905" b="1905"/>
                <wp:wrapTopAndBottom/>
                <wp:docPr id="38" name="组合 38"/>
                <wp:cNvGraphicFramePr/>
                <a:graphic xmlns:a="http://schemas.openxmlformats.org/drawingml/2006/main">
                  <a:graphicData uri="http://schemas.microsoft.com/office/word/2010/wordprocessingGroup">
                    <wpg:wgp>
                      <wpg:cNvGrpSpPr/>
                      <wpg:grpSpPr>
                        <a:xfrm>
                          <a:off x="0" y="0"/>
                          <a:ext cx="5255895" cy="1750695"/>
                          <a:chOff x="0" y="0"/>
                          <a:chExt cx="5255895" cy="1750695"/>
                        </a:xfrm>
                      </wpg:grpSpPr>
                      <pic:pic xmlns:pic="http://schemas.openxmlformats.org/drawingml/2006/picture">
                        <pic:nvPicPr>
                          <pic:cNvPr id="29" name="图片 29"/>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5255895" cy="1281430"/>
                          </a:xfrm>
                          <a:prstGeom prst="rect">
                            <a:avLst/>
                          </a:prstGeom>
                        </pic:spPr>
                      </pic:pic>
                      <wps:wsp>
                        <wps:cNvPr id="37" name="文本框 37"/>
                        <wps:cNvSpPr txBox="1"/>
                        <wps:spPr>
                          <a:xfrm>
                            <a:off x="0" y="1336675"/>
                            <a:ext cx="5255895" cy="414020"/>
                          </a:xfrm>
                          <a:prstGeom prst="rect">
                            <a:avLst/>
                          </a:prstGeom>
                          <a:solidFill>
                            <a:prstClr val="white"/>
                          </a:solidFill>
                          <a:ln>
                            <a:noFill/>
                          </a:ln>
                          <a:effectLst/>
                        </wps:spPr>
                        <wps:txbx>
                          <w:txbxContent>
                            <w:p w:rsidR="00540D10" w:rsidRPr="0099449F" w:rsidRDefault="00540D10" w:rsidP="00EC63FF">
                              <w:pPr>
                                <w:pStyle w:val="aff"/>
                                <w:spacing w:before="163" w:after="163"/>
                                <w:jc w:val="center"/>
                                <w:rPr>
                                  <w:rFonts w:ascii="Calibri" w:eastAsia="黑体" w:hAnsi="Calibri"/>
                                  <w:sz w:val="28"/>
                                  <w:szCs w:val="28"/>
                                </w:rPr>
                              </w:pPr>
                              <w:bookmarkStart w:id="25" w:name="_Toc5074020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08426A9" id="组合 38" o:spid="_x0000_s1031" style="position:absolute;left:0;text-align:left;margin-left:-.35pt;margin-top:50.65pt;width:413.85pt;height:137.85pt;z-index:251695104" coordsize="52558,175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">
                <v:shape id="图片 29" o:spid="_x0000_s1032" type="#_x0000_t75" style="position:absolute;width:52558;height:12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JEH7CAAAA2wAAAA8AAABkcnMvZG93bnJldi54bWxEj0FrAjEUhO+F/ofwCt5qoojW1ShFLPUm&#10;bgWvj81zN3Tzsm5Sd/33jSB4HGbmG2a57l0trtQG61nDaKhAEBfeWC41HH++3j9AhIhssPZMGm4U&#10;YL16fVliZnzHB7rmsRQJwiFDDVWMTSZlKCpyGIa+IU7e2bcOY5JtKU2LXYK7Wo6VmkqHltNChQ1t&#10;Kip+8z+nYYKHvfrezqbnk+ouo21/w8ZarQdv/ecCRKQ+PsOP9s5oGM/h/iX9ALn6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ayRB+wgAAANsAAAAPAAAAAAAAAAAAAAAAAJ8C&#10;AABkcnMvZG93bnJldi54bWxQSwUGAAAAAAQABAD3AAAAjgMAAAAA&#10;">
                  <v:imagedata r:id="rId63" o:title=""/>
                  <v:path arrowok="t"/>
                </v:shape>
                <v:shape id="文本框 37" o:spid="_x0000_s1033" type="#_x0000_t202" style="position:absolute;top:13366;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1f0sYA&#10;AADbAAAADwAAAGRycy9kb3ducmV2LnhtbESPQWsCMRSE70L/Q3iFXkSzrWJl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i1f0sYAAADbAAAADwAAAAAAAAAAAAAAAACYAgAAZHJz&#10;L2Rvd25yZXYueG1sUEsFBgAAAAAEAAQA9QAAAIsDAAAAAA==&#10;" stroked="f">
                  <v:textbox style="mso-fit-shape-to-text:t" inset="0,0,0,0">
                    <w:txbxContent>
                      <w:p w:rsidR="00540D10" w:rsidRPr="0099449F" w:rsidRDefault="00540D10" w:rsidP="00EC63FF">
                        <w:pPr>
                          <w:pStyle w:val="aff"/>
                          <w:spacing w:before="163" w:after="163"/>
                          <w:jc w:val="center"/>
                          <w:rPr>
                            <w:rFonts w:ascii="Calibri" w:eastAsia="黑体" w:hAnsi="Calibri"/>
                            <w:sz w:val="28"/>
                            <w:szCs w:val="28"/>
                          </w:rPr>
                        </w:pPr>
                        <w:bookmarkStart w:id="29" w:name="_Toc5074020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29"/>
                      </w:p>
                    </w:txbxContent>
                  </v:textbox>
                </v:shape>
                <w10:wrap type="topAndBottom"/>
              </v:group>
            </w:pict>
          </mc:Fallback>
        </mc:AlternateContent>
      </w:r>
      <w:r w:rsidR="00295B79">
        <w:rPr>
          <w:rFonts w:hint="eastAsia"/>
        </w:rPr>
        <w:t>算法概述</w:t>
      </w:r>
      <w:bookmarkEnd w:id="24"/>
    </w:p>
    <w:p w:rsidR="00EC63FF" w:rsidRDefault="00652F89" w:rsidP="00E158A9">
      <w:pPr>
        <w:ind w:firstLine="480"/>
      </w:pPr>
      <w:r>
        <w:rPr>
          <w:rFonts w:hint="eastAsia"/>
        </w:rPr>
        <w:t>本章</w:t>
      </w:r>
      <w:r>
        <w:rPr>
          <w:rFonts w:hint="eastAsia"/>
          <w:lang w:val="en-GB"/>
        </w:rPr>
        <w:t>开发了一种基于多视角的交互式建模系统。该系统</w:t>
      </w:r>
      <w:r w:rsidRPr="00011043">
        <w:t>可以对输入图像中的机械模型进行逐个零件的三维结构重建，仅需要少量简单的用户输入操作即可实现多种复杂的机械零件的重建功能。</w:t>
      </w:r>
      <w:r w:rsidR="00E158A9">
        <w:rPr>
          <w:rFonts w:hint="eastAsia"/>
        </w:rPr>
        <w:t>该系统建模过程主要分为三步（如图</w:t>
      </w:r>
      <w:r w:rsidR="00E158A9">
        <w:rPr>
          <w:rFonts w:hint="eastAsia"/>
        </w:rPr>
        <w:t>2.4</w:t>
      </w:r>
      <w:r w:rsidR="00E158A9">
        <w:rPr>
          <w:rFonts w:hint="eastAsia"/>
        </w:rPr>
        <w:t>所示），首先</w:t>
      </w:r>
      <w:r w:rsidR="008F357F">
        <w:rPr>
          <w:rFonts w:hint="eastAsia"/>
        </w:rPr>
        <w:t>选择视角交互式依次建模每个部件，然后通过各部件间的几何约束关系优化每个部件几何参数，最后</w:t>
      </w:r>
      <w:r w:rsidR="0074631C">
        <w:rPr>
          <w:rFonts w:hint="eastAsia"/>
        </w:rPr>
        <w:t>精细模型细节部分。</w:t>
      </w:r>
    </w:p>
    <w:p w:rsidR="00E005F6" w:rsidRDefault="001D09A6" w:rsidP="00E158A9">
      <w:pPr>
        <w:ind w:firstLine="480"/>
      </w:pPr>
      <w:r>
        <w:rPr>
          <w:rFonts w:hint="eastAsia"/>
        </w:rPr>
        <w:t>本系统首先对输入的多个视角下模型照片做</w:t>
      </w:r>
      <w:r w:rsidR="006A313B">
        <w:rPr>
          <w:rFonts w:hint="eastAsia"/>
        </w:rPr>
        <w:t>预处理</w:t>
      </w:r>
      <w:r>
        <w:rPr>
          <w:rFonts w:hint="eastAsia"/>
        </w:rPr>
        <w:t>，通过</w:t>
      </w:r>
      <w:r>
        <w:rPr>
          <w:rFonts w:hint="eastAsia"/>
        </w:rPr>
        <w:t>VisualSFM</w:t>
      </w:r>
      <w:r w:rsidR="00125642">
        <w:fldChar w:fldCharType="begin"/>
      </w:r>
      <w:r w:rsidR="00D85CFD">
        <w:instrText xml:space="preserve"> ADDIN EN.CITE &lt;EndNote&gt;&lt;Cite&gt;&lt;Author&gt;Wu&lt;/Author&gt;&lt;Year&gt;2015&lt;/Year&gt;&lt;RecNum&gt;78&lt;/RecNum&gt;&lt;DisplayText&gt;[27]&lt;/DisplayText&gt;&lt;record&gt;&lt;rec-number&gt;78&lt;/rec-number&gt;&lt;foreign-keys&gt;&lt;key app="EN" db-id="sdawwts99w0wfaepv9r59zaxv00t0d9prrp0"&gt;78&lt;/key&gt;&lt;/foreign-keys&gt;&lt;ref-type name="Web Page"&gt;12&lt;/ref-type&gt;&lt;contributors&gt;&lt;authors&gt;&lt;author&gt;Changchang Wu&lt;/author&gt;&lt;/authors&gt;&lt;/contributors&gt;&lt;titles&gt;&lt;title&gt;Visualsfm: A visual structure from motion system.&lt;/title&gt;&lt;/titles&gt;&lt;dates&gt;&lt;year&gt;&lt;style face="normal" font="default" charset="134" size="100%"&gt;2015&lt;/style&gt;&lt;/year&gt;&lt;/dates&gt;&lt;urls&gt;&lt;related-urls&gt;&lt;url&gt;http://ccwu.me/vsfm/&lt;/url&gt;&lt;/related-urls&gt;&lt;/urls&gt;&lt;/record&gt;&lt;/Cite&gt;&lt;/EndNote&gt;</w:instrText>
      </w:r>
      <w:r w:rsidR="00125642">
        <w:fldChar w:fldCharType="separate"/>
      </w:r>
      <w:r w:rsidR="00D85CFD">
        <w:rPr>
          <w:noProof/>
        </w:rPr>
        <w:t>[</w:t>
      </w:r>
      <w:hyperlink w:anchor="_ENREF_27" w:tooltip="Wu, 2015 #78" w:history="1">
        <w:r w:rsidR="00B85D53">
          <w:rPr>
            <w:noProof/>
          </w:rPr>
          <w:t>27</w:t>
        </w:r>
      </w:hyperlink>
      <w:r w:rsidR="00D85CFD">
        <w:rPr>
          <w:noProof/>
        </w:rPr>
        <w:t>]</w:t>
      </w:r>
      <w:r w:rsidR="00125642">
        <w:fldChar w:fldCharType="end"/>
      </w:r>
      <w:r>
        <w:rPr>
          <w:rFonts w:hint="eastAsia"/>
        </w:rPr>
        <w:t>软件</w:t>
      </w:r>
      <w:r w:rsidR="005E0953">
        <w:rPr>
          <w:rFonts w:hint="eastAsia"/>
        </w:rPr>
        <w:t>可以自动得到每张图片的照相机内外参数矩阵和模型的稀疏点云</w:t>
      </w:r>
      <w:r w:rsidR="00EA6358">
        <w:rPr>
          <w:rFonts w:hint="eastAsia"/>
        </w:rPr>
        <w:t>（如图</w:t>
      </w:r>
      <w:r w:rsidR="00EA6358">
        <w:rPr>
          <w:rFonts w:hint="eastAsia"/>
        </w:rPr>
        <w:t>2.4a</w:t>
      </w:r>
      <w:r w:rsidR="00EA6358">
        <w:rPr>
          <w:rFonts w:hint="eastAsia"/>
        </w:rPr>
        <w:t>所示）</w:t>
      </w:r>
      <w:r w:rsidR="005E0953">
        <w:rPr>
          <w:rFonts w:hint="eastAsia"/>
        </w:rPr>
        <w:t>。</w:t>
      </w:r>
      <w:r w:rsidR="00EA6358">
        <w:rPr>
          <w:rFonts w:hint="eastAsia"/>
        </w:rPr>
        <w:t>需要注意的是，输入照片需要覆盖模型所有可见部件，这样方便之后的</w:t>
      </w:r>
      <w:r w:rsidR="00EA6358">
        <w:rPr>
          <w:rFonts w:hint="eastAsia"/>
        </w:rPr>
        <w:lastRenderedPageBreak/>
        <w:t>交互式建模。</w:t>
      </w:r>
      <w:r w:rsidR="00923178">
        <w:rPr>
          <w:rFonts w:hint="eastAsia"/>
        </w:rPr>
        <w:t>建模第一步，用户首先选择合适的视角图像，在图像上勾勒出单个部件的轮廓线（如图</w:t>
      </w:r>
      <w:r w:rsidR="00923178">
        <w:rPr>
          <w:rFonts w:hint="eastAsia"/>
        </w:rPr>
        <w:t>2.4b</w:t>
      </w:r>
      <w:r w:rsidR="00923178">
        <w:rPr>
          <w:rFonts w:hint="eastAsia"/>
        </w:rPr>
        <w:t>所示），系统结合点云信息将二维的轮廓线反投影到三维空间中，得到部件的三维坐标，本章</w:t>
      </w:r>
      <w:r w:rsidR="00923178">
        <w:rPr>
          <w:rFonts w:hint="eastAsia"/>
        </w:rPr>
        <w:t>2.4</w:t>
      </w:r>
      <w:r w:rsidR="00923178">
        <w:rPr>
          <w:rFonts w:hint="eastAsia"/>
        </w:rPr>
        <w:t>和</w:t>
      </w:r>
      <w:r w:rsidR="00923178">
        <w:rPr>
          <w:rFonts w:hint="eastAsia"/>
        </w:rPr>
        <w:t>2.5</w:t>
      </w:r>
      <w:r w:rsidR="00923178">
        <w:rPr>
          <w:rFonts w:hint="eastAsia"/>
        </w:rPr>
        <w:t>节详细介绍该过程。用户依次交互式绘制所有</w:t>
      </w:r>
      <w:r w:rsidR="005A1490">
        <w:rPr>
          <w:rFonts w:hint="eastAsia"/>
        </w:rPr>
        <w:t>部件后，系统自动探测各部件中每个面或线和相邻部件的面或线间的几何关系，如平行、相切、垂直等关系，通过几何约束优化模型几何参数，等到初始模型（如图</w:t>
      </w:r>
      <w:r w:rsidR="005A1490">
        <w:rPr>
          <w:rFonts w:hint="eastAsia"/>
        </w:rPr>
        <w:t>2.4c</w:t>
      </w:r>
      <w:r w:rsidR="005A1490">
        <w:rPr>
          <w:rFonts w:hint="eastAsia"/>
        </w:rPr>
        <w:t>所示），本章</w:t>
      </w:r>
      <w:r w:rsidR="005A1490">
        <w:rPr>
          <w:rFonts w:hint="eastAsia"/>
        </w:rPr>
        <w:t>2.6</w:t>
      </w:r>
      <w:r w:rsidR="005A1490">
        <w:rPr>
          <w:rFonts w:hint="eastAsia"/>
        </w:rPr>
        <w:t>节详细介绍该过程</w:t>
      </w:r>
      <w:r w:rsidR="00DB093F">
        <w:rPr>
          <w:rFonts w:hint="eastAsia"/>
        </w:rPr>
        <w:t>。优化后的模型与真实模型虽然模型每个部件轮廓都能完美匹配上，但是细节仍有差别，如圆柱上需要打洞，长方体需要倒角，这些细节需要在</w:t>
      </w:r>
      <w:r w:rsidR="00DB093F">
        <w:rPr>
          <w:rFonts w:hint="eastAsia"/>
        </w:rPr>
        <w:t>maya</w:t>
      </w:r>
      <w:r w:rsidR="00DB093F">
        <w:fldChar w:fldCharType="begin"/>
      </w:r>
      <w:r w:rsidR="00D85CFD">
        <w:instrText xml:space="preserve"> ADDIN EN.CITE &lt;EndNote&gt;&lt;Cite ExcludeYear="1"&gt;&lt;RecNum&gt;79&lt;/RecNum&gt;&lt;DisplayText&gt;[2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DB093F">
        <w:fldChar w:fldCharType="separate"/>
      </w:r>
      <w:r w:rsidR="00D85CFD">
        <w:rPr>
          <w:noProof/>
        </w:rPr>
        <w:t>[</w:t>
      </w:r>
      <w:hyperlink w:anchor="_ENREF_28" w:tooltip=",  #79" w:history="1">
        <w:r w:rsidR="00B85D53">
          <w:rPr>
            <w:noProof/>
          </w:rPr>
          <w:t>28</w:t>
        </w:r>
      </w:hyperlink>
      <w:r w:rsidR="00D85CFD">
        <w:rPr>
          <w:noProof/>
        </w:rPr>
        <w:t>]</w:t>
      </w:r>
      <w:r w:rsidR="00DB093F">
        <w:fldChar w:fldCharType="end"/>
      </w:r>
      <w:r w:rsidR="005E15E3">
        <w:t>、</w:t>
      </w:r>
      <w:r w:rsidR="005E15E3">
        <w:rPr>
          <w:rFonts w:hint="eastAsia"/>
        </w:rPr>
        <w:t>blender</w:t>
      </w:r>
      <w:r w:rsidR="005E15E3">
        <w:fldChar w:fldCharType="begin"/>
      </w:r>
      <w:r w:rsidR="00D85CFD">
        <w:instrText xml:space="preserve"> ADDIN EN.CITE &lt;EndNote&gt;&lt;Cite ExcludeAuth="1" ExcludeYear="1"&gt;&lt;RecNum&gt;80&lt;/RecNum&gt;&lt;DisplayText&gt;[29]&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5E15E3">
        <w:fldChar w:fldCharType="separate"/>
      </w:r>
      <w:r w:rsidR="00D85CFD">
        <w:rPr>
          <w:noProof/>
        </w:rPr>
        <w:t>[</w:t>
      </w:r>
      <w:hyperlink w:anchor="_ENREF_29" w:tooltip=",  #80" w:history="1">
        <w:r w:rsidR="00B85D53">
          <w:rPr>
            <w:noProof/>
          </w:rPr>
          <w:t>29</w:t>
        </w:r>
      </w:hyperlink>
      <w:r w:rsidR="00D85CFD">
        <w:rPr>
          <w:noProof/>
        </w:rPr>
        <w:t>]</w:t>
      </w:r>
      <w:r w:rsidR="005E15E3">
        <w:fldChar w:fldCharType="end"/>
      </w:r>
      <w:r w:rsidR="00DB093F">
        <w:rPr>
          <w:rFonts w:hint="eastAsia"/>
        </w:rPr>
        <w:t>等建模软件上做后处理</w:t>
      </w:r>
      <w:r w:rsidR="00755DB4">
        <w:rPr>
          <w:rFonts w:hint="eastAsia"/>
        </w:rPr>
        <w:t>，得到最终结果细化模型</w:t>
      </w:r>
      <w:r w:rsidR="00DB093F">
        <w:rPr>
          <w:rFonts w:hint="eastAsia"/>
        </w:rPr>
        <w:t>。</w:t>
      </w:r>
    </w:p>
    <w:p w:rsidR="00AB3230" w:rsidRDefault="0031744C" w:rsidP="00AB3230">
      <w:pPr>
        <w:pStyle w:val="21"/>
      </w:pPr>
      <w:bookmarkStart w:id="26" w:name="_Toc507394577"/>
      <w:r>
        <w:rPr>
          <w:rFonts w:hint="eastAsia"/>
        </w:rPr>
        <w:t>立体视觉数学模型</w:t>
      </w:r>
      <w:bookmarkEnd w:id="26"/>
    </w:p>
    <w:p w:rsidR="00F075AA" w:rsidRDefault="005456E2" w:rsidP="00F075AA">
      <w:pPr>
        <w:ind w:firstLine="480"/>
        <w:rPr>
          <w:lang w:val="en-GB"/>
        </w:rPr>
      </w:pPr>
      <w:r>
        <w:rPr>
          <w:rFonts w:hint="eastAsia"/>
          <w:lang w:val="en-GB"/>
        </w:rPr>
        <w:t>本章主要贡献是</w:t>
      </w:r>
      <w:r w:rsidR="0031744C">
        <w:rPr>
          <w:rFonts w:hint="eastAsia"/>
          <w:lang w:val="en-GB"/>
        </w:rPr>
        <w:t>开发了一种</w:t>
      </w:r>
      <w:r>
        <w:rPr>
          <w:rFonts w:hint="eastAsia"/>
          <w:lang w:val="en-GB"/>
        </w:rPr>
        <w:t>的基于多视角的交互式建模系统</w:t>
      </w:r>
      <w:r w:rsidR="0031744C">
        <w:rPr>
          <w:rFonts w:hint="eastAsia"/>
          <w:lang w:val="en-GB"/>
        </w:rPr>
        <w:t>，即用户在多视角图像上绘制模型二维轮廓线，系统生成精确的三维模型。当用户在二维图像上绘制时，算法需要计算在用户绘制的二维图像上的点在空间中对应的三维坐标。也就是说，初始输入的多视角图像中的每一个二维像素点，需要计算它在全局坐标系下的深度值</w:t>
      </w:r>
      <m:oMath>
        <m:r>
          <w:rPr>
            <w:rFonts w:ascii="Cambria Math" w:hAnsi="Cambria Math" w:hint="eastAsia"/>
            <w:lang w:val="en-GB"/>
          </w:rPr>
          <m:t>Z</m:t>
        </m:r>
      </m:oMath>
      <w:r w:rsidR="0031744C">
        <w:rPr>
          <w:rFonts w:hint="eastAsia"/>
          <w:lang w:val="en-GB"/>
        </w:rPr>
        <w:t>，从而得到它在空间中的三维坐标。</w:t>
      </w:r>
      <w:r w:rsidR="00271688">
        <w:rPr>
          <w:rFonts w:hint="eastAsia"/>
          <w:lang w:val="en-GB"/>
        </w:rPr>
        <w:t>本章的算法首先优化二维图像中每个关键点</w:t>
      </w:r>
      <m:oMath>
        <m:d>
          <m:dPr>
            <m:ctrlPr>
              <w:rPr>
                <w:rFonts w:ascii="Cambria Math" w:hAnsi="Cambria Math"/>
                <w:lang w:val="en-GB"/>
              </w:rPr>
            </m:ctrlPr>
          </m:dPr>
          <m:e>
            <m:r>
              <w:rPr>
                <w:rFonts w:ascii="Cambria Math" w:hAnsi="Cambria Math" w:hint="eastAsia"/>
                <w:lang w:val="en-GB"/>
              </w:rPr>
              <m:t>x</m:t>
            </m:r>
            <m:r>
              <w:rPr>
                <w:rFonts w:ascii="Cambria Math" w:hAnsi="Cambria Math"/>
                <w:lang w:val="en-GB"/>
              </w:rPr>
              <m:t>,y</m:t>
            </m:r>
          </m:e>
        </m:d>
      </m:oMath>
      <w:r w:rsidR="00271688">
        <w:rPr>
          <w:rFonts w:hint="eastAsia"/>
          <w:lang w:val="en-GB"/>
        </w:rPr>
        <w:t>的深度值</w:t>
      </w:r>
      <m:oMath>
        <m:r>
          <w:rPr>
            <w:rFonts w:ascii="Cambria Math" w:hAnsi="Cambria Math" w:hint="eastAsia"/>
            <w:lang w:val="en-GB"/>
          </w:rPr>
          <m:t>Z</m:t>
        </m:r>
      </m:oMath>
      <w:r w:rsidR="00271688">
        <w:rPr>
          <w:rFonts w:hint="eastAsia"/>
          <w:lang w:val="en-GB"/>
        </w:rPr>
        <w:t>，然后计算出该点</w:t>
      </w:r>
      <w:r w:rsidR="00431A5B">
        <w:rPr>
          <w:rFonts w:hint="eastAsia"/>
          <w:lang w:val="en-GB"/>
        </w:rPr>
        <w:t>全局三维坐标</w:t>
      </w:r>
      <m:oMath>
        <m:r>
          <w:rPr>
            <w:rFonts w:ascii="Cambria Math" w:hAnsi="Cambria Math" w:hint="eastAsia"/>
            <w:lang w:val="en-GB"/>
          </w:rPr>
          <m:t>X</m:t>
        </m:r>
        <m:r>
          <m:rPr>
            <m:sty m:val="p"/>
          </m:rPr>
          <w:rPr>
            <w:rFonts w:ascii="Cambria Math" w:hAnsi="Cambria Math" w:hint="eastAsia"/>
            <w:lang w:val="en-GB"/>
          </w:rPr>
          <m:t>和</m:t>
        </m:r>
        <m:r>
          <w:rPr>
            <w:rFonts w:ascii="Cambria Math" w:hAnsi="Cambria Math" w:hint="eastAsia"/>
            <w:lang w:val="en-GB"/>
          </w:rPr>
          <m:t>Y</m:t>
        </m:r>
      </m:oMath>
      <w:r w:rsidR="00963FFA">
        <w:rPr>
          <w:rFonts w:hint="eastAsia"/>
          <w:lang w:val="en-GB"/>
        </w:rPr>
        <w:t>，</w:t>
      </w:r>
      <w:r w:rsidR="00963FFA">
        <w:rPr>
          <w:lang w:val="en-GB"/>
        </w:rPr>
        <w:t>由于</w:t>
      </w:r>
      <w:r w:rsidR="00963FFA">
        <w:rPr>
          <w:rFonts w:hint="eastAsia"/>
          <w:lang w:val="en-GB"/>
        </w:rPr>
        <w:t>仅通过二维信息无法直接得到三维信息，</w:t>
      </w:r>
      <w:r w:rsidR="00963FFA">
        <w:rPr>
          <w:lang w:val="en-GB"/>
        </w:rPr>
        <w:t>所以在</w:t>
      </w:r>
      <w:r w:rsidR="00963FFA">
        <w:rPr>
          <w:rFonts w:hint="eastAsia"/>
          <w:lang w:val="en-GB"/>
        </w:rPr>
        <w:t>优化深度值</w:t>
      </w:r>
      <m:oMath>
        <m:r>
          <w:rPr>
            <w:rFonts w:ascii="Cambria Math" w:hAnsi="Cambria Math" w:hint="eastAsia"/>
            <w:lang w:val="en-GB"/>
          </w:rPr>
          <m:t>Z</m:t>
        </m:r>
      </m:oMath>
      <w:r w:rsidR="00963FFA">
        <w:rPr>
          <w:rFonts w:hint="eastAsia"/>
          <w:lang w:val="en-GB"/>
        </w:rPr>
        <w:t>时，</w:t>
      </w:r>
      <w:r w:rsidR="00963FFA">
        <w:rPr>
          <w:lang w:val="en-GB"/>
        </w:rPr>
        <w:t>我们需要</w:t>
      </w:r>
      <w:r w:rsidR="00963FFA">
        <w:rPr>
          <w:rFonts w:hint="eastAsia"/>
          <w:lang w:val="en-GB"/>
        </w:rPr>
        <w:t>将初始输入的稀疏点云投影到二维平面上，</w:t>
      </w:r>
      <w:r w:rsidR="00963FFA">
        <w:rPr>
          <w:lang w:val="en-GB"/>
        </w:rPr>
        <w:t>辅助</w:t>
      </w:r>
      <w:r w:rsidR="00963FFA">
        <w:rPr>
          <w:rFonts w:hint="eastAsia"/>
          <w:lang w:val="en-GB"/>
        </w:rPr>
        <w:t>优化得到深度值</w:t>
      </w:r>
      <m:oMath>
        <m:r>
          <w:rPr>
            <w:rFonts w:ascii="Cambria Math" w:hAnsi="Cambria Math" w:hint="eastAsia"/>
            <w:lang w:val="en-GB"/>
          </w:rPr>
          <m:t>Z</m:t>
        </m:r>
      </m:oMath>
      <w:r w:rsidR="002B1B8A">
        <w:rPr>
          <w:rFonts w:hint="eastAsia"/>
          <w:lang w:val="en-GB"/>
        </w:rPr>
        <w:t>。本节介绍如何优化得到关键点的三维坐标</w:t>
      </w:r>
      <m:oMath>
        <m:d>
          <m:dPr>
            <m:ctrlPr>
              <w:rPr>
                <w:rFonts w:ascii="Cambria Math" w:hAnsi="Cambria Math"/>
                <w:lang w:val="en-GB"/>
              </w:rPr>
            </m:ctrlPr>
          </m:dPr>
          <m:e>
            <m:r>
              <w:rPr>
                <w:rFonts w:ascii="Cambria Math" w:hAnsi="Cambria Math"/>
                <w:lang w:val="en-GB"/>
              </w:rPr>
              <m:t>X,Y,Z</m:t>
            </m:r>
          </m:e>
        </m:d>
      </m:oMath>
      <w:r w:rsidR="007417A6">
        <w:rPr>
          <w:rFonts w:hint="eastAsia"/>
          <w:lang w:val="en-GB"/>
        </w:rPr>
        <w:t>。</w:t>
      </w:r>
    </w:p>
    <w:p w:rsidR="000248FD" w:rsidRDefault="0065564E" w:rsidP="000248FD">
      <w:pPr>
        <w:pStyle w:val="31"/>
        <w:rPr>
          <w:lang w:val="en-GB"/>
        </w:rPr>
      </w:pPr>
      <w:bookmarkStart w:id="27" w:name="_Toc507394578"/>
      <w:r>
        <w:rPr>
          <w:rFonts w:hint="eastAsia"/>
          <w:lang w:val="en-GB"/>
        </w:rPr>
        <w:t>像素</w:t>
      </w:r>
      <w:r w:rsidR="002A15E8">
        <w:rPr>
          <w:rFonts w:hint="eastAsia"/>
          <w:lang w:val="en-GB"/>
        </w:rPr>
        <w:t>坐标</w:t>
      </w:r>
      <w:r w:rsidR="000248FD">
        <w:rPr>
          <w:rFonts w:hint="eastAsia"/>
          <w:lang w:val="en-GB"/>
        </w:rPr>
        <w:t>与三维</w:t>
      </w:r>
      <w:r w:rsidR="002A15E8">
        <w:rPr>
          <w:rFonts w:hint="eastAsia"/>
          <w:lang w:val="en-GB"/>
        </w:rPr>
        <w:t>坐标</w:t>
      </w:r>
      <w:r w:rsidR="000248FD">
        <w:rPr>
          <w:rFonts w:hint="eastAsia"/>
          <w:lang w:val="en-GB"/>
        </w:rPr>
        <w:t>变换关系</w:t>
      </w:r>
      <w:bookmarkEnd w:id="27"/>
    </w:p>
    <w:p w:rsidR="00954CED" w:rsidRPr="00CF1B5E" w:rsidRDefault="00E74DF1" w:rsidP="000F1C4B">
      <w:pPr>
        <w:ind w:firstLine="480"/>
      </w:pPr>
      <w:r>
        <w:rPr>
          <w:rFonts w:hint="eastAsia"/>
        </w:rPr>
        <w:t>该系统输入的多视角图像包含每个视角</w:t>
      </w:r>
      <m:oMath>
        <m:r>
          <w:rPr>
            <w:rFonts w:ascii="Cambria Math" w:hAnsi="Cambria Math" w:hint="eastAsia"/>
          </w:rPr>
          <m:t>i</m:t>
        </m:r>
      </m:oMath>
      <w:r>
        <w:rPr>
          <w:rFonts w:hint="eastAsia"/>
        </w:rPr>
        <w:t>的照相机内参数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外参数矩阵</w:t>
      </w:r>
      <m:oMath>
        <m:sSup>
          <m:sSupPr>
            <m:ctrlPr>
              <w:rPr>
                <w:rFonts w:ascii="Cambria Math" w:hAnsi="Cambria Math"/>
              </w:rPr>
            </m:ctrlPr>
          </m:sSupPr>
          <m:e>
            <m:r>
              <m:rPr>
                <m:sty m:val="b"/>
              </m:rPr>
              <w:rPr>
                <w:rFonts w:ascii="Cambria Math" w:hAnsi="Cambria Math"/>
              </w:rPr>
              <m:t>E</m:t>
            </m:r>
          </m:e>
          <m:sup>
            <m:r>
              <w:rPr>
                <w:rFonts w:ascii="Cambria Math" w:hAnsi="Cambria Math" w:hint="eastAsia"/>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w:r>
        <w:t>，</w:t>
      </w:r>
      <w:r>
        <w:rPr>
          <w:rFonts w:hint="eastAsia"/>
        </w:rPr>
        <w:t>其中</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矩阵，</w:t>
      </w:r>
      <m:oMath>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旋转矩阵，</w:t>
      </w:r>
      <m:oMath>
        <m:sSup>
          <m:sSupPr>
            <m:ctrlPr>
              <w:rPr>
                <w:rFonts w:ascii="Cambria Math" w:hAnsi="Cambria Math"/>
                <w:i/>
              </w:rPr>
            </m:ctrlPr>
          </m:sSupPr>
          <m:e>
            <m:r>
              <m:rPr>
                <m:sty m:val="b"/>
              </m:rPr>
              <w:rPr>
                <w:rFonts w:ascii="Cambria Math" w:hAnsi="Cambria Math"/>
              </w:rPr>
              <m:t>T</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oMath>
      <w:r>
        <w:rPr>
          <w:rFonts w:hint="eastAsia"/>
        </w:rPr>
        <w:t>的向量。</w:t>
      </w:r>
      <w:r w:rsidR="00246E39">
        <w:rPr>
          <w:rFonts w:hint="eastAsia"/>
        </w:rPr>
        <w:t>设关键点的三维坐标为</w:t>
      </w:r>
      <m:oMath>
        <m:r>
          <m:rPr>
            <m:sty m:val="b"/>
          </m:rPr>
          <w:rPr>
            <w:rFonts w:ascii="Cambria Math" w:hAnsi="Cambria Math" w:hint="eastAsia"/>
          </w:rPr>
          <m:t>V</m:t>
        </m:r>
        <m:r>
          <m:rPr>
            <m:sty m:val="b"/>
          </m:rPr>
          <w:rPr>
            <w:rFonts w:ascii="Cambria Math" w:hAnsi="Cambria Math"/>
          </w:rPr>
          <m:t>=</m:t>
        </m:r>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246E39" w:rsidRPr="00246E39">
        <w:t>，</w:t>
      </w:r>
      <w:r w:rsidR="00246E39">
        <w:rPr>
          <w:rFonts w:hint="eastAsia"/>
        </w:rPr>
        <w:t>投影过程可表示为：</w:t>
      </w:r>
      <w:r w:rsidR="00954CED"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54CED" w:rsidTr="00A01F9B">
        <w:trPr>
          <w:trHeight w:val="540"/>
          <w:jc w:val="center"/>
        </w:trPr>
        <w:tc>
          <w:tcPr>
            <w:tcW w:w="400" w:type="pct"/>
            <w:vAlign w:val="center"/>
          </w:tcPr>
          <w:p w:rsidR="00954CED" w:rsidRDefault="00954CED" w:rsidP="00A01F9B">
            <w:pPr>
              <w:ind w:firstLineChars="0" w:firstLine="0"/>
              <w:jc w:val="center"/>
            </w:pPr>
          </w:p>
        </w:tc>
        <w:tc>
          <w:tcPr>
            <w:tcW w:w="4200" w:type="pct"/>
            <w:vAlign w:val="center"/>
          </w:tcPr>
          <w:p w:rsidR="00954CED" w:rsidRDefault="00E3127A" w:rsidP="00A01F9B">
            <w:pPr>
              <w:spacing w:line="360" w:lineRule="auto"/>
              <w:ind w:firstLineChars="0" w:firstLine="0"/>
              <w:jc w:val="center"/>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w:rPr>
                    <w:rFonts w:ascii="Cambria Math" w:hAnsi="Cambria Math"/>
                  </w:rPr>
                  <m:t>=P</m:t>
                </m:r>
                <m:d>
                  <m:dPr>
                    <m:ctrlPr>
                      <w:rPr>
                        <w:rFonts w:ascii="Cambria Math" w:hAnsi="Cambria Math"/>
                        <w:i/>
                      </w:rPr>
                    </m:ctrlPr>
                  </m:dPr>
                  <m:e>
                    <m:r>
                      <w:rPr>
                        <w:rFonts w:ascii="Cambria Math" w:hAnsi="Cambria Math"/>
                      </w:rPr>
                      <m:t>X,Y,Z</m:t>
                    </m:r>
                  </m:e>
                </m:d>
                <m:r>
                  <w:rPr>
                    <w:rFonts w:ascii="Cambria Math" w:hAnsi="Cambria Math"/>
                  </w:rPr>
                  <m:t>=</m:t>
                </m:r>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d>
                  <m:dPr>
                    <m:ctrlPr>
                      <w:rPr>
                        <w:rFonts w:ascii="Cambria Math" w:hAnsi="Cambria Math"/>
                        <w:i/>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m:rPr>
                        <m:sty m:val="b"/>
                      </m:rPr>
                      <w:rPr>
                        <w:rFonts w:ascii="Cambria Math" w:hAnsi="Cambria Math" w:hint="eastAsia"/>
                      </w:rPr>
                      <m:t>V</m:t>
                    </m:r>
                    <m:r>
                      <m:rPr>
                        <m:sty m:val="b"/>
                      </m:rP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m:oMathPara>
          </w:p>
        </w:tc>
        <w:tc>
          <w:tcPr>
            <w:tcW w:w="400" w:type="pct"/>
            <w:vAlign w:val="center"/>
          </w:tcPr>
          <w:p w:rsidR="00954CED" w:rsidRDefault="00954CED" w:rsidP="00A01F9B">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1</w:t>
            </w:r>
            <w:r w:rsidR="00973395">
              <w:fldChar w:fldCharType="end"/>
            </w:r>
            <w:r>
              <w:rPr>
                <w:rFonts w:hint="eastAsia"/>
              </w:rPr>
              <w:t>)</w:t>
            </w:r>
          </w:p>
        </w:tc>
      </w:tr>
    </w:tbl>
    <w:p w:rsidR="00C91CB7" w:rsidRPr="00CF1B5E" w:rsidRDefault="00C91CB7" w:rsidP="000B419E">
      <w:pPr>
        <w:ind w:firstLineChars="0" w:firstLine="0"/>
      </w:pPr>
      <w:r>
        <w:rPr>
          <w:rFonts w:hint="eastAsia"/>
        </w:rPr>
        <w:t>其中</w:t>
      </w:r>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e>
        </m:d>
      </m:oMath>
      <w:r>
        <w:rPr>
          <w:rFonts w:hint="eastAsia"/>
        </w:rPr>
        <w:t>是图像中投影像素点的其次坐标。每个二维像素点坐标可以通过如下公式</w:t>
      </w:r>
      <w:r>
        <w:rPr>
          <w:rFonts w:hint="eastAsia"/>
        </w:rPr>
        <w:t>2.2</w:t>
      </w:r>
      <w:r>
        <w:rPr>
          <w:rFonts w:hint="eastAsia"/>
        </w:rPr>
        <w:t>计算得到：</w:t>
      </w:r>
      <w:r w:rsidR="002D4401"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C91CB7" w:rsidTr="00A01F9B">
        <w:trPr>
          <w:trHeight w:val="540"/>
          <w:jc w:val="center"/>
        </w:trPr>
        <w:tc>
          <w:tcPr>
            <w:tcW w:w="400" w:type="pct"/>
            <w:vAlign w:val="center"/>
          </w:tcPr>
          <w:p w:rsidR="00C91CB7" w:rsidRDefault="00C91CB7" w:rsidP="00A01F9B">
            <w:pPr>
              <w:ind w:firstLineChars="0" w:firstLine="0"/>
              <w:jc w:val="center"/>
            </w:pPr>
          </w:p>
        </w:tc>
        <w:tc>
          <w:tcPr>
            <w:tcW w:w="4200" w:type="pct"/>
            <w:vAlign w:val="center"/>
          </w:tcPr>
          <w:p w:rsidR="00C91CB7" w:rsidRDefault="00E3127A" w:rsidP="002E3F1F">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r>
                  <w:rPr>
                    <w:rFonts w:ascii="Cambria Math" w:hAnsi="Cambria Math"/>
                  </w:rPr>
                  <m:t xml:space="preserve"> ,</m:t>
                </m:r>
                <m:sSup>
                  <m:sSupPr>
                    <m:ctrlPr>
                      <w:rPr>
                        <w:rFonts w:ascii="Cambria Math" w:hAnsi="Cambria Math"/>
                      </w:rPr>
                    </m:ctrlPr>
                  </m:sSupPr>
                  <m:e>
                    <m:r>
                      <w:rPr>
                        <w:rFonts w:ascii="Cambria Math" w:hAnsi="Cambria Math"/>
                      </w:rPr>
                      <m:t xml:space="preserve">  y</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oMath>
            </m:oMathPara>
          </w:p>
        </w:tc>
        <w:tc>
          <w:tcPr>
            <w:tcW w:w="400" w:type="pct"/>
            <w:vAlign w:val="center"/>
          </w:tcPr>
          <w:p w:rsidR="00C91CB7" w:rsidRDefault="00C91CB7" w:rsidP="00A01F9B">
            <w:pPr>
              <w:ind w:firstLineChars="0" w:firstLine="0"/>
              <w:jc w:val="right"/>
            </w:pPr>
            <w:bookmarkStart w:id="28" w:name="_Ref506769087"/>
            <w:bookmarkStart w:id="29" w:name="_Ref506769059"/>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2</w:t>
            </w:r>
            <w:r w:rsidR="00973395">
              <w:fldChar w:fldCharType="end"/>
            </w:r>
            <w:bookmarkStart w:id="30" w:name="_Ref506769094"/>
            <w:bookmarkEnd w:id="28"/>
            <w:r>
              <w:rPr>
                <w:rFonts w:hint="eastAsia"/>
              </w:rPr>
              <w:t>)</w:t>
            </w:r>
            <w:bookmarkEnd w:id="29"/>
            <w:bookmarkEnd w:id="30"/>
          </w:p>
        </w:tc>
      </w:tr>
    </w:tbl>
    <w:p w:rsidR="004864C8" w:rsidRDefault="006A4252" w:rsidP="00020F24">
      <w:pPr>
        <w:ind w:firstLineChars="0" w:firstLine="0"/>
      </w:pPr>
      <w:r>
        <w:rPr>
          <w:rFonts w:hint="eastAsia"/>
        </w:rPr>
        <w:lastRenderedPageBreak/>
        <w:t>当给出一个二维的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rPr>
        <w:t>和该像素点在某一个视角下的全局坐标</w:t>
      </w:r>
      <m:oMath>
        <m:r>
          <w:rPr>
            <w:rFonts w:ascii="Cambria Math" w:hAnsi="Cambria Math" w:hint="eastAsia"/>
            <w:lang w:val="en-GB"/>
          </w:rPr>
          <m:t>Z</m:t>
        </m:r>
      </m:oMath>
      <w:r>
        <w:rPr>
          <w:rFonts w:hint="eastAsia"/>
          <w:lang w:val="en-GB"/>
        </w:rPr>
        <w:t>，</w:t>
      </w:r>
      <w:r w:rsidRPr="006A4252">
        <w:rPr>
          <w:rFonts w:hint="eastAsia"/>
        </w:rPr>
        <w:t>通过</w:t>
      </w:r>
      <w:r>
        <w:rPr>
          <w:rFonts w:hint="eastAsia"/>
        </w:rPr>
        <w:t>公式</w:t>
      </w:r>
      <w:r>
        <w:rPr>
          <w:rFonts w:hint="eastAsia"/>
        </w:rPr>
        <w:t>2.1</w:t>
      </w:r>
      <w:r>
        <w:rPr>
          <w:rFonts w:hint="eastAsia"/>
        </w:rPr>
        <w:t>变形，</w:t>
      </w:r>
      <w:r>
        <w:rPr>
          <w:rFonts w:hint="eastAsia"/>
          <w:lang w:val="en-GB"/>
        </w:rPr>
        <w:t>我们可以计算其全局坐标</w:t>
      </w:r>
      <m:oMath>
        <m:d>
          <m:dPr>
            <m:begChr m:val="{"/>
            <m:endChr m:val="}"/>
            <m:ctrlPr>
              <w:rPr>
                <w:rFonts w:ascii="Cambria Math" w:hAnsi="Cambria Math"/>
                <w:b/>
              </w:rPr>
            </m:ctrlPr>
          </m:dPr>
          <m:e>
            <m:r>
              <w:rPr>
                <w:rFonts w:ascii="Cambria Math" w:hAnsi="Cambria Math"/>
              </w:rPr>
              <m:t>X,Y</m:t>
            </m:r>
          </m:e>
        </m:d>
      </m:oMath>
      <w:r w:rsidRPr="006A4252">
        <w:t>，</w:t>
      </w:r>
      <w:r w:rsidR="00F15E79">
        <w:rPr>
          <w:rFonts w:hint="eastAsia"/>
        </w:rPr>
        <w:t>计算方式</w:t>
      </w:r>
      <w:r>
        <w:rPr>
          <w:rFonts w:hint="eastAsia"/>
        </w:rPr>
        <w:t>如下两个</w:t>
      </w:r>
      <w:r w:rsidR="00F15E79">
        <w:rPr>
          <w:rFonts w:hint="eastAsia"/>
        </w:rPr>
        <w:t>包含</w:t>
      </w:r>
      <m:oMath>
        <m:r>
          <w:rPr>
            <w:rFonts w:ascii="Cambria Math" w:hAnsi="Cambria Math" w:hint="eastAsia"/>
            <w:lang w:val="en-GB"/>
          </w:rPr>
          <m:t>Z</m:t>
        </m:r>
      </m:oMath>
      <w:r w:rsidR="00F15E79">
        <w:rPr>
          <w:rFonts w:hint="eastAsia"/>
          <w:lang w:val="en-GB"/>
        </w:rPr>
        <w:t>的</w:t>
      </w:r>
      <w:r w:rsidR="00F15E79">
        <w:rPr>
          <w:rFonts w:hint="eastAsia"/>
        </w:rPr>
        <w:t>参数</w:t>
      </w:r>
      <w:r>
        <w:rPr>
          <w:rFonts w:hint="eastAsia"/>
        </w:rPr>
        <w:t>线性方程</w:t>
      </w:r>
      <w:r w:rsidR="00F15E79">
        <w:rPr>
          <w:rFonts w:hint="eastAsia"/>
        </w:rPr>
        <w:t>：</w:t>
      </w:r>
      <w:r w:rsidR="00162209">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2209" w:rsidTr="00A01F9B">
        <w:trPr>
          <w:trHeight w:val="540"/>
          <w:jc w:val="center"/>
        </w:trPr>
        <w:tc>
          <w:tcPr>
            <w:tcW w:w="400" w:type="pct"/>
            <w:vAlign w:val="center"/>
          </w:tcPr>
          <w:p w:rsidR="00162209" w:rsidRDefault="00162209" w:rsidP="00A01F9B">
            <w:pPr>
              <w:ind w:firstLineChars="0" w:firstLine="0"/>
              <w:jc w:val="center"/>
            </w:pPr>
          </w:p>
        </w:tc>
        <w:tc>
          <w:tcPr>
            <w:tcW w:w="4200" w:type="pct"/>
            <w:vAlign w:val="center"/>
          </w:tcPr>
          <w:p w:rsidR="00162209" w:rsidRPr="00977A4C" w:rsidRDefault="00977A4C" w:rsidP="00A01F9B">
            <w:pPr>
              <w:spacing w:line="360" w:lineRule="auto"/>
              <w:ind w:firstLineChars="0" w:firstLine="0"/>
              <w:jc w:val="center"/>
              <w:rPr>
                <w:i/>
              </w:rPr>
            </w:pPr>
            <m:oMathPara>
              <m:oMath>
                <m:r>
                  <w:rPr>
                    <w:rFonts w:ascii="Cambria Math" w:hAnsi="Cambria Math"/>
                  </w:rPr>
                  <m:t>X=</m:t>
                </m:r>
                <m:sSub>
                  <m:sSubPr>
                    <m:ctrlPr>
                      <w:rPr>
                        <w:rFonts w:ascii="Cambria Math" w:hAnsi="Cambria Math"/>
                      </w:rPr>
                    </m:ctrlPr>
                  </m:sSubPr>
                  <m:e>
                    <m:r>
                      <m:rPr>
                        <m:sty m:val="b"/>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p w:rsidR="00977A4C" w:rsidRPr="00977A4C" w:rsidRDefault="00977A4C" w:rsidP="00A01F9B">
            <w:pPr>
              <w:spacing w:line="360" w:lineRule="auto"/>
              <w:ind w:firstLineChars="0" w:firstLine="0"/>
              <w:jc w:val="center"/>
              <w:rPr>
                <w:i/>
              </w:rPr>
            </w:pPr>
            <m:oMathPara>
              <m:oMath>
                <m:r>
                  <w:rPr>
                    <w:rFonts w:ascii="Cambria Math" w:hAnsi="Cambria Math"/>
                  </w:rPr>
                  <m:t>Y=</m:t>
                </m:r>
                <m:sSub>
                  <m:sSubPr>
                    <m:ctrlPr>
                      <w:rPr>
                        <w:rFonts w:ascii="Cambria Math" w:hAnsi="Cambria Math"/>
                      </w:rPr>
                    </m:ctrlPr>
                  </m:sSubPr>
                  <m:e>
                    <m:r>
                      <m:rPr>
                        <m:sty m:val="b"/>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y</m:t>
                    </m:r>
                  </m:sub>
                </m:sSub>
              </m:oMath>
            </m:oMathPara>
          </w:p>
        </w:tc>
        <w:tc>
          <w:tcPr>
            <w:tcW w:w="400" w:type="pct"/>
            <w:vAlign w:val="center"/>
          </w:tcPr>
          <w:p w:rsidR="00162209" w:rsidRDefault="00162209" w:rsidP="00A01F9B">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3</w:t>
            </w:r>
            <w:r w:rsidR="00973395">
              <w:fldChar w:fldCharType="end"/>
            </w:r>
            <w:r>
              <w:rPr>
                <w:rFonts w:hint="eastAsia"/>
              </w:rPr>
              <w:t>)</w:t>
            </w:r>
          </w:p>
        </w:tc>
      </w:tr>
    </w:tbl>
    <w:p w:rsidR="00162209" w:rsidRDefault="003E1011" w:rsidP="00C91CB7">
      <w:pPr>
        <w:ind w:firstLineChars="0" w:firstLine="0"/>
      </w:pPr>
      <w:r>
        <w:rPr>
          <w:rFonts w:hint="eastAsia"/>
        </w:rPr>
        <w:t>其中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通过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3E3B3C">
        <w:rPr>
          <w:rFonts w:hint="eastAsia"/>
        </w:rPr>
        <w:t>和照相机外</w:t>
      </w:r>
      <w:r>
        <w:rPr>
          <w:rFonts w:hint="eastAsia"/>
        </w:rPr>
        <w:t>参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w:t>
      </w:r>
      <m:oMath>
        <m:sSup>
          <m:sSupPr>
            <m:ctrlPr>
              <w:rPr>
                <w:rFonts w:ascii="Cambria Math" w:hAnsi="Cambria Math"/>
              </w:rPr>
            </m:ctrlPr>
          </m:sSupPr>
          <m:e>
            <m:r>
              <m:rPr>
                <m:sty m:val="b"/>
              </m:rPr>
              <w:rPr>
                <w:rFonts w:ascii="Cambria Math" w:hAnsi="Cambria Math" w:hint="eastAsia"/>
              </w:rPr>
              <m:t>F</m:t>
            </m:r>
          </m:e>
          <m:sup>
            <m:r>
              <w:rPr>
                <w:rFonts w:ascii="Cambria Math" w:hAnsi="Cambria Math" w:hint="eastAsia"/>
              </w:rPr>
              <m:t>i</m:t>
            </m:r>
          </m:sup>
        </m:sSup>
      </m:oMath>
      <w:r w:rsidR="00425FB6">
        <w:t>计算</w:t>
      </w:r>
      <w:r w:rsidR="00425FB6">
        <w:rPr>
          <w:rFonts w:hint="eastAsia"/>
        </w:rPr>
        <w:t>得到，</w:t>
      </w:r>
      <w:r w:rsidR="00425FB6">
        <w:t>具体</w:t>
      </w:r>
      <w:r w:rsidR="00425FB6">
        <w:rPr>
          <w:rFonts w:hint="eastAsia"/>
        </w:rPr>
        <w:t>计算方式在本章</w:t>
      </w:r>
      <w:r w:rsidR="00425FB6">
        <w:rPr>
          <w:rFonts w:hint="eastAsia"/>
        </w:rPr>
        <w:t>2</w:t>
      </w:r>
      <w:r w:rsidR="00425FB6">
        <w:t>.3.2</w:t>
      </w:r>
      <w:r w:rsidR="00425FB6">
        <w:t>节</w:t>
      </w:r>
      <w:r w:rsidR="00425FB6">
        <w:rPr>
          <w:rFonts w:hint="eastAsia"/>
        </w:rPr>
        <w:t>具体描述。</w:t>
      </w:r>
    </w:p>
    <w:p w:rsidR="00425FB6" w:rsidRPr="00AC179B" w:rsidRDefault="00425FB6" w:rsidP="00AC179B">
      <w:pPr>
        <w:ind w:firstLine="480"/>
        <w:rPr>
          <w:lang w:val="en-GB"/>
        </w:rPr>
      </w:pPr>
      <w:r>
        <w:rPr>
          <w:rFonts w:hint="eastAsia"/>
        </w:rPr>
        <w:t>上述公式描述了</w:t>
      </w:r>
      <w:r>
        <w:rPr>
          <w:rFonts w:hint="eastAsia"/>
          <w:lang w:val="en-GB"/>
        </w:rPr>
        <w:t>像素坐标与三维坐标变换关系，通过公式</w:t>
      </w:r>
      <w:r>
        <w:rPr>
          <w:rFonts w:hint="eastAsia"/>
          <w:lang w:val="en-GB"/>
        </w:rPr>
        <w:t>2.1</w:t>
      </w:r>
      <w:r w:rsidR="004D3D1D">
        <w:rPr>
          <w:rFonts w:hint="eastAsia"/>
          <w:lang w:val="en-GB"/>
        </w:rPr>
        <w:t>和公式</w:t>
      </w:r>
      <w:r w:rsidR="004D3D1D">
        <w:rPr>
          <w:rFonts w:hint="eastAsia"/>
          <w:lang w:val="en-GB"/>
        </w:rPr>
        <w:t>2.2</w:t>
      </w:r>
      <w:r>
        <w:rPr>
          <w:rFonts w:hint="eastAsia"/>
          <w:lang w:val="en-GB"/>
        </w:rPr>
        <w:t>可以将三维点</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Pr>
          <w:rFonts w:hint="eastAsia"/>
          <w:lang w:val="en-GB"/>
        </w:rPr>
        <w:t>投影在第</w:t>
      </w:r>
      <m:oMath>
        <m:r>
          <w:rPr>
            <w:rFonts w:ascii="Cambria Math" w:hAnsi="Cambria Math" w:hint="eastAsia"/>
          </w:rPr>
          <m:t>i</m:t>
        </m:r>
      </m:oMath>
      <w:r>
        <w:rPr>
          <w:rFonts w:hint="eastAsia"/>
        </w:rPr>
        <w:t>个</w:t>
      </w:r>
      <w:r>
        <w:rPr>
          <w:rFonts w:hint="eastAsia"/>
          <w:lang w:val="en-GB"/>
        </w:rPr>
        <w:t>视角下的图像中</w:t>
      </w:r>
      <m:oMath>
        <m:r>
          <m:rPr>
            <m:sty m:val="p"/>
          </m:rPr>
          <w:rPr>
            <w:rFonts w:ascii="Cambria Math" w:hAnsi="Cambria Math" w:hint="eastAsia"/>
            <w:lang w:val="en-GB"/>
          </w:rPr>
          <m:t>像素点</m:t>
        </m:r>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lang w:val="en-GB"/>
        </w:rPr>
        <w:t>，而通过公式</w:t>
      </w:r>
      <w:r w:rsidR="004D3D1D">
        <w:rPr>
          <w:rFonts w:hint="eastAsia"/>
          <w:lang w:val="en-GB"/>
        </w:rPr>
        <w:t>2.3</w:t>
      </w:r>
      <w:r>
        <w:rPr>
          <w:rFonts w:hint="eastAsia"/>
          <w:lang w:val="en-GB"/>
        </w:rPr>
        <w:t>可以将像素点</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CB2E41">
        <w:rPr>
          <w:rFonts w:hint="eastAsia"/>
        </w:rPr>
        <w:t>反投影到</w:t>
      </w:r>
      <w:r w:rsidR="00CB2E41">
        <w:t>空间</w:t>
      </w:r>
      <w:r w:rsidR="00CB2E41">
        <w:rPr>
          <w:rFonts w:hint="eastAsia"/>
        </w:rPr>
        <w:t>三维坐标</w:t>
      </w:r>
      <w:r w:rsidR="00CB2E41">
        <w:t>上</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CB2E41">
        <w:rPr>
          <w:rFonts w:hint="eastAsia"/>
        </w:rPr>
        <w:t>。</w:t>
      </w:r>
    </w:p>
    <w:p w:rsidR="003E1011" w:rsidRDefault="003E1011" w:rsidP="003E1011">
      <w:pPr>
        <w:pStyle w:val="31"/>
      </w:pPr>
      <w:bookmarkStart w:id="31" w:name="_Toc507394579"/>
      <w:r>
        <w:rPr>
          <w:rFonts w:hint="eastAsia"/>
        </w:rPr>
        <w:t>计算投影参数</w:t>
      </w:r>
      <w:bookmarkEnd w:id="31"/>
    </w:p>
    <w:p w:rsidR="00016AAD" w:rsidRDefault="00E27F5C" w:rsidP="001A6B5E">
      <w:pPr>
        <w:ind w:firstLine="480"/>
      </w:pPr>
      <w:r>
        <w:rPr>
          <w:rFonts w:hint="eastAsia"/>
        </w:rPr>
        <w:t>下面给出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的计算方法</w:t>
      </w:r>
      <w:r w:rsidR="004D3D1D">
        <w:rPr>
          <w:rFonts w:hint="eastAsia"/>
        </w:rPr>
        <w:t>。</w:t>
      </w:r>
      <w:r w:rsidR="004D3D1D">
        <w:t>公式</w:t>
      </w:r>
      <w:r w:rsidR="004D3D1D">
        <w:rPr>
          <w:rFonts w:hint="eastAsia"/>
        </w:rPr>
        <w:t>2</w:t>
      </w:r>
      <w:r w:rsidR="004D3D1D">
        <w:t>.3</w:t>
      </w:r>
      <w:r w:rsidR="004D3D1D">
        <w:rPr>
          <w:rFonts w:hint="eastAsia"/>
        </w:rPr>
        <w:t>是由公式</w:t>
      </w:r>
      <w:r w:rsidR="003E3B3C">
        <w:rPr>
          <w:rFonts w:hint="eastAsia"/>
        </w:rPr>
        <w:t>2.1</w:t>
      </w:r>
      <w:r w:rsidR="003E3B3C">
        <w:rPr>
          <w:rFonts w:hint="eastAsia"/>
        </w:rPr>
        <w:t>推导而来，下面的公式推导过程都是在相同视角下得到，为了描述清晰去掉下标</w:t>
      </w:r>
      <m:oMath>
        <m:r>
          <w:rPr>
            <w:rFonts w:ascii="Cambria Math" w:hAnsi="Cambria Math" w:hint="eastAsia"/>
          </w:rPr>
          <m:t>i</m:t>
        </m:r>
      </m:oMath>
      <w:r w:rsidR="003E3B3C">
        <w:rPr>
          <w:rFonts w:hint="eastAsia"/>
        </w:rPr>
        <w:t>。首先将照相机外参矩阵</w:t>
      </w:r>
      <m:oMath>
        <m:r>
          <m:rPr>
            <m:sty m:val="b"/>
          </m:rPr>
          <w:rPr>
            <w:rFonts w:ascii="Cambria Math" w:hAnsi="Cambria Math" w:hint="eastAsia"/>
          </w:rPr>
          <m:t>K</m:t>
        </m:r>
      </m:oMath>
      <w:r w:rsidR="003E3B3C">
        <w:rPr>
          <w:rFonts w:hint="eastAsia"/>
        </w:rPr>
        <w:t>和内参旋转矩阵</w:t>
      </w:r>
      <m:oMath>
        <m:r>
          <m:rPr>
            <m:sty m:val="b"/>
          </m:rPr>
          <w:rPr>
            <w:rFonts w:ascii="Cambria Math" w:hAnsi="Cambria Math"/>
          </w:rPr>
          <m:t>R</m:t>
        </m:r>
      </m:oMath>
      <w:r w:rsidR="00221E3A">
        <w:rPr>
          <w:rFonts w:hint="eastAsia"/>
        </w:rPr>
        <w:t>表示</w:t>
      </w:r>
      <w:r w:rsidR="007B38E8">
        <w:rPr>
          <w:rFonts w:hint="eastAsia"/>
        </w:rPr>
        <w:t>为</w:t>
      </w:r>
      <w:r w:rsidR="003E3B3C" w:rsidRPr="003E3B3C">
        <w:rPr>
          <w:rFonts w:hint="eastAsia"/>
        </w:rPr>
        <w:t>矩阵形式：</w:t>
      </w:r>
      <w:r w:rsidR="001A6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96E42" w:rsidTr="00A01F9B">
        <w:trPr>
          <w:trHeight w:val="540"/>
          <w:jc w:val="center"/>
        </w:trPr>
        <w:tc>
          <w:tcPr>
            <w:tcW w:w="400" w:type="pct"/>
            <w:vAlign w:val="center"/>
          </w:tcPr>
          <w:p w:rsidR="00496E42" w:rsidRDefault="00496E42" w:rsidP="00A01F9B">
            <w:pPr>
              <w:ind w:firstLineChars="0" w:firstLine="0"/>
              <w:jc w:val="center"/>
            </w:pPr>
          </w:p>
        </w:tc>
        <w:tc>
          <w:tcPr>
            <w:tcW w:w="4200" w:type="pct"/>
            <w:vAlign w:val="center"/>
          </w:tcPr>
          <w:p w:rsidR="00496E42" w:rsidRPr="007B38E8" w:rsidRDefault="007B38E8" w:rsidP="007B38E8">
            <w:pPr>
              <w:spacing w:line="360" w:lineRule="auto"/>
              <w:ind w:firstLineChars="0" w:firstLine="0"/>
              <w:jc w:val="center"/>
              <w:rPr>
                <w:b/>
              </w:rPr>
            </w:pPr>
            <m:oMathPara>
              <m:oMath>
                <m:r>
                  <m:rPr>
                    <m:sty m:val="b"/>
                  </m:rPr>
                  <w:rPr>
                    <w:rFonts w:ascii="Cambria Math" w:hAnsi="Cambria Math" w:hint="eastAsia"/>
                  </w:rPr>
                  <m:t>K</m:t>
                </m:r>
                <m:r>
                  <m:rPr>
                    <m:sty m:val="b"/>
                  </m:rPr>
                  <w:rPr>
                    <w:rFonts w:ascii="Cambria Math" w:hAnsi="Cambria Math"/>
                  </w:rPr>
                  <m:t>=</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x</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2</m:t>
                              </m:r>
                            </m:sub>
                          </m:sSub>
                        </m:e>
                        <m:e>
                          <m:sSub>
                            <m:sSubPr>
                              <m:ctrlPr>
                                <w:rPr>
                                  <w:rFonts w:ascii="Cambria Math" w:hAnsi="Cambria Math"/>
                                  <w:i/>
                                </w:rPr>
                              </m:ctrlPr>
                            </m:sSubPr>
                            <m:e>
                              <m:r>
                                <w:rPr>
                                  <w:rFonts w:ascii="Cambria Math" w:hAnsi="Cambria Math"/>
                                </w:rPr>
                                <m:t>c</m:t>
                              </m:r>
                            </m:e>
                            <m:sub>
                              <m:r>
                                <w:rPr>
                                  <w:rFonts w:ascii="Cambria Math" w:hAnsi="Cambria Math"/>
                                </w:rPr>
                                <m:t>y</m:t>
                              </m:r>
                            </m:sub>
                          </m:sSub>
                        </m:e>
                      </m:mr>
                      <m:mr>
                        <m:e>
                          <m:r>
                            <w:rPr>
                              <w:rFonts w:ascii="Cambria Math" w:hAnsi="Cambria Math"/>
                            </w:rPr>
                            <m:t>0</m:t>
                          </m:r>
                        </m:e>
                        <m:e>
                          <m:r>
                            <w:rPr>
                              <w:rFonts w:ascii="Cambria Math" w:hAnsi="Cambria Math"/>
                            </w:rPr>
                            <m:t>0</m:t>
                          </m:r>
                        </m:e>
                        <m:e>
                          <m:r>
                            <w:rPr>
                              <w:rFonts w:ascii="Cambria Math" w:hAnsi="Cambria Math"/>
                            </w:rPr>
                            <m:t>1</m:t>
                          </m:r>
                        </m:e>
                      </m:mr>
                    </m:m>
                  </m:e>
                </m:d>
                <m:r>
                  <m:rPr>
                    <m:sty m:val="bi"/>
                  </m:rPr>
                  <w:rPr>
                    <w:rFonts w:ascii="Cambria Math" w:hAnsi="Cambria Math"/>
                  </w:rPr>
                  <m:t xml:space="preserve"> , </m:t>
                </m:r>
                <m:r>
                  <m:rPr>
                    <m:sty m:val="b"/>
                  </m:rPr>
                  <w:rPr>
                    <w:rFonts w:ascii="Cambria Math" w:hAnsi="Cambria Math"/>
                  </w:rPr>
                  <m:t>R=</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11</m:t>
                              </m:r>
                            </m:sub>
                          </m:sSub>
                        </m:e>
                        <m:e>
                          <m:sSub>
                            <m:sSubPr>
                              <m:ctrlPr>
                                <w:rPr>
                                  <w:rFonts w:ascii="Cambria Math" w:hAnsi="Cambria Math"/>
                                  <w:i/>
                                </w:rPr>
                              </m:ctrlPr>
                            </m:sSubPr>
                            <m:e>
                              <m:r>
                                <w:rPr>
                                  <w:rFonts w:ascii="Cambria Math" w:hAnsi="Cambria Math"/>
                                </w:rPr>
                                <m:t>r</m:t>
                              </m:r>
                            </m:e>
                            <m:sub>
                              <m:r>
                                <w:rPr>
                                  <w:rFonts w:ascii="Cambria Math" w:hAnsi="Cambria Math"/>
                                </w:rPr>
                                <m:t>12</m:t>
                              </m:r>
                            </m:sub>
                          </m:sSub>
                        </m:e>
                        <m:e>
                          <m:sSub>
                            <m:sSubPr>
                              <m:ctrlPr>
                                <w:rPr>
                                  <w:rFonts w:ascii="Cambria Math" w:hAnsi="Cambria Math"/>
                                  <w:i/>
                                </w:rPr>
                              </m:ctrlPr>
                            </m:sSubPr>
                            <m:e>
                              <m:r>
                                <w:rPr>
                                  <w:rFonts w:ascii="Cambria Math" w:hAnsi="Cambria Math"/>
                                </w:rPr>
                                <m:t>r</m:t>
                              </m:r>
                            </m:e>
                            <m:sub>
                              <m:r>
                                <w:rPr>
                                  <w:rFonts w:ascii="Cambria Math" w:hAnsi="Cambria Math"/>
                                </w:rPr>
                                <m:t>13</m:t>
                              </m:r>
                            </m:sub>
                          </m:sSub>
                        </m:e>
                      </m:mr>
                      <m:mr>
                        <m:e>
                          <m:sSub>
                            <m:sSubPr>
                              <m:ctrlPr>
                                <w:rPr>
                                  <w:rFonts w:ascii="Cambria Math" w:hAnsi="Cambria Math"/>
                                  <w:i/>
                                </w:rPr>
                              </m:ctrlPr>
                            </m:sSubPr>
                            <m:e>
                              <m:r>
                                <w:rPr>
                                  <w:rFonts w:ascii="Cambria Math" w:hAnsi="Cambria Math"/>
                                </w:rPr>
                                <m:t>r</m:t>
                              </m:r>
                            </m:e>
                            <m:sub>
                              <m:r>
                                <w:rPr>
                                  <w:rFonts w:ascii="Cambria Math" w:hAnsi="Cambria Math"/>
                                </w:rPr>
                                <m:t>21</m:t>
                              </m:r>
                            </m:sub>
                          </m:sSub>
                        </m:e>
                        <m:e>
                          <m:sSub>
                            <m:sSubPr>
                              <m:ctrlPr>
                                <w:rPr>
                                  <w:rFonts w:ascii="Cambria Math" w:hAnsi="Cambria Math"/>
                                  <w:i/>
                                </w:rPr>
                              </m:ctrlPr>
                            </m:sSubPr>
                            <m:e>
                              <m:r>
                                <w:rPr>
                                  <w:rFonts w:ascii="Cambria Math" w:hAnsi="Cambria Math"/>
                                </w:rPr>
                                <m:t>r</m:t>
                              </m:r>
                            </m:e>
                            <m:sub>
                              <m:r>
                                <w:rPr>
                                  <w:rFonts w:ascii="Cambria Math" w:hAnsi="Cambria Math"/>
                                </w:rPr>
                                <m:t>22</m:t>
                              </m:r>
                            </m:sub>
                          </m:sSub>
                        </m:e>
                        <m:e>
                          <m:sSub>
                            <m:sSubPr>
                              <m:ctrlPr>
                                <w:rPr>
                                  <w:rFonts w:ascii="Cambria Math" w:hAnsi="Cambria Math"/>
                                  <w:i/>
                                </w:rPr>
                              </m:ctrlPr>
                            </m:sSubPr>
                            <m:e>
                              <m:r>
                                <w:rPr>
                                  <w:rFonts w:ascii="Cambria Math" w:hAnsi="Cambria Math"/>
                                </w:rPr>
                                <m:t>r</m:t>
                              </m:r>
                            </m:e>
                            <m:sub>
                              <m:r>
                                <w:rPr>
                                  <w:rFonts w:ascii="Cambria Math" w:hAnsi="Cambria Math"/>
                                </w:rPr>
                                <m:t>23</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e>
                        <m:e>
                          <m:sSub>
                            <m:sSubPr>
                              <m:ctrlPr>
                                <w:rPr>
                                  <w:rFonts w:ascii="Cambria Math" w:hAnsi="Cambria Math"/>
                                  <w:i/>
                                </w:rPr>
                              </m:ctrlPr>
                            </m:sSubPr>
                            <m:e>
                              <m:r>
                                <w:rPr>
                                  <w:rFonts w:ascii="Cambria Math" w:hAnsi="Cambria Math"/>
                                </w:rPr>
                                <m:t>r</m:t>
                              </m:r>
                            </m:e>
                            <m:sub>
                              <m:r>
                                <w:rPr>
                                  <w:rFonts w:ascii="Cambria Math" w:hAnsi="Cambria Math"/>
                                </w:rPr>
                                <m:t>32</m:t>
                              </m:r>
                            </m:sub>
                          </m:sSub>
                        </m:e>
                        <m:e>
                          <m:sSub>
                            <m:sSubPr>
                              <m:ctrlPr>
                                <w:rPr>
                                  <w:rFonts w:ascii="Cambria Math" w:hAnsi="Cambria Math"/>
                                  <w:i/>
                                </w:rPr>
                              </m:ctrlPr>
                            </m:sSubPr>
                            <m:e>
                              <m:r>
                                <w:rPr>
                                  <w:rFonts w:ascii="Cambria Math" w:hAnsi="Cambria Math"/>
                                </w:rPr>
                                <m:t>r</m:t>
                              </m:r>
                            </m:e>
                            <m:sub>
                              <m:r>
                                <w:rPr>
                                  <w:rFonts w:ascii="Cambria Math" w:hAnsi="Cambria Math"/>
                                </w:rPr>
                                <m:t>33</m:t>
                              </m:r>
                            </m:sub>
                          </m:sSub>
                        </m:e>
                      </m:mr>
                    </m:m>
                  </m:e>
                </m:d>
              </m:oMath>
            </m:oMathPara>
          </w:p>
        </w:tc>
        <w:tc>
          <w:tcPr>
            <w:tcW w:w="400" w:type="pct"/>
            <w:vAlign w:val="center"/>
          </w:tcPr>
          <w:p w:rsidR="00496E42" w:rsidRDefault="00496E42" w:rsidP="00A01F9B">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4</w:t>
            </w:r>
            <w:r w:rsidR="00973395">
              <w:fldChar w:fldCharType="end"/>
            </w:r>
            <w:r>
              <w:rPr>
                <w:rFonts w:hint="eastAsia"/>
              </w:rPr>
              <w:t>)</w:t>
            </w:r>
          </w:p>
        </w:tc>
      </w:tr>
    </w:tbl>
    <w:p w:rsidR="00496E42" w:rsidRDefault="00221E3A" w:rsidP="00A80618">
      <w:pPr>
        <w:ind w:firstLineChars="0" w:firstLine="0"/>
      </w:pPr>
      <w:r>
        <w:rPr>
          <w:rFonts w:hint="eastAsia"/>
        </w:rPr>
        <w:t>照相机内参平移向量表示为</w:t>
      </w:r>
      <m:oMath>
        <m:r>
          <m:rPr>
            <m:sty m:val="b"/>
          </m:rPr>
          <w:rPr>
            <w:rFonts w:ascii="Cambria Math" w:hAnsi="Cambria Math"/>
          </w:rPr>
          <m:t>T=</m:t>
        </m:r>
        <m:sSup>
          <m:sSupPr>
            <m:ctrlPr>
              <w:rPr>
                <w:rFonts w:ascii="Cambria Math" w:hAnsi="Cambria Math"/>
                <w:b/>
              </w:rPr>
            </m:ctrlPr>
          </m:sSupPr>
          <m:e>
            <m:d>
              <m:dPr>
                <m:begChr m:val="{"/>
                <m:endChr m:val="}"/>
                <m:ctrlPr>
                  <w:rPr>
                    <w:rFonts w:ascii="Cambria Math" w:hAnsi="Cambria Math"/>
                    <w:b/>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e>
            </m:d>
          </m:e>
          <m:sup>
            <m:r>
              <w:rPr>
                <w:rFonts w:ascii="Cambria Math" w:hAnsi="Cambria Math"/>
              </w:rPr>
              <m:t>t</m:t>
            </m:r>
          </m:sup>
        </m:sSup>
      </m:oMath>
      <w:r w:rsidR="00A5641D" w:rsidRPr="00A5641D">
        <w:rPr>
          <w:rFonts w:hint="eastAsia"/>
        </w:rPr>
        <w:t>。</w:t>
      </w:r>
    </w:p>
    <w:p w:rsidR="004C724A" w:rsidRPr="00CF1B5E" w:rsidRDefault="004C724A" w:rsidP="00A01F9B">
      <w:pPr>
        <w:ind w:firstLine="480"/>
      </w:pPr>
      <w:r>
        <w:rPr>
          <w:rFonts w:hint="eastAsia"/>
        </w:rPr>
        <w:t>当给出一个三维点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Pr="004C724A">
        <w:t>，</w:t>
      </w:r>
      <w:r>
        <w:rPr>
          <w:rFonts w:hint="eastAsia"/>
        </w:rPr>
        <w:t>它对应的二维其次坐标</w:t>
      </w:r>
      <m:oMath>
        <m:d>
          <m:dPr>
            <m:begChr m:val="{"/>
            <m:endChr m:val="}"/>
            <m:ctrlPr>
              <w:rPr>
                <w:rFonts w:ascii="Cambria Math" w:hAnsi="Cambria Math"/>
              </w:rPr>
            </m:ctrlPr>
          </m:dPr>
          <m:e>
            <m:acc>
              <m:accPr>
                <m:chr m:val="̅"/>
                <m:ctrlPr>
                  <w:rPr>
                    <w:rFonts w:ascii="Cambria Math" w:hAnsi="Cambria Math"/>
                    <w:i/>
                  </w:rPr>
                </m:ctrlPr>
              </m:accPr>
              <m:e>
                <m:r>
                  <w:rPr>
                    <w:rFonts w:ascii="Cambria Math" w:hAnsi="Cambria Math" w:hint="eastAsia"/>
                  </w:rPr>
                  <m:t>x</m:t>
                </m:r>
              </m:e>
            </m:acc>
            <m:r>
              <w:rPr>
                <w:rFonts w:ascii="Cambria Math" w:hAnsi="Cambria Math"/>
              </w:rPr>
              <m:t>,</m:t>
            </m:r>
            <m:acc>
              <m:accPr>
                <m:chr m:val="̅"/>
                <m:ctrlPr>
                  <w:rPr>
                    <w:rFonts w:ascii="Cambria Math" w:hAnsi="Cambria Math"/>
                    <w:i/>
                  </w:rPr>
                </m:ctrlPr>
              </m:accPr>
              <m:e>
                <m:r>
                  <w:rPr>
                    <w:rFonts w:ascii="Cambria Math" w:hAnsi="Cambria Math" w:hint="eastAsia"/>
                  </w:rPr>
                  <m:t>y</m:t>
                </m:r>
              </m:e>
            </m:acc>
            <m:r>
              <w:rPr>
                <w:rFonts w:ascii="Cambria Math" w:hAnsi="Cambria Math"/>
              </w:rPr>
              <m:t>,</m:t>
            </m:r>
            <m:acc>
              <m:accPr>
                <m:chr m:val="̅"/>
                <m:ctrlPr>
                  <w:rPr>
                    <w:rFonts w:ascii="Cambria Math" w:hAnsi="Cambria Math"/>
                    <w:i/>
                  </w:rPr>
                </m:ctrlPr>
              </m:accPr>
              <m:e>
                <m:r>
                  <w:rPr>
                    <w:rFonts w:ascii="Cambria Math" w:hAnsi="Cambria Math"/>
                  </w:rPr>
                  <m:t>z</m:t>
                </m:r>
              </m:e>
            </m:acc>
          </m:e>
        </m:d>
      </m:oMath>
      <w:r>
        <w:rPr>
          <w:rFonts w:hint="eastAsia"/>
        </w:rPr>
        <w:t>可以通过公式</w:t>
      </w:r>
      <w:r>
        <w:rPr>
          <w:rFonts w:hint="eastAsia"/>
        </w:rPr>
        <w:t>2.1</w:t>
      </w:r>
      <w:r>
        <w:rPr>
          <w:rFonts w:hint="eastAsia"/>
        </w:rPr>
        <w:t>推导得到：</w:t>
      </w:r>
      <w:r w:rsidR="0078382B">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C724A" w:rsidTr="00A01F9B">
        <w:trPr>
          <w:trHeight w:val="540"/>
          <w:jc w:val="center"/>
        </w:trPr>
        <w:tc>
          <w:tcPr>
            <w:tcW w:w="400" w:type="pct"/>
            <w:vAlign w:val="center"/>
          </w:tcPr>
          <w:p w:rsidR="004C724A" w:rsidRDefault="004C724A" w:rsidP="00A01F9B">
            <w:pPr>
              <w:ind w:firstLineChars="0" w:firstLine="0"/>
              <w:jc w:val="center"/>
            </w:pPr>
          </w:p>
        </w:tc>
        <w:tc>
          <w:tcPr>
            <w:tcW w:w="4200" w:type="pct"/>
            <w:vAlign w:val="center"/>
          </w:tcPr>
          <w:p w:rsidR="004C724A" w:rsidRPr="007B38E8" w:rsidRDefault="00E3127A" w:rsidP="00A01F9B">
            <w:pPr>
              <w:spacing w:line="360" w:lineRule="auto"/>
              <w:ind w:firstLineChars="0" w:firstLine="0"/>
              <w:jc w:val="center"/>
              <w:rPr>
                <w:b/>
              </w:rPr>
            </w:pPr>
            <m:oMathPara>
              <m:oMath>
                <m:d>
                  <m:dPr>
                    <m:begChr m:val="["/>
                    <m:endChr m:val="]"/>
                    <m:ctrlPr>
                      <w:rPr>
                        <w:rFonts w:ascii="Cambria Math" w:hAnsi="Cambria Math"/>
                        <w:b/>
                      </w:rPr>
                    </m:ctrlPr>
                  </m:dPr>
                  <m:e>
                    <m:m>
                      <m:mPr>
                        <m:mcs>
                          <m:mc>
                            <m:mcPr>
                              <m:count m:val="1"/>
                              <m:mcJc m:val="center"/>
                            </m:mcPr>
                          </m:mc>
                        </m:mcs>
                        <m:ctrlPr>
                          <w:rPr>
                            <w:rFonts w:ascii="Cambria Math" w:hAnsi="Cambria Math"/>
                            <w:b/>
                            <w:i/>
                          </w:rPr>
                        </m:ctrlPr>
                      </m:mPr>
                      <m:mr>
                        <m:e>
                          <m:acc>
                            <m:accPr>
                              <m:chr m:val="̅"/>
                              <m:ctrlPr>
                                <w:rPr>
                                  <w:rFonts w:ascii="Cambria Math" w:hAnsi="Cambria Math"/>
                                  <w:i/>
                                </w:rPr>
                              </m:ctrlPr>
                            </m:accPr>
                            <m:e>
                              <m:r>
                                <w:rPr>
                                  <w:rFonts w:ascii="Cambria Math" w:hAnsi="Cambria Math" w:hint="eastAsia"/>
                                </w:rPr>
                                <m:t>x</m:t>
                              </m:r>
                            </m:e>
                          </m:acc>
                        </m:e>
                      </m:mr>
                      <m:mr>
                        <m:e>
                          <m:acc>
                            <m:accPr>
                              <m:chr m:val="̅"/>
                              <m:ctrlPr>
                                <w:rPr>
                                  <w:rFonts w:ascii="Cambria Math" w:hAnsi="Cambria Math"/>
                                  <w:i/>
                                </w:rPr>
                              </m:ctrlPr>
                            </m:accPr>
                            <m:e>
                              <m:r>
                                <w:rPr>
                                  <w:rFonts w:ascii="Cambria Math" w:hAnsi="Cambria Math" w:hint="eastAsia"/>
                                </w:rPr>
                                <m:t>y</m:t>
                              </m:r>
                            </m:e>
                          </m:acc>
                        </m:e>
                      </m:mr>
                      <m:mr>
                        <m:e>
                          <m:acc>
                            <m:accPr>
                              <m:chr m:val="̅"/>
                              <m:ctrlPr>
                                <w:rPr>
                                  <w:rFonts w:ascii="Cambria Math" w:hAnsi="Cambria Math"/>
                                  <w:i/>
                                </w:rPr>
                              </m:ctrlPr>
                            </m:accPr>
                            <m:e>
                              <m:r>
                                <w:rPr>
                                  <w:rFonts w:ascii="Cambria Math" w:hAnsi="Cambria Math"/>
                                </w:rPr>
                                <m:t>z</m:t>
                              </m:r>
                            </m:e>
                          </m:acc>
                        </m:e>
                      </m:mr>
                    </m:m>
                  </m:e>
                </m:d>
                <m:r>
                  <m:rPr>
                    <m:sty m:val="b"/>
                  </m:rPr>
                  <w:rPr>
                    <w:rFonts w:ascii="Cambria Math" w:hAnsi="Cambria Math"/>
                  </w:rPr>
                  <m:t>=</m:t>
                </m:r>
                <m:d>
                  <m:dPr>
                    <m:begChr m:val="["/>
                    <m:endChr m:val="]"/>
                    <m:ctrlPr>
                      <w:rPr>
                        <w:rFonts w:ascii="Cambria Math" w:hAnsi="Cambria Math"/>
                        <w:b/>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14</m:t>
                              </m:r>
                            </m:sub>
                          </m:sSub>
                        </m:e>
                      </m:m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24</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Z+</m:t>
                          </m:r>
                          <m:sSub>
                            <m:sSubPr>
                              <m:ctrlPr>
                                <w:rPr>
                                  <w:rFonts w:ascii="Cambria Math" w:hAnsi="Cambria Math"/>
                                  <w:i/>
                                </w:rPr>
                              </m:ctrlPr>
                            </m:sSubPr>
                            <m:e>
                              <m:r>
                                <w:rPr>
                                  <w:rFonts w:ascii="Cambria Math" w:hAnsi="Cambria Math"/>
                                </w:rPr>
                                <m:t>t</m:t>
                              </m:r>
                            </m:e>
                            <m:sub>
                              <m:r>
                                <w:rPr>
                                  <w:rFonts w:ascii="Cambria Math" w:hAnsi="Cambria Math"/>
                                </w:rPr>
                                <m:t>3</m:t>
                              </m:r>
                            </m:sub>
                          </m:sSub>
                        </m:e>
                      </m:mr>
                    </m:m>
                  </m:e>
                </m:d>
              </m:oMath>
            </m:oMathPara>
          </w:p>
        </w:tc>
        <w:tc>
          <w:tcPr>
            <w:tcW w:w="400" w:type="pct"/>
            <w:vAlign w:val="center"/>
          </w:tcPr>
          <w:p w:rsidR="004C724A" w:rsidRDefault="004C724A" w:rsidP="00A01F9B">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5</w:t>
            </w:r>
            <w:r w:rsidR="00973395">
              <w:fldChar w:fldCharType="end"/>
            </w:r>
            <w:r>
              <w:rPr>
                <w:rFonts w:hint="eastAsia"/>
              </w:rPr>
              <w:t>)</w:t>
            </w:r>
          </w:p>
        </w:tc>
      </w:tr>
    </w:tbl>
    <w:p w:rsidR="001A6B5E" w:rsidRDefault="0078382B" w:rsidP="0078382B">
      <w:pPr>
        <w:ind w:firstLineChars="0" w:firstLine="0"/>
      </w:pPr>
      <w:r>
        <w:rPr>
          <w:rFonts w:hint="eastAsia"/>
        </w:rPr>
        <w:t>其中</w:t>
      </w:r>
      <w: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8382B" w:rsidTr="00A01F9B">
        <w:trPr>
          <w:trHeight w:val="540"/>
          <w:jc w:val="center"/>
        </w:trPr>
        <w:tc>
          <w:tcPr>
            <w:tcW w:w="400" w:type="pct"/>
            <w:vAlign w:val="center"/>
          </w:tcPr>
          <w:p w:rsidR="0078382B" w:rsidRDefault="0078382B" w:rsidP="00A01F9B">
            <w:pPr>
              <w:ind w:firstLineChars="0" w:firstLine="0"/>
              <w:jc w:val="center"/>
            </w:pPr>
          </w:p>
        </w:tc>
        <w:tc>
          <w:tcPr>
            <w:tcW w:w="4200" w:type="pct"/>
            <w:vAlign w:val="center"/>
          </w:tcPr>
          <w:p w:rsidR="0078382B" w:rsidRPr="007B38E8" w:rsidRDefault="00E3127A" w:rsidP="00691F60">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
              </m:oMath>
            </m:oMathPara>
          </w:p>
        </w:tc>
        <w:tc>
          <w:tcPr>
            <w:tcW w:w="400" w:type="pct"/>
            <w:vAlign w:val="center"/>
          </w:tcPr>
          <w:p w:rsidR="0078382B" w:rsidRDefault="0078382B" w:rsidP="00A01F9B">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6</w:t>
            </w:r>
            <w:r w:rsidR="00973395">
              <w:fldChar w:fldCharType="end"/>
            </w:r>
            <w:r>
              <w:rPr>
                <w:rFonts w:hint="eastAsia"/>
              </w:rPr>
              <w:t>)</w:t>
            </w:r>
          </w:p>
        </w:tc>
      </w:tr>
    </w:tbl>
    <w:p w:rsidR="00947EDA" w:rsidRPr="00BC5F6F" w:rsidRDefault="008B06FF" w:rsidP="009D3DC1">
      <w:pPr>
        <w:ind w:firstLine="480"/>
      </w:pPr>
      <w:r>
        <w:rPr>
          <w:rFonts w:hint="eastAsia"/>
        </w:rPr>
        <w:t>因为像素坐标</w:t>
      </w:r>
      <m:oMath>
        <m:d>
          <m:dPr>
            <m:begChr m:val="{"/>
            <m:endChr m:val="}"/>
            <m:ctrlPr>
              <w:rPr>
                <w:rFonts w:ascii="Cambria Math" w:hAnsi="Cambria Math"/>
              </w:rPr>
            </m:ctrlPr>
          </m:dPr>
          <m:e>
            <m:r>
              <w:rPr>
                <w:rFonts w:ascii="Cambria Math" w:hAnsi="Cambria Math"/>
              </w:rPr>
              <m:t>x,y</m:t>
            </m:r>
          </m:e>
        </m:d>
      </m:oMath>
      <w:r w:rsidR="00BC5F6F">
        <w:rPr>
          <w:rFonts w:hint="eastAsia"/>
        </w:rPr>
        <w:t>和其次坐标关系为</w:t>
      </w:r>
      <m:oMath>
        <m:r>
          <w:rPr>
            <w:rFonts w:ascii="Cambria Math" w:hAnsi="Cambria Math"/>
          </w:rPr>
          <m:t>x</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hint="eastAsia"/>
              </w:rPr>
              <m:t>x</m:t>
            </m:r>
          </m:e>
        </m:acc>
      </m:oMath>
      <w:r w:rsidR="00BC5F6F">
        <w:rPr>
          <w:rFonts w:hint="eastAsia"/>
        </w:rPr>
        <w:t>和</w:t>
      </w:r>
      <m:oMath>
        <m:r>
          <w:rPr>
            <w:rFonts w:ascii="Cambria Math" w:hAnsi="Cambria Math" w:hint="eastAsia"/>
          </w:rPr>
          <m:t>y</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rPr>
              <m:t>y</m:t>
            </m:r>
          </m:e>
        </m:acc>
      </m:oMath>
      <w:r w:rsidR="00BC5F6F">
        <w:t>，</w:t>
      </w:r>
      <w:r w:rsidR="00BC5F6F">
        <w:rPr>
          <w:rFonts w:hint="eastAsia"/>
        </w:rPr>
        <w:t>所以公式</w:t>
      </w:r>
      <w:r w:rsidR="00BC5F6F">
        <w:rPr>
          <w:rFonts w:hint="eastAsia"/>
        </w:rPr>
        <w:t>2.5</w:t>
      </w:r>
      <w:r w:rsidR="00BC5F6F">
        <w:rPr>
          <w:rFonts w:hint="eastAsia"/>
        </w:rPr>
        <w:t>中两个线性方程可以很容易求得三维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m:t>
            </m:r>
          </m:e>
        </m:d>
      </m:oMath>
      <w:r w:rsidR="00BC5F6F" w:rsidRPr="00BC5F6F">
        <w:t>，</w:t>
      </w:r>
      <w:r w:rsidR="00BC5F6F" w:rsidRPr="00BC5F6F">
        <w:rPr>
          <w:rFonts w:hint="eastAsia"/>
        </w:rPr>
        <w:t>从而得到公式</w:t>
      </w:r>
      <w:r w:rsidR="00BC5F6F" w:rsidRPr="00BC5F6F">
        <w:rPr>
          <w:rFonts w:hint="eastAsia"/>
        </w:rPr>
        <w:t>2.3</w:t>
      </w:r>
      <w:r w:rsidR="00BC5F6F" w:rsidRPr="00BC5F6F">
        <w:rPr>
          <w:rFonts w:hint="eastAsia"/>
        </w:rPr>
        <w:t>的形式，</w:t>
      </w:r>
      <w:r w:rsidR="00BC5F6F">
        <w:rPr>
          <w:rFonts w:hint="eastAsia"/>
        </w:rPr>
        <w:t>其中的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sidR="00BC5F6F">
        <w:rPr>
          <w:rFonts w:hint="eastAsia"/>
        </w:rPr>
        <w:t>表示为：</w:t>
      </w:r>
      <w:r w:rsidR="00495126"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47EDA" w:rsidTr="00313CE2">
        <w:trPr>
          <w:trHeight w:val="540"/>
          <w:jc w:val="center"/>
        </w:trPr>
        <w:tc>
          <w:tcPr>
            <w:tcW w:w="400" w:type="pct"/>
            <w:vAlign w:val="center"/>
          </w:tcPr>
          <w:p w:rsidR="00947EDA" w:rsidRDefault="00947EDA" w:rsidP="00313CE2">
            <w:pPr>
              <w:ind w:firstLineChars="0" w:firstLine="0"/>
              <w:jc w:val="center"/>
            </w:pPr>
          </w:p>
        </w:tc>
        <w:tc>
          <w:tcPr>
            <w:tcW w:w="4200" w:type="pct"/>
            <w:vAlign w:val="center"/>
          </w:tcPr>
          <w:p w:rsidR="00947EDA" w:rsidRPr="007B38E8" w:rsidRDefault="00E3127A" w:rsidP="009B1A8E">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r>
                    <m:e>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
              </m:oMath>
            </m:oMathPara>
          </w:p>
        </w:tc>
        <w:tc>
          <w:tcPr>
            <w:tcW w:w="400" w:type="pct"/>
            <w:vAlign w:val="center"/>
          </w:tcPr>
          <w:p w:rsidR="00947EDA" w:rsidRDefault="00947EDA" w:rsidP="00313CE2">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7</w:t>
            </w:r>
            <w:r w:rsidR="00973395">
              <w:fldChar w:fldCharType="end"/>
            </w:r>
            <w:r>
              <w:rPr>
                <w:rFonts w:hint="eastAsia"/>
              </w:rPr>
              <w:t>)</w:t>
            </w:r>
          </w:p>
        </w:tc>
      </w:tr>
    </w:tbl>
    <w:p w:rsidR="009D3DC1" w:rsidRPr="00BC5F6F" w:rsidRDefault="001E2D6F" w:rsidP="005F3636">
      <w:pPr>
        <w:ind w:firstLineChars="0" w:firstLine="0"/>
      </w:pPr>
      <w:r>
        <w:rPr>
          <w:rFonts w:hint="eastAsia"/>
        </w:rPr>
        <w:t>其中</w:t>
      </w:r>
      <w:r>
        <w:t>参数</w:t>
      </w:r>
      <w:r>
        <w:rPr>
          <w:rFonts w:hint="eastAsia"/>
        </w:rPr>
        <w:t>分别</w:t>
      </w:r>
      <w:r>
        <w:t>为</w:t>
      </w:r>
      <w:r>
        <w:rPr>
          <w:rFonts w:hint="eastAsia"/>
        </w:rPr>
        <w:t>：</w:t>
      </w:r>
      <w:r w:rsidR="00E96903"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D3DC1" w:rsidTr="00313CE2">
        <w:trPr>
          <w:trHeight w:val="540"/>
          <w:jc w:val="center"/>
        </w:trPr>
        <w:tc>
          <w:tcPr>
            <w:tcW w:w="400" w:type="pct"/>
            <w:vAlign w:val="center"/>
          </w:tcPr>
          <w:p w:rsidR="009D3DC1" w:rsidRDefault="009D3DC1" w:rsidP="00313CE2">
            <w:pPr>
              <w:ind w:firstLineChars="0" w:firstLine="0"/>
              <w:jc w:val="center"/>
            </w:pPr>
          </w:p>
        </w:tc>
        <w:tc>
          <w:tcPr>
            <w:tcW w:w="4200" w:type="pct"/>
            <w:vAlign w:val="center"/>
          </w:tcPr>
          <w:p w:rsidR="009D3DC1" w:rsidRPr="007B38E8" w:rsidRDefault="00E3127A" w:rsidP="00686571">
            <w:pPr>
              <w:spacing w:line="360" w:lineRule="auto"/>
              <w:ind w:firstLineChars="0" w:firstLine="0"/>
              <w:jc w:val="center"/>
              <w:rPr>
                <w:b/>
              </w:rPr>
            </w:pPr>
            <m:oMathPara>
              <m:oMath>
                <m:m>
                  <m:mPr>
                    <m:mcs>
                      <m:mc>
                        <m:mcPr>
                          <m:count m:val="2"/>
                          <m:mcJc m:val="center"/>
                        </m:mcPr>
                      </m:mc>
                    </m:mcs>
                    <m:ctrlPr>
                      <w:rPr>
                        <w:rFonts w:ascii="Cambria Math" w:hAnsi="Cambria Math"/>
                        <w:b/>
                      </w:rPr>
                    </m:ctrlPr>
                  </m:mP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e>
                              </m:mr>
                            </m:m>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
                          </m:e>
                        </m:mr>
                      </m:m>
                    </m:e>
                  </m:mr>
                </m:m>
              </m:oMath>
            </m:oMathPara>
          </w:p>
        </w:tc>
        <w:tc>
          <w:tcPr>
            <w:tcW w:w="400" w:type="pct"/>
            <w:vAlign w:val="center"/>
          </w:tcPr>
          <w:p w:rsidR="009D3DC1" w:rsidRDefault="009D3DC1" w:rsidP="00313CE2">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8</w:t>
            </w:r>
            <w:r w:rsidR="00973395">
              <w:fldChar w:fldCharType="end"/>
            </w:r>
            <w:r>
              <w:rPr>
                <w:rFonts w:hint="eastAsia"/>
              </w:rPr>
              <w:t>)</w:t>
            </w:r>
          </w:p>
        </w:tc>
      </w:tr>
    </w:tbl>
    <w:p w:rsidR="0078382B" w:rsidRDefault="00285C7B" w:rsidP="00285C7B">
      <w:pPr>
        <w:pStyle w:val="21"/>
      </w:pPr>
      <w:bookmarkStart w:id="32" w:name="_Toc507394580"/>
      <w:r>
        <w:rPr>
          <w:rFonts w:hint="eastAsia"/>
        </w:rPr>
        <w:t>单个部件建模</w:t>
      </w:r>
      <w:bookmarkEnd w:id="32"/>
    </w:p>
    <w:p w:rsidR="00285C7B" w:rsidRDefault="00285C7B" w:rsidP="00285C7B">
      <w:pPr>
        <w:ind w:firstLine="480"/>
      </w:pPr>
      <w:r>
        <w:rPr>
          <w:rFonts w:hint="eastAsia"/>
        </w:rPr>
        <w:t>本节描述交互式单个部件建模方法，本节所介绍的内容包含用户交互方式，像素点深度值的计算，模型参数化和模型细节添加。</w:t>
      </w:r>
    </w:p>
    <w:bookmarkStart w:id="33" w:name="_Toc507394581"/>
    <w:p w:rsidR="00994C90" w:rsidRDefault="00BA55D4" w:rsidP="00994C90">
      <w:pPr>
        <w:pStyle w:val="31"/>
      </w:pPr>
      <w:r>
        <w:rPr>
          <w:rFonts w:hint="eastAsia"/>
          <w:noProof/>
        </w:rPr>
        <mc:AlternateContent>
          <mc:Choice Requires="wpg">
            <w:drawing>
              <wp:anchor distT="0" distB="0" distL="114300" distR="114300" simplePos="0" relativeHeight="251702272" behindDoc="0" locked="0" layoutInCell="1" allowOverlap="1" wp14:anchorId="7072AC82" wp14:editId="7A50E55E">
                <wp:simplePos x="0" y="0"/>
                <wp:positionH relativeFrom="column">
                  <wp:posOffset>73061</wp:posOffset>
                </wp:positionH>
                <wp:positionV relativeFrom="paragraph">
                  <wp:posOffset>461070</wp:posOffset>
                </wp:positionV>
                <wp:extent cx="5255895" cy="2820676"/>
                <wp:effectExtent l="0" t="0" r="1905" b="0"/>
                <wp:wrapTopAndBottom/>
                <wp:docPr id="42" name="组合 42"/>
                <wp:cNvGraphicFramePr/>
                <a:graphic xmlns:a="http://schemas.openxmlformats.org/drawingml/2006/main">
                  <a:graphicData uri="http://schemas.microsoft.com/office/word/2010/wordprocessingGroup">
                    <wpg:wgp>
                      <wpg:cNvGrpSpPr/>
                      <wpg:grpSpPr>
                        <a:xfrm>
                          <a:off x="0" y="0"/>
                          <a:ext cx="5255895" cy="2820676"/>
                          <a:chOff x="0" y="0"/>
                          <a:chExt cx="5255895" cy="2820676"/>
                        </a:xfrm>
                      </wpg:grpSpPr>
                      <pic:pic xmlns:pic="http://schemas.openxmlformats.org/drawingml/2006/picture">
                        <pic:nvPicPr>
                          <pic:cNvPr id="39" name="图片 39" descr="E:\modeling\pic\建模\BuildPart.png"/>
                          <pic:cNvPicPr>
                            <a:picLocks noChangeAspect="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255895" cy="1993900"/>
                          </a:xfrm>
                          <a:prstGeom prst="rect">
                            <a:avLst/>
                          </a:prstGeom>
                          <a:noFill/>
                          <a:ln>
                            <a:noFill/>
                          </a:ln>
                        </pic:spPr>
                      </pic:pic>
                      <wps:wsp>
                        <wps:cNvPr id="40" name="文本框 40"/>
                        <wps:cNvSpPr txBox="1"/>
                        <wps:spPr>
                          <a:xfrm>
                            <a:off x="0" y="1992636"/>
                            <a:ext cx="5255895" cy="828040"/>
                          </a:xfrm>
                          <a:prstGeom prst="rect">
                            <a:avLst/>
                          </a:prstGeom>
                          <a:solidFill>
                            <a:prstClr val="white"/>
                          </a:solidFill>
                          <a:ln>
                            <a:noFill/>
                          </a:ln>
                          <a:effectLst/>
                        </wps:spPr>
                        <wps:txbx>
                          <w:txbxContent>
                            <w:p w:rsidR="00540D10" w:rsidRPr="00A673DF" w:rsidRDefault="00540D10" w:rsidP="00DB280F">
                              <w:pPr>
                                <w:pStyle w:val="aff"/>
                                <w:spacing w:before="163" w:after="163"/>
                                <w:rPr>
                                  <w:rFonts w:eastAsia="宋体"/>
                                  <w:sz w:val="24"/>
                                  <w:szCs w:val="24"/>
                                </w:rPr>
                              </w:pPr>
                              <w:bookmarkStart w:id="34" w:name="_Toc50740200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w:t>
                              </w:r>
                              <w:r>
                                <w:t>基表面</w:t>
                              </w:r>
                              <w:r>
                                <w:rPr>
                                  <w:rFonts w:hint="eastAsia"/>
                                </w:rPr>
                                <w:t>对应的高</w:t>
                              </w:r>
                              <w:r>
                                <w:t>提拉出</w:t>
                              </w:r>
                              <w:r>
                                <w:rPr>
                                  <w:rFonts w:hint="eastAsia"/>
                                </w:rPr>
                                <w:t>该部件的高度。</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72AC82" id="组合 42" o:spid="_x0000_s1034" style="position:absolute;left:0;text-align:left;margin-left:5.75pt;margin-top:36.3pt;width:413.85pt;height:222.1pt;z-index:251702272" coordsize="52558,282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">
                <v:shape id="图片 39" o:spid="_x0000_s1035" type="#_x0000_t75" style="position:absolute;width:52558;height:199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0brbDAAAA2wAAAA8AAABkcnMvZG93bnJldi54bWxEj92KwjAUhO+FfYdwFvZGNHUF0WoUEcUF&#10;BevPAxySs23Z5qQ0UbtvbwTBy2FmvmFmi9ZW4kaNLx0rGPQTEMTamZJzBZfzpjcG4QOywcoxKfgn&#10;D4v5R2eGqXF3PtLtFHIRIexTVFCEUKdSel2QRd93NXH0fl1jMUTZ5NI0eI9wW8nvJBlJiyXHhQJr&#10;WhWk/05Xq2Cb7YIru+tsfdgeq/zKerkfaKW+PtvlFESgNrzDr/aPUTCcwPNL/AFy/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DRutsMAAADbAAAADwAAAAAAAAAAAAAAAACf&#10;AgAAZHJzL2Rvd25yZXYueG1sUEsFBgAAAAAEAAQA9wAAAI8DAAAAAA==&#10;">
                  <v:imagedata r:id="rId65" o:title="BuildPart"/>
                  <v:path arrowok="t"/>
                </v:shape>
                <v:shape id="文本框 40" o:spid="_x0000_s1036" type="#_x0000_t202" style="position:absolute;top:19926;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K028IA&#10;AADbAAAADwAAAGRycy9kb3ducmV2LnhtbERPz2vCMBS+D/wfwht4GTPVFZFqFJENNi9i9bLbo3k2&#10;dc1LSVLt/ntzGOz48f1ebQbbihv50DhWMJ1kIIgrpxuuFZxPH68LECEia2wdk4JfCrBZj55WWGh3&#10;5yPdyliLFMKhQAUmxq6QMlSGLIaJ64gTd3HeYkzQ11J7vKdw28pZls2lxYZTg8GOdoaqn7K3Cg75&#10;98G89Jf3/TZ/81/nfje/1qVS4+dhuwQRaYj/4j/3p1aQp/XpS/oB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wrTbwgAAANsAAAAPAAAAAAAAAAAAAAAAAJgCAABkcnMvZG93&#10;bnJldi54bWxQSwUGAAAAAAQABAD1AAAAhwMAAAAA&#10;" stroked="f">
                  <v:textbox style="mso-fit-shape-to-text:t" inset="0,0,0,0">
                    <w:txbxContent>
                      <w:p w:rsidR="00540D10" w:rsidRPr="00A673DF" w:rsidRDefault="00540D10" w:rsidP="00DB280F">
                        <w:pPr>
                          <w:pStyle w:val="aff"/>
                          <w:spacing w:before="163" w:after="163"/>
                          <w:rPr>
                            <w:rFonts w:eastAsia="宋体"/>
                            <w:sz w:val="24"/>
                            <w:szCs w:val="24"/>
                          </w:rPr>
                        </w:pPr>
                        <w:bookmarkStart w:id="39" w:name="_Toc50740200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w:t>
                        </w:r>
                        <w:r>
                          <w:t>基表面</w:t>
                        </w:r>
                        <w:r>
                          <w:rPr>
                            <w:rFonts w:hint="eastAsia"/>
                          </w:rPr>
                          <w:t>对应的高</w:t>
                        </w:r>
                        <w:r>
                          <w:t>提拉出</w:t>
                        </w:r>
                        <w:r>
                          <w:rPr>
                            <w:rFonts w:hint="eastAsia"/>
                          </w:rPr>
                          <w:t>该部件的高度。</w:t>
                        </w:r>
                        <w:bookmarkEnd w:id="39"/>
                      </w:p>
                    </w:txbxContent>
                  </v:textbox>
                </v:shape>
                <w10:wrap type="topAndBottom"/>
              </v:group>
            </w:pict>
          </mc:Fallback>
        </mc:AlternateContent>
      </w:r>
      <w:r w:rsidR="00994C90">
        <w:rPr>
          <w:rFonts w:hint="eastAsia"/>
        </w:rPr>
        <w:t>从图像中生成三维部件</w:t>
      </w:r>
      <w:bookmarkEnd w:id="33"/>
    </w:p>
    <w:p w:rsidR="00F8443C" w:rsidRDefault="00894E71" w:rsidP="00F8443C">
      <w:pPr>
        <w:ind w:firstLine="480"/>
      </w:pPr>
      <w:r>
        <w:rPr>
          <w:rFonts w:hint="eastAsia"/>
        </w:rPr>
        <w:t>我们重建单个部件的三维形状需要如下三个步骤。</w:t>
      </w:r>
      <w:r w:rsidR="00A2498A">
        <w:rPr>
          <w:rFonts w:hint="eastAsia"/>
        </w:rPr>
        <w:t>第一步，</w:t>
      </w:r>
      <w:r>
        <w:rPr>
          <w:rFonts w:hint="eastAsia"/>
        </w:rPr>
        <w:t>用户在多个视角下选择一个合适的视角，该视角下的图像尽可能包含部件更多的可见部分，选择视角不仅可以翻阅一张张照片，也可以通过</w:t>
      </w:r>
      <w:r w:rsidR="002001E5">
        <w:rPr>
          <w:rFonts w:hint="eastAsia"/>
        </w:rPr>
        <w:t>操作</w:t>
      </w:r>
      <w:r>
        <w:rPr>
          <w:rFonts w:hint="eastAsia"/>
        </w:rPr>
        <w:t>三维点云迅速定位视角。</w:t>
      </w:r>
      <w:r w:rsidR="00A2498A">
        <w:rPr>
          <w:rFonts w:hint="eastAsia"/>
        </w:rPr>
        <w:t>第二步，</w:t>
      </w:r>
      <w:r w:rsidR="00A2498A" w:rsidRPr="00A2498A">
        <w:t>用户</w:t>
      </w:r>
      <w:r w:rsidR="00A2498A" w:rsidRPr="00A2498A">
        <w:rPr>
          <w:rFonts w:hint="eastAsia"/>
        </w:rPr>
        <w:t>选择采用</w:t>
      </w:r>
      <w:r w:rsidR="00A2498A" w:rsidRPr="00A2498A">
        <w:t>直接基于稀疏点云数据构造该</w:t>
      </w:r>
      <w:r w:rsidR="00A2498A" w:rsidRPr="00A2498A">
        <w:rPr>
          <w:rFonts w:hint="eastAsia"/>
        </w:rPr>
        <w:t>部件</w:t>
      </w:r>
      <w:r w:rsidR="00A2498A" w:rsidRPr="00A2498A">
        <w:t>，或者</w:t>
      </w:r>
      <w:r w:rsidR="0097455C">
        <w:rPr>
          <w:rFonts w:hint="eastAsia"/>
        </w:rPr>
        <w:t>将</w:t>
      </w:r>
      <w:r w:rsidR="00A2498A" w:rsidRPr="00A2498A">
        <w:t>已经建模的</w:t>
      </w:r>
      <w:r w:rsidR="00A2498A">
        <w:rPr>
          <w:rFonts w:hint="eastAsia"/>
        </w:rPr>
        <w:t>部件</w:t>
      </w:r>
      <w:r w:rsidR="00A2498A" w:rsidRPr="00A2498A">
        <w:t>的表面或边缘</w:t>
      </w:r>
      <w:r w:rsidR="0097455C">
        <w:rPr>
          <w:rFonts w:hint="eastAsia"/>
        </w:rPr>
        <w:t>作为辅助部件，</w:t>
      </w:r>
      <w:r w:rsidR="000E171A">
        <w:rPr>
          <w:rFonts w:hint="eastAsia"/>
        </w:rPr>
        <w:t>采用</w:t>
      </w:r>
      <w:r w:rsidR="0097455C">
        <w:rPr>
          <w:rFonts w:hint="eastAsia"/>
        </w:rPr>
        <w:t>基于辅助部件的建</w:t>
      </w:r>
      <w:r w:rsidR="0097455C" w:rsidRPr="00885FF2">
        <w:rPr>
          <w:rFonts w:hint="eastAsia"/>
        </w:rPr>
        <w:t>模</w:t>
      </w:r>
      <w:r w:rsidR="00A2498A" w:rsidRPr="00885FF2">
        <w:t>。</w:t>
      </w:r>
      <w:r w:rsidR="00885FF2" w:rsidRPr="00885FF2">
        <w:rPr>
          <w:rFonts w:hint="eastAsia"/>
        </w:rPr>
        <w:t>最后一步</w:t>
      </w:r>
      <w:r w:rsidR="00885FF2">
        <w:rPr>
          <w:rFonts w:hint="eastAsia"/>
        </w:rPr>
        <w:t>，用户在图像上绘</w:t>
      </w:r>
      <w:r w:rsidR="00885FF2">
        <w:rPr>
          <w:rFonts w:hint="eastAsia"/>
        </w:rPr>
        <w:lastRenderedPageBreak/>
        <w:t>制部件基表面，再基于该表面的中心轴提拉出模型轮廓，从而生成该部件三维形</w:t>
      </w:r>
      <w:r w:rsidR="00A64CC7">
        <w:rPr>
          <w:rFonts w:hint="eastAsia"/>
          <w:noProof/>
        </w:rPr>
        <mc:AlternateContent>
          <mc:Choice Requires="wpg">
            <w:drawing>
              <wp:anchor distT="0" distB="0" distL="114300" distR="114300" simplePos="0" relativeHeight="251706368" behindDoc="0" locked="0" layoutInCell="1" allowOverlap="1" wp14:anchorId="0C7C47F4" wp14:editId="16E11869">
                <wp:simplePos x="0" y="0"/>
                <wp:positionH relativeFrom="column">
                  <wp:posOffset>-4577</wp:posOffset>
                </wp:positionH>
                <wp:positionV relativeFrom="paragraph">
                  <wp:posOffset>589771</wp:posOffset>
                </wp:positionV>
                <wp:extent cx="5255895" cy="1758315"/>
                <wp:effectExtent l="0" t="0" r="1905" b="0"/>
                <wp:wrapTopAndBottom/>
                <wp:docPr id="45" name="组合 45"/>
                <wp:cNvGraphicFramePr/>
                <a:graphic xmlns:a="http://schemas.openxmlformats.org/drawingml/2006/main">
                  <a:graphicData uri="http://schemas.microsoft.com/office/word/2010/wordprocessingGroup">
                    <wpg:wgp>
                      <wpg:cNvGrpSpPr/>
                      <wpg:grpSpPr>
                        <a:xfrm>
                          <a:off x="0" y="0"/>
                          <a:ext cx="5255895" cy="1758315"/>
                          <a:chOff x="0" y="0"/>
                          <a:chExt cx="5255895" cy="1758315"/>
                        </a:xfrm>
                      </wpg:grpSpPr>
                      <pic:pic xmlns:pic="http://schemas.openxmlformats.org/drawingml/2006/picture">
                        <pic:nvPicPr>
                          <pic:cNvPr id="43" name="图片 43"/>
                          <pic:cNvPicPr>
                            <a:picLocks noChangeAspect="1"/>
                          </pic:cNvPicPr>
                        </pic:nvPicPr>
                        <pic:blipFill>
                          <a:blip r:embed="rId66">
                            <a:extLst>
                              <a:ext uri="{28A0092B-C50C-407E-A947-70E740481C1C}">
                                <a14:useLocalDpi xmlns:a14="http://schemas.microsoft.com/office/drawing/2010/main" val="0"/>
                              </a:ext>
                            </a:extLst>
                          </a:blip>
                          <a:stretch>
                            <a:fillRect/>
                          </a:stretch>
                        </pic:blipFill>
                        <pic:spPr>
                          <a:xfrm>
                            <a:off x="0" y="0"/>
                            <a:ext cx="5255895" cy="1198245"/>
                          </a:xfrm>
                          <a:prstGeom prst="rect">
                            <a:avLst/>
                          </a:prstGeom>
                        </pic:spPr>
                      </pic:pic>
                      <wps:wsp>
                        <wps:cNvPr id="44" name="文本框 44"/>
                        <wps:cNvSpPr txBox="1"/>
                        <wps:spPr>
                          <a:xfrm>
                            <a:off x="0" y="1250315"/>
                            <a:ext cx="5255895" cy="508000"/>
                          </a:xfrm>
                          <a:prstGeom prst="rect">
                            <a:avLst/>
                          </a:prstGeom>
                          <a:solidFill>
                            <a:prstClr val="white"/>
                          </a:solidFill>
                          <a:ln>
                            <a:noFill/>
                          </a:ln>
                          <a:effectLst/>
                        </wps:spPr>
                        <wps:txbx>
                          <w:txbxContent>
                            <w:p w:rsidR="00540D10" w:rsidRPr="00EB2686" w:rsidRDefault="00540D10" w:rsidP="00A64CC7">
                              <w:pPr>
                                <w:pStyle w:val="afc"/>
                                <w:ind w:firstLineChars="0" w:firstLine="0"/>
                                <w:rPr>
                                  <w:rFonts w:ascii="Times New Roman" w:eastAsia="宋体" w:hAnsi="Times New Roman" w:cs="Times New Roman"/>
                                  <w:sz w:val="24"/>
                                  <w:szCs w:val="24"/>
                                </w:rPr>
                              </w:pPr>
                              <w:bookmarkStart w:id="35" w:name="_Toc507402003"/>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C7C47F4" id="组合 45" o:spid="_x0000_s1037" style="position:absolute;left:0;text-align:left;margin-left:-.35pt;margin-top:46.45pt;width:413.85pt;height:138.45pt;z-index:251706368" coordsize="52558,175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">
                <v:shape id="图片 43" o:spid="_x0000_s1038" type="#_x0000_t75" style="position:absolute;width:52558;height:119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4MVMLEAAAA2wAAAA8AAABkcnMvZG93bnJldi54bWxEj09rAjEUxO+C3yE8wVvNWluR1SiiCLaH&#10;iv/uj81zd3Xzsk2ibvvpG6HgcZiZ3zCTWWMqcSPnS8sK+r0EBHFmdcm5gsN+9TIC4QOyxsoyKfgh&#10;D7NpuzXBVNs7b+m2C7mIEPYpKihCqFMpfVaQQd+zNXH0TtYZDFG6XGqH9wg3lXxNkqE0WHJcKLCm&#10;RUHZZXc1Cpydr/31Ey+bL3N8H22+lx/N+VepbqeZj0EEasIz/N9eawVvA3h8iT9AT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4MVMLEAAAA2wAAAA8AAAAAAAAAAAAAAAAA&#10;nwIAAGRycy9kb3ducmV2LnhtbFBLBQYAAAAABAAEAPcAAACQAwAAAAA=&#10;">
                  <v:imagedata r:id="rId67" o:title=""/>
                  <v:path arrowok="t"/>
                </v:shape>
                <v:shape id="文本框 44" o:spid="_x0000_s1039" type="#_x0000_t202" style="position:absolute;top:12503;width:52558;height:5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my2MUA&#10;AADbAAAADwAAAGRycy9kb3ducmV2LnhtbESPQWsCMRSE74X+h/AKvRTNti5StkYRUai9iFsv3h6b&#10;52bbzcuSZHX77xtB8DjMzDfMbDHYVpzJh8axgtdxBoK4crrhWsHhezN6BxEissbWMSn4owCL+ePD&#10;DAvtLryncxlrkSAcClRgYuwKKUNlyGIYu444eSfnLcYkfS21x0uC21a+ZdlUWmw4LRjsaGWo+i17&#10;q2CXH3fmpT+tv5b5xG8P/Wr6U5dKPT8Nyw8QkYZ4D9/an1pBnsP1S/oBcv4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bLYxQAAANsAAAAPAAAAAAAAAAAAAAAAAJgCAABkcnMv&#10;ZG93bnJldi54bWxQSwUGAAAAAAQABAD1AAAAigMAAAAA&#10;" stroked="f">
                  <v:textbox style="mso-fit-shape-to-text:t" inset="0,0,0,0">
                    <w:txbxContent>
                      <w:p w:rsidR="00540D10" w:rsidRPr="00EB2686" w:rsidRDefault="00540D10" w:rsidP="00A64CC7">
                        <w:pPr>
                          <w:pStyle w:val="afc"/>
                          <w:ind w:firstLineChars="0" w:firstLine="0"/>
                          <w:rPr>
                            <w:rFonts w:ascii="Times New Roman" w:eastAsia="宋体" w:hAnsi="Times New Roman" w:cs="Times New Roman"/>
                            <w:sz w:val="24"/>
                            <w:szCs w:val="24"/>
                          </w:rPr>
                        </w:pPr>
                        <w:bookmarkStart w:id="41" w:name="_Toc507402003"/>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41"/>
                      </w:p>
                    </w:txbxContent>
                  </v:textbox>
                </v:shape>
                <w10:wrap type="topAndBottom"/>
              </v:group>
            </w:pict>
          </mc:Fallback>
        </mc:AlternateContent>
      </w:r>
      <w:r w:rsidR="00885FF2">
        <w:rPr>
          <w:rFonts w:hint="eastAsia"/>
        </w:rPr>
        <w:t>状。</w:t>
      </w:r>
    </w:p>
    <w:p w:rsidR="00753BC7" w:rsidRDefault="008F5ED0" w:rsidP="00F8443C">
      <w:pPr>
        <w:ind w:firstLine="480"/>
      </w:pPr>
      <w:r>
        <w:rPr>
          <w:rFonts w:hint="eastAsia"/>
        </w:rPr>
        <w:t>本章</w:t>
      </w:r>
      <w:r w:rsidR="004E2E74">
        <w:rPr>
          <w:rFonts w:hint="eastAsia"/>
        </w:rPr>
        <w:t>首先</w:t>
      </w:r>
      <w:r>
        <w:rPr>
          <w:rFonts w:hint="eastAsia"/>
        </w:rPr>
        <w:t>介绍建模系统</w:t>
      </w:r>
      <w:r w:rsidR="004E2E74">
        <w:rPr>
          <w:rFonts w:hint="eastAsia"/>
        </w:rPr>
        <w:t>所</w:t>
      </w:r>
      <w:r>
        <w:rPr>
          <w:rFonts w:hint="eastAsia"/>
        </w:rPr>
        <w:t>支持构建</w:t>
      </w:r>
      <w:r w:rsidR="004E2E74">
        <w:rPr>
          <w:rFonts w:hint="eastAsia"/>
        </w:rPr>
        <w:t>的</w:t>
      </w:r>
      <w:r>
        <w:rPr>
          <w:rFonts w:hint="eastAsia"/>
        </w:rPr>
        <w:t>基础形状，如类圆柱和类长方体形状。用户可以通过连续的三笔绘制出一个基础形状，其中前两笔绘制出基础形状的基表面轮廓线，而第三笔沿着与基表面垂直的中心轴提拉出模型轮廓线。图</w:t>
      </w:r>
      <w:r>
        <w:rPr>
          <w:rFonts w:hint="eastAsia"/>
        </w:rPr>
        <w:t>2.4b</w:t>
      </w:r>
      <w:r>
        <w:rPr>
          <w:rFonts w:hint="eastAsia"/>
        </w:rPr>
        <w:t>中淡蓝色的形状是</w:t>
      </w:r>
      <w:r w:rsidR="00DB280F">
        <w:rPr>
          <w:rFonts w:hint="eastAsia"/>
        </w:rPr>
        <w:t>若干部件绘制后三维模型投影到二维图像上的剪影。</w:t>
      </w:r>
      <w:r w:rsidR="00BA55D4">
        <w:rPr>
          <w:rFonts w:hint="eastAsia"/>
        </w:rPr>
        <w:t>如图</w:t>
      </w:r>
      <w:r w:rsidR="00BA55D4">
        <w:rPr>
          <w:rFonts w:hint="eastAsia"/>
        </w:rPr>
        <w:t>2.5</w:t>
      </w:r>
      <w:r w:rsidR="00BA55D4">
        <w:rPr>
          <w:rFonts w:hint="eastAsia"/>
        </w:rPr>
        <w:t>所示，用户连续的绘制三笔产生了首尾相连的三条线</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3</m:t>
                </m:r>
              </m:sub>
            </m:sSub>
          </m:e>
        </m:d>
      </m:oMath>
      <w:r w:rsidR="00E6577B">
        <w:rPr>
          <w:rFonts w:hint="eastAsia"/>
        </w:rPr>
        <w:t>和四端</w:t>
      </w:r>
      <w:r w:rsidR="00BA55D4">
        <w:rPr>
          <w:rFonts w:hint="eastAsia"/>
        </w:rPr>
        <w:t>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4</m:t>
                </m:r>
              </m:sub>
            </m:sSub>
          </m:e>
        </m:d>
      </m:oMath>
      <w:r w:rsidR="00BA55D4">
        <w:t>。</w:t>
      </w:r>
    </w:p>
    <w:p w:rsidR="004E2E74" w:rsidRDefault="009B0815" w:rsidP="00F8443C">
      <w:pPr>
        <w:ind w:firstLine="480"/>
      </w:pPr>
      <w:r>
        <w:rPr>
          <w:rFonts w:hint="eastAsia"/>
        </w:rPr>
        <w:t>为了使所建模型更为丰富，我们拓展了基平面的形状，部件的基表面可以是</w:t>
      </w:r>
      <w:r w:rsidR="00A64CC7">
        <w:rPr>
          <w:rFonts w:hint="eastAsia"/>
        </w:rPr>
        <w:t>不规则</w:t>
      </w:r>
      <w:r w:rsidR="0092334F">
        <w:rPr>
          <w:rFonts w:hint="eastAsia"/>
        </w:rPr>
        <w:t>形状，用</w:t>
      </w:r>
      <w:r w:rsidRPr="009B0815">
        <w:rPr>
          <w:rFonts w:hint="eastAsia"/>
        </w:rPr>
        <w:t>非均匀</w:t>
      </w:r>
      <w:r w:rsidRPr="009B0815">
        <w:rPr>
          <w:rFonts w:hint="eastAsia"/>
        </w:rPr>
        <w:t>B</w:t>
      </w:r>
      <w:r w:rsidRPr="009B0815">
        <w:rPr>
          <w:rFonts w:hint="eastAsia"/>
        </w:rPr>
        <w:t>样条曲线</w:t>
      </w:r>
      <w:r>
        <w:rPr>
          <w:rFonts w:hint="eastAsia"/>
        </w:rPr>
        <w:t>轮廓</w:t>
      </w:r>
      <w:r w:rsidR="0092334F">
        <w:rPr>
          <w:rFonts w:hint="eastAsia"/>
        </w:rPr>
        <w:t>表示</w:t>
      </w:r>
      <w:r w:rsidR="00E3050A">
        <w:fldChar w:fldCharType="begin"/>
      </w:r>
      <w:r w:rsidR="00D85CFD">
        <w:instrText xml:space="preserve"> ADDIN EN.CITE &lt;EndNote&gt;&lt;Cite&gt;&lt;Author&gt;Cao&lt;/Author&gt;&lt;Year&gt;2014&lt;/Year&gt;&lt;RecNum&gt;81&lt;/RecNum&gt;&lt;DisplayText&gt;[30]&lt;/DisplayText&gt;&lt;record&gt;&lt;rec-number&gt;81&lt;/rec-number&gt;&lt;foreign-keys&gt;&lt;key app="EN" db-id="sdawwts99w0wfaepv9r59zaxv00t0d9prrp0"&gt;81&lt;/key&gt;&lt;/foreign-keys&gt;&lt;ref-type name="Conference Proceedings"&gt;10&lt;/ref-type&gt;&lt;contributors&gt;&lt;authors&gt;&lt;author&gt;Cao, Yan Pei&lt;/author&gt;&lt;author&gt;Ju, Tao&lt;/author&gt;&lt;author&gt;Fu, Zhao&lt;/author&gt;&lt;author&gt;Hu, Shi Min&lt;/author&gt;&lt;/authors&gt;&lt;/contributors&gt;&lt;titles&gt;&lt;title&gt;Interactive Image-Guided Modeling of Extruded Shapes&lt;/title&gt;&lt;secondary-title&gt;Computer Graphics Forum&lt;/secondary-title&gt;&lt;/titles&gt;&lt;pages&gt;101-110&lt;/pages&gt;&lt;dates&gt;&lt;year&gt;2014&lt;/year&gt;&lt;/dates&gt;&lt;urls&gt;&lt;/urls&gt;&lt;/record&gt;&lt;/Cite&gt;&lt;/EndNote&gt;</w:instrText>
      </w:r>
      <w:r w:rsidR="00E3050A">
        <w:fldChar w:fldCharType="separate"/>
      </w:r>
      <w:r w:rsidR="00D85CFD">
        <w:rPr>
          <w:noProof/>
        </w:rPr>
        <w:t>[</w:t>
      </w:r>
      <w:hyperlink w:anchor="_ENREF_30" w:tooltip="Cao, 2014 #81" w:history="1">
        <w:r w:rsidR="00B85D53">
          <w:rPr>
            <w:noProof/>
          </w:rPr>
          <w:t>30</w:t>
        </w:r>
      </w:hyperlink>
      <w:r w:rsidR="00D85CFD">
        <w:rPr>
          <w:noProof/>
        </w:rPr>
        <w:t>]</w:t>
      </w:r>
      <w:r w:rsidR="00E3050A">
        <w:fldChar w:fldCharType="end"/>
      </w:r>
      <w:r w:rsidR="0092334F">
        <w:t>。</w:t>
      </w:r>
      <w:r w:rsidR="000D1436">
        <w:rPr>
          <w:rFonts w:hint="eastAsia"/>
        </w:rPr>
        <w:t>如图</w:t>
      </w:r>
      <w:r w:rsidR="000D1436">
        <w:rPr>
          <w:rFonts w:hint="eastAsia"/>
        </w:rPr>
        <w:t>2.6</w:t>
      </w:r>
      <w:r w:rsidR="000D1436">
        <w:rPr>
          <w:rFonts w:hint="eastAsia"/>
        </w:rPr>
        <w:t>所示，在图中绘制带有不规则基表面的部件。首先，用户用前两笔确定基表面所在的平面，然后用</w:t>
      </w:r>
      <w:r w:rsidR="000D1436" w:rsidRPr="009B0815">
        <w:rPr>
          <w:rFonts w:hint="eastAsia"/>
        </w:rPr>
        <w:t>非均匀</w:t>
      </w:r>
      <w:r w:rsidR="000D1436" w:rsidRPr="009B0815">
        <w:rPr>
          <w:rFonts w:hint="eastAsia"/>
        </w:rPr>
        <w:t>B</w:t>
      </w:r>
      <w:r w:rsidR="000D1436" w:rsidRPr="009B0815">
        <w:rPr>
          <w:rFonts w:hint="eastAsia"/>
        </w:rPr>
        <w:t>样条</w:t>
      </w:r>
      <w:r w:rsidR="000D1436">
        <w:rPr>
          <w:rFonts w:hint="eastAsia"/>
        </w:rPr>
        <w:t>曲线绘制出基表面外轮廓，最后一笔提拉出部件的厚度，从而得到整体部件的外轮廓。如图</w:t>
      </w:r>
      <w:r w:rsidR="000D1436">
        <w:rPr>
          <w:rFonts w:hint="eastAsia"/>
        </w:rPr>
        <w:t>2.4</w:t>
      </w:r>
      <w:r w:rsidR="000D1436">
        <w:rPr>
          <w:rFonts w:hint="eastAsia"/>
        </w:rPr>
        <w:t>所示，建模时会遇到很薄的模型，很难用鼠标绘制出精确模型，系统也提供输入部件厚度。</w:t>
      </w:r>
      <w:r w:rsidR="00E3050A">
        <w:rPr>
          <w:rFonts w:hint="eastAsia"/>
        </w:rPr>
        <w:t>有些部件很复杂，我们将它分解为多个基础形状进行绘制。例如图</w:t>
      </w:r>
      <w:r w:rsidR="00E3050A">
        <w:rPr>
          <w:rFonts w:hint="eastAsia"/>
        </w:rPr>
        <w:t>2.4</w:t>
      </w:r>
      <w:r w:rsidR="00E3050A">
        <w:rPr>
          <w:rFonts w:hint="eastAsia"/>
        </w:rPr>
        <w:t>中连接活塞的连杆，我们可以将分解为一个长方体和一个圆柱体进行绘制，绘制完成后将他们编为一个组进行后续的优化操作。</w:t>
      </w:r>
    </w:p>
    <w:p w:rsidR="00141516" w:rsidRPr="00141516" w:rsidRDefault="0058489B" w:rsidP="00141516">
      <w:pPr>
        <w:ind w:firstLine="480"/>
      </w:pPr>
      <w:r>
        <w:rPr>
          <w:rFonts w:hint="eastAsia"/>
        </w:rPr>
        <w:t>计算绘制线条端点的深度值</w:t>
      </w:r>
      <m:oMath>
        <m:r>
          <m:rPr>
            <m:sty m:val="p"/>
          </m:rPr>
          <w:rPr>
            <w:rFonts w:ascii="Cambria Math" w:hAnsi="Cambria Math" w:hint="eastAsia"/>
          </w:rPr>
          <m:t>Z</m:t>
        </m:r>
      </m:oMath>
      <w:r w:rsidR="00AF5E26">
        <w:rPr>
          <w:rFonts w:hint="eastAsia"/>
        </w:rPr>
        <w:t>，</w:t>
      </w:r>
      <w:r w:rsidR="00AF5E26">
        <w:t>是</w:t>
      </w:r>
      <w:r w:rsidR="00AF5E26">
        <w:rPr>
          <w:rFonts w:hint="eastAsia"/>
        </w:rPr>
        <w:t>绘制线条反投影到三维空间的关键参数，</w:t>
      </w:r>
      <w:r w:rsidR="00AF5E26">
        <w:t>如</w:t>
      </w:r>
      <w:r w:rsidR="00AF5E26">
        <w:rPr>
          <w:rFonts w:hint="eastAsia"/>
        </w:rPr>
        <w:t>2</w:t>
      </w:r>
      <w:r w:rsidR="00AF5E26">
        <w:t>.4</w:t>
      </w:r>
      <w:r w:rsidR="00AF5E26">
        <w:t>章节</w:t>
      </w:r>
      <w:r w:rsidR="00AF5E26">
        <w:rPr>
          <w:rFonts w:hint="eastAsia"/>
        </w:rPr>
        <w:t>所描述。</w:t>
      </w:r>
      <w:r w:rsidR="00AF5E26">
        <w:t>前两笔</w:t>
      </w:r>
      <w:r w:rsidR="00AF5E26">
        <w:rPr>
          <w:rFonts w:hint="eastAsia"/>
        </w:rPr>
        <w:t>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AF5E2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AF5E26">
        <w:rPr>
          <w:rFonts w:hint="eastAsia"/>
        </w:rPr>
        <w:t>的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AF5E26">
        <w:rPr>
          <w:rFonts w:hint="eastAsia"/>
        </w:rPr>
        <w:t>确定一个基平面。</w:t>
      </w:r>
      <w:r w:rsidR="00431D3E">
        <w:rPr>
          <w:rFonts w:hint="eastAsia"/>
        </w:rPr>
        <w:t>以圆柱体为例</w:t>
      </w:r>
      <w:r w:rsidR="00431D3E">
        <w:t>，</w:t>
      </w:r>
      <w:r w:rsidR="00431D3E">
        <w:rPr>
          <w:rFonts w:hint="eastAsia"/>
        </w:rPr>
        <w:t>第一笔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431D3E">
        <w:rPr>
          <w:rFonts w:hint="eastAsia"/>
        </w:rPr>
        <w:t>确定了圆柱体底面的直径，</w:t>
      </w:r>
      <w:r w:rsidR="00141516">
        <w:rPr>
          <w:rFonts w:hint="eastAsia"/>
        </w:rPr>
        <w:t>第二笔</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的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在底面圆上</w:t>
      </w:r>
      <w:r w:rsidR="00141516">
        <w:t>，确定</w:t>
      </w:r>
      <w:r w:rsidR="00141516">
        <w:rPr>
          <w:rFonts w:hint="eastAsia"/>
        </w:rPr>
        <w:t>了圆柱体底面的</w:t>
      </w:r>
      <w:r w:rsidR="00141516">
        <w:t>圆形</w:t>
      </w:r>
      <w:r w:rsidR="00141516">
        <w:rPr>
          <w:rFonts w:hint="eastAsia"/>
        </w:rPr>
        <w:t>。</w:t>
      </w:r>
      <w:r w:rsidR="00141516" w:rsidRPr="00141516">
        <w:t>然而，通常没有一个稀疏的三维点</w:t>
      </w:r>
      <w:r w:rsidR="00141516">
        <w:t>（</w:t>
      </w:r>
      <w:r w:rsidR="00141516">
        <w:rPr>
          <w:rFonts w:hint="eastAsia"/>
        </w:rPr>
        <w:t>如图</w:t>
      </w:r>
      <w:r w:rsidR="00141516">
        <w:rPr>
          <w:rFonts w:hint="eastAsia"/>
        </w:rPr>
        <w:t>2.5</w:t>
      </w:r>
      <w:r w:rsidR="00141516">
        <w:rPr>
          <w:rFonts w:hint="eastAsia"/>
        </w:rPr>
        <w:t>中红色点）</w:t>
      </w:r>
      <w:r w:rsidR="00141516" w:rsidRPr="00141516">
        <w:t>对应于某些指定的</w:t>
      </w:r>
      <w:r w:rsidR="00141516">
        <w:rPr>
          <w:rFonts w:hint="eastAsia"/>
        </w:rPr>
        <w:t>二维</w:t>
      </w:r>
      <w:r w:rsidR="00141516" w:rsidRPr="00141516">
        <w:t>端点。</w:t>
      </w:r>
      <w:r w:rsidR="00141516">
        <w:rPr>
          <w:rFonts w:hint="eastAsia"/>
        </w:rPr>
        <w:t>所以我们需要通过两条边</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14151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在三维中的几何约束关系</w:t>
      </w:r>
      <w:r w:rsidR="000B3A82">
        <w:rPr>
          <w:rFonts w:hint="eastAsia"/>
        </w:rPr>
        <w:t>，即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0B3A82">
        <w:rPr>
          <w:rFonts w:hint="eastAsia"/>
        </w:rPr>
        <w:t>围成的三角形为直角三角形</w:t>
      </w:r>
      <w:r w:rsidR="00141516">
        <w:rPr>
          <w:rFonts w:hint="eastAsia"/>
        </w:rPr>
        <w:t>，计算出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的深度值</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141516">
        <w:rPr>
          <w:rFonts w:hint="eastAsia"/>
        </w:rPr>
        <w:t>。用</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141516">
        <w:rPr>
          <w:rFonts w:hint="eastAsia"/>
        </w:rPr>
        <w:t>和</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141516">
        <w:rPr>
          <w:rFonts w:hint="eastAsia"/>
        </w:rPr>
        <w:t>分别代表</w:t>
      </w:r>
      <m:oMath>
        <m:sSub>
          <m:sSubPr>
            <m:ctrlPr>
              <w:rPr>
                <w:rFonts w:ascii="Cambria Math" w:hAnsi="Cambria Math"/>
                <w:i/>
              </w:rPr>
            </m:ctrlPr>
          </m:sSubPr>
          <m:e>
            <m:r>
              <w:rPr>
                <w:rFonts w:ascii="Cambria Math" w:hAnsi="Cambria Math"/>
              </w:rPr>
              <m:t>e</m:t>
            </m:r>
          </m:e>
          <m:sub>
            <m:r>
              <w:rPr>
                <w:rFonts w:ascii="Cambria Math" w:hAnsi="Cambria Math"/>
              </w:rPr>
              <m:t>1</m:t>
            </m:r>
          </m:sub>
        </m:sSub>
      </m:oMath>
      <w:r w:rsidR="00141516">
        <w:rPr>
          <w:rFonts w:hint="eastAsia"/>
        </w:rPr>
        <w:t>和</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141516">
        <w:rPr>
          <w:rFonts w:hint="eastAsia"/>
        </w:rPr>
        <w:t>的三维坐标的深度值，我们可以根据</w:t>
      </w:r>
      <w:r w:rsidR="00141516">
        <w:rPr>
          <w:rFonts w:hint="eastAsia"/>
        </w:rPr>
        <w:t>2.4</w:t>
      </w:r>
      <w:r w:rsidR="00141516">
        <w:rPr>
          <w:rFonts w:hint="eastAsia"/>
        </w:rPr>
        <w:t>章节推导的投影公式</w:t>
      </w:r>
      <w:r w:rsidR="00EF373B">
        <w:t>得到</w:t>
      </w:r>
      <w:r w:rsidR="00EF373B">
        <w:rPr>
          <w:rFonts w:hint="eastAsia"/>
        </w:rPr>
        <w:t>每个</w:t>
      </w:r>
      <w:r w:rsidR="00EF373B">
        <w:t>点</w:t>
      </w:r>
      <w:r w:rsidR="00EF373B">
        <w:rPr>
          <w:rFonts w:hint="eastAsia"/>
        </w:rPr>
        <w:t>的三维坐标用深度值</w:t>
      </w:r>
      <m:oMath>
        <m:r>
          <w:rPr>
            <w:rFonts w:ascii="Cambria Math" w:hAnsi="Cambria Math"/>
          </w:rPr>
          <m:t>Z</m:t>
        </m:r>
      </m:oMath>
      <w:r w:rsidR="00EF373B">
        <w:rPr>
          <w:rFonts w:hint="eastAsia"/>
        </w:rPr>
        <w:t>表示</w:t>
      </w: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hint="eastAsia"/>
                  </w:rPr>
                  <m:t>Z</m:t>
                </m:r>
              </m:e>
            </m:d>
            <m:r>
              <w:rPr>
                <w:rFonts w:ascii="Cambria Math" w:hAnsi="Cambria Math"/>
              </w:rPr>
              <m:t xml:space="preserve">, </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hint="eastAsia"/>
                  </w:rPr>
                  <m:t>Z</m:t>
                </m:r>
              </m:e>
            </m:d>
            <m:r>
              <w:rPr>
                <w:rFonts w:ascii="Cambria Math" w:hAnsi="Cambria Math"/>
              </w:rPr>
              <m:t>,Z</m:t>
            </m:r>
          </m:e>
        </m:d>
      </m:oMath>
      <w:r w:rsidR="00063CDB">
        <w:rPr>
          <w:rFonts w:hint="eastAsia"/>
        </w:rPr>
        <w:t>，</w:t>
      </w:r>
      <w:r w:rsidR="00063CDB">
        <w:t>直角三角形</w:t>
      </w:r>
      <w:r w:rsidR="00063CDB">
        <w:rPr>
          <w:rFonts w:hint="eastAsia"/>
        </w:rPr>
        <w:t>约束</w:t>
      </w:r>
      <w:r w:rsidR="00063CDB">
        <w:t>关系</w:t>
      </w:r>
      <w:r w:rsidR="00063CDB">
        <w:rPr>
          <w:rFonts w:hint="eastAsia"/>
        </w:rPr>
        <w:t>可得如下公式</w:t>
      </w:r>
      <w:r w:rsidR="00141516">
        <w:rPr>
          <w:rFonts w:hint="eastAsia"/>
        </w:rPr>
        <w:t>：</w:t>
      </w:r>
      <w:r w:rsidR="00141516" w:rsidRPr="00141516">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41516" w:rsidTr="00DA2380">
        <w:trPr>
          <w:trHeight w:val="540"/>
          <w:jc w:val="center"/>
        </w:trPr>
        <w:tc>
          <w:tcPr>
            <w:tcW w:w="400" w:type="pct"/>
            <w:vAlign w:val="center"/>
          </w:tcPr>
          <w:p w:rsidR="00141516" w:rsidRDefault="00141516" w:rsidP="00DA2380">
            <w:pPr>
              <w:ind w:firstLineChars="0" w:firstLine="0"/>
              <w:jc w:val="center"/>
            </w:pPr>
          </w:p>
        </w:tc>
        <w:tc>
          <w:tcPr>
            <w:tcW w:w="4200" w:type="pct"/>
            <w:vAlign w:val="center"/>
          </w:tcPr>
          <w:p w:rsidR="00141516" w:rsidRPr="00A90D74" w:rsidRDefault="00E3127A" w:rsidP="00DA2380">
            <w:pPr>
              <w:spacing w:line="360" w:lineRule="auto"/>
              <w:ind w:firstLineChars="0" w:firstLine="0"/>
              <w:jc w:val="center"/>
            </w:pPr>
            <m:oMathPara>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m:oMathPara>
          </w:p>
          <w:p w:rsidR="00A90D74" w:rsidRPr="00A90D74" w:rsidRDefault="00A90D74" w:rsidP="00DA2380">
            <w:pPr>
              <w:spacing w:line="360" w:lineRule="auto"/>
              <w:ind w:firstLineChars="0" w:firstLine="0"/>
              <w:jc w:val="center"/>
            </w:pPr>
            <w:r>
              <w:rPr>
                <w:rFonts w:hint="eastAsia"/>
              </w:rPr>
              <w:t xml:space="preserve">           </w:t>
            </w:r>
            <w:r>
              <w:t xml:space="preserve">  </w:t>
            </w:r>
            <w:r>
              <w:rPr>
                <w:rFonts w:hint="eastAsia"/>
              </w:rPr>
              <w:t xml:space="preserve">+ </w:t>
            </w:r>
            <m:oMath>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w:p>
          <w:p w:rsidR="00A90D74" w:rsidRPr="00A90D74" w:rsidRDefault="00A90D74" w:rsidP="00A90D74">
            <w:pPr>
              <w:spacing w:line="360" w:lineRule="auto"/>
              <w:ind w:firstLineChars="0" w:firstLine="0"/>
              <w:jc w:val="center"/>
            </w:pPr>
            <w:r>
              <w:rPr>
                <w:rFonts w:hint="eastAsia"/>
              </w:rPr>
              <w:t xml:space="preserve">   </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0</m:t>
              </m:r>
            </m:oMath>
          </w:p>
        </w:tc>
        <w:tc>
          <w:tcPr>
            <w:tcW w:w="400" w:type="pct"/>
            <w:vAlign w:val="center"/>
          </w:tcPr>
          <w:p w:rsidR="00141516" w:rsidRDefault="00141516" w:rsidP="00DA2380">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9</w:t>
            </w:r>
            <w:r w:rsidR="00973395">
              <w:fldChar w:fldCharType="end"/>
            </w:r>
            <w:r>
              <w:rPr>
                <w:rFonts w:hint="eastAsia"/>
              </w:rPr>
              <w:t>)</w:t>
            </w:r>
          </w:p>
        </w:tc>
      </w:tr>
    </w:tbl>
    <w:p w:rsidR="00B937AC" w:rsidRDefault="000B3A82" w:rsidP="000B3A82">
      <w:pPr>
        <w:ind w:firstLineChars="0" w:firstLine="0"/>
      </w:pPr>
      <w:r>
        <w:t>公式</w:t>
      </w:r>
      <w:r>
        <w:rPr>
          <w:rFonts w:hint="eastAsia"/>
        </w:rPr>
        <w:t>2</w:t>
      </w:r>
      <w:r>
        <w:t>.9</w:t>
      </w:r>
      <w:r>
        <w:t>是一个</w:t>
      </w:r>
      <m:oMath>
        <m:sSub>
          <m:sSubPr>
            <m:ctrlPr>
              <w:rPr>
                <w:rFonts w:ascii="Cambria Math" w:hAnsi="Cambria Math"/>
              </w:rPr>
            </m:ctrlPr>
          </m:sSubPr>
          <m:e>
            <m:r>
              <w:rPr>
                <w:rFonts w:ascii="Cambria Math" w:hAnsi="Cambria Math"/>
              </w:rPr>
              <m:t>Z</m:t>
            </m:r>
          </m:e>
          <m:sub>
            <m:r>
              <w:rPr>
                <w:rFonts w:ascii="Cambria Math" w:hAnsi="Cambria Math"/>
              </w:rPr>
              <m:t>3</m:t>
            </m:r>
          </m:sub>
        </m:sSub>
      </m:oMath>
      <w:r>
        <w:rPr>
          <w:rFonts w:hint="eastAsia"/>
        </w:rPr>
        <w:t>的二次方程，在该视角下的局部坐标内选择最接近</w:t>
      </w:r>
      <m:oMath>
        <m:sSub>
          <m:sSubPr>
            <m:ctrlPr>
              <w:rPr>
                <w:rFonts w:ascii="Cambria Math" w:hAnsi="Cambria Math"/>
              </w:rPr>
            </m:ctrlPr>
          </m:sSubPr>
          <m:e>
            <m:r>
              <w:rPr>
                <w:rFonts w:ascii="Cambria Math" w:hAnsi="Cambria Math"/>
              </w:rPr>
              <m:t>Z</m:t>
            </m:r>
          </m:e>
          <m:sub>
            <m:r>
              <w:rPr>
                <w:rFonts w:ascii="Cambria Math" w:hAnsi="Cambria Math"/>
              </w:rPr>
              <m:t>1</m:t>
            </m:r>
          </m:sub>
        </m:sSub>
      </m:oMath>
      <w:r>
        <w:rPr>
          <w:rFonts w:hint="eastAsia"/>
        </w:rPr>
        <w:t>的</w:t>
      </w:r>
      <w:r w:rsidR="00DA2380">
        <w:rPr>
          <w:rFonts w:hint="eastAsia"/>
        </w:rPr>
        <w:t>稀疏点云赋值给</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7B2F30">
        <w:rPr>
          <w:rFonts w:hint="eastAsia"/>
        </w:rPr>
        <w:t>作为初始值，假设</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DA2380">
        <w:rPr>
          <w:rFonts w:hint="eastAsia"/>
        </w:rPr>
        <w:t>的初始值为与</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DA2380">
        <w:rPr>
          <w:rFonts w:hint="eastAsia"/>
        </w:rPr>
        <w:t>相同，也就是说，绘制第一笔后，</w:t>
      </w:r>
      <w:r w:rsidR="00DA2380">
        <w:t>得到</w:t>
      </w:r>
      <w:r w:rsidR="00DA2380">
        <w:rPr>
          <w:rFonts w:hint="eastAsia"/>
        </w:rPr>
        <w:t>一个</w:t>
      </w:r>
      <w:r w:rsidR="00DA2380">
        <w:t>在</w:t>
      </w:r>
      <w:r w:rsidR="00DA2380">
        <w:rPr>
          <w:rFonts w:hint="eastAsia"/>
        </w:rPr>
        <w:t>该视角下的正圆形，</w:t>
      </w:r>
      <w:r w:rsidR="00DA2380">
        <w:t>圆</w:t>
      </w:r>
      <w:r w:rsidR="00DA2380">
        <w:rPr>
          <w:rFonts w:hint="eastAsia"/>
        </w:rPr>
        <w:t>的</w:t>
      </w:r>
      <w:r w:rsidR="00DA2380">
        <w:t>直径</w:t>
      </w:r>
      <w:r w:rsidR="00DA2380">
        <w:rPr>
          <w:rFonts w:hint="eastAsia"/>
        </w:rPr>
        <w:t>为</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DA2380">
        <w:t>的</w:t>
      </w:r>
      <w:r w:rsidR="00DA2380">
        <w:rPr>
          <w:rFonts w:hint="eastAsia"/>
        </w:rPr>
        <w:t>长度。</w:t>
      </w:r>
      <w:r w:rsidR="00DA2380">
        <w:t>通过</w:t>
      </w:r>
      <w:r w:rsidR="00DA2380">
        <w:rPr>
          <w:rFonts w:hint="eastAsia"/>
        </w:rPr>
        <w:t>公式</w:t>
      </w:r>
      <w:r w:rsidR="00DA2380">
        <w:t>2.9</w:t>
      </w:r>
      <w:r w:rsidR="00DA2380">
        <w:t>得到</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DA2380">
        <w:rPr>
          <w:rFonts w:hint="eastAsia"/>
        </w:rPr>
        <w:t>初始值。</w:t>
      </w:r>
      <w:r w:rsidR="00DA2380">
        <w:t>得到</w:t>
      </w:r>
      <w:r w:rsidR="00DA2380">
        <w:rPr>
          <w:rFonts w:hint="eastAsia"/>
        </w:rPr>
        <w:t>三个端点的初始值后</w:t>
      </w:r>
      <w:r w:rsidR="00EF373B">
        <w:rPr>
          <w:rFonts w:hint="eastAsia"/>
        </w:rPr>
        <w:t>就</w:t>
      </w:r>
      <w:r w:rsidR="00EF373B">
        <w:t>得到</w:t>
      </w:r>
      <w:r w:rsidR="00EF373B">
        <w:rPr>
          <w:rFonts w:hint="eastAsia"/>
        </w:rPr>
        <w:t>了一个三维</w:t>
      </w:r>
      <w:r w:rsidR="00EF373B">
        <w:t>的</w:t>
      </w:r>
      <w:r w:rsidR="00EF373B">
        <w:rPr>
          <w:rFonts w:hint="eastAsia"/>
        </w:rPr>
        <w:t>圆形基表面</w:t>
      </w:r>
      <w:r w:rsidR="00DA2380">
        <w:rPr>
          <w:rFonts w:hint="eastAsia"/>
        </w:rPr>
        <w:t>，</w:t>
      </w:r>
      <w:r w:rsidR="00DA2380">
        <w:t>优化</w:t>
      </w:r>
      <w:r w:rsidR="007B2F30">
        <w:rPr>
          <w:rFonts w:hint="eastAsia"/>
        </w:rPr>
        <w:t>初始圆形基表面，使</w:t>
      </w:r>
      <w:r w:rsidR="007B2F30">
        <w:t>该表面与</w:t>
      </w:r>
      <w:r w:rsidR="007B2F30">
        <w:rPr>
          <w:rFonts w:hint="eastAsia"/>
        </w:rPr>
        <w:t>输入</w:t>
      </w:r>
      <w:r w:rsidR="007B2F30">
        <w:t>的</w:t>
      </w:r>
      <w:r w:rsidR="007B2F30">
        <w:rPr>
          <w:rFonts w:hint="eastAsia"/>
        </w:rPr>
        <w:t>点云有最大</w:t>
      </w:r>
      <w:r w:rsidR="007B2F30">
        <w:t>的</w:t>
      </w:r>
      <w:r w:rsidR="007B2F30">
        <w:rPr>
          <w:rFonts w:hint="eastAsia"/>
        </w:rPr>
        <w:t>匹配，</w:t>
      </w:r>
      <w:r w:rsidR="007B2F30">
        <w:t>即</w:t>
      </w:r>
      <w:r w:rsidR="007B2F30">
        <w:rPr>
          <w:rFonts w:hint="eastAsia"/>
        </w:rPr>
        <w:t>基表面附近点云到</w:t>
      </w:r>
      <w:r w:rsidR="007B2F30">
        <w:t>基表面</w:t>
      </w:r>
      <w:r w:rsidR="007B2F30">
        <w:rPr>
          <w:rFonts w:hint="eastAsia"/>
        </w:rPr>
        <w:t>距离和</w:t>
      </w:r>
      <w:r w:rsidR="007B2F30">
        <w:t>最小</w:t>
      </w:r>
      <w:r w:rsidR="007B2F30">
        <w:rPr>
          <w:rFonts w:hint="eastAsia"/>
        </w:rPr>
        <w:t>。</w:t>
      </w:r>
      <w:r w:rsidR="007B2F30">
        <w:t>优化</w:t>
      </w:r>
      <w:r w:rsidR="007B2F30">
        <w:rPr>
          <w:rFonts w:hint="eastAsia"/>
        </w:rPr>
        <w:t>后</w:t>
      </w:r>
      <w:r w:rsidR="00DA5C5B">
        <w:rPr>
          <w:rFonts w:hint="eastAsia"/>
        </w:rPr>
        <w:t>得到最终的</w:t>
      </w:r>
      <w:r w:rsidR="00880E32">
        <w:rPr>
          <w:rFonts w:hint="eastAsia"/>
        </w:rPr>
        <w:t>圆柱体</w:t>
      </w:r>
      <w:r w:rsidR="00DA5C5B">
        <w:rPr>
          <w:rFonts w:hint="eastAsia"/>
        </w:rPr>
        <w:t>基表面。</w:t>
      </w:r>
      <w:r w:rsidR="00880E32">
        <w:rPr>
          <w:rFonts w:hint="eastAsia"/>
        </w:rPr>
        <w:t>长方体基表面与圆柱体基表面</w:t>
      </w:r>
      <w:r w:rsidR="00880E32">
        <w:t>计算</w:t>
      </w:r>
      <w:r w:rsidR="00880E32">
        <w:rPr>
          <w:rFonts w:hint="eastAsia"/>
        </w:rPr>
        <w:t>方式相似，</w:t>
      </w:r>
      <w:r w:rsidR="00880E32">
        <w:t>都是通过</w:t>
      </w:r>
      <w:r w:rsidR="00880E32">
        <w:rPr>
          <w:rFonts w:hint="eastAsia"/>
        </w:rPr>
        <w:t>前两笔</w:t>
      </w:r>
      <w:r w:rsidR="00880E32">
        <w:t>的</w:t>
      </w:r>
      <w:r w:rsidR="00880E32">
        <w:rPr>
          <w:rFonts w:hint="eastAsia"/>
        </w:rPr>
        <w:t>三个端点确定</w:t>
      </w:r>
      <w:r w:rsidR="00880E32">
        <w:t>基表面</w:t>
      </w:r>
      <w:r w:rsidR="00880E32">
        <w:rPr>
          <w:rFonts w:hint="eastAsia"/>
        </w:rPr>
        <w:t>。</w:t>
      </w:r>
    </w:p>
    <w:p w:rsidR="00FA2859" w:rsidRDefault="009C68E2" w:rsidP="00BC4394">
      <w:pPr>
        <w:ind w:firstLine="480"/>
      </w:pPr>
      <w:r>
        <w:rPr>
          <w:rFonts w:hint="eastAsia"/>
        </w:rPr>
        <w:t>稀疏点云是</w:t>
      </w:r>
      <w:r w:rsidR="00BC4394">
        <w:rPr>
          <w:rFonts w:hint="eastAsia"/>
        </w:rPr>
        <w:t>通过从多视角图像中</w:t>
      </w:r>
      <w:r>
        <w:rPr>
          <w:rFonts w:hint="eastAsia"/>
        </w:rPr>
        <w:t>得到的，该方法优化出的深度值</w:t>
      </w:r>
      <m:oMath>
        <m:r>
          <w:rPr>
            <w:rFonts w:ascii="Cambria Math" w:hAnsi="Cambria Math" w:hint="eastAsia"/>
          </w:rPr>
          <m:t>Z</m:t>
        </m:r>
      </m:oMath>
      <w:r>
        <w:rPr>
          <w:rFonts w:hint="eastAsia"/>
        </w:rPr>
        <w:t>是根据稀疏点云数据得到的，所以该深度值</w:t>
      </w:r>
      <m:oMath>
        <m:r>
          <w:rPr>
            <w:rFonts w:ascii="Cambria Math" w:hAnsi="Cambria Math" w:hint="eastAsia"/>
          </w:rPr>
          <m:t>Z</m:t>
        </m:r>
      </m:oMath>
      <w:r>
        <w:rPr>
          <w:rFonts w:hint="eastAsia"/>
        </w:rPr>
        <w:t>在三维空间中是真实的。相比</w:t>
      </w:r>
      <w:r>
        <w:rPr>
          <w:rFonts w:hint="eastAsia"/>
        </w:rPr>
        <w:t>Chen</w:t>
      </w:r>
      <w:r w:rsidR="00D36D61">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D36D61">
        <w:fldChar w:fldCharType="separate"/>
      </w:r>
      <w:r w:rsidR="00D85CFD">
        <w:rPr>
          <w:noProof/>
        </w:rPr>
        <w:t>[</w:t>
      </w:r>
      <w:hyperlink w:anchor="_ENREF_5" w:tooltip="Chen, 2013 #52" w:history="1">
        <w:r w:rsidR="00B85D53">
          <w:rPr>
            <w:noProof/>
          </w:rPr>
          <w:t>5</w:t>
        </w:r>
      </w:hyperlink>
      <w:r w:rsidR="00D85CFD">
        <w:rPr>
          <w:noProof/>
        </w:rPr>
        <w:t>]</w:t>
      </w:r>
      <w:r w:rsidR="00D36D61">
        <w:fldChar w:fldCharType="end"/>
      </w:r>
      <w:r>
        <w:rPr>
          <w:rFonts w:hint="eastAsia"/>
        </w:rPr>
        <w:t>等人在单幅图像建模的</w:t>
      </w:r>
      <w:r>
        <w:rPr>
          <w:rFonts w:hint="eastAsia"/>
        </w:rPr>
        <w:t>3-sweep</w:t>
      </w:r>
      <w:r>
        <w:rPr>
          <w:rFonts w:hint="eastAsia"/>
        </w:rPr>
        <w:t>方法相比，我们得到的结果在多个视角下都与该视角下的图像相匹配，后面的实验章节也证明了这一点。</w:t>
      </w:r>
    </w:p>
    <w:p w:rsidR="00FD186C" w:rsidRDefault="00FD186C" w:rsidP="00BC4394">
      <w:pPr>
        <w:ind w:firstLine="480"/>
      </w:pPr>
      <w:r>
        <w:rPr>
          <w:rFonts w:hint="eastAsia"/>
        </w:rPr>
        <w:t>上述方法是</w:t>
      </w:r>
      <w:r w:rsidRPr="00A2498A">
        <w:rPr>
          <w:rFonts w:hint="eastAsia"/>
        </w:rPr>
        <w:t>采用</w:t>
      </w:r>
      <w:r w:rsidRPr="00A2498A">
        <w:t>直接基于稀疏点云数据构造</w:t>
      </w:r>
      <w:r w:rsidRPr="00A2498A">
        <w:rPr>
          <w:rFonts w:hint="eastAsia"/>
        </w:rPr>
        <w:t>部件</w:t>
      </w:r>
      <w:r w:rsidRPr="00A2498A">
        <w:t>，</w:t>
      </w:r>
      <w:r w:rsidR="00533D09">
        <w:t>为了</w:t>
      </w:r>
      <w:r w:rsidR="00533D09">
        <w:rPr>
          <w:rFonts w:hint="eastAsia"/>
        </w:rPr>
        <w:t>方便用户更简单快捷的操作建模系统，本系统</w:t>
      </w:r>
      <w:r w:rsidR="00731415">
        <w:rPr>
          <w:rFonts w:hint="eastAsia"/>
        </w:rPr>
        <w:t>使用了一种</w:t>
      </w:r>
      <w:r w:rsidR="002D3561">
        <w:rPr>
          <w:rFonts w:hint="eastAsia"/>
        </w:rPr>
        <w:t>全</w:t>
      </w:r>
      <w:r w:rsidR="00731415">
        <w:rPr>
          <w:rFonts w:hint="eastAsia"/>
        </w:rPr>
        <w:t>新的建模思想，提供</w:t>
      </w:r>
      <w:r w:rsidR="00731415">
        <w:t>了</w:t>
      </w:r>
      <w:r>
        <w:rPr>
          <w:rFonts w:hint="eastAsia"/>
        </w:rPr>
        <w:t>基于辅助部件的建</w:t>
      </w:r>
      <w:r w:rsidRPr="00885FF2">
        <w:rPr>
          <w:rFonts w:hint="eastAsia"/>
        </w:rPr>
        <w:t>模</w:t>
      </w:r>
      <w:r w:rsidR="00362853">
        <w:rPr>
          <w:rFonts w:hint="eastAsia"/>
        </w:rPr>
        <w:t>方法</w:t>
      </w:r>
      <w:r w:rsidRPr="00885FF2">
        <w:t>。</w:t>
      </w:r>
      <w:r w:rsidR="008301EB">
        <w:rPr>
          <w:rFonts w:hint="eastAsia"/>
        </w:rPr>
        <w:t>一个模型中每个部件往往都是相互连接的，当绘制完</w:t>
      </w:r>
      <w:r w:rsidR="001F2D57">
        <w:rPr>
          <w:rFonts w:hint="eastAsia"/>
        </w:rPr>
        <w:t>若干</w:t>
      </w:r>
      <w:r w:rsidR="008301EB">
        <w:rPr>
          <w:rFonts w:hint="eastAsia"/>
        </w:rPr>
        <w:t>部件后，可以利用这些部件已经存在的三维空间中的面和线进行绘制新部件。这样不但避免了因二维点反投影到三维空间</w:t>
      </w:r>
      <w:r w:rsidR="001F2D57">
        <w:rPr>
          <w:rFonts w:hint="eastAsia"/>
        </w:rPr>
        <w:t>而</w:t>
      </w:r>
      <w:r w:rsidR="008301EB">
        <w:rPr>
          <w:rFonts w:hint="eastAsia"/>
        </w:rPr>
        <w:t>产生的误差，</w:t>
      </w:r>
      <w:r w:rsidR="001F2D57">
        <w:rPr>
          <w:rFonts w:hint="eastAsia"/>
        </w:rPr>
        <w:t>并且也简化了用户在建模过程中复杂</w:t>
      </w:r>
      <w:r w:rsidR="001F2D57">
        <w:t>程度</w:t>
      </w:r>
      <w:r w:rsidR="001F2D57">
        <w:rPr>
          <w:rFonts w:hint="eastAsia"/>
        </w:rPr>
        <w:t>。</w:t>
      </w:r>
      <w:r w:rsidR="007B5260">
        <w:rPr>
          <w:rFonts w:hint="eastAsia"/>
        </w:rPr>
        <w:t>本系统提供了两种辅助部件类型。</w:t>
      </w:r>
    </w:p>
    <w:p w:rsidR="000565D1" w:rsidRDefault="000565D1" w:rsidP="000565D1">
      <w:pPr>
        <w:pStyle w:val="af7"/>
        <w:numPr>
          <w:ilvl w:val="0"/>
          <w:numId w:val="32"/>
        </w:numPr>
        <w:ind w:left="0" w:firstLineChars="0" w:firstLine="480"/>
      </w:pPr>
      <w:r>
        <w:rPr>
          <w:rFonts w:hint="eastAsia"/>
        </w:rPr>
        <w:t>基于三维辅助部件建模。</w:t>
      </w:r>
      <w:r w:rsidR="00C57CFA">
        <w:rPr>
          <w:rFonts w:hint="eastAsia"/>
        </w:rPr>
        <w:t>在三维空间中</w:t>
      </w:r>
      <w:r>
        <w:rPr>
          <w:rFonts w:hint="eastAsia"/>
        </w:rPr>
        <w:t>新绘制的部件的基表面与辅助部件表面相连接。新绘制三笔线条的端点，通过反投影投到三维空间的投影射线若与辅助部件表面相交，则交点的深度值</w:t>
      </w:r>
      <w:r w:rsidR="00890D76">
        <w:rPr>
          <w:rFonts w:hint="eastAsia"/>
        </w:rPr>
        <w:t>就是这些端点在当前视角下的深度值，然后通过公式</w:t>
      </w:r>
      <w:r w:rsidR="00890D76">
        <w:rPr>
          <w:rFonts w:hint="eastAsia"/>
        </w:rPr>
        <w:t>2.3</w:t>
      </w:r>
      <w:r w:rsidR="00890D76">
        <w:rPr>
          <w:rFonts w:hint="eastAsia"/>
        </w:rPr>
        <w:t>得到三维坐标点。</w:t>
      </w:r>
    </w:p>
    <w:p w:rsidR="00580280" w:rsidRDefault="00C57CFA" w:rsidP="00580280">
      <w:pPr>
        <w:pStyle w:val="af7"/>
        <w:numPr>
          <w:ilvl w:val="0"/>
          <w:numId w:val="32"/>
        </w:numPr>
        <w:ind w:left="0" w:firstLineChars="0" w:firstLine="480"/>
      </w:pPr>
      <w:r>
        <w:rPr>
          <w:rFonts w:hint="eastAsia"/>
        </w:rPr>
        <w:t>基于剪影辅助部件建模。在二维图像中新绘制的部件的基表面与辅助部件表面相连接。新绘制三笔线条的端点与图像中辅助部件表面足够接近，则认为新绘制的端点与辅助部件表面在该视角下的深度值</w:t>
      </w:r>
      <m:oMath>
        <m:r>
          <w:rPr>
            <w:rFonts w:ascii="Cambria Math" w:hAnsi="Cambria Math" w:hint="eastAsia"/>
          </w:rPr>
          <m:t>Z</m:t>
        </m:r>
      </m:oMath>
      <w:r>
        <w:rPr>
          <w:rFonts w:hint="eastAsia"/>
        </w:rPr>
        <w:t>相同，</w:t>
      </w:r>
      <w:r w:rsidR="00C425BA">
        <w:rPr>
          <w:rFonts w:hint="eastAsia"/>
        </w:rPr>
        <w:t>每个端点得到深度值</w:t>
      </w:r>
      <m:oMath>
        <m:r>
          <w:rPr>
            <w:rFonts w:ascii="Cambria Math" w:hAnsi="Cambria Math" w:hint="eastAsia"/>
          </w:rPr>
          <m:t>Z</m:t>
        </m:r>
      </m:oMath>
      <w:r w:rsidR="00C425BA">
        <w:rPr>
          <w:rFonts w:hint="eastAsia"/>
        </w:rPr>
        <w:t>后，同样方法计算出其三维坐标。</w:t>
      </w:r>
    </w:p>
    <w:p w:rsidR="00580280" w:rsidRDefault="00605536" w:rsidP="007A79AB">
      <w:pPr>
        <w:pStyle w:val="31"/>
      </w:pPr>
      <w:bookmarkStart w:id="36" w:name="_Toc507394582"/>
      <w:r>
        <w:rPr>
          <w:rFonts w:hint="eastAsia"/>
        </w:rPr>
        <w:t>部件细节</w:t>
      </w:r>
      <w:r w:rsidR="005B47F0">
        <w:rPr>
          <w:rFonts w:hint="eastAsia"/>
        </w:rPr>
        <w:t>和视角选择</w:t>
      </w:r>
      <w:bookmarkEnd w:id="36"/>
    </w:p>
    <w:p w:rsidR="007A79AB" w:rsidRDefault="009C3863" w:rsidP="000F6A14">
      <w:pPr>
        <w:ind w:firstLine="480"/>
      </w:pPr>
      <w:r>
        <w:rPr>
          <w:rFonts w:hint="eastAsia"/>
          <w:noProof/>
        </w:rPr>
        <w:lastRenderedPageBreak/>
        <mc:AlternateContent>
          <mc:Choice Requires="wpg">
            <w:drawing>
              <wp:anchor distT="0" distB="0" distL="114300" distR="114300" simplePos="0" relativeHeight="251710464" behindDoc="0" locked="0" layoutInCell="1" allowOverlap="1" wp14:anchorId="54723388" wp14:editId="3C2FDBDF">
                <wp:simplePos x="0" y="0"/>
                <wp:positionH relativeFrom="column">
                  <wp:posOffset>-4577</wp:posOffset>
                </wp:positionH>
                <wp:positionV relativeFrom="paragraph">
                  <wp:posOffset>1314390</wp:posOffset>
                </wp:positionV>
                <wp:extent cx="5255895" cy="2691130"/>
                <wp:effectExtent l="0" t="0" r="1905" b="0"/>
                <wp:wrapTopAndBottom/>
                <wp:docPr id="47" name="组合 47"/>
                <wp:cNvGraphicFramePr/>
                <a:graphic xmlns:a="http://schemas.openxmlformats.org/drawingml/2006/main">
                  <a:graphicData uri="http://schemas.microsoft.com/office/word/2010/wordprocessingGroup">
                    <wpg:wgp>
                      <wpg:cNvGrpSpPr/>
                      <wpg:grpSpPr>
                        <a:xfrm>
                          <a:off x="0" y="0"/>
                          <a:ext cx="5255895" cy="2691130"/>
                          <a:chOff x="0" y="0"/>
                          <a:chExt cx="5255895" cy="2691130"/>
                        </a:xfrm>
                      </wpg:grpSpPr>
                      <pic:pic xmlns:pic="http://schemas.openxmlformats.org/drawingml/2006/picture">
                        <pic:nvPicPr>
                          <pic:cNvPr id="41" name="图片 41"/>
                          <pic:cNvPicPr>
                            <a:picLocks noChangeAspect="1"/>
                          </pic:cNvPicPr>
                        </pic:nvPicPr>
                        <pic:blipFill>
                          <a:blip r:embed="rId68">
                            <a:extLst>
                              <a:ext uri="{28A0092B-C50C-407E-A947-70E740481C1C}">
                                <a14:useLocalDpi xmlns:a14="http://schemas.microsoft.com/office/drawing/2010/main" val="0"/>
                              </a:ext>
                            </a:extLst>
                          </a:blip>
                          <a:stretch>
                            <a:fillRect/>
                          </a:stretch>
                        </pic:blipFill>
                        <pic:spPr>
                          <a:xfrm>
                            <a:off x="0" y="0"/>
                            <a:ext cx="5255895" cy="2220595"/>
                          </a:xfrm>
                          <a:prstGeom prst="rect">
                            <a:avLst/>
                          </a:prstGeom>
                        </pic:spPr>
                      </pic:pic>
                      <wps:wsp>
                        <wps:cNvPr id="46" name="文本框 46"/>
                        <wps:cNvSpPr txBox="1"/>
                        <wps:spPr>
                          <a:xfrm>
                            <a:off x="0" y="2277110"/>
                            <a:ext cx="5255895" cy="414020"/>
                          </a:xfrm>
                          <a:prstGeom prst="rect">
                            <a:avLst/>
                          </a:prstGeom>
                          <a:solidFill>
                            <a:prstClr val="white"/>
                          </a:solidFill>
                          <a:ln>
                            <a:noFill/>
                          </a:ln>
                          <a:effectLst/>
                        </wps:spPr>
                        <wps:txbx>
                          <w:txbxContent>
                            <w:p w:rsidR="00540D10" w:rsidRPr="00D55B7D" w:rsidRDefault="00540D10" w:rsidP="009C3863">
                              <w:pPr>
                                <w:pStyle w:val="aff"/>
                                <w:spacing w:before="163" w:after="163"/>
                                <w:jc w:val="center"/>
                                <w:rPr>
                                  <w:rFonts w:eastAsia="宋体"/>
                                  <w:sz w:val="24"/>
                                  <w:szCs w:val="24"/>
                                </w:rPr>
                              </w:pPr>
                              <w:bookmarkStart w:id="37" w:name="_Toc50740200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4723388" id="组合 47" o:spid="_x0000_s1040" style="position:absolute;left:0;text-align:left;margin-left:-.35pt;margin-top:103.5pt;width:413.85pt;height:211.9pt;z-index:251710464" coordsize="52558,269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">
                <v:shape id="图片 41" o:spid="_x0000_s1041" type="#_x0000_t75" style="position:absolute;width:52558;height:222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U3qXEAAAA2wAAAA8AAABkcnMvZG93bnJldi54bWxEj81qwzAQhO+FvIPYQG+NnFLa4EQ2SSDQ&#10;S6H5IblurI1lIq2MpTpun74qFHIcZuYbZlEOzoqeutB4VjCdZCCIK68brhUc9punGYgQkTVaz6Tg&#10;mwKUxehhgbn2N95Sv4u1SBAOOSowMba5lKEy5DBMfEucvIvvHMYku1rqDm8J7qx8zrJX6bDhtGCw&#10;pbWh6rr7cgrOG7eNePoZVsZ+2OPbZ4/rfa/U43hYzkFEGuI9/N9+1wpepvD3Jf0AWf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ZU3qXEAAAA2wAAAA8AAAAAAAAAAAAAAAAA&#10;nwIAAGRycy9kb3ducmV2LnhtbFBLBQYAAAAABAAEAPcAAACQAwAAAAA=&#10;">
                  <v:imagedata r:id="rId69" o:title=""/>
                  <v:path arrowok="t"/>
                </v:shape>
                <v:shape id="文本框 46" o:spid="_x0000_s1042" type="#_x0000_t202" style="position:absolute;top:22771;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eJNMYA&#10;AADbAAAADwAAAGRycy9kb3ducmV2LnhtbESPQUvDQBSE7wX/w/IEL8VutCFI7LaUomC9lMZcvD2y&#10;r9lo9m3Y3bTx37uC0OMwM98wq81ke3EmHzrHCh4WGQjixumOWwX1x+v9E4gQkTX2jknBDwXYrG9m&#10;Kyy1u/CRzlVsRYJwKFGBiXEopQyNIYth4Qbi5J2ctxiT9K3UHi8Jbnv5mGWFtNhxWjA40M5Q812N&#10;VsEh/zyY+Xh6ed/mS7+vx13x1VZK3d1O22cQkaZ4Df+337SCvIC/L+kH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WeJNMYAAADbAAAADwAAAAAAAAAAAAAAAACYAgAAZHJz&#10;L2Rvd25yZXYueG1sUEsFBgAAAAAEAAQA9QAAAIsDAAAAAA==&#10;" stroked="f">
                  <v:textbox style="mso-fit-shape-to-text:t" inset="0,0,0,0">
                    <w:txbxContent>
                      <w:p w:rsidR="00540D10" w:rsidRPr="00D55B7D" w:rsidRDefault="00540D10" w:rsidP="009C3863">
                        <w:pPr>
                          <w:pStyle w:val="aff"/>
                          <w:spacing w:before="163" w:after="163"/>
                          <w:jc w:val="center"/>
                          <w:rPr>
                            <w:rFonts w:eastAsia="宋体"/>
                            <w:sz w:val="24"/>
                            <w:szCs w:val="24"/>
                          </w:rPr>
                        </w:pPr>
                        <w:bookmarkStart w:id="44" w:name="_Toc50740200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44"/>
                      </w:p>
                    </w:txbxContent>
                  </v:textbox>
                </v:shape>
                <w10:wrap type="topAndBottom"/>
              </v:group>
            </w:pict>
          </mc:Fallback>
        </mc:AlternateContent>
      </w:r>
      <w:r w:rsidR="000F6A14">
        <w:rPr>
          <w:rFonts w:hint="eastAsia"/>
        </w:rPr>
        <w:t>尽管上述介绍的基础形状和自由曲面的组合可以覆盖大部分的模型形状，但有些模型部件的细节很难绘制。本系统无法覆盖所有模型部件，所以以齿轮为例，说明本系统可以很好的扩展更多复杂的模型部件的重建。</w:t>
      </w:r>
      <w:r w:rsidR="00D36D61" w:rsidRPr="00D36D61">
        <w:t>为了</w:t>
      </w:r>
      <w:r w:rsidR="00D36D61">
        <w:t>解决这个问题，我们的系统支持使用参数模型将几何细节添加到这些</w:t>
      </w:r>
      <w:r w:rsidR="00D36D61">
        <w:rPr>
          <w:rFonts w:hint="eastAsia"/>
        </w:rPr>
        <w:t>模型</w:t>
      </w:r>
      <w:r w:rsidR="00D36D61" w:rsidRPr="00D36D61">
        <w:t>部件上。</w:t>
      </w:r>
      <w:r w:rsidR="00D36D61">
        <w:rPr>
          <w:rFonts w:hint="eastAsia"/>
        </w:rPr>
        <w:t>以正齿轮齿形为例，为了不损失算法的通用性，我们运用了渐开线法</w:t>
      </w:r>
      <w:r w:rsidR="00D36D61">
        <w:fldChar w:fldCharType="begin"/>
      </w:r>
      <w:r w:rsidR="00D85CFD">
        <w:instrText xml:space="preserve"> ADDIN EN.CITE &lt;EndNote&gt;&lt;Cite&gt;&lt;Author&gt;Chironis&lt;/Author&gt;&lt;Year&gt;2001&lt;/Year&gt;&lt;RecNum&gt;82&lt;/RecNum&gt;&lt;DisplayText&gt;[31, 32]&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Cite&gt;&lt;Author&gt;Wikipedia&lt;/Author&gt;&lt;Year&gt;2015&lt;/Year&gt;&lt;RecNum&gt;84&lt;/RecNum&gt;&lt;record&gt;&lt;rec-number&gt;84&lt;/rec-number&gt;&lt;foreign-keys&gt;&lt;key app="EN" db-id="sdawwts99w0wfaepv9r59zaxv00t0d9prrp0"&gt;84&lt;/key&gt;&lt;/foreign-keys&gt;&lt;ref-type name="Web Page"&gt;12&lt;/ref-type&gt;&lt;contributors&gt;&lt;authors&gt;&lt;author&gt;Wikipedia&lt;/author&gt;&lt;/authors&gt;&lt;/contributors&gt;&lt;titles&gt;&lt;title&gt;Involute&lt;/title&gt;&lt;/titles&gt;&lt;dates&gt;&lt;year&gt;&lt;style face="normal" font="default" charset="134" size="100%"&gt;2015&lt;/style&gt;&lt;/year&gt;&lt;/dates&gt;&lt;urls&gt;&lt;related-urls&gt;&lt;url&gt;http://en.wikipedia.org/wiki/Involute/&lt;/url&gt;&lt;/related-urls&gt;&lt;/urls&gt;&lt;/record&gt;&lt;/Cite&gt;&lt;/EndNote&gt;</w:instrText>
      </w:r>
      <w:r w:rsidR="00D36D61">
        <w:fldChar w:fldCharType="separate"/>
      </w:r>
      <w:r w:rsidR="00D85CFD">
        <w:rPr>
          <w:noProof/>
        </w:rPr>
        <w:t>[</w:t>
      </w:r>
      <w:hyperlink w:anchor="_ENREF_31" w:tooltip="Chironis, 2001 #82" w:history="1">
        <w:r w:rsidR="00B85D53">
          <w:rPr>
            <w:noProof/>
          </w:rPr>
          <w:t>31</w:t>
        </w:r>
      </w:hyperlink>
      <w:r w:rsidR="00D85CFD">
        <w:rPr>
          <w:noProof/>
        </w:rPr>
        <w:t xml:space="preserve">, </w:t>
      </w:r>
      <w:hyperlink w:anchor="_ENREF_32" w:tooltip="Wikipedia, 2015 #84" w:history="1">
        <w:r w:rsidR="00B85D53">
          <w:rPr>
            <w:noProof/>
          </w:rPr>
          <w:t>32</w:t>
        </w:r>
      </w:hyperlink>
      <w:r w:rsidR="00D85CFD">
        <w:rPr>
          <w:noProof/>
        </w:rPr>
        <w:t>]</w:t>
      </w:r>
      <w:r w:rsidR="00D36D61">
        <w:fldChar w:fldCharType="end"/>
      </w:r>
      <w:r>
        <w:t>，</w:t>
      </w:r>
      <w:r>
        <w:rPr>
          <w:rFonts w:hint="eastAsia"/>
        </w:rPr>
        <w:t>如图</w:t>
      </w:r>
      <w:r>
        <w:rPr>
          <w:rFonts w:hint="eastAsia"/>
        </w:rPr>
        <w:t>2.7</w:t>
      </w:r>
      <w:r>
        <w:rPr>
          <w:rFonts w:hint="eastAsia"/>
        </w:rPr>
        <w:t>所示。在绘制齿轮的过程中，用户采用的操作与圆柱体相似，用三笔绘制出齿轮的外轮廓，得到部件的底面圆直径和高。除此之外，</w:t>
      </w:r>
      <w:r w:rsidRPr="00A453DE">
        <w:rPr>
          <w:rFonts w:hint="eastAsia"/>
        </w:rPr>
        <w:t>需要用户输入齿数和齿高，</w:t>
      </w:r>
      <w:r w:rsidR="00944461" w:rsidRPr="00A453DE">
        <w:rPr>
          <w:rFonts w:hint="eastAsia"/>
        </w:rPr>
        <w:t>则系统采用渐开线法自动生成用户所需要</w:t>
      </w:r>
      <w:r w:rsidR="00656B13" w:rsidRPr="00A453DE">
        <w:rPr>
          <w:rFonts w:hint="eastAsia"/>
        </w:rPr>
        <w:t>建模</w:t>
      </w:r>
      <w:r w:rsidR="00944461" w:rsidRPr="00A453DE">
        <w:rPr>
          <w:rFonts w:hint="eastAsia"/>
        </w:rPr>
        <w:t>的齿轮。</w:t>
      </w:r>
      <w:r w:rsidR="00656B13" w:rsidRPr="00A453DE">
        <w:rPr>
          <w:rFonts w:hint="eastAsia"/>
        </w:rPr>
        <w:t>力学中</w:t>
      </w:r>
      <w:r w:rsidR="00C57EB2">
        <w:rPr>
          <w:rFonts w:hint="eastAsia"/>
        </w:rPr>
        <w:t>有一条</w:t>
      </w:r>
      <w:r w:rsidR="00656B13" w:rsidRPr="00A453DE">
        <w:rPr>
          <w:rFonts w:hint="eastAsia"/>
        </w:rPr>
        <w:t>普遍规律，</w:t>
      </w:r>
      <w:r w:rsidR="00656B13" w:rsidRPr="00A453DE">
        <w:t>两个配对齿轮的齿大小应该大致相同，以便平稳地传递运动。</w:t>
      </w:r>
      <w:r w:rsidR="00C57EB2" w:rsidRPr="00C57EB2">
        <w:t>因此，对于两个配对齿轮，如果确定一个齿轮的齿数，那么另一个齿轮的齿数可以相应地确定</w:t>
      </w:r>
      <w:r w:rsidR="00C57EB2">
        <w:t>（</w:t>
      </w:r>
      <w:r w:rsidR="00C57EB2" w:rsidRPr="00C57EB2">
        <w:t>参见</w:t>
      </w:r>
      <w:r w:rsidR="00C57EB2">
        <w:rPr>
          <w:rFonts w:hint="eastAsia"/>
        </w:rPr>
        <w:t>文献</w:t>
      </w:r>
      <w:r w:rsidR="00C57EB2">
        <w:fldChar w:fldCharType="begin"/>
      </w:r>
      <w:r w:rsidR="00D85CFD">
        <w:instrText xml:space="preserve"> ADDIN EN.CITE &lt;EndNote&gt;&lt;Cite&gt;&lt;Author&gt;Chironis&lt;/Author&gt;&lt;Year&gt;2001&lt;/Year&gt;&lt;RecNum&gt;82&lt;/RecNum&gt;&lt;DisplayText&gt;[31]&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sidR="00C57EB2">
        <w:fldChar w:fldCharType="separate"/>
      </w:r>
      <w:r w:rsidR="00D85CFD">
        <w:rPr>
          <w:noProof/>
        </w:rPr>
        <w:t>[</w:t>
      </w:r>
      <w:hyperlink w:anchor="_ENREF_31" w:tooltip="Chironis, 2001 #82" w:history="1">
        <w:r w:rsidR="00B85D53">
          <w:rPr>
            <w:noProof/>
          </w:rPr>
          <w:t>31</w:t>
        </w:r>
      </w:hyperlink>
      <w:r w:rsidR="00D85CFD">
        <w:rPr>
          <w:noProof/>
        </w:rPr>
        <w:t>]</w:t>
      </w:r>
      <w:r w:rsidR="00C57EB2">
        <w:fldChar w:fldCharType="end"/>
      </w:r>
      <w:r w:rsidR="00C57EB2">
        <w:t>）</w:t>
      </w:r>
      <w:r w:rsidR="00C57EB2" w:rsidRPr="00C57EB2">
        <w:t>。</w:t>
      </w:r>
      <w:r w:rsidR="00C57EB2">
        <w:rPr>
          <w:rFonts w:hint="eastAsia"/>
        </w:rPr>
        <w:t>在绘制相连接的多个齿轮时，系统会根据齿轮这一特性，应用在齿轮自动生成上，进一步减少用户操作的复杂度。</w:t>
      </w:r>
    </w:p>
    <w:p w:rsidR="004A39C4" w:rsidRDefault="004A39C4" w:rsidP="004A39C4">
      <w:pPr>
        <w:ind w:firstLine="480"/>
      </w:pPr>
      <w:r w:rsidRPr="004A39C4">
        <w:t>在多视图图像的机械部分的建模中，用户可以选择一个具有最大可见性的特定视图来</w:t>
      </w:r>
      <w:r w:rsidR="00E43ACE">
        <w:rPr>
          <w:rFonts w:hint="eastAsia"/>
        </w:rPr>
        <w:t>进行模型绘制</w:t>
      </w:r>
      <w:r w:rsidRPr="004A39C4">
        <w:t>。除了直接选择图像，我们还允许用户在</w:t>
      </w:r>
      <w:r w:rsidRPr="004A39C4">
        <w:t>3D</w:t>
      </w:r>
      <w:r w:rsidRPr="004A39C4">
        <w:t>视图中旋转</w:t>
      </w:r>
      <w:r w:rsidR="00E43ACE">
        <w:rPr>
          <w:rFonts w:hint="eastAsia"/>
        </w:rPr>
        <w:t>空间</w:t>
      </w:r>
      <w:r w:rsidR="00E43ACE">
        <w:t>坐标</w:t>
      </w:r>
      <w:r w:rsidR="00E43ACE">
        <w:rPr>
          <w:rFonts w:hint="eastAsia"/>
        </w:rPr>
        <w:t>，</w:t>
      </w:r>
      <w:r w:rsidR="00E43ACE">
        <w:t>寻找</w:t>
      </w:r>
      <w:r w:rsidR="00E43ACE">
        <w:rPr>
          <w:rFonts w:hint="eastAsia"/>
        </w:rPr>
        <w:t>合适的</w:t>
      </w:r>
      <w:r w:rsidR="00E43ACE">
        <w:rPr>
          <w:rFonts w:hint="eastAsia"/>
        </w:rPr>
        <w:t>3</w:t>
      </w:r>
      <w:r w:rsidR="00E43ACE">
        <w:t>D</w:t>
      </w:r>
      <w:r w:rsidR="00E43ACE">
        <w:t>视角</w:t>
      </w:r>
      <w:r w:rsidR="00E43ACE">
        <w:rPr>
          <w:rFonts w:hint="eastAsia"/>
        </w:rPr>
        <w:t>，</w:t>
      </w:r>
      <w:r w:rsidRPr="004A39C4">
        <w:t>一旦</w:t>
      </w:r>
      <w:r w:rsidR="00BF450F">
        <w:rPr>
          <w:rFonts w:hint="eastAsia"/>
        </w:rPr>
        <w:t>确定了</w:t>
      </w:r>
      <w:r w:rsidRPr="004A39C4">
        <w:t>3D</w:t>
      </w:r>
      <w:r w:rsidRPr="004A39C4">
        <w:t>视图，我们就可以通过选择最接近当前</w:t>
      </w:r>
      <w:r w:rsidRPr="004A39C4">
        <w:t>3D</w:t>
      </w:r>
      <w:r w:rsidRPr="004A39C4">
        <w:t>视图的捕获图像来自动确定对应的二维图像。在视图选择之后，所有建模的部分都被呈现到当前视图中，方便了在部件建模中进行</w:t>
      </w:r>
      <w:r w:rsidR="00DE6F7B">
        <w:rPr>
          <w:rFonts w:hint="eastAsia"/>
        </w:rPr>
        <w:t>绘制</w:t>
      </w:r>
      <w:r w:rsidRPr="004A39C4">
        <w:t>操作。</w:t>
      </w:r>
    </w:p>
    <w:p w:rsidR="00442BBE" w:rsidRDefault="00442BBE" w:rsidP="00442BBE">
      <w:pPr>
        <w:pStyle w:val="21"/>
      </w:pPr>
      <w:bookmarkStart w:id="38" w:name="_Toc507394583"/>
      <w:r>
        <w:rPr>
          <w:rFonts w:hint="eastAsia"/>
        </w:rPr>
        <w:t>基于</w:t>
      </w:r>
      <w:r w:rsidR="00243A60">
        <w:rPr>
          <w:rFonts w:hint="eastAsia"/>
        </w:rPr>
        <w:t>几何</w:t>
      </w:r>
      <w:r>
        <w:rPr>
          <w:rFonts w:hint="eastAsia"/>
        </w:rPr>
        <w:t>约束优化模型部件参数</w:t>
      </w:r>
      <w:bookmarkEnd w:id="38"/>
    </w:p>
    <w:p w:rsidR="009D1D01" w:rsidRDefault="002F76E2" w:rsidP="001D45EA">
      <w:pPr>
        <w:ind w:firstLine="480"/>
      </w:pPr>
      <w:r>
        <w:rPr>
          <w:rFonts w:hint="eastAsia"/>
        </w:rPr>
        <w:t>模型中每个部件都相互连接，通常他们之间遵循全局的或局部的几何约束</w:t>
      </w:r>
      <w:r>
        <w:rPr>
          <w:rFonts w:hint="eastAsia"/>
        </w:rPr>
        <w:lastRenderedPageBreak/>
        <w:t>关系，例如平行性，正交性和附加约束关系</w:t>
      </w:r>
      <w:r w:rsidR="0080559C">
        <w:fldChar w:fldCharType="begin"/>
      </w:r>
      <w:r w:rsidR="00D85CFD">
        <w:instrText xml:space="preserve"> ADDIN EN.CITE &lt;EndNote&gt;&lt;Cite&gt;&lt;Author&gt;Li&lt;/Author&gt;&lt;Year&gt;2012&lt;/Year&gt;&lt;RecNum&gt;85&lt;/RecNum&gt;&lt;DisplayText&gt;[33]&lt;/DisplayText&gt;&lt;record&gt;&lt;rec-number&gt;85&lt;/rec-number&gt;&lt;foreign-keys&gt;&lt;key app="EN" db-id="sdawwts99w0wfaepv9r59zaxv00t0d9prrp0"&gt;85&lt;/key&gt;&lt;/foreign-keys&gt;&lt;ref-type name="Journal Article"&gt;17&lt;/ref-type&gt;&lt;contributors&gt;&lt;authors&gt;&lt;author&gt;Li, Yangyan&lt;/author&gt;&lt;author&gt;Wu, Xiaokun&lt;/author&gt;&lt;author&gt;Chrysathou, Yiorgos&lt;/author&gt;&lt;author&gt;Sharf, Andrei&lt;/author&gt;&lt;author&gt;Cohen-Or, Daniel&lt;/author&gt;&lt;author&gt;Mitra, Niloy J&lt;/author&gt;&lt;/authors&gt;&lt;/contributors&gt;&lt;titles&gt;&lt;title&gt;GlobFit: Consistently Fitting Primitives by Discovering Global Relations&lt;/title&gt;&lt;secondary-title&gt;Journal of Computer-Aided Design &amp;amp; Computer Graphics&lt;/secondary-title&gt;&lt;/titles&gt;&lt;periodical&gt;&lt;full-title&gt;Journal of Computer-Aided Design &amp;amp; Computer Graphics&lt;/full-title&gt;&lt;/periodical&gt;&lt;pages&gt;52&lt;/pages&gt;&lt;volume&gt;30&lt;/volume&gt;&lt;number&gt;4&lt;/number&gt;&lt;dates&gt;&lt;year&gt;2012&lt;/year&gt;&lt;/dates&gt;&lt;urls&gt;&lt;/urls&gt;&lt;/record&gt;&lt;/Cite&gt;&lt;/EndNote&gt;</w:instrText>
      </w:r>
      <w:r w:rsidR="0080559C">
        <w:fldChar w:fldCharType="separate"/>
      </w:r>
      <w:r w:rsidR="00D85CFD">
        <w:rPr>
          <w:noProof/>
        </w:rPr>
        <w:t>[</w:t>
      </w:r>
      <w:hyperlink w:anchor="_ENREF_33" w:tooltip="Li, 2012 #85" w:history="1">
        <w:r w:rsidR="00B85D53">
          <w:rPr>
            <w:noProof/>
          </w:rPr>
          <w:t>33</w:t>
        </w:r>
      </w:hyperlink>
      <w:r w:rsidR="00D85CFD">
        <w:rPr>
          <w:noProof/>
        </w:rPr>
        <w:t>]</w:t>
      </w:r>
      <w:r w:rsidR="0080559C">
        <w:fldChar w:fldCharType="end"/>
      </w:r>
      <w:r>
        <w:rPr>
          <w:rFonts w:hint="eastAsia"/>
        </w:rPr>
        <w:t>。</w:t>
      </w:r>
      <w:r w:rsidR="0080559C">
        <w:rPr>
          <w:rFonts w:hint="eastAsia"/>
        </w:rPr>
        <w:t>这些几何约束关系富含了大量了模型信息，利用这些信息优化模型部件参数可以得到更精确的重建模型。</w:t>
      </w:r>
      <w:r w:rsidR="009D1D01">
        <w:rPr>
          <w:rFonts w:hint="eastAsia"/>
        </w:rPr>
        <w:t>在</w:t>
      </w:r>
      <w:r w:rsidR="009D1D01">
        <w:rPr>
          <w:rFonts w:hint="eastAsia"/>
        </w:rPr>
        <w:t>2</w:t>
      </w:r>
      <w:r w:rsidR="009D1D01">
        <w:t>.5</w:t>
      </w:r>
      <w:r w:rsidR="009D1D01">
        <w:t>节</w:t>
      </w:r>
      <w:r w:rsidR="009D1D01">
        <w:rPr>
          <w:rFonts w:hint="eastAsia"/>
        </w:rPr>
        <w:t>中交互式建模</w:t>
      </w:r>
      <w:r w:rsidR="009D1D01">
        <w:t>可以得到</w:t>
      </w:r>
      <w:r w:rsidR="009D1D01">
        <w:rPr>
          <w:rFonts w:hint="eastAsia"/>
        </w:rPr>
        <w:t>一个</w:t>
      </w:r>
      <w:r w:rsidR="009D1D01">
        <w:t>初始模型</w:t>
      </w:r>
      <w:r w:rsidR="009D1D01">
        <w:rPr>
          <w:rFonts w:hint="eastAsia"/>
        </w:rPr>
        <w:t>，</w:t>
      </w:r>
      <w:r w:rsidR="009D1D01">
        <w:t>本节</w:t>
      </w:r>
      <w:r w:rsidR="009D1D01">
        <w:rPr>
          <w:rFonts w:hint="eastAsia"/>
        </w:rPr>
        <w:t>将利用约束关系信息优化初始模型，</w:t>
      </w:r>
      <w:r w:rsidR="009D1D01">
        <w:t>从而</w:t>
      </w:r>
      <w:r w:rsidR="009D1D01">
        <w:rPr>
          <w:rFonts w:hint="eastAsia"/>
        </w:rPr>
        <w:t>得到更精确的三维模型。</w:t>
      </w:r>
    </w:p>
    <w:p w:rsidR="00140799" w:rsidRDefault="0080559C" w:rsidP="00140799">
      <w:pPr>
        <w:ind w:firstLine="480"/>
      </w:pPr>
      <w:r>
        <w:rPr>
          <w:rFonts w:hint="eastAsia"/>
        </w:rPr>
        <w:t>Chen</w:t>
      </w:r>
      <w:r w:rsidR="00310286">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310286">
        <w:fldChar w:fldCharType="separate"/>
      </w:r>
      <w:r w:rsidR="00D85CFD">
        <w:rPr>
          <w:noProof/>
        </w:rPr>
        <w:t>[</w:t>
      </w:r>
      <w:hyperlink w:anchor="_ENREF_5" w:tooltip="Chen, 2013 #52" w:history="1">
        <w:r w:rsidR="00B85D53">
          <w:rPr>
            <w:noProof/>
          </w:rPr>
          <w:t>5</w:t>
        </w:r>
      </w:hyperlink>
      <w:r w:rsidR="00D85CFD">
        <w:rPr>
          <w:noProof/>
        </w:rPr>
        <w:t>]</w:t>
      </w:r>
      <w:r w:rsidR="00310286">
        <w:fldChar w:fldCharType="end"/>
      </w:r>
      <w:r>
        <w:rPr>
          <w:rFonts w:hint="eastAsia"/>
        </w:rPr>
        <w:t>等人用轴心点代表一个图形基元，</w:t>
      </w:r>
      <w:r w:rsidR="00673D86">
        <w:rPr>
          <w:rFonts w:hint="eastAsia"/>
        </w:rPr>
        <w:t>用轴心点组成的向量表达模型中部件间的几何约束，通过优化轴心点的参数坐标，提高模型的精确度。</w:t>
      </w:r>
      <w:r w:rsidR="006A2600">
        <w:rPr>
          <w:rFonts w:hint="eastAsia"/>
        </w:rPr>
        <w:t>借鉴</w:t>
      </w:r>
      <w:r w:rsidR="006A2600">
        <w:rPr>
          <w:rFonts w:hint="eastAsia"/>
        </w:rPr>
        <w:t>Chen</w:t>
      </w:r>
      <w:r w:rsidR="006A2600">
        <w:t>等人</w:t>
      </w:r>
      <w:r w:rsidR="006A2600">
        <w:rPr>
          <w:rFonts w:hint="eastAsia"/>
        </w:rPr>
        <w:t>的方法，本系统也采用通过几何</w:t>
      </w:r>
      <w:r w:rsidR="006A2600">
        <w:t>约束</w:t>
      </w:r>
      <w:r w:rsidR="006A2600">
        <w:rPr>
          <w:rFonts w:hint="eastAsia"/>
        </w:rPr>
        <w:t>优化轴点，</w:t>
      </w:r>
      <w:r w:rsidR="006A2600">
        <w:t>但</w:t>
      </w:r>
      <w:r w:rsidR="006A2600">
        <w:rPr>
          <w:rFonts w:hint="eastAsia"/>
        </w:rPr>
        <w:t>与</w:t>
      </w:r>
      <w:r w:rsidR="006A2600">
        <w:t>之不同</w:t>
      </w:r>
      <w:r w:rsidR="006A2600">
        <w:rPr>
          <w:rFonts w:hint="eastAsia"/>
        </w:rPr>
        <w:t>的是，模型中存在的几何约束，一部分</w:t>
      </w:r>
      <w:r w:rsidR="006A2600">
        <w:t>是</w:t>
      </w:r>
      <w:r w:rsidR="006A2600">
        <w:rPr>
          <w:rFonts w:hint="eastAsia"/>
        </w:rPr>
        <w:t>系统从</w:t>
      </w:r>
      <w:r w:rsidR="009D1D01">
        <w:rPr>
          <w:rFonts w:hint="eastAsia"/>
        </w:rPr>
        <w:t>初始模型中自动提取的，另一部分是</w:t>
      </w:r>
      <w:r w:rsidR="004131BA">
        <w:rPr>
          <w:rFonts w:hint="eastAsia"/>
        </w:rPr>
        <w:t>交互式建模时用户所提供的</w:t>
      </w:r>
      <w:r w:rsidR="009D1D01">
        <w:rPr>
          <w:rFonts w:hint="eastAsia"/>
        </w:rPr>
        <w:t>，</w:t>
      </w:r>
      <w:r w:rsidR="004131BA">
        <w:rPr>
          <w:rFonts w:hint="eastAsia"/>
        </w:rPr>
        <w:t>在用户选择</w:t>
      </w:r>
      <w:r w:rsidR="009D1D01">
        <w:rPr>
          <w:rFonts w:hint="eastAsia"/>
        </w:rPr>
        <w:t>基于辅助部件建模，</w:t>
      </w:r>
      <w:r w:rsidR="004131BA">
        <w:rPr>
          <w:rFonts w:hint="eastAsia"/>
        </w:rPr>
        <w:t>其中</w:t>
      </w:r>
      <w:r w:rsidR="009D1D01">
        <w:rPr>
          <w:rFonts w:hint="eastAsia"/>
        </w:rPr>
        <w:t>包含了两个部件</w:t>
      </w:r>
      <w:r w:rsidR="004131BA">
        <w:rPr>
          <w:rFonts w:hint="eastAsia"/>
        </w:rPr>
        <w:t>间的几何关系。</w:t>
      </w:r>
      <w:r w:rsidR="001A2A28">
        <w:t>此外，由于需要通过多视图重构结果对</w:t>
      </w:r>
      <w:r w:rsidR="001A2A28">
        <w:rPr>
          <w:rFonts w:hint="eastAsia"/>
        </w:rPr>
        <w:t>轴心</w:t>
      </w:r>
      <w:r w:rsidR="00713FC4">
        <w:t>点的三维位置进行精确的初始化，</w:t>
      </w:r>
      <w:r w:rsidR="00713FC4">
        <w:rPr>
          <w:rFonts w:hint="eastAsia"/>
        </w:rPr>
        <w:t>本系统</w:t>
      </w:r>
      <w:r w:rsidR="001A2A28" w:rsidRPr="001A2A28">
        <w:t>的优化算法不需要像</w:t>
      </w:r>
      <w:r w:rsidR="001A2A28">
        <w:rPr>
          <w:rFonts w:hint="eastAsia"/>
        </w:rPr>
        <w:t>Chen</w:t>
      </w:r>
      <w:r w:rsidR="001A2A28">
        <w:rPr>
          <w:rFonts w:hint="eastAsia"/>
        </w:rPr>
        <w:t>等人的方法</w:t>
      </w:r>
      <w:r w:rsidR="001A2A28" w:rsidRPr="001A2A28">
        <w:t>那样从深度信息的猜测入手</w:t>
      </w:r>
      <w:r w:rsidR="00713FC4">
        <w:rPr>
          <w:rFonts w:hint="eastAsia"/>
        </w:rPr>
        <w:t>，</w:t>
      </w:r>
      <w:r w:rsidR="00713FC4">
        <w:t>而是</w:t>
      </w:r>
      <w:r w:rsidR="00713FC4" w:rsidRPr="00B821F4">
        <w:t>根据不同的对准约束，直接优化</w:t>
      </w:r>
      <w:r w:rsidR="00713FC4" w:rsidRPr="00B821F4">
        <w:rPr>
          <w:rFonts w:hint="eastAsia"/>
        </w:rPr>
        <w:t>轴心</w:t>
      </w:r>
      <w:r w:rsidR="00713FC4" w:rsidRPr="00B821F4">
        <w:t>点的三维位置。</w:t>
      </w:r>
      <w:r w:rsidR="00140799" w:rsidRPr="00140799">
        <w:t>在本节中，我们首先描述</w:t>
      </w:r>
      <w:r w:rsidR="00140799" w:rsidRPr="00140799">
        <w:rPr>
          <w:rFonts w:hint="eastAsia"/>
        </w:rPr>
        <w:t>如何用</w:t>
      </w:r>
      <w:r w:rsidR="0079197A">
        <w:rPr>
          <w:rFonts w:hint="eastAsia"/>
        </w:rPr>
        <w:t>轴心</w:t>
      </w:r>
      <w:r w:rsidR="0079197A">
        <w:t>点</w:t>
      </w:r>
      <w:r w:rsidR="00140799" w:rsidRPr="00140799">
        <w:rPr>
          <w:rFonts w:hint="eastAsia"/>
        </w:rPr>
        <w:t>表示部件几何形状</w:t>
      </w:r>
      <w:r w:rsidR="00140799" w:rsidRPr="00140799">
        <w:t>，然后详细描述</w:t>
      </w:r>
      <w:r w:rsidR="00140799" w:rsidRPr="00140799">
        <w:rPr>
          <w:rFonts w:hint="eastAsia"/>
        </w:rPr>
        <w:t>几何</w:t>
      </w:r>
      <w:r w:rsidR="00140799" w:rsidRPr="00140799">
        <w:t>约束条件和</w:t>
      </w:r>
      <w:r w:rsidR="00140799" w:rsidRPr="00140799">
        <w:rPr>
          <w:rFonts w:hint="eastAsia"/>
        </w:rPr>
        <w:t>模型部件参数</w:t>
      </w:r>
      <w:r w:rsidR="00140799" w:rsidRPr="00140799">
        <w:t>优化算法。</w:t>
      </w:r>
    </w:p>
    <w:p w:rsidR="0080559C" w:rsidRDefault="00D67462" w:rsidP="00D67462">
      <w:pPr>
        <w:pStyle w:val="31"/>
      </w:pPr>
      <w:bookmarkStart w:id="39" w:name="_Toc507394584"/>
      <w:r>
        <w:rPr>
          <w:rFonts w:hint="eastAsia"/>
        </w:rPr>
        <w:t>轴心点表示方法</w:t>
      </w:r>
      <w:bookmarkEnd w:id="39"/>
    </w:p>
    <w:p w:rsidR="006E24B1" w:rsidRPr="00533E65" w:rsidRDefault="00B53F17" w:rsidP="00D777CA">
      <w:pPr>
        <w:ind w:firstLine="480"/>
      </w:pPr>
      <w:r>
        <w:rPr>
          <w:rFonts w:hint="eastAsia"/>
          <w:noProof/>
        </w:rPr>
        <mc:AlternateContent>
          <mc:Choice Requires="wpg">
            <w:drawing>
              <wp:anchor distT="0" distB="0" distL="114300" distR="114300" simplePos="0" relativeHeight="251714560" behindDoc="0" locked="0" layoutInCell="1" allowOverlap="1" wp14:anchorId="1312D055" wp14:editId="53CF09F2">
                <wp:simplePos x="0" y="0"/>
                <wp:positionH relativeFrom="column">
                  <wp:align>center</wp:align>
                </wp:positionH>
                <wp:positionV relativeFrom="paragraph">
                  <wp:posOffset>1490069</wp:posOffset>
                </wp:positionV>
                <wp:extent cx="4442400" cy="2329200"/>
                <wp:effectExtent l="0" t="0" r="0" b="0"/>
                <wp:wrapTopAndBottom/>
                <wp:docPr id="50" name="组合 50"/>
                <wp:cNvGraphicFramePr/>
                <a:graphic xmlns:a="http://schemas.openxmlformats.org/drawingml/2006/main">
                  <a:graphicData uri="http://schemas.microsoft.com/office/word/2010/wordprocessingGroup">
                    <wpg:wgp>
                      <wpg:cNvGrpSpPr/>
                      <wpg:grpSpPr>
                        <a:xfrm>
                          <a:off x="0" y="0"/>
                          <a:ext cx="4442400" cy="2329200"/>
                          <a:chOff x="0" y="0"/>
                          <a:chExt cx="4305300" cy="2121535"/>
                        </a:xfrm>
                      </wpg:grpSpPr>
                      <pic:pic xmlns:pic="http://schemas.openxmlformats.org/drawingml/2006/picture">
                        <pic:nvPicPr>
                          <pic:cNvPr id="48" name="图片 48"/>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4305300" cy="1652270"/>
                          </a:xfrm>
                          <a:prstGeom prst="rect">
                            <a:avLst/>
                          </a:prstGeom>
                        </pic:spPr>
                      </pic:pic>
                      <wps:wsp>
                        <wps:cNvPr id="49" name="文本框 49"/>
                        <wps:cNvSpPr txBox="1"/>
                        <wps:spPr>
                          <a:xfrm>
                            <a:off x="0" y="1707515"/>
                            <a:ext cx="4305300" cy="414020"/>
                          </a:xfrm>
                          <a:prstGeom prst="rect">
                            <a:avLst/>
                          </a:prstGeom>
                          <a:solidFill>
                            <a:prstClr val="white"/>
                          </a:solidFill>
                          <a:ln>
                            <a:noFill/>
                          </a:ln>
                          <a:effectLst/>
                        </wps:spPr>
                        <wps:txbx>
                          <w:txbxContent>
                            <w:p w:rsidR="00540D10" w:rsidRPr="00C32DB9" w:rsidRDefault="00540D10" w:rsidP="00B53F17">
                              <w:pPr>
                                <w:pStyle w:val="aff"/>
                                <w:spacing w:before="163" w:after="163"/>
                                <w:jc w:val="center"/>
                                <w:rPr>
                                  <w:rFonts w:eastAsia="宋体"/>
                                  <w:sz w:val="24"/>
                                  <w:szCs w:val="24"/>
                                </w:rPr>
                              </w:pPr>
                              <w:bookmarkStart w:id="40" w:name="_Toc50740200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12D055" id="组合 50" o:spid="_x0000_s1043" style="position:absolute;left:0;text-align:left;margin-left:0;margin-top:117.35pt;width:349.8pt;height:183.4pt;z-index:251714560;mso-position-horizontal:center;mso-width-relative:margin;mso-height-relative:margin" coordsize="43053,212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">
                <v:shape id="图片 48" o:spid="_x0000_s1044" type="#_x0000_t75" style="position:absolute;width:43053;height:165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mocIa+AAAA2wAAAA8AAABkcnMvZG93bnJldi54bWxET01rAjEQvRf6H8II3jRrkSJboxRhoUe1&#10;gnibbqa7izuTkKTu+u/NQejx8b7X25F7daMQOycGFvMCFEntbCeNgdN3NVuBignFYu+EDNwpwnbz&#10;+rLG0rpBDnQ7pkblEIklGmhT8qXWsW6JMc6dJ8ncrwuMKcPQaBtwyOHc67eieNeMneSGFj3tWqqv&#10;xz82cIj7c/C7052ZLuyGqv/x18qY6WT8/ACVaEz/4qf7yxpY5rH5S/4BevM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AmocIa+AAAA2wAAAA8AAAAAAAAAAAAAAAAAnwIAAGRy&#10;cy9kb3ducmV2LnhtbFBLBQYAAAAABAAEAPcAAACKAwAAAAA=&#10;">
                  <v:imagedata r:id="rId71" o:title=""/>
                  <v:path arrowok="t"/>
                </v:shape>
                <v:shape id="文本框 49" o:spid="_x0000_s1045" type="#_x0000_t202" style="position:absolute;top:17075;width:43053;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tS3sUA&#10;AADbAAAADwAAAGRycy9kb3ducmV2LnhtbESPT2vCQBTE7wW/w/KEXopuGorU6CrWtNBDPWjF8yP7&#10;TILZt2F3zZ9v3y0Uehxm5jfMejuYRnTkfG1ZwfM8AUFcWF1zqeD8/TF7BeEDssbGMikYycN2M3lY&#10;Y6Ztz0fqTqEUEcI+QwVVCG0mpS8qMujntiWO3tU6gyFKV0rtsI9w08g0SRbSYM1xocKW9hUVt9Pd&#10;KFjk7t4fef+Un9+/8NCW6eVtvCj1OB12KxCBhvAf/mt/agUvS/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q1LexQAAANsAAAAPAAAAAAAAAAAAAAAAAJgCAABkcnMv&#10;ZG93bnJldi54bWxQSwUGAAAAAAQABAD1AAAAigMAAAAA&#10;" stroked="f">
                  <v:textbox inset="0,0,0,0">
                    <w:txbxContent>
                      <w:p w:rsidR="00540D10" w:rsidRPr="00C32DB9" w:rsidRDefault="00540D10" w:rsidP="00B53F17">
                        <w:pPr>
                          <w:pStyle w:val="aff"/>
                          <w:spacing w:before="163" w:after="163"/>
                          <w:jc w:val="center"/>
                          <w:rPr>
                            <w:rFonts w:eastAsia="宋体"/>
                            <w:sz w:val="24"/>
                            <w:szCs w:val="24"/>
                          </w:rPr>
                        </w:pPr>
                        <w:bookmarkStart w:id="48" w:name="_Toc50740200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48"/>
                      </w:p>
                    </w:txbxContent>
                  </v:textbox>
                </v:shape>
                <w10:wrap type="topAndBottom"/>
              </v:group>
            </w:pict>
          </mc:Fallback>
        </mc:AlternateContent>
      </w:r>
      <w:r w:rsidR="001E6D6D">
        <w:rPr>
          <w:rFonts w:hint="eastAsia"/>
        </w:rPr>
        <w:t>模型部件几何图形表示方法关系着优化的复杂程度，表示的参数越多，优化起来越复杂。</w:t>
      </w:r>
      <w:r w:rsidR="00533E65">
        <w:rPr>
          <w:rFonts w:hint="eastAsia"/>
        </w:rPr>
        <w:t>用一组轴心点表示部件的几何形状，可以大大简化表示方式。</w:t>
      </w:r>
      <w:r w:rsidR="001E6D6D">
        <w:rPr>
          <w:rFonts w:hint="eastAsia"/>
        </w:rPr>
        <w:t>我们将每个部件</w:t>
      </w:r>
      <m:oMath>
        <m:sSub>
          <m:sSubPr>
            <m:ctrlPr>
              <w:rPr>
                <w:rFonts w:ascii="Cambria Math" w:hAnsi="Cambria Math"/>
              </w:rPr>
            </m:ctrlPr>
          </m:sSubPr>
          <m:e>
            <m:r>
              <m:rPr>
                <m:sty m:val="b"/>
              </m:rPr>
              <w:rPr>
                <w:rFonts w:ascii="Cambria Math" w:hAnsi="Cambria Math" w:hint="eastAsia"/>
              </w:rPr>
              <m:t>P</m:t>
            </m:r>
          </m:e>
          <m:sub>
            <m:r>
              <w:rPr>
                <w:rFonts w:ascii="Cambria Math" w:hAnsi="Cambria Math"/>
              </w:rPr>
              <m:t>i</m:t>
            </m:r>
          </m:sub>
        </m:sSub>
      </m:oMath>
      <w:r w:rsidR="001E6D6D">
        <w:rPr>
          <w:rFonts w:hint="eastAsia"/>
        </w:rPr>
        <w:t>的</w:t>
      </w:r>
      <w:r w:rsidR="009D49C4">
        <w:rPr>
          <w:rFonts w:hint="eastAsia"/>
        </w:rPr>
        <w:t>每个轴表</w:t>
      </w:r>
      <w:r w:rsidR="00533E65">
        <w:rPr>
          <w:rFonts w:hint="eastAsia"/>
        </w:rPr>
        <w:t>面的</w:t>
      </w:r>
      <w:r w:rsidR="001E6D6D">
        <w:rPr>
          <w:rFonts w:hint="eastAsia"/>
        </w:rPr>
        <w:t>中心点作为</w:t>
      </w:r>
      <w:r w:rsidR="00D4581D">
        <w:rPr>
          <w:rFonts w:hint="eastAsia"/>
        </w:rPr>
        <w:t>一组</w:t>
      </w:r>
      <w:r w:rsidR="001E6D6D">
        <w:rPr>
          <w:rFonts w:hint="eastAsia"/>
        </w:rPr>
        <w:t>轴心点</w:t>
      </w:r>
      <m:oMath>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hint="eastAsia"/>
                  </w:rPr>
                  <m:t>C</m:t>
                </m:r>
              </m:e>
              <m:sub>
                <m:r>
                  <w:rPr>
                    <w:rFonts w:ascii="Cambria Math" w:hAnsi="Cambria Math"/>
                  </w:rPr>
                  <m:t>ij</m:t>
                </m:r>
              </m:sub>
            </m:sSub>
            <m:r>
              <m:rPr>
                <m:sty m:val="p"/>
              </m:rPr>
              <w:rPr>
                <w:rFonts w:ascii="Cambria Math" w:hAnsi="Cambria Math"/>
              </w:rPr>
              <m:t>,</m:t>
            </m:r>
            <m:r>
              <w:rPr>
                <w:rFonts w:ascii="Cambria Math" w:hAnsi="Cambria Math"/>
              </w:rPr>
              <m:t>j</m:t>
            </m:r>
            <m:r>
              <m:rPr>
                <m:sty m:val="p"/>
              </m:rPr>
              <w:rPr>
                <w:rFonts w:ascii="Cambria Math" w:hAnsi="Cambria Math"/>
              </w:rPr>
              <m:t>=1..</m:t>
            </m:r>
            <m:sSub>
              <m:sSubPr>
                <m:ctrlPr>
                  <w:rPr>
                    <w:rFonts w:ascii="Cambria Math" w:hAnsi="Cambria Math"/>
                  </w:rPr>
                </m:ctrlPr>
              </m:sSubPr>
              <m:e>
                <m:r>
                  <w:rPr>
                    <w:rFonts w:ascii="Cambria Math" w:hAnsi="Cambria Math"/>
                  </w:rPr>
                  <m:t>m</m:t>
                </m:r>
              </m:e>
              <m:sub>
                <m:r>
                  <w:rPr>
                    <w:rFonts w:ascii="Cambria Math" w:hAnsi="Cambria Math"/>
                  </w:rPr>
                  <m:t>i</m:t>
                </m:r>
              </m:sub>
            </m:sSub>
          </m:e>
        </m:d>
      </m:oMath>
      <w:r w:rsidR="00533E65">
        <w:t>。</w:t>
      </w:r>
      <w:r w:rsidR="00D4581D" w:rsidRPr="00AA362D">
        <w:t>这样，</w:t>
      </w:r>
      <w:r w:rsidR="00AA362D" w:rsidRPr="00AA362D">
        <w:rPr>
          <w:rFonts w:hint="eastAsia"/>
        </w:rPr>
        <w:t>部件</w:t>
      </w:r>
      <w:r w:rsidR="00D4581D" w:rsidRPr="00AA362D">
        <w:t>之间的</w:t>
      </w:r>
      <w:r w:rsidR="00D4581D" w:rsidRPr="00AA362D">
        <w:rPr>
          <w:rFonts w:hint="eastAsia"/>
        </w:rPr>
        <w:t>几何</w:t>
      </w:r>
      <w:r w:rsidR="00D4581D" w:rsidRPr="00AA362D">
        <w:t>性约束可以由两个</w:t>
      </w:r>
      <w:r w:rsidR="00D4581D" w:rsidRPr="00AA362D">
        <w:rPr>
          <w:rFonts w:hint="eastAsia"/>
        </w:rPr>
        <w:t>部件</w:t>
      </w:r>
      <w:r w:rsidR="00D4581D" w:rsidRPr="00AA362D">
        <w:t>的中心轴的</w:t>
      </w:r>
      <w:r w:rsidR="00D4581D" w:rsidRPr="00AA362D">
        <w:rPr>
          <w:rFonts w:hint="eastAsia"/>
        </w:rPr>
        <w:t>组成的向量</w:t>
      </w:r>
      <w:r w:rsidR="00D4581D" w:rsidRPr="00AA362D">
        <w:t>来表示。</w:t>
      </w:r>
      <w:r w:rsidR="00D4581D" w:rsidRPr="00AA362D">
        <w:rPr>
          <w:rFonts w:hint="eastAsia"/>
        </w:rPr>
        <w:t>例如部件</w:t>
      </w:r>
      <w:r w:rsidR="00AA362D" w:rsidRPr="00AA362D">
        <w:rPr>
          <w:rFonts w:hint="eastAsia"/>
        </w:rPr>
        <w:t>之间</w:t>
      </w:r>
      <w:r w:rsidR="00D4581D" w:rsidRPr="00AA362D">
        <w:rPr>
          <w:rFonts w:hint="eastAsia"/>
        </w:rPr>
        <w:t>的平行约束关系可以表示为两个中心轴的平行。</w:t>
      </w:r>
      <w:r w:rsidR="00FA6635">
        <w:rPr>
          <w:rFonts w:hint="eastAsia"/>
        </w:rPr>
        <w:t>当然，</w:t>
      </w:r>
      <w:r w:rsidR="00D12B7F" w:rsidRPr="00AA362D">
        <w:t>不同的</w:t>
      </w:r>
      <w:r w:rsidR="00AA362D">
        <w:rPr>
          <w:rFonts w:hint="eastAsia"/>
        </w:rPr>
        <w:t>部件几何</w:t>
      </w:r>
      <w:r w:rsidR="00D4581D" w:rsidRPr="00AA362D">
        <w:t>形状</w:t>
      </w:r>
      <w:r w:rsidR="00FA6635">
        <w:lastRenderedPageBreak/>
        <w:t>系统</w:t>
      </w:r>
      <w:r w:rsidR="00FA6635">
        <w:rPr>
          <w:rFonts w:hint="eastAsia"/>
        </w:rPr>
        <w:t>会</w:t>
      </w:r>
      <w:r w:rsidR="00FA6635">
        <w:t>选择不同的</w:t>
      </w:r>
      <w:r w:rsidR="00FA6635">
        <w:rPr>
          <w:rFonts w:hint="eastAsia"/>
        </w:rPr>
        <w:t>轴心</w:t>
      </w:r>
      <w:r w:rsidR="00D4581D" w:rsidRPr="00AA362D">
        <w:t>点。</w:t>
      </w:r>
      <w:r w:rsidRPr="00B53F17">
        <w:t>对于广义圆柱，我们在其主轴上使用两个端点作为</w:t>
      </w:r>
      <w:r>
        <w:rPr>
          <w:rFonts w:hint="eastAsia"/>
        </w:rPr>
        <w:t>轴心点（如图</w:t>
      </w:r>
      <w:r>
        <w:rPr>
          <w:rFonts w:hint="eastAsia"/>
        </w:rPr>
        <w:t>2.8</w:t>
      </w:r>
      <w:r>
        <w:rPr>
          <w:rFonts w:hint="eastAsia"/>
        </w:rPr>
        <w:t>左图所示），即</w:t>
      </w:r>
      <w:r w:rsidRPr="00B53F17">
        <w:t>优化</w:t>
      </w:r>
      <w:r w:rsidR="006E24B1">
        <w:rPr>
          <w:rFonts w:hint="eastAsia"/>
        </w:rPr>
        <w:t>参数</w:t>
      </w:r>
      <w:r w:rsidRPr="00B53F17">
        <w:t>，同时保持其半径不变</w:t>
      </w:r>
      <w:r w:rsidR="006E24B1">
        <w:rPr>
          <w:rFonts w:hint="eastAsia"/>
        </w:rPr>
        <w:t>，其参数个数</w:t>
      </w:r>
      <m:oMath>
        <m:r>
          <w:rPr>
            <w:rFonts w:ascii="Cambria Math" w:hAnsi="Cambria Math"/>
          </w:rPr>
          <m:t>m</m:t>
        </m:r>
      </m:oMath>
      <w:r w:rsidR="006E24B1">
        <w:t>为</w:t>
      </w:r>
      <w:r w:rsidR="006E24B1">
        <w:rPr>
          <w:rFonts w:hint="eastAsia"/>
        </w:rPr>
        <w:t>2</w:t>
      </w:r>
      <w:r w:rsidR="006E24B1">
        <w:rPr>
          <w:rFonts w:hint="eastAsia"/>
        </w:rPr>
        <w:t>。</w:t>
      </w:r>
      <w:r w:rsidR="006E24B1" w:rsidRPr="006E24B1">
        <w:t>对于一个立方体形状，我们用六个</w:t>
      </w:r>
      <w:r w:rsidR="006E24B1" w:rsidRPr="006E24B1">
        <w:rPr>
          <w:rFonts w:hint="eastAsia"/>
        </w:rPr>
        <w:t>轴心点</w:t>
      </w:r>
      <w:r w:rsidR="006E24B1" w:rsidRPr="006E24B1">
        <w:t>来</w:t>
      </w:r>
      <w:r w:rsidR="006E24B1" w:rsidRPr="006E24B1">
        <w:rPr>
          <w:rFonts w:hint="eastAsia"/>
        </w:rPr>
        <w:t>表示</w:t>
      </w:r>
      <w:r w:rsidR="006E24B1" w:rsidRPr="006E24B1">
        <w:t>它的形状</w:t>
      </w:r>
      <w:r w:rsidR="006E24B1">
        <w:t>，</w:t>
      </w:r>
      <w:r w:rsidR="006E24B1">
        <w:rPr>
          <w:rFonts w:hint="eastAsia"/>
        </w:rPr>
        <w:t>其六个轴心点为立方体三个主轴上的端点（如图</w:t>
      </w:r>
      <w:r w:rsidR="006E24B1">
        <w:rPr>
          <w:rFonts w:hint="eastAsia"/>
        </w:rPr>
        <w:t>2.8</w:t>
      </w:r>
      <w:r w:rsidR="006E24B1">
        <w:rPr>
          <w:rFonts w:hint="eastAsia"/>
        </w:rPr>
        <w:t>右图所示）。</w:t>
      </w:r>
      <w:r w:rsidR="006E24B1" w:rsidRPr="006E24B1">
        <w:t>因此，如果主轴的长度在优化其</w:t>
      </w:r>
      <w:r w:rsidR="006E24B1" w:rsidRPr="006E24B1">
        <w:rPr>
          <w:rFonts w:hint="eastAsia"/>
        </w:rPr>
        <w:t>轴心</w:t>
      </w:r>
      <w:r w:rsidR="006E24B1" w:rsidRPr="006E24B1">
        <w:t>点的位置时发生变化，则可以对立方体进行平移和缩放。</w:t>
      </w:r>
    </w:p>
    <w:p w:rsidR="00D67462" w:rsidRDefault="00D67462" w:rsidP="006E24B1">
      <w:pPr>
        <w:pStyle w:val="31"/>
      </w:pPr>
      <w:bookmarkStart w:id="41" w:name="_Toc507394585"/>
      <w:r w:rsidRPr="006E24B1">
        <w:rPr>
          <w:rFonts w:hint="eastAsia"/>
        </w:rPr>
        <w:t>建立几何约束</w:t>
      </w:r>
      <w:bookmarkEnd w:id="41"/>
    </w:p>
    <w:p w:rsidR="00D777CA" w:rsidRDefault="00D777CA" w:rsidP="004A20C7">
      <w:pPr>
        <w:ind w:firstLine="480"/>
        <w:rPr>
          <w:noProof/>
        </w:rPr>
      </w:pPr>
      <w:r>
        <w:rPr>
          <w:rFonts w:hint="eastAsia"/>
        </w:rPr>
        <w:t>本章针对初始模型的优化定义了两种几何约束条件。</w:t>
      </w:r>
      <w:r w:rsidR="004655EE">
        <w:rPr>
          <w:rFonts w:hint="eastAsia"/>
        </w:rPr>
        <w:t>第一种</w:t>
      </w:r>
      <w:r>
        <w:rPr>
          <w:rFonts w:hint="eastAsia"/>
        </w:rPr>
        <w:t>，遍历模型中每个部件，两两部件建立几何约束，系统自动提取出这些约束。</w:t>
      </w:r>
      <w:r w:rsidRPr="00A41A03">
        <w:t>系统中使用</w:t>
      </w:r>
      <w:r w:rsidRPr="00A41A03">
        <w:rPr>
          <w:rFonts w:hint="eastAsia"/>
        </w:rPr>
        <w:t>了</w:t>
      </w:r>
      <w:r w:rsidRPr="00A41A03">
        <w:t>Chen</w:t>
      </w:r>
      <w:r w:rsidRPr="00A41A03">
        <w:rPr>
          <w:rFonts w:hint="eastAsia"/>
        </w:rPr>
        <w:t>等人在文献</w:t>
      </w:r>
      <w:r>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rsidR="00D85CFD">
        <w:rPr>
          <w:noProof/>
        </w:rPr>
        <w:t>[</w:t>
      </w:r>
      <w:hyperlink w:anchor="_ENREF_5" w:tooltip="Chen, 2013 #52" w:history="1">
        <w:r w:rsidR="00B85D53">
          <w:rPr>
            <w:noProof/>
          </w:rPr>
          <w:t>5</w:t>
        </w:r>
      </w:hyperlink>
      <w:r w:rsidR="00D85CFD">
        <w:rPr>
          <w:noProof/>
        </w:rPr>
        <w:t>]</w:t>
      </w:r>
      <w:r>
        <w:fldChar w:fldCharType="end"/>
      </w:r>
      <w:r w:rsidRPr="00A41A03">
        <w:t>中</w:t>
      </w:r>
      <w:r>
        <w:rPr>
          <w:rFonts w:hint="eastAsia"/>
        </w:rPr>
        <w:t>所</w:t>
      </w:r>
      <w:r w:rsidRPr="00A41A03">
        <w:rPr>
          <w:rFonts w:hint="eastAsia"/>
        </w:rPr>
        <w:t>描述的</w:t>
      </w:r>
      <w:r w:rsidRPr="00A41A03">
        <w:t>部件</w:t>
      </w:r>
      <w:r w:rsidRPr="00A41A03">
        <w:rPr>
          <w:rFonts w:hint="eastAsia"/>
        </w:rPr>
        <w:t>轴心</w:t>
      </w:r>
      <w:r w:rsidRPr="00A41A03">
        <w:t>点之间的六种约束，</w:t>
      </w:r>
      <w:r>
        <w:t>包括并行度、正交性、共线轴端点、重叠轴端点、共面轴端点和共面轴。</w:t>
      </w:r>
      <w:r w:rsidR="004655EE">
        <w:rPr>
          <w:rFonts w:hint="eastAsia"/>
        </w:rPr>
        <w:t>第二种，</w:t>
      </w:r>
      <w:r w:rsidR="003A2E94">
        <w:t>几何</w:t>
      </w:r>
      <w:r>
        <w:rPr>
          <w:rFonts w:hint="eastAsia"/>
        </w:rPr>
        <w:t>约束是在基于辅助部件建模时</w:t>
      </w:r>
      <w:r w:rsidR="003A2E94">
        <w:rPr>
          <w:rFonts w:hint="eastAsia"/>
        </w:rPr>
        <w:t>用户</w:t>
      </w:r>
      <w:r w:rsidR="003A2E94">
        <w:t>隐</w:t>
      </w:r>
      <w:r w:rsidR="003A2E94">
        <w:rPr>
          <w:rFonts w:hint="eastAsia"/>
        </w:rPr>
        <w:t>式提供的</w:t>
      </w:r>
      <w:r>
        <w:rPr>
          <w:rFonts w:hint="eastAsia"/>
        </w:rPr>
        <w:t>，</w:t>
      </w:r>
      <w:r w:rsidR="004655EE">
        <w:rPr>
          <w:rFonts w:hint="eastAsia"/>
        </w:rPr>
        <w:t>用户选择在</w:t>
      </w:r>
      <w:r w:rsidR="00B31A5A">
        <w:rPr>
          <w:rFonts w:hint="eastAsia"/>
        </w:rPr>
        <w:t>辅助</w:t>
      </w:r>
      <w:r w:rsidR="004655EE">
        <w:rPr>
          <w:rFonts w:hint="eastAsia"/>
        </w:rPr>
        <w:t>线</w:t>
      </w:r>
      <w:r w:rsidR="0025685B">
        <w:rPr>
          <w:rFonts w:hint="eastAsia"/>
        </w:rPr>
        <w:t>或</w:t>
      </w:r>
      <w:r w:rsidR="0025685B">
        <w:t>面</w:t>
      </w:r>
      <w:r w:rsidR="004655EE">
        <w:rPr>
          <w:rFonts w:hint="eastAsia"/>
        </w:rPr>
        <w:t>上作图时，说明新绘制的草图的端点在辅助线</w:t>
      </w:r>
      <w:r w:rsidR="00003EF0">
        <w:rPr>
          <w:rFonts w:hint="eastAsia"/>
        </w:rPr>
        <w:t>或面</w:t>
      </w:r>
      <w:r w:rsidR="004655EE">
        <w:rPr>
          <w:rFonts w:hint="eastAsia"/>
        </w:rPr>
        <w:t>上，则可以建立</w:t>
      </w:r>
      <w:r w:rsidR="00B31A5A">
        <w:rPr>
          <w:rFonts w:hint="eastAsia"/>
        </w:rPr>
        <w:t>“</w:t>
      </w:r>
      <w:r w:rsidR="004655EE">
        <w:rPr>
          <w:rFonts w:hint="eastAsia"/>
        </w:rPr>
        <w:t>线</w:t>
      </w:r>
      <w:r w:rsidR="00872217">
        <w:rPr>
          <w:rFonts w:hint="eastAsia"/>
        </w:rPr>
        <w:t>上点</w:t>
      </w:r>
      <w:r w:rsidR="00B31A5A">
        <w:rPr>
          <w:rFonts w:hint="eastAsia"/>
        </w:rPr>
        <w:t>”</w:t>
      </w:r>
      <w:r w:rsidR="004655EE">
        <w:rPr>
          <w:rFonts w:hint="eastAsia"/>
        </w:rPr>
        <w:t>和</w:t>
      </w:r>
      <w:r w:rsidR="00B31A5A">
        <w:rPr>
          <w:rFonts w:hint="eastAsia"/>
        </w:rPr>
        <w:t>“</w:t>
      </w:r>
      <w:r w:rsidR="00872217">
        <w:rPr>
          <w:rFonts w:hint="eastAsia"/>
        </w:rPr>
        <w:t>面上点</w:t>
      </w:r>
      <w:r w:rsidR="00B31A5A">
        <w:rPr>
          <w:rFonts w:hint="eastAsia"/>
        </w:rPr>
        <w:t>”</w:t>
      </w:r>
      <w:r w:rsidR="004655EE">
        <w:rPr>
          <w:rFonts w:hint="eastAsia"/>
        </w:rPr>
        <w:t>的几何约束。与第一种约束区别是，轴</w:t>
      </w:r>
      <w:r w:rsidR="004655EE">
        <w:rPr>
          <w:rFonts w:hint="eastAsia"/>
          <w:noProof/>
        </w:rPr>
        <w:t>心</w:t>
      </w:r>
      <w:r w:rsidR="004655EE">
        <w:rPr>
          <w:noProof/>
        </w:rPr>
        <w:t>点不是</w:t>
      </w:r>
      <w:r w:rsidR="004655EE">
        <w:rPr>
          <w:rFonts w:hint="eastAsia"/>
          <w:noProof/>
        </w:rPr>
        <w:t>部件三条主轴上的点</w:t>
      </w:r>
      <w:r w:rsidR="004655EE" w:rsidRPr="004655EE">
        <w:rPr>
          <w:noProof/>
        </w:rPr>
        <w:t>，而是用户在这两个约束中绘制的</w:t>
      </w:r>
      <w:r w:rsidR="004655EE" w:rsidRPr="004655EE">
        <w:rPr>
          <w:rFonts w:hint="eastAsia"/>
          <w:noProof/>
        </w:rPr>
        <w:t>草图</w:t>
      </w:r>
      <w:r w:rsidR="004655EE" w:rsidRPr="004655EE">
        <w:rPr>
          <w:noProof/>
        </w:rPr>
        <w:t>端点。</w:t>
      </w:r>
    </w:p>
    <w:p w:rsidR="001218FC" w:rsidRPr="00436D4E" w:rsidRDefault="006B2704" w:rsidP="001F2466">
      <w:pPr>
        <w:pStyle w:val="afc"/>
        <w:ind w:firstLine="480"/>
        <w:rPr>
          <w:rFonts w:ascii="Times New Roman" w:eastAsia="宋体" w:hAnsi="Times New Roman" w:cs="Times New Roman"/>
          <w:sz w:val="24"/>
          <w:szCs w:val="24"/>
        </w:rPr>
      </w:pPr>
      <w:r w:rsidRPr="00436D4E">
        <w:rPr>
          <w:rFonts w:ascii="Times New Roman" w:eastAsia="宋体" w:hAnsi="Times New Roman" w:cs="Times New Roman" w:hint="eastAsia"/>
          <w:sz w:val="24"/>
          <w:szCs w:val="24"/>
        </w:rPr>
        <w:t>系统通过一组轴心点代表每个部件的几何形状，再线性组合这些轴心点形成几何约束，全局优化模型参数。</w:t>
      </w:r>
      <w:r w:rsidR="001218FC" w:rsidRPr="00436D4E">
        <w:rPr>
          <w:rFonts w:ascii="Times New Roman" w:eastAsia="宋体" w:hAnsi="Times New Roman" w:cs="Times New Roman" w:hint="eastAsia"/>
          <w:sz w:val="24"/>
          <w:szCs w:val="24"/>
        </w:rPr>
        <w:t>绘制的初始模型中部件</w:t>
      </w:r>
      <m:oMath>
        <m:sSub>
          <m:sSubPr>
            <m:ctrlPr>
              <w:rPr>
                <w:rFonts w:ascii="Cambria Math" w:eastAsia="宋体" w:hAnsi="Cambria Math" w:cs="Times New Roman"/>
                <w:sz w:val="24"/>
                <w:szCs w:val="24"/>
              </w:rPr>
            </m:ctrlPr>
          </m:sSubPr>
          <m:e>
            <m:r>
              <m:rPr>
                <m:sty m:val="b"/>
              </m:rPr>
              <w:rPr>
                <w:rFonts w:ascii="Cambria Math" w:eastAsia="宋体" w:hAnsi="Cambria Math" w:cs="Times New Roman"/>
                <w:sz w:val="24"/>
                <w:szCs w:val="24"/>
              </w:rPr>
              <m:t>P</m:t>
            </m:r>
          </m:e>
          <m:sub>
            <m:r>
              <w:rPr>
                <w:rFonts w:ascii="Cambria Math" w:eastAsia="宋体" w:hAnsi="Cambria Math" w:cs="Times New Roman"/>
                <w:sz w:val="24"/>
                <w:szCs w:val="24"/>
              </w:rPr>
              <m:t>i</m:t>
            </m:r>
          </m:sub>
        </m:sSub>
      </m:oMath>
      <w:r w:rsidR="001218FC" w:rsidRPr="00436D4E">
        <w:rPr>
          <w:rFonts w:ascii="Times New Roman" w:eastAsia="宋体" w:hAnsi="Times New Roman" w:cs="Times New Roman" w:hint="eastAsia"/>
          <w:sz w:val="24"/>
          <w:szCs w:val="24"/>
        </w:rPr>
        <w:t>上任意一点</w:t>
      </w:r>
      <m:oMath>
        <m:sSubSup>
          <m:sSubSupPr>
            <m:ctrlPr>
              <w:rPr>
                <w:rFonts w:ascii="Cambria Math" w:eastAsia="宋体" w:hAnsi="Cambria Math" w:cs="Times New Roman"/>
                <w:sz w:val="24"/>
                <w:szCs w:val="24"/>
              </w:rPr>
            </m:ctrlPr>
          </m:sSubSupPr>
          <m:e>
            <m:r>
              <w:rPr>
                <w:rFonts w:ascii="Cambria Math" w:eastAsia="宋体" w:hAnsi="Cambria Math" w:cs="Times New Roman" w:hint="eastAsia"/>
                <w:sz w:val="24"/>
                <w:szCs w:val="24"/>
              </w:rPr>
              <m:t>v</m:t>
            </m:r>
          </m:e>
          <m:sub>
            <m:r>
              <w:rPr>
                <w:rFonts w:ascii="Cambria Math" w:eastAsia="宋体" w:hAnsi="Cambria Math" w:cs="Times New Roman"/>
                <w:sz w:val="24"/>
                <w:szCs w:val="24"/>
              </w:rPr>
              <m:t>i</m:t>
            </m:r>
          </m:sub>
          <m:sup>
            <m:r>
              <w:rPr>
                <w:rFonts w:ascii="Cambria Math" w:eastAsia="宋体" w:hAnsi="Cambria Math" w:cs="Times New Roman"/>
                <w:sz w:val="24"/>
                <w:szCs w:val="24"/>
              </w:rPr>
              <m:t>k</m:t>
            </m:r>
          </m:sup>
        </m:sSubSup>
      </m:oMath>
      <w:r w:rsidR="001218FC" w:rsidRPr="00436D4E">
        <w:rPr>
          <w:rFonts w:ascii="Times New Roman" w:eastAsia="宋体" w:hAnsi="Times New Roman" w:cs="Times New Roman" w:hint="eastAsia"/>
          <w:sz w:val="24"/>
          <w:szCs w:val="24"/>
        </w:rPr>
        <w:t>，它的三维坐标可以通过轴心点的组合来表示，表示方式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218FC" w:rsidTr="007056F9">
        <w:trPr>
          <w:trHeight w:val="540"/>
          <w:jc w:val="center"/>
        </w:trPr>
        <w:tc>
          <w:tcPr>
            <w:tcW w:w="400" w:type="pct"/>
            <w:vAlign w:val="center"/>
          </w:tcPr>
          <w:p w:rsidR="001218FC" w:rsidRDefault="001218FC" w:rsidP="007056F9">
            <w:pPr>
              <w:ind w:firstLineChars="0" w:firstLine="0"/>
              <w:jc w:val="center"/>
            </w:pPr>
          </w:p>
        </w:tc>
        <w:tc>
          <w:tcPr>
            <w:tcW w:w="4200" w:type="pct"/>
            <w:vAlign w:val="center"/>
          </w:tcPr>
          <w:p w:rsidR="001218FC" w:rsidRDefault="00E3127A" w:rsidP="00AD108A">
            <w:pPr>
              <w:spacing w:line="360" w:lineRule="auto"/>
              <w:ind w:firstLineChars="0" w:firstLine="0"/>
              <w:jc w:val="center"/>
            </w:pPr>
            <m:oMathPara>
              <m:oMath>
                <m:sSubSup>
                  <m:sSubSupPr>
                    <m:ctrlPr>
                      <w:rPr>
                        <w:rFonts w:ascii="Cambria Math" w:hAnsi="Cambria Math"/>
                      </w:rPr>
                    </m:ctrlPr>
                  </m:sSubSupPr>
                  <m:e>
                    <m:r>
                      <w:rPr>
                        <w:rFonts w:ascii="Cambria Math" w:hAnsi="Cambria Math" w:hint="eastAsia"/>
                      </w:rPr>
                      <m:t>v</m:t>
                    </m:r>
                  </m:e>
                  <m:sub>
                    <m:r>
                      <w:rPr>
                        <w:rFonts w:ascii="Cambria Math" w:hAnsi="Cambria Math"/>
                      </w:rPr>
                      <m:t>i</m:t>
                    </m:r>
                  </m:sub>
                  <m:sup>
                    <m:r>
                      <w:rPr>
                        <w:rFonts w:ascii="Cambria Math" w:hAnsi="Cambria Math"/>
                      </w:rPr>
                      <m:t>k</m:t>
                    </m:r>
                  </m:sup>
                </m:sSubSup>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hint="eastAsia"/>
                      </w:rPr>
                      <m:t>j</m:t>
                    </m:r>
                  </m:sub>
                  <m:sup/>
                  <m:e>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sSub>
                      <m:sSubPr>
                        <m:ctrlPr>
                          <w:rPr>
                            <w:rFonts w:ascii="Cambria Math" w:hAnsi="Cambria Math"/>
                          </w:rPr>
                        </m:ctrlPr>
                      </m:sSubPr>
                      <m:e>
                        <m:r>
                          <w:rPr>
                            <w:rFonts w:ascii="Cambria Math" w:hAnsi="Cambria Math"/>
                          </w:rPr>
                          <m:t>C</m:t>
                        </m:r>
                      </m:e>
                      <m:sub>
                        <m:r>
                          <w:rPr>
                            <w:rFonts w:ascii="Cambria Math" w:hAnsi="Cambria Math"/>
                          </w:rPr>
                          <m:t>ij</m:t>
                        </m:r>
                      </m:sub>
                    </m:sSub>
                  </m:e>
                </m:nary>
              </m:oMath>
            </m:oMathPara>
          </w:p>
        </w:tc>
        <w:tc>
          <w:tcPr>
            <w:tcW w:w="400" w:type="pct"/>
            <w:vAlign w:val="center"/>
          </w:tcPr>
          <w:p w:rsidR="001218FC" w:rsidRDefault="001218FC" w:rsidP="007056F9">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10</w:t>
            </w:r>
            <w:r w:rsidR="00973395">
              <w:fldChar w:fldCharType="end"/>
            </w:r>
            <w:r>
              <w:rPr>
                <w:rFonts w:hint="eastAsia"/>
              </w:rPr>
              <w:t>)</w:t>
            </w:r>
          </w:p>
        </w:tc>
      </w:tr>
    </w:tbl>
    <w:p w:rsidR="004A20C7" w:rsidRDefault="001F2466" w:rsidP="001F2466">
      <w:pPr>
        <w:ind w:firstLineChars="0" w:firstLine="0"/>
      </w:pPr>
      <w:r>
        <w:rPr>
          <w:rFonts w:hint="eastAsia"/>
        </w:rPr>
        <w:t>其中</w:t>
      </w:r>
      <w:r w:rsidR="00DB1FC4">
        <w:rPr>
          <w:rFonts w:hint="eastAsia"/>
        </w:rPr>
        <w:t>权重系数</w:t>
      </w:r>
      <m:oMath>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oMath>
      <w:r w:rsidR="00DB1FC4">
        <w:rPr>
          <w:rFonts w:hint="eastAsia"/>
        </w:rPr>
        <w:t>是每个轴心点的权重。通过公式</w:t>
      </w:r>
      <w:r w:rsidR="00DB1FC4">
        <w:rPr>
          <w:rFonts w:hint="eastAsia"/>
        </w:rPr>
        <w:t>2.10</w:t>
      </w:r>
      <w:r w:rsidR="00DB1FC4">
        <w:rPr>
          <w:rFonts w:hint="eastAsia"/>
        </w:rPr>
        <w:t>的表示，</w:t>
      </w:r>
      <w:r w:rsidR="00DB1FC4" w:rsidRPr="00DB1FC4">
        <w:t>任意的直线和平面也可以</w:t>
      </w:r>
      <w:r w:rsidR="00DB1FC4" w:rsidRPr="00DB1FC4">
        <w:rPr>
          <w:rFonts w:hint="eastAsia"/>
        </w:rPr>
        <w:t>通过轴心</w:t>
      </w:r>
      <w:r w:rsidR="00DB1FC4" w:rsidRPr="00DB1FC4">
        <w:t>点的三维</w:t>
      </w:r>
      <w:r w:rsidR="00DB1FC4" w:rsidRPr="00DB1FC4">
        <w:rPr>
          <w:rFonts w:hint="eastAsia"/>
        </w:rPr>
        <w:t>坐标计算表示</w:t>
      </w:r>
      <w:r w:rsidR="00DB1FC4" w:rsidRPr="00DB1FC4">
        <w:t>。这些</w:t>
      </w:r>
      <w:r w:rsidR="00DB1FC4" w:rsidRPr="00DB1FC4">
        <w:rPr>
          <w:rFonts w:hint="eastAsia"/>
        </w:rPr>
        <w:t>权重</w:t>
      </w:r>
      <w:r w:rsidR="00DB1FC4" w:rsidRPr="00DB1FC4">
        <w:t>系数是在单个零件建模后计算的，并在校准优化中保持不变。</w:t>
      </w:r>
    </w:p>
    <w:p w:rsidR="00872217" w:rsidRDefault="00872217" w:rsidP="00872217">
      <w:pPr>
        <w:ind w:firstLine="480"/>
      </w:pPr>
      <w:r w:rsidRPr="00872217">
        <w:t>这种表示方法适用于具有三对</w:t>
      </w:r>
      <w:r w:rsidRPr="00872217">
        <w:rPr>
          <w:rFonts w:hint="eastAsia"/>
        </w:rPr>
        <w:t>轴心点</w:t>
      </w:r>
      <w:r w:rsidRPr="00872217">
        <w:t>的广义立方体，可以看作是它们的局部坐标系。然而，</w:t>
      </w:r>
      <w:r w:rsidRPr="00872217">
        <w:rPr>
          <w:rFonts w:hint="eastAsia"/>
        </w:rPr>
        <w:t>该方法</w:t>
      </w:r>
      <w:r w:rsidRPr="00872217">
        <w:t>不适用于只有一对</w:t>
      </w:r>
      <w:r w:rsidRPr="00872217">
        <w:rPr>
          <w:rFonts w:hint="eastAsia"/>
        </w:rPr>
        <w:t>轴心</w:t>
      </w:r>
      <w:r w:rsidRPr="00872217">
        <w:t>点的广义</w:t>
      </w:r>
      <w:r w:rsidRPr="00872217">
        <w:rPr>
          <w:rFonts w:hint="eastAsia"/>
        </w:rPr>
        <w:t>圆柱体</w:t>
      </w:r>
      <w:r w:rsidRPr="00872217">
        <w:t>。因此，我们只允许在它们的</w:t>
      </w:r>
      <w:r w:rsidRPr="00872217">
        <w:rPr>
          <w:rFonts w:hint="eastAsia"/>
        </w:rPr>
        <w:t>轴心点</w:t>
      </w:r>
      <w:r w:rsidRPr="00872217">
        <w:t>上应用</w:t>
      </w:r>
      <w:r>
        <w:rPr>
          <w:rFonts w:hint="eastAsia"/>
        </w:rPr>
        <w:t>“线上点”和“面上点”的几何</w:t>
      </w:r>
      <w:r w:rsidRPr="00872217">
        <w:t>约束，</w:t>
      </w:r>
      <w:r w:rsidRPr="00872217">
        <w:rPr>
          <w:rFonts w:hint="eastAsia"/>
        </w:rPr>
        <w:t>或者在</w:t>
      </w:r>
      <w:r w:rsidRPr="00872217">
        <w:t>圆柱体的顶部和底部</w:t>
      </w:r>
      <w:r w:rsidRPr="00872217">
        <w:rPr>
          <w:rFonts w:hint="eastAsia"/>
        </w:rPr>
        <w:t>表面上应用</w:t>
      </w:r>
      <w:r>
        <w:rPr>
          <w:rFonts w:hint="eastAsia"/>
        </w:rPr>
        <w:t>“面上点”的几何约束</w:t>
      </w:r>
      <w:r w:rsidRPr="00872217">
        <w:t>。</w:t>
      </w:r>
    </w:p>
    <w:p w:rsidR="00D67462" w:rsidRDefault="00D67462" w:rsidP="00D67462">
      <w:pPr>
        <w:pStyle w:val="31"/>
      </w:pPr>
      <w:bookmarkStart w:id="42" w:name="_Toc507394586"/>
      <w:r>
        <w:rPr>
          <w:rFonts w:hint="eastAsia"/>
        </w:rPr>
        <w:t>优化部件参数</w:t>
      </w:r>
      <w:bookmarkEnd w:id="42"/>
    </w:p>
    <w:p w:rsidR="00A921E5" w:rsidRPr="00A453DE" w:rsidRDefault="00D46277" w:rsidP="007056F9">
      <w:pPr>
        <w:ind w:firstLine="480"/>
      </w:pPr>
      <w:r>
        <w:rPr>
          <w:rFonts w:hint="eastAsia"/>
        </w:rPr>
        <w:t>优化的目标是对模型进行全局优化，使模型在各个视角下逼近用户绘制的草图轮廓线</w:t>
      </w:r>
      <w:r w:rsidR="00346CA0">
        <w:rPr>
          <w:rFonts w:hint="eastAsia"/>
        </w:rPr>
        <w:t>和初始输入的稀疏点云</w:t>
      </w:r>
      <w:r>
        <w:rPr>
          <w:rFonts w:hint="eastAsia"/>
        </w:rPr>
        <w:t>，</w:t>
      </w:r>
      <w:r w:rsidR="00D47DA5" w:rsidRPr="00D47DA5">
        <w:t>能量函数的设计是为了</w:t>
      </w:r>
      <w:r w:rsidR="00D47DA5">
        <w:rPr>
          <w:rFonts w:hint="eastAsia"/>
        </w:rPr>
        <w:t>优化模型参数得到</w:t>
      </w:r>
      <w:r w:rsidR="00D47DA5">
        <w:rPr>
          <w:rFonts w:hint="eastAsia"/>
        </w:rPr>
        <w:lastRenderedPageBreak/>
        <w:t>最大精度的轴心</w:t>
      </w:r>
      <w:r w:rsidR="00D47DA5" w:rsidRPr="00D47DA5">
        <w:t>点投影，同时保持</w:t>
      </w:r>
      <w:r w:rsidR="00EC61A6">
        <w:rPr>
          <w:rFonts w:hint="eastAsia"/>
        </w:rPr>
        <w:t>上述自动提取的和用户提供的几何</w:t>
      </w:r>
      <w:r w:rsidR="002D7478">
        <w:t>约束条件</w:t>
      </w:r>
      <w:r w:rsidR="00A921E5">
        <w:t>，</w:t>
      </w:r>
      <w:r w:rsidR="00A921E5">
        <w:rPr>
          <w:rFonts w:hint="eastAsia"/>
        </w:rPr>
        <w:t>能量函数具体表示如下：</w:t>
      </w:r>
      <w:r w:rsidR="00A921E5" w:rsidRPr="00A453D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921E5" w:rsidTr="007056F9">
        <w:trPr>
          <w:trHeight w:val="540"/>
          <w:jc w:val="center"/>
        </w:trPr>
        <w:tc>
          <w:tcPr>
            <w:tcW w:w="400" w:type="pct"/>
            <w:vAlign w:val="center"/>
          </w:tcPr>
          <w:p w:rsidR="00A921E5" w:rsidRDefault="00A921E5" w:rsidP="007056F9">
            <w:pPr>
              <w:ind w:firstLineChars="0" w:firstLine="0"/>
              <w:jc w:val="center"/>
            </w:pPr>
          </w:p>
        </w:tc>
        <w:tc>
          <w:tcPr>
            <w:tcW w:w="4200" w:type="pct"/>
            <w:vAlign w:val="center"/>
          </w:tcPr>
          <w:p w:rsidR="00A921E5" w:rsidRPr="0019551A" w:rsidRDefault="007056F9" w:rsidP="00D46277">
            <w:pPr>
              <w:spacing w:beforeLines="50" w:before="163" w:line="360" w:lineRule="auto"/>
              <w:ind w:firstLineChars="0" w:firstLine="0"/>
              <w:jc w:val="center"/>
            </w:pPr>
            <m:oMathPara>
              <m:oMath>
                <m:r>
                  <w:rPr>
                    <w:rFonts w:ascii="Cambria Math" w:hAnsi="Cambria Math" w:hint="eastAsia"/>
                  </w:rPr>
                  <m:t>E</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P</m:t>
                        </m:r>
                        <m:d>
                          <m:dPr>
                            <m:ctrlPr>
                              <w:rPr>
                                <w:rFonts w:ascii="Cambria Math" w:hAnsi="Cambria Math"/>
                                <w:i/>
                              </w:rPr>
                            </m:ctrlPr>
                          </m:dPr>
                          <m:e>
                            <m:sSub>
                              <m:sSubPr>
                                <m:ctrlPr>
                                  <w:rPr>
                                    <w:rFonts w:ascii="Cambria Math" w:hAnsi="Cambria Math"/>
                                  </w:rPr>
                                </m:ctrlPr>
                              </m:sSubPr>
                              <m:e>
                                <m:r>
                                  <w:rPr>
                                    <w:rFonts w:ascii="Cambria Math" w:hAnsi="Cambria Math" w:hint="eastAsia"/>
                                  </w:rPr>
                                  <m:t>C</m:t>
                                </m:r>
                              </m:e>
                              <m:sub>
                                <m:r>
                                  <w:rPr>
                                    <w:rFonts w:ascii="Cambria Math" w:hAnsi="Cambria Math"/>
                                  </w:rPr>
                                  <m:t>ij</m:t>
                                </m:r>
                              </m:sub>
                            </m:sSub>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d</m:t>
                    </m:r>
                  </m:sub>
                </m:sSub>
                <m:nary>
                  <m:naryPr>
                    <m:chr m:val="∑"/>
                    <m:limLoc m:val="undOvr"/>
                    <m:supHide m:val="1"/>
                    <m:ctrlPr>
                      <w:rPr>
                        <w:rFonts w:ascii="Cambria Math" w:hAnsi="Cambria Math"/>
                        <w:i/>
                      </w:rPr>
                    </m:ctrlPr>
                  </m:naryPr>
                  <m:sub>
                    <m:r>
                      <w:rPr>
                        <w:rFonts w:ascii="Cambria Math" w:hAnsi="Cambria Math"/>
                      </w:rPr>
                      <m:t>m</m:t>
                    </m:r>
                  </m:sub>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dist</m:t>
                            </m:r>
                            <m:d>
                              <m:dPr>
                                <m:ctrlPr>
                                  <w:rPr>
                                    <w:rFonts w:ascii="Cambria Math" w:hAnsi="Cambria Math"/>
                                    <w:i/>
                                  </w:rPr>
                                </m:ctrlPr>
                              </m:dPr>
                              <m:e>
                                <m:sSub>
                                  <m:sSubPr>
                                    <m:ctrlPr>
                                      <w:rPr>
                                        <w:rFonts w:ascii="Cambria Math" w:hAnsi="Cambria Math"/>
                                        <w:i/>
                                      </w:rPr>
                                    </m:ctrlPr>
                                  </m:sSubPr>
                                  <m:e>
                                    <m:r>
                                      <m:rPr>
                                        <m:sty m:val="b"/>
                                      </m:rP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m:rPr>
                                        <m:sty m:val="b"/>
                                      </m:rPr>
                                      <w:rPr>
                                        <w:rFonts w:ascii="Cambria Math" w:hAnsi="Cambria Math"/>
                                      </w:rPr>
                                      <m:t>e</m:t>
                                    </m:r>
                                  </m:e>
                                  <m:sub>
                                    <m:r>
                                      <w:rPr>
                                        <w:rFonts w:ascii="Cambria Math" w:hAnsi="Cambria Math"/>
                                      </w:rPr>
                                      <m:t>n</m:t>
                                    </m:r>
                                  </m:sub>
                                </m:sSub>
                              </m:e>
                            </m:d>
                          </m:e>
                        </m:d>
                      </m:e>
                      <m:sup>
                        <m:r>
                          <w:rPr>
                            <w:rFonts w:ascii="Cambria Math" w:hAnsi="Cambria Math"/>
                          </w:rPr>
                          <m:t>2</m:t>
                        </m:r>
                      </m:sup>
                    </m:sSup>
                  </m:e>
                </m:nary>
              </m:oMath>
            </m:oMathPara>
          </w:p>
          <w:p w:rsidR="0019551A" w:rsidRDefault="0019551A" w:rsidP="0019551A">
            <w:pPr>
              <w:spacing w:line="360" w:lineRule="auto"/>
              <w:ind w:firstLineChars="0" w:firstLine="0"/>
              <w:jc w:val="center"/>
            </w:pPr>
            <w:r>
              <w:rPr>
                <w:rFonts w:hint="eastAsia"/>
              </w:rPr>
              <w:t>Subject to</w:t>
            </w:r>
            <w:r>
              <w:rPr>
                <w:rFonts w:hint="eastAsia"/>
              </w:rPr>
              <w:t>：</w:t>
            </w:r>
            <m:oMath>
              <m:sSub>
                <m:sSubPr>
                  <m:ctrlPr>
                    <w:rPr>
                      <w:rFonts w:ascii="Cambria Math" w:hAnsi="Cambria Math"/>
                    </w:rPr>
                  </m:ctrlPr>
                </m:sSubPr>
                <m:e>
                  <m:r>
                    <w:rPr>
                      <w:rFonts w:ascii="Cambria Math" w:hAnsi="Cambria Math"/>
                    </w:rPr>
                    <m:t>S</m:t>
                  </m:r>
                </m:e>
                <m:sub>
                  <m:r>
                    <w:rPr>
                      <w:rFonts w:ascii="Cambria Math" w:hAnsi="Cambria Math"/>
                    </w:rPr>
                    <m:t>il</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n</m:t>
                      </m:r>
                    </m:sub>
                  </m:sSub>
                </m:e>
              </m:d>
              <m:r>
                <w:rPr>
                  <w:rFonts w:ascii="Cambria Math" w:hAnsi="Cambria Math"/>
                </w:rPr>
                <m:t>=0,i,l=1∙∙∙K</m:t>
              </m:r>
            </m:oMath>
          </w:p>
          <w:p w:rsidR="0019551A" w:rsidRPr="0019551A" w:rsidRDefault="0019551A" w:rsidP="0019551A">
            <w:pPr>
              <w:spacing w:line="360" w:lineRule="auto"/>
              <w:ind w:firstLineChars="0" w:firstLine="0"/>
              <w:jc w:val="center"/>
            </w:pP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e>
              </m:d>
              <m:r>
                <w:rPr>
                  <w:rFonts w:ascii="Cambria Math" w:hAnsi="Cambria Math"/>
                </w:rPr>
                <m:t>=0,j,l=1∙∙∙</m:t>
              </m:r>
              <m:sSub>
                <m:sSubPr>
                  <m:ctrlPr>
                    <w:rPr>
                      <w:rFonts w:ascii="Cambria Math" w:hAnsi="Cambria Math"/>
                      <w:i/>
                    </w:rPr>
                  </m:ctrlPr>
                </m:sSubPr>
                <m:e>
                  <m:r>
                    <w:rPr>
                      <w:rFonts w:ascii="Cambria Math" w:hAnsi="Cambria Math"/>
                    </w:rPr>
                    <m:t>m</m:t>
                  </m:r>
                </m:e>
                <m:sub>
                  <m:r>
                    <w:rPr>
                      <w:rFonts w:ascii="Cambria Math" w:hAnsi="Cambria Math"/>
                    </w:rPr>
                    <m:t>i</m:t>
                  </m:r>
                </m:sub>
              </m:sSub>
            </m:oMath>
          </w:p>
        </w:tc>
        <w:tc>
          <w:tcPr>
            <w:tcW w:w="400" w:type="pct"/>
            <w:vAlign w:val="center"/>
          </w:tcPr>
          <w:p w:rsidR="00A921E5" w:rsidRDefault="00A921E5" w:rsidP="007056F9">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11</w:t>
            </w:r>
            <w:r w:rsidR="00973395">
              <w:fldChar w:fldCharType="end"/>
            </w:r>
            <w:r>
              <w:rPr>
                <w:rFonts w:hint="eastAsia"/>
              </w:rPr>
              <w:t>)</w:t>
            </w:r>
          </w:p>
        </w:tc>
      </w:tr>
    </w:tbl>
    <w:p w:rsidR="00C31DF0" w:rsidRDefault="00243A60" w:rsidP="00FD14B6">
      <w:pPr>
        <w:ind w:firstLine="480"/>
      </w:pPr>
      <w:r>
        <w:rPr>
          <w:rFonts w:hint="eastAsia"/>
          <w:noProof/>
        </w:rPr>
        <mc:AlternateContent>
          <mc:Choice Requires="wpg">
            <w:drawing>
              <wp:anchor distT="0" distB="0" distL="114300" distR="114300" simplePos="0" relativeHeight="251718656" behindDoc="0" locked="0" layoutInCell="1" allowOverlap="1" wp14:anchorId="48BD642D" wp14:editId="24B8F554">
                <wp:simplePos x="0" y="0"/>
                <wp:positionH relativeFrom="column">
                  <wp:posOffset>-4577</wp:posOffset>
                </wp:positionH>
                <wp:positionV relativeFrom="paragraph">
                  <wp:posOffset>1884848</wp:posOffset>
                </wp:positionV>
                <wp:extent cx="5255895" cy="3493135"/>
                <wp:effectExtent l="0" t="0" r="1905" b="0"/>
                <wp:wrapTopAndBottom/>
                <wp:docPr id="54" name="组合 54"/>
                <wp:cNvGraphicFramePr/>
                <a:graphic xmlns:a="http://schemas.openxmlformats.org/drawingml/2006/main">
                  <a:graphicData uri="http://schemas.microsoft.com/office/word/2010/wordprocessingGroup">
                    <wpg:wgp>
                      <wpg:cNvGrpSpPr/>
                      <wpg:grpSpPr>
                        <a:xfrm>
                          <a:off x="0" y="0"/>
                          <a:ext cx="5255895" cy="3493135"/>
                          <a:chOff x="0" y="0"/>
                          <a:chExt cx="5255895" cy="3493135"/>
                        </a:xfrm>
                      </wpg:grpSpPr>
                      <pic:pic xmlns:pic="http://schemas.openxmlformats.org/drawingml/2006/picture">
                        <pic:nvPicPr>
                          <pic:cNvPr id="52" name="图片 52"/>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5255895" cy="2814955"/>
                          </a:xfrm>
                          <a:prstGeom prst="rect">
                            <a:avLst/>
                          </a:prstGeom>
                        </pic:spPr>
                      </pic:pic>
                      <wps:wsp>
                        <wps:cNvPr id="53" name="文本框 53"/>
                        <wps:cNvSpPr txBox="1"/>
                        <wps:spPr>
                          <a:xfrm>
                            <a:off x="0" y="2872105"/>
                            <a:ext cx="5255895" cy="621030"/>
                          </a:xfrm>
                          <a:prstGeom prst="rect">
                            <a:avLst/>
                          </a:prstGeom>
                          <a:solidFill>
                            <a:prstClr val="white"/>
                          </a:solidFill>
                          <a:ln>
                            <a:noFill/>
                          </a:ln>
                          <a:effectLst/>
                        </wps:spPr>
                        <wps:txbx>
                          <w:txbxContent>
                            <w:p w:rsidR="00540D10" w:rsidRPr="00D63056" w:rsidRDefault="00540D10" w:rsidP="00243A60">
                              <w:pPr>
                                <w:pStyle w:val="aff"/>
                                <w:spacing w:before="163" w:after="163"/>
                                <w:rPr>
                                  <w:rFonts w:eastAsia="宋体"/>
                                  <w:sz w:val="24"/>
                                  <w:szCs w:val="24"/>
                                </w:rPr>
                              </w:pPr>
                              <w:bookmarkStart w:id="43" w:name="_Toc50740200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8BD642D" id="组合 54" o:spid="_x0000_s1046" style="position:absolute;left:0;text-align:left;margin-left:-.35pt;margin-top:148.4pt;width:413.85pt;height:275.05pt;z-index:251718656" coordsize="52558,349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">
                <v:shape id="图片 52" o:spid="_x0000_s1047" type="#_x0000_t75" style="position:absolute;width:52558;height:281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9vcLEAAAA2wAAAA8AAABkcnMvZG93bnJldi54bWxEj0FrAjEUhO8F/0N4Qm8124WKbI1ilQWF&#10;Xlw99PjcPLOLm5c1SXX77xuh0OMwM98w8+VgO3EjH1rHCl4nGQji2umWjYLjoXyZgQgRWWPnmBT8&#10;UIDlYvQ0x0K7O+/pVkUjEoRDgQqaGPtCylA3ZDFMXE+cvLPzFmOS3kjt8Z7gtpN5lk2lxZbTQoM9&#10;rRuqL9W3VTDddeuv6mQ2n/lHeS3NbNdufa/U83hYvYOINMT/8F97qxW85fD4kn6AXP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9vcLEAAAA2wAAAA8AAAAAAAAAAAAAAAAA&#10;nwIAAGRycy9kb3ducmV2LnhtbFBLBQYAAAAABAAEAPcAAACQAwAAAAA=&#10;">
                  <v:imagedata r:id="rId73" o:title=""/>
                  <v:path arrowok="t"/>
                </v:shape>
                <v:shape id="文本框 53" o:spid="_x0000_s1048" type="#_x0000_t202" style="position:absolute;top:28721;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540D10" w:rsidRPr="00D63056" w:rsidRDefault="00540D10" w:rsidP="00243A60">
                        <w:pPr>
                          <w:pStyle w:val="aff"/>
                          <w:spacing w:before="163" w:after="163"/>
                          <w:rPr>
                            <w:rFonts w:eastAsia="宋体"/>
                            <w:sz w:val="24"/>
                            <w:szCs w:val="24"/>
                          </w:rPr>
                        </w:pPr>
                        <w:bookmarkStart w:id="52" w:name="_Toc50740200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52"/>
                      </w:p>
                    </w:txbxContent>
                  </v:textbox>
                </v:shape>
                <w10:wrap type="topAndBottom"/>
              </v:group>
            </w:pict>
          </mc:Fallback>
        </mc:AlternateContent>
      </w:r>
      <w:r w:rsidR="00CD7602">
        <w:rPr>
          <w:rFonts w:hint="eastAsia"/>
        </w:rPr>
        <w:t>能量函数第一项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oMath>
      <w:r w:rsidR="00D46277">
        <w:rPr>
          <w:rFonts w:hint="eastAsia"/>
        </w:rPr>
        <w:t>表示模型部件</w:t>
      </w:r>
      <m:oMath>
        <m:r>
          <w:rPr>
            <w:rFonts w:ascii="Cambria Math" w:hAnsi="Cambria Math" w:hint="eastAsia"/>
          </w:rPr>
          <m:t>z</m:t>
        </m:r>
      </m:oMath>
      <w:r w:rsidR="00D46277">
        <w:rPr>
          <w:rFonts w:hint="eastAsia"/>
        </w:rPr>
        <w:t>投影在二维平面上的其次坐标，投影函数</w:t>
      </w:r>
      <m:oMath>
        <m:r>
          <w:rPr>
            <w:rFonts w:ascii="Cambria Math" w:hAnsi="Cambria Math"/>
          </w:rPr>
          <m:t>P</m:t>
        </m:r>
        <m:d>
          <m:dPr>
            <m:ctrlPr>
              <w:rPr>
                <w:rFonts w:ascii="Cambria Math" w:hAnsi="Cambria Math"/>
                <w:i/>
              </w:rPr>
            </m:ctrlPr>
          </m:dPr>
          <m:e>
            <m:r>
              <w:rPr>
                <w:rFonts w:ascii="Cambria Math" w:hAnsi="Cambria Math"/>
              </w:rPr>
              <m:t>.</m:t>
            </m:r>
          </m:e>
        </m:d>
      </m:oMath>
      <w:r w:rsidR="00D46277">
        <w:rPr>
          <w:rFonts w:hint="eastAsia"/>
        </w:rPr>
        <w:t>在公式</w:t>
      </w:r>
      <w:r w:rsidR="00D46277">
        <w:rPr>
          <w:rFonts w:hint="eastAsia"/>
        </w:rPr>
        <w:t>2.1</w:t>
      </w:r>
      <w:r w:rsidR="00D46277">
        <w:rPr>
          <w:rFonts w:hint="eastAsia"/>
        </w:rPr>
        <w:t>中已经定义，</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D46277">
        <w:rPr>
          <w:rFonts w:hint="eastAsia"/>
        </w:rPr>
        <w:t>是用户在某一视角下在图像中绘制的二维像素坐标。在优化过程中</w:t>
      </w:r>
      <w:r w:rsidR="00AD108A">
        <w:rPr>
          <w:rFonts w:hint="eastAsia"/>
        </w:rPr>
        <w:t>，以用户绘制的草图为基准，</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AD108A">
        <w:rPr>
          <w:rFonts w:hint="eastAsia"/>
        </w:rPr>
        <w:t>的像素坐标值保持不变。</w:t>
      </w:r>
      <w:r w:rsidR="00AD108A" w:rsidRPr="00AD108A">
        <w:t>因此，</w:t>
      </w:r>
      <w:r w:rsidR="00AD108A" w:rsidRPr="00AD108A">
        <w:rPr>
          <w:rFonts w:hint="eastAsia"/>
        </w:rPr>
        <w:t>系统</w:t>
      </w:r>
      <w:r w:rsidR="00AD108A" w:rsidRPr="00AD108A">
        <w:t>的目标函数被设计成尽量减少最初绘制</w:t>
      </w:r>
      <w:r w:rsidR="00AD108A" w:rsidRPr="00AD108A">
        <w:rPr>
          <w:rFonts w:hint="eastAsia"/>
        </w:rPr>
        <w:t>草图轮廓线</w:t>
      </w:r>
      <w:r w:rsidR="00AD108A" w:rsidRPr="00AD108A">
        <w:t>和</w:t>
      </w:r>
      <w:r w:rsidR="00AD108A" w:rsidRPr="00AD108A">
        <w:rPr>
          <w:rFonts w:hint="eastAsia"/>
        </w:rPr>
        <w:t>被</w:t>
      </w:r>
      <w:r w:rsidR="00AD108A" w:rsidRPr="00AD108A">
        <w:t>优化</w:t>
      </w:r>
      <w:r w:rsidR="00AD108A" w:rsidRPr="00AD108A">
        <w:rPr>
          <w:rFonts w:hint="eastAsia"/>
        </w:rPr>
        <w:t>部件</w:t>
      </w:r>
      <w:r w:rsidR="00AD108A" w:rsidRPr="00AD108A">
        <w:t>之间的差异</w:t>
      </w:r>
      <w:r w:rsidR="00AD108A">
        <w:t>。</w:t>
      </w:r>
      <w:r w:rsidR="00AD108A">
        <w:rPr>
          <w:rFonts w:hint="eastAsia"/>
        </w:rPr>
        <w:t>因为初始模型已经接近用户绘制的模型，所以在优化中轴心点只允许在初始值附近小范围波动。</w:t>
      </w:r>
      <m:oMath>
        <m:sSub>
          <m:sSubPr>
            <m:ctrlPr>
              <w:rPr>
                <w:rFonts w:ascii="Cambria Math" w:hAnsi="Cambria Math"/>
              </w:rPr>
            </m:ctrlPr>
          </m:sSubPr>
          <m:e>
            <m:r>
              <w:rPr>
                <w:rFonts w:ascii="Cambria Math" w:hAnsi="Cambria Math"/>
              </w:rPr>
              <m:t>S</m:t>
            </m:r>
          </m:e>
          <m:sub>
            <m:r>
              <w:rPr>
                <w:rFonts w:ascii="Cambria Math" w:hAnsi="Cambria Math"/>
              </w:rPr>
              <m:t>il</m:t>
            </m:r>
          </m:sub>
        </m:sSub>
      </m:oMath>
      <w:r w:rsidR="00FD14B6">
        <w:rPr>
          <w:rFonts w:hint="eastAsia"/>
        </w:rPr>
        <w:t>代表了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和部件</w:t>
      </w:r>
      <m:oMath>
        <m:sSub>
          <m:sSubPr>
            <m:ctrlPr>
              <w:rPr>
                <w:rFonts w:ascii="Cambria Math" w:hAnsi="Cambria Math"/>
              </w:rPr>
            </m:ctrlPr>
          </m:sSubPr>
          <m:e>
            <m:r>
              <m:rPr>
                <m:sty m:val="b"/>
              </m:rPr>
              <w:rPr>
                <w:rFonts w:ascii="Cambria Math" w:hAnsi="Cambria Math"/>
              </w:rPr>
              <m:t>P</m:t>
            </m:r>
          </m:e>
          <m:sub>
            <m:r>
              <w:rPr>
                <w:rFonts w:ascii="Cambria Math" w:hAnsi="Cambria Math" w:hint="eastAsia"/>
              </w:rPr>
              <m:t>j</m:t>
            </m:r>
          </m:sub>
        </m:sSub>
      </m:oMath>
      <w:r w:rsidR="00FD14B6">
        <w:rPr>
          <w:rFonts w:hint="eastAsia"/>
        </w:rPr>
        <w:t>的几何约束关系。</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FD14B6">
        <w:rPr>
          <w:rFonts w:hint="eastAsia"/>
        </w:rPr>
        <w:t>代表了一个广义长方体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三组轴心点向量间的正交约束关系。</w:t>
      </w:r>
    </w:p>
    <w:p w:rsidR="00243A60" w:rsidRDefault="00346CA0" w:rsidP="00FD14B6">
      <w:pPr>
        <w:ind w:firstLine="480"/>
      </w:pPr>
      <w:r>
        <w:rPr>
          <w:rFonts w:hint="eastAsia"/>
        </w:rPr>
        <w:t>能量函数第二项是用来最小化重建模型与模型附近稀疏点云的距离。</w:t>
      </w:r>
      <w:r w:rsidR="00122D7D">
        <w:rPr>
          <w:rFonts w:hint="eastAsia"/>
        </w:rPr>
        <w:t>其中</w:t>
      </w:r>
      <m:oMath>
        <m:sSub>
          <m:sSubPr>
            <m:ctrlPr>
              <w:rPr>
                <w:rFonts w:ascii="Cambria Math" w:hAnsi="Cambria Math"/>
                <w:i/>
              </w:rPr>
            </m:ctrlPr>
          </m:sSubPr>
          <m:e>
            <m:r>
              <m:rPr>
                <m:sty m:val="b"/>
              </m:rPr>
              <w:rPr>
                <w:rFonts w:ascii="Cambria Math" w:hAnsi="Cambria Math"/>
              </w:rPr>
              <m:t>e</m:t>
            </m:r>
          </m:e>
          <m:sub>
            <m:r>
              <w:rPr>
                <w:rFonts w:ascii="Cambria Math" w:hAnsi="Cambria Math"/>
              </w:rPr>
              <m:t>n</m:t>
            </m:r>
          </m:sub>
        </m:sSub>
      </m:oMath>
      <w:r w:rsidR="00122D7D">
        <w:rPr>
          <w:rFonts w:hint="eastAsia"/>
        </w:rPr>
        <w:t>代表模型部件中三维点</w:t>
      </w:r>
      <m:oMath>
        <m:sSub>
          <m:sSubPr>
            <m:ctrlPr>
              <w:rPr>
                <w:rFonts w:ascii="Cambria Math" w:hAnsi="Cambria Math"/>
                <w:i/>
              </w:rPr>
            </m:ctrlPr>
          </m:sSubPr>
          <m:e>
            <m:r>
              <m:rPr>
                <m:sty m:val="b"/>
              </m:rPr>
              <w:rPr>
                <w:rFonts w:ascii="Cambria Math" w:hAnsi="Cambria Math"/>
              </w:rPr>
              <m:t>v</m:t>
            </m:r>
          </m:e>
          <m:sub>
            <m:r>
              <w:rPr>
                <w:rFonts w:ascii="Cambria Math" w:hAnsi="Cambria Math"/>
              </w:rPr>
              <m:t>m</m:t>
            </m:r>
          </m:sub>
        </m:sSub>
      </m:oMath>
      <w:r w:rsidR="00122D7D">
        <w:t>最</w:t>
      </w:r>
      <w:r w:rsidR="00122D7D">
        <w:rPr>
          <w:rFonts w:hint="eastAsia"/>
        </w:rPr>
        <w:t>临近的稀疏</w:t>
      </w:r>
      <w:r w:rsidR="00122D7D">
        <w:t>点</w:t>
      </w:r>
      <w:r w:rsidR="00122D7D">
        <w:rPr>
          <w:rFonts w:hint="eastAsia"/>
        </w:rPr>
        <w:t>云。</w:t>
      </w:r>
      <w:r w:rsidR="00965091">
        <w:rPr>
          <w:rFonts w:hint="eastAsia"/>
        </w:rPr>
        <w:t>距离误差函数</w:t>
      </w:r>
      <w:r w:rsidR="00965091" w:rsidRPr="00965091">
        <w:rPr>
          <w:rFonts w:hint="eastAsia"/>
          <w:i/>
        </w:rPr>
        <w:t>dist</w:t>
      </w:r>
      <w:r w:rsidR="00965091">
        <w:rPr>
          <w:rFonts w:hint="eastAsia"/>
        </w:rPr>
        <w:t>的计算方式</w:t>
      </w:r>
      <w:r w:rsidR="00965091">
        <w:rPr>
          <w:rFonts w:hint="eastAsia"/>
        </w:rPr>
        <w:lastRenderedPageBreak/>
        <w:t>取决于相关部件的类型。</w:t>
      </w:r>
      <w:r w:rsidR="00122D7D">
        <w:rPr>
          <w:rFonts w:hint="eastAsia"/>
        </w:rPr>
        <w:t>对于一个圆柱体来说，</w:t>
      </w:r>
      <w:r w:rsidR="00965091">
        <w:rPr>
          <w:rFonts w:hint="eastAsia"/>
        </w:rPr>
        <w:t>距离误差函数</w:t>
      </w:r>
      <w:r w:rsidR="00965091" w:rsidRPr="00965091">
        <w:rPr>
          <w:rFonts w:hint="eastAsia"/>
          <w:i/>
        </w:rPr>
        <w:t>dist</w:t>
      </w:r>
      <w:r w:rsidR="00965091">
        <w:rPr>
          <w:rFonts w:hint="eastAsia"/>
        </w:rPr>
        <w:t>是计算</w:t>
      </w:r>
      <w:r w:rsidR="00B50264">
        <w:rPr>
          <w:rFonts w:hint="eastAsia"/>
        </w:rPr>
        <w:t>附近</w:t>
      </w:r>
      <w:r w:rsidR="00965091">
        <w:rPr>
          <w:rFonts w:hint="eastAsia"/>
        </w:rPr>
        <w:t>三维点云到圆柱中心轴的距离长度与圆柱半径长度的差的绝对值。对于一个长方体来说，距离误差函数</w:t>
      </w:r>
      <w:r w:rsidR="00965091" w:rsidRPr="00965091">
        <w:rPr>
          <w:rFonts w:hint="eastAsia"/>
          <w:i/>
        </w:rPr>
        <w:t>dist</w:t>
      </w:r>
      <w:r w:rsidR="00965091">
        <w:rPr>
          <w:rFonts w:hint="eastAsia"/>
        </w:rPr>
        <w:t>是每个面</w:t>
      </w:r>
      <w:r w:rsidR="00B50264">
        <w:rPr>
          <w:rFonts w:hint="eastAsia"/>
        </w:rPr>
        <w:t>附近</w:t>
      </w:r>
      <w:r w:rsidR="00965091">
        <w:rPr>
          <w:rFonts w:hint="eastAsia"/>
        </w:rPr>
        <w:t>点云到该</w:t>
      </w:r>
      <w:r w:rsidR="00B50264">
        <w:rPr>
          <w:rFonts w:hint="eastAsia"/>
        </w:rPr>
        <w:t>表面的距离。所有的距离误差函数都可以由轴心点的坐标表示。如果一个三维点云和一个部件的最近距离在阈值内（系统默认设置为</w:t>
      </w:r>
      <w:r w:rsidR="00B50264">
        <w:rPr>
          <w:rFonts w:hint="eastAsia"/>
        </w:rPr>
        <w:t>0.5</w:t>
      </w:r>
      <w:r w:rsidR="00B50264">
        <w:rPr>
          <w:rFonts w:hint="eastAsia"/>
        </w:rPr>
        <w:t>），或者根据距离函数计算出该点在部件体内，那么认为该点属于该部件。系统设置权重</w:t>
      </w:r>
      <m:oMath>
        <m:sSub>
          <m:sSubPr>
            <m:ctrlPr>
              <w:rPr>
                <w:rFonts w:ascii="Cambria Math" w:hAnsi="Cambria Math"/>
                <w:i/>
              </w:rPr>
            </m:ctrlPr>
          </m:sSubPr>
          <m:e>
            <m:r>
              <w:rPr>
                <w:rFonts w:ascii="Cambria Math" w:hAnsi="Cambria Math"/>
              </w:rPr>
              <m:t>w</m:t>
            </m:r>
          </m:e>
          <m:sub>
            <m:r>
              <w:rPr>
                <w:rFonts w:ascii="Cambria Math" w:hAnsi="Cambria Math"/>
              </w:rPr>
              <m:t>d</m:t>
            </m:r>
          </m:sub>
        </m:sSub>
      </m:oMath>
      <w:r w:rsidR="00B50264">
        <w:rPr>
          <w:rFonts w:hint="eastAsia"/>
        </w:rPr>
        <w:t>为</w:t>
      </w:r>
      <m:oMath>
        <m:sSup>
          <m:sSupPr>
            <m:ctrlPr>
              <w:rPr>
                <w:rFonts w:ascii="Cambria Math" w:hAnsi="Cambria Math"/>
              </w:rPr>
            </m:ctrlPr>
          </m:sSupPr>
          <m:e>
            <m:r>
              <w:rPr>
                <w:rFonts w:ascii="Cambria Math" w:hAnsi="Cambria Math"/>
              </w:rPr>
              <m:t>10</m:t>
            </m:r>
          </m:e>
          <m:sup>
            <m:r>
              <w:rPr>
                <w:rFonts w:ascii="Cambria Math" w:hAnsi="Cambria Math"/>
              </w:rPr>
              <m:t>-4</m:t>
            </m:r>
          </m:sup>
        </m:sSup>
      </m:oMath>
      <w:r w:rsidR="00B50264">
        <w:t>，</w:t>
      </w:r>
      <w:r w:rsidR="00B50264">
        <w:rPr>
          <w:rFonts w:hint="eastAsia"/>
        </w:rPr>
        <w:t>这个权重值很小，因为稀疏点云是通过图像自动重建生成的，会夹杂大量的噪音，我们不希望优化结果被这些噪音所影响。</w:t>
      </w:r>
    </w:p>
    <w:p w:rsidR="00FD14B6" w:rsidRDefault="00B50264" w:rsidP="00FD14B6">
      <w:pPr>
        <w:ind w:firstLine="480"/>
      </w:pPr>
      <w:r>
        <w:rPr>
          <w:rFonts w:hint="eastAsia"/>
        </w:rPr>
        <w:t>最后我们采用</w:t>
      </w:r>
      <w:r w:rsidRPr="00243A60">
        <w:t>增广拉格朗日法对</w:t>
      </w:r>
      <w:r w:rsidR="00243A60" w:rsidRPr="00243A60">
        <w:rPr>
          <w:rFonts w:hint="eastAsia"/>
        </w:rPr>
        <w:t>公式</w:t>
      </w:r>
      <w:r w:rsidR="00243A60" w:rsidRPr="00243A60">
        <w:rPr>
          <w:rFonts w:hint="eastAsia"/>
        </w:rPr>
        <w:t>2.11</w:t>
      </w:r>
      <w:r w:rsidRPr="00243A60">
        <w:t>中的能量函数进行了优化。</w:t>
      </w:r>
      <w:r w:rsidR="00243A60">
        <w:rPr>
          <w:rFonts w:hint="eastAsia"/>
        </w:rPr>
        <w:t>优化结果如图</w:t>
      </w:r>
      <w:r w:rsidR="00F908AA">
        <w:rPr>
          <w:rFonts w:hint="eastAsia"/>
        </w:rPr>
        <w:t>2.9</w:t>
      </w:r>
      <w:r w:rsidR="00F908AA">
        <w:rPr>
          <w:rFonts w:hint="eastAsia"/>
        </w:rPr>
        <w:t>所示，优化前，由于用户绘制时产生的细小误差，生成的模型无法严格遵循部件间的几何关系。通过优化，仅仅细微调整模型参数，得到更精准的三维模型。</w:t>
      </w:r>
    </w:p>
    <w:p w:rsidR="00F050F4" w:rsidRDefault="004134C2" w:rsidP="00F050F4">
      <w:pPr>
        <w:pStyle w:val="21"/>
      </w:pPr>
      <w:bookmarkStart w:id="44" w:name="_Toc507394587"/>
      <w:r>
        <w:rPr>
          <w:rFonts w:hint="eastAsia"/>
        </w:rPr>
        <w:t>系统平台</w:t>
      </w:r>
      <w:bookmarkEnd w:id="44"/>
    </w:p>
    <w:p w:rsidR="00355BD1" w:rsidRDefault="00B362FD" w:rsidP="00355BD1">
      <w:pPr>
        <w:ind w:firstLine="480"/>
      </w:pPr>
      <w:r>
        <w:rPr>
          <w:rFonts w:hint="eastAsia"/>
          <w:noProof/>
        </w:rPr>
        <mc:AlternateContent>
          <mc:Choice Requires="wpg">
            <w:drawing>
              <wp:anchor distT="0" distB="0" distL="114300" distR="114300" simplePos="0" relativeHeight="251722752" behindDoc="0" locked="0" layoutInCell="1" allowOverlap="1" wp14:anchorId="66A86F54" wp14:editId="66C3E538">
                <wp:simplePos x="0" y="0"/>
                <wp:positionH relativeFrom="column">
                  <wp:align>center</wp:align>
                </wp:positionH>
                <wp:positionV relativeFrom="paragraph">
                  <wp:posOffset>365077</wp:posOffset>
                </wp:positionV>
                <wp:extent cx="5256000" cy="3718800"/>
                <wp:effectExtent l="0" t="0" r="1905" b="0"/>
                <wp:wrapTopAndBottom/>
                <wp:docPr id="57" name="组合 57"/>
                <wp:cNvGraphicFramePr/>
                <a:graphic xmlns:a="http://schemas.openxmlformats.org/drawingml/2006/main">
                  <a:graphicData uri="http://schemas.microsoft.com/office/word/2010/wordprocessingGroup">
                    <wpg:wgp>
                      <wpg:cNvGrpSpPr/>
                      <wpg:grpSpPr>
                        <a:xfrm>
                          <a:off x="0" y="0"/>
                          <a:ext cx="5256000" cy="3718800"/>
                          <a:chOff x="0" y="0"/>
                          <a:chExt cx="5256530" cy="3717925"/>
                        </a:xfrm>
                      </wpg:grpSpPr>
                      <pic:pic xmlns:pic="http://schemas.openxmlformats.org/drawingml/2006/picture">
                        <pic:nvPicPr>
                          <pic:cNvPr id="51" name="图片 51"/>
                          <pic:cNvPicPr>
                            <a:picLocks noChangeAspect="1"/>
                          </pic:cNvPicPr>
                        </pic:nvPicPr>
                        <pic:blipFill>
                          <a:blip r:embed="rId74">
                            <a:extLst>
                              <a:ext uri="{28A0092B-C50C-407E-A947-70E740481C1C}">
                                <a14:useLocalDpi xmlns:a14="http://schemas.microsoft.com/office/drawing/2010/main" val="0"/>
                              </a:ext>
                            </a:extLst>
                          </a:blip>
                          <a:stretch>
                            <a:fillRect/>
                          </a:stretch>
                        </pic:blipFill>
                        <pic:spPr>
                          <a:xfrm>
                            <a:off x="0" y="0"/>
                            <a:ext cx="5256530" cy="3250565"/>
                          </a:xfrm>
                          <a:prstGeom prst="rect">
                            <a:avLst/>
                          </a:prstGeom>
                        </pic:spPr>
                      </pic:pic>
                      <wps:wsp>
                        <wps:cNvPr id="55" name="文本框 55"/>
                        <wps:cNvSpPr txBox="1"/>
                        <wps:spPr>
                          <a:xfrm>
                            <a:off x="0" y="3303905"/>
                            <a:ext cx="5256530" cy="414020"/>
                          </a:xfrm>
                          <a:prstGeom prst="rect">
                            <a:avLst/>
                          </a:prstGeom>
                          <a:solidFill>
                            <a:prstClr val="white"/>
                          </a:solidFill>
                          <a:ln>
                            <a:noFill/>
                          </a:ln>
                          <a:effectLst/>
                        </wps:spPr>
                        <wps:txbx>
                          <w:txbxContent>
                            <w:p w:rsidR="00540D10" w:rsidRPr="003765BE" w:rsidRDefault="00540D10" w:rsidP="00BA1EA6">
                              <w:pPr>
                                <w:pStyle w:val="aff"/>
                                <w:spacing w:before="163" w:after="163"/>
                                <w:jc w:val="center"/>
                                <w:rPr>
                                  <w:rFonts w:ascii="Calibri" w:eastAsia="黑体" w:hAnsi="Calibri"/>
                                  <w:sz w:val="28"/>
                                  <w:szCs w:val="28"/>
                                </w:rPr>
                              </w:pPr>
                              <w:bookmarkStart w:id="45" w:name="_Toc50740200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6A86F54" id="组合 57" o:spid="_x0000_s1049" style="position:absolute;left:0;text-align:left;margin-left:0;margin-top:28.75pt;width:413.85pt;height:292.8pt;z-index:251722752;mso-position-horizontal:center;mso-width-relative:margin;mso-height-relative:margin" coordsize="52565,3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">
                <v:shape id="图片 51" o:spid="_x0000_s1050" type="#_x0000_t75" style="position:absolute;width:52565;height:325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1lkK+AAAA2wAAAA8AAABkcnMvZG93bnJldi54bWxEj80KwjAQhO+C7xBW8KapgiLVKKIIXjxY&#10;9b40a1NtNqWJWt/eCILHYX4+ZrFqbSWe1PjSsYLRMAFBnDtdcqHgfNoNZiB8QNZYOSYFb/KwWnY7&#10;C0y1e/GRnlkoRBxhn6ICE0KdSulzQxb90NXE0bu6xmKIsimkbvAVx20lx0kylRZLjgSDNW0M5ffs&#10;YSNke1sfppOLuW/s8VS1xSUrDzul+r12PQcRqA3/8K+91womI/h+iT9ALj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Ms1lkK+AAAA2wAAAA8AAAAAAAAAAAAAAAAAnwIAAGRy&#10;cy9kb3ducmV2LnhtbFBLBQYAAAAABAAEAPcAAACKAwAAAAA=&#10;">
                  <v:imagedata r:id="rId75" o:title=""/>
                  <v:path arrowok="t"/>
                </v:shape>
                <v:shape id="文本框 55" o:spid="_x0000_s1051" type="#_x0000_t202" style="position:absolute;top:33039;width:52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yBnsYA&#10;AADbAAAADwAAAGRycy9kb3ducmV2LnhtbESPQWsCMRSE74X+h/AKvRTNtlWR1SgiLbS9iKsXb4/N&#10;c7N287IkWV3/vSkUPA4z8w0zX/a2EWfyoXas4HWYgSAuna65UrDffQ6mIEJE1tg4JgVXCrBcPD7M&#10;Mdfuwls6F7ESCcIhRwUmxjaXMpSGLIaha4mTd3TeYkzSV1J7vCS4beRblk2kxZrTgsGW1obK36Kz&#10;Cjajw8a8dMePn9Xo3X/vu/XkVBVKPT/1qxmISH28h//bX1rBeAx/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GyBnsYAAADbAAAADwAAAAAAAAAAAAAAAACYAgAAZHJz&#10;L2Rvd25yZXYueG1sUEsFBgAAAAAEAAQA9QAAAIsDAAAAAA==&#10;" stroked="f">
                  <v:textbox style="mso-fit-shape-to-text:t" inset="0,0,0,0">
                    <w:txbxContent>
                      <w:p w:rsidR="00540D10" w:rsidRPr="003765BE" w:rsidRDefault="00540D10" w:rsidP="00BA1EA6">
                        <w:pPr>
                          <w:pStyle w:val="aff"/>
                          <w:spacing w:before="163" w:after="163"/>
                          <w:jc w:val="center"/>
                          <w:rPr>
                            <w:rFonts w:ascii="Calibri" w:eastAsia="黑体" w:hAnsi="Calibri"/>
                            <w:sz w:val="28"/>
                            <w:szCs w:val="28"/>
                          </w:rPr>
                        </w:pPr>
                        <w:bookmarkStart w:id="55" w:name="_Toc50740200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55"/>
                      </w:p>
                    </w:txbxContent>
                  </v:textbox>
                </v:shape>
                <w10:wrap type="topAndBottom"/>
              </v:group>
            </w:pict>
          </mc:Fallback>
        </mc:AlternateContent>
      </w:r>
      <w:r w:rsidR="00355BD1">
        <w:rPr>
          <w:rFonts w:hint="eastAsia"/>
        </w:rPr>
        <w:t>本节将概要的介绍基于多视角交互式建模系统，本系统采用</w:t>
      </w:r>
      <w:r w:rsidR="00355BD1">
        <w:rPr>
          <w:rFonts w:hint="eastAsia"/>
        </w:rPr>
        <w:t>C++</w:t>
      </w:r>
      <w:r w:rsidR="00355BD1">
        <w:rPr>
          <w:rFonts w:hint="eastAsia"/>
        </w:rPr>
        <w:t>和</w:t>
      </w:r>
      <w:r w:rsidR="00355BD1">
        <w:rPr>
          <w:rFonts w:hint="eastAsia"/>
        </w:rPr>
        <w:t>MFC</w:t>
      </w:r>
      <w:r w:rsidR="00355BD1">
        <w:rPr>
          <w:rFonts w:hint="eastAsia"/>
        </w:rPr>
        <w:t>的</w:t>
      </w:r>
      <w:r w:rsidR="00355BD1">
        <w:rPr>
          <w:rFonts w:hint="eastAsia"/>
        </w:rPr>
        <w:lastRenderedPageBreak/>
        <w:t>集成开发环境，</w:t>
      </w:r>
      <w:r w:rsidR="00D54EC6">
        <w:rPr>
          <w:rFonts w:hint="eastAsia"/>
        </w:rPr>
        <w:t>由于文字很难介绍清楚系统的操作方式，本节结合示意图，详细介绍该系统部分重要的交互方式，本节也</w:t>
      </w:r>
      <w:r w:rsidR="00355BD1">
        <w:rPr>
          <w:rFonts w:hint="eastAsia"/>
        </w:rPr>
        <w:t>省去了冗余的细节操作。</w:t>
      </w:r>
    </w:p>
    <w:p w:rsidR="00D54EC6" w:rsidRDefault="00511DB0" w:rsidP="00355BD1">
      <w:pPr>
        <w:ind w:firstLine="480"/>
      </w:pPr>
      <w:r>
        <w:rPr>
          <w:rFonts w:hint="eastAsia"/>
          <w:noProof/>
        </w:rPr>
        <mc:AlternateContent>
          <mc:Choice Requires="wpg">
            <w:drawing>
              <wp:anchor distT="0" distB="0" distL="114300" distR="114300" simplePos="0" relativeHeight="251727872" behindDoc="0" locked="0" layoutInCell="1" allowOverlap="1" wp14:anchorId="043D9147" wp14:editId="48FB14E7">
                <wp:simplePos x="0" y="0"/>
                <wp:positionH relativeFrom="column">
                  <wp:align>center</wp:align>
                </wp:positionH>
                <wp:positionV relativeFrom="paragraph">
                  <wp:posOffset>2263727</wp:posOffset>
                </wp:positionV>
                <wp:extent cx="5256000" cy="4968000"/>
                <wp:effectExtent l="0" t="0" r="1905" b="4445"/>
                <wp:wrapTopAndBottom/>
                <wp:docPr id="384" name="组合 384"/>
                <wp:cNvGraphicFramePr/>
                <a:graphic xmlns:a="http://schemas.openxmlformats.org/drawingml/2006/main">
                  <a:graphicData uri="http://schemas.microsoft.com/office/word/2010/wordprocessingGroup">
                    <wpg:wgp>
                      <wpg:cNvGrpSpPr/>
                      <wpg:grpSpPr>
                        <a:xfrm>
                          <a:off x="0" y="0"/>
                          <a:ext cx="5256000" cy="4968000"/>
                          <a:chOff x="0" y="0"/>
                          <a:chExt cx="5255895" cy="4968240"/>
                        </a:xfrm>
                      </wpg:grpSpPr>
                      <pic:pic xmlns:pic="http://schemas.openxmlformats.org/drawingml/2006/picture">
                        <pic:nvPicPr>
                          <pic:cNvPr id="62" name="图片 62"/>
                          <pic:cNvPicPr>
                            <a:picLocks noChangeAspect="1"/>
                          </pic:cNvPicPr>
                        </pic:nvPicPr>
                        <pic:blipFill>
                          <a:blip r:embed="rId76">
                            <a:extLst>
                              <a:ext uri="{28A0092B-C50C-407E-A947-70E740481C1C}">
                                <a14:useLocalDpi xmlns:a14="http://schemas.microsoft.com/office/drawing/2010/main" val="0"/>
                              </a:ext>
                            </a:extLst>
                          </a:blip>
                          <a:stretch>
                            <a:fillRect/>
                          </a:stretch>
                        </pic:blipFill>
                        <pic:spPr>
                          <a:xfrm>
                            <a:off x="0" y="0"/>
                            <a:ext cx="5255895" cy="4499610"/>
                          </a:xfrm>
                          <a:prstGeom prst="rect">
                            <a:avLst/>
                          </a:prstGeom>
                        </pic:spPr>
                      </pic:pic>
                      <wps:wsp>
                        <wps:cNvPr id="63" name="文本框 63"/>
                        <wps:cNvSpPr txBox="1"/>
                        <wps:spPr>
                          <a:xfrm>
                            <a:off x="0" y="4554220"/>
                            <a:ext cx="5255895" cy="414020"/>
                          </a:xfrm>
                          <a:prstGeom prst="rect">
                            <a:avLst/>
                          </a:prstGeom>
                          <a:solidFill>
                            <a:prstClr val="white"/>
                          </a:solidFill>
                          <a:ln>
                            <a:noFill/>
                          </a:ln>
                          <a:effectLst/>
                        </wps:spPr>
                        <wps:txbx>
                          <w:txbxContent>
                            <w:p w:rsidR="00540D10" w:rsidRPr="000816EC" w:rsidRDefault="00540D10" w:rsidP="00511DB0">
                              <w:pPr>
                                <w:pStyle w:val="aff"/>
                                <w:spacing w:before="163" w:after="163"/>
                                <w:jc w:val="center"/>
                                <w:rPr>
                                  <w:rFonts w:eastAsia="宋体"/>
                                  <w:sz w:val="24"/>
                                  <w:szCs w:val="24"/>
                                </w:rPr>
                              </w:pPr>
                              <w:bookmarkStart w:id="46" w:name="_Toc50740200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43D9147" id="组合 384" o:spid="_x0000_s1052" style="position:absolute;left:0;text-align:left;margin-left:0;margin-top:178.25pt;width:413.85pt;height:391.2pt;z-index:251727872;mso-position-horizontal:center;mso-width-relative:margin;mso-height-relative:margin" coordsize="52558,49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">
                <v:shape id="图片 62" o:spid="_x0000_s1053" type="#_x0000_t75" style="position:absolute;width:52558;height:449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31/rBAAAA2wAAAA8AAABkcnMvZG93bnJldi54bWxEj09rAjEUxO+C3yE8wYtoVisqq1GkUije&#10;6p/7I3luFjcvS5Lq9ts3BaHHYWZ+w2x2nWvEg0KsPSuYTgoQxNqbmisFl/PHeAUiJmSDjWdS8EMR&#10;dtt+b4Ol8U/+oscpVSJDOJaowKbUllJGbclhnPiWOHs3HxymLEMlTcBnhrtGzopiIR3WnBcstvRu&#10;Sd9P307BnC74dljqmx2t0vHOzutwnSs1HHT7NYhEXfoPv9qfRsFiBn9f8g+Q21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e31/rBAAAA2wAAAA8AAAAAAAAAAAAAAAAAnwIA&#10;AGRycy9kb3ducmV2LnhtbFBLBQYAAAAABAAEAPcAAACNAwAAAAA=&#10;">
                  <v:imagedata r:id="rId77" o:title=""/>
                  <v:path arrowok="t"/>
                </v:shape>
                <v:shape id="文本框 63" o:spid="_x0000_s1054" type="#_x0000_t202" style="position:absolute;top:45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V2zMUA&#10;AADbAAAADwAAAGRycy9kb3ducmV2LnhtbESPQWsCMRSE70L/Q3iFXqRmq7KUrVFEKrRepFsvvT02&#10;z822m5clyer23xtB8DjMzDfMYjXYVpzIh8axgpdJBoK4crrhWsHhe/v8CiJEZI2tY1LwTwFWy4fR&#10;AgvtzvxFpzLWIkE4FKjAxNgVUobKkMUwcR1x8o7OW4xJ+lpqj+cEt62cZlkuLTacFgx2tDFU/ZW9&#10;VbCf/+zNuD++79bzmf889Jv8ty6Venoc1m8gIg3xHr61P7SCfAbXL+kHyO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XbMxQAAANsAAAAPAAAAAAAAAAAAAAAAAJgCAABkcnMv&#10;ZG93bnJldi54bWxQSwUGAAAAAAQABAD1AAAAigMAAAAA&#10;" stroked="f">
                  <v:textbox style="mso-fit-shape-to-text:t" inset="0,0,0,0">
                    <w:txbxContent>
                      <w:p w:rsidR="00540D10" w:rsidRPr="000816EC" w:rsidRDefault="00540D10" w:rsidP="00511DB0">
                        <w:pPr>
                          <w:pStyle w:val="aff"/>
                          <w:spacing w:before="163" w:after="163"/>
                          <w:jc w:val="center"/>
                          <w:rPr>
                            <w:rFonts w:eastAsia="宋体"/>
                            <w:sz w:val="24"/>
                            <w:szCs w:val="24"/>
                          </w:rPr>
                        </w:pPr>
                        <w:bookmarkStart w:id="57" w:name="_Toc50740200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57"/>
                      </w:p>
                    </w:txbxContent>
                  </v:textbox>
                </v:shape>
                <w10:wrap type="topAndBottom"/>
              </v:group>
            </w:pict>
          </mc:Fallback>
        </mc:AlternateContent>
      </w:r>
      <w:r w:rsidR="00BA1EA6">
        <w:rPr>
          <w:rFonts w:hint="eastAsia"/>
        </w:rPr>
        <w:t>与其他系统类似（如图</w:t>
      </w:r>
      <w:r w:rsidR="00BA1EA6">
        <w:rPr>
          <w:rFonts w:hint="eastAsia"/>
        </w:rPr>
        <w:t>2.</w:t>
      </w:r>
      <w:r w:rsidR="009B1ABC">
        <w:rPr>
          <w:rFonts w:hint="eastAsia"/>
        </w:rPr>
        <w:t>10</w:t>
      </w:r>
      <w:r w:rsidR="00BA1EA6">
        <w:rPr>
          <w:rFonts w:hint="eastAsia"/>
        </w:rPr>
        <w:t>所示），本系统窗口界面主要包含如下控件：菜单栏，工具栏，三维空间窗口，二维图像窗口，图像列表和状态栏。三维空间窗口主要负责显示和操作三维空间的信息。三维空间窗口显示初始化照相机坐标和稀疏点云信息。而三维空间窗口可以像</w:t>
      </w:r>
      <w:r w:rsidR="00BA1EA6">
        <w:rPr>
          <w:rFonts w:hint="eastAsia"/>
        </w:rPr>
        <w:t>Maya</w:t>
      </w:r>
      <w:r w:rsidR="00BA1EA6">
        <w:rPr>
          <w:rFonts w:hint="eastAsia"/>
        </w:rPr>
        <w:t>等专业建模软件一样，提供给用户调整视角功能，用户通过调整视角可以方便视角图像的选择（如</w:t>
      </w:r>
      <w:r w:rsidR="00BA1EA6">
        <w:rPr>
          <w:rFonts w:hint="eastAsia"/>
        </w:rPr>
        <w:t>2.5.2</w:t>
      </w:r>
      <w:r w:rsidR="00BA1EA6">
        <w:rPr>
          <w:rFonts w:hint="eastAsia"/>
        </w:rPr>
        <w:t>节所述），同样也方便观察三维模型和在三维空间中调整三维模型。</w:t>
      </w:r>
      <w:r w:rsidR="00040F1C">
        <w:rPr>
          <w:rFonts w:hint="eastAsia"/>
        </w:rPr>
        <w:t>在二维图像窗口下，用户通过点击右键，系统弹出菜单选项，通过菜单选项，用户可以选择需要绘制的形状，修改和删除模型，设置已绘制部件的辅助线或面和显示等操作。图像列表</w:t>
      </w:r>
      <w:r w:rsidR="00040F1C">
        <w:rPr>
          <w:rFonts w:hint="eastAsia"/>
        </w:rPr>
        <w:lastRenderedPageBreak/>
        <w:t>显示了多视角下的模型照片，用户可以浏览该列表，选择合适的视角进行绘制，当一个视角被选中，三维空间窗口的视角会与选择的视角一致，而二维图像窗口则显示选中的视角下的图像。</w:t>
      </w:r>
    </w:p>
    <w:p w:rsidR="009B1ABC" w:rsidRPr="00E035C2" w:rsidRDefault="009B1ABC" w:rsidP="00355BD1">
      <w:pPr>
        <w:ind w:firstLine="480"/>
      </w:pPr>
      <w:r>
        <w:rPr>
          <w:rFonts w:hint="eastAsia"/>
        </w:rPr>
        <w:t>图</w:t>
      </w:r>
      <w:r>
        <w:rPr>
          <w:rFonts w:hint="eastAsia"/>
        </w:rPr>
        <w:t>2.11</w:t>
      </w:r>
      <w:r>
        <w:rPr>
          <w:rFonts w:hint="eastAsia"/>
        </w:rPr>
        <w:t>包含了交互式建模的几个重要操作，这些操作组成了建模的基本过程。首先用户可以通过菜单选项选择需要建模的部件类型，</w:t>
      </w:r>
      <w:r w:rsidR="00511DB0">
        <w:rPr>
          <w:rFonts w:hint="eastAsia"/>
        </w:rPr>
        <w:t>然后用三笔在二维图像窗口绘制单个部件的草图</w:t>
      </w:r>
      <w:r w:rsidR="00021BDF">
        <w:rPr>
          <w:rFonts w:hint="eastAsia"/>
        </w:rPr>
        <w:t>（如图</w:t>
      </w:r>
      <w:r w:rsidR="00021BDF">
        <w:rPr>
          <w:rFonts w:hint="eastAsia"/>
        </w:rPr>
        <w:t>2.11a</w:t>
      </w:r>
      <w:r w:rsidR="00021BDF">
        <w:rPr>
          <w:rFonts w:hint="eastAsia"/>
        </w:rPr>
        <w:t>）</w:t>
      </w:r>
      <w:r w:rsidR="00511DB0">
        <w:rPr>
          <w:rFonts w:hint="eastAsia"/>
        </w:rPr>
        <w:t>。</w:t>
      </w:r>
      <w:r w:rsidR="00021BDF">
        <w:rPr>
          <w:rFonts w:hint="eastAsia"/>
        </w:rPr>
        <w:t>生成单个部件三维模型后，用户可以对其进行平移、旋转和缩放等细微调整操作（如图</w:t>
      </w:r>
      <w:r w:rsidR="00021BDF">
        <w:rPr>
          <w:rFonts w:hint="eastAsia"/>
        </w:rPr>
        <w:t>2.11b</w:t>
      </w:r>
      <w:r w:rsidR="00021BDF">
        <w:rPr>
          <w:rFonts w:hint="eastAsia"/>
        </w:rPr>
        <w:t>）。用户可以将已建模的部件的某个线或面作为辅助线或面，在已有模型上进行绘制（如图</w:t>
      </w:r>
      <w:r w:rsidR="00021BDF">
        <w:rPr>
          <w:rFonts w:hint="eastAsia"/>
        </w:rPr>
        <w:t>2.11c</w:t>
      </w:r>
      <w:r w:rsidR="00021BDF">
        <w:rPr>
          <w:rFonts w:hint="eastAsia"/>
        </w:rPr>
        <w:t>）。已建模型在三维空间窗口也会显示</w:t>
      </w:r>
      <w:r w:rsidR="00251C24">
        <w:rPr>
          <w:rFonts w:hint="eastAsia"/>
        </w:rPr>
        <w:t>（如图</w:t>
      </w:r>
      <w:r w:rsidR="00251C24">
        <w:rPr>
          <w:rFonts w:hint="eastAsia"/>
        </w:rPr>
        <w:t>2.11d</w:t>
      </w:r>
      <w:r w:rsidR="00251C24">
        <w:rPr>
          <w:rFonts w:hint="eastAsia"/>
        </w:rPr>
        <w:t>）</w:t>
      </w:r>
      <w:r w:rsidR="00021BDF">
        <w:rPr>
          <w:rFonts w:hint="eastAsia"/>
        </w:rPr>
        <w:t>，通过直观的</w:t>
      </w:r>
      <w:r w:rsidR="00251C24">
        <w:rPr>
          <w:rFonts w:hint="eastAsia"/>
        </w:rPr>
        <w:t>三维模型与点云进行对比，有利于我们进行建模。</w:t>
      </w:r>
    </w:p>
    <w:p w:rsidR="0062293B" w:rsidRDefault="0062293B" w:rsidP="00F050F4">
      <w:pPr>
        <w:pStyle w:val="21"/>
      </w:pPr>
      <w:bookmarkStart w:id="47" w:name="_Toc507394588"/>
      <w:r>
        <w:t>实验结果及分析</w:t>
      </w:r>
      <w:bookmarkEnd w:id="47"/>
    </w:p>
    <w:p w:rsidR="005F2297" w:rsidRDefault="00A92A1F" w:rsidP="005F2297">
      <w:pPr>
        <w:ind w:firstLine="480"/>
      </w:pPr>
      <w:r>
        <w:rPr>
          <w:rFonts w:hint="eastAsia"/>
        </w:rPr>
        <w:t>本章介绍的</w:t>
      </w:r>
      <w:r w:rsidR="005F2297">
        <w:rPr>
          <w:rFonts w:hint="eastAsia"/>
        </w:rPr>
        <w:t>系统可以应用在家用电脑环境中，</w:t>
      </w:r>
      <w:r w:rsidR="000E3998">
        <w:rPr>
          <w:rFonts w:hint="eastAsia"/>
        </w:rPr>
        <w:t>该</w:t>
      </w:r>
      <w:r>
        <w:rPr>
          <w:rFonts w:hint="eastAsia"/>
        </w:rPr>
        <w:t>系统</w:t>
      </w:r>
      <w:r w:rsidR="005F2297">
        <w:rPr>
          <w:rFonts w:hint="eastAsia"/>
        </w:rPr>
        <w:t>测试环境：</w:t>
      </w:r>
      <w:r w:rsidR="005F2297">
        <w:rPr>
          <w:rFonts w:hint="eastAsia"/>
        </w:rPr>
        <w:t>CPU</w:t>
      </w:r>
      <w:r w:rsidR="005F2297">
        <w:rPr>
          <w:rFonts w:hint="eastAsia"/>
        </w:rPr>
        <w:t>为</w:t>
      </w:r>
      <w:r w:rsidR="005F2297">
        <w:rPr>
          <w:rFonts w:hint="eastAsia"/>
        </w:rPr>
        <w:t>Intel</w:t>
      </w:r>
      <w:r w:rsidR="005F2297">
        <w:t xml:space="preserve"> </w:t>
      </w:r>
      <w:r w:rsidR="005F2297">
        <w:rPr>
          <w:rFonts w:hint="eastAsia"/>
        </w:rPr>
        <w:t>I</w:t>
      </w:r>
      <w:r w:rsidR="005F2297">
        <w:t>5</w:t>
      </w:r>
      <w:r w:rsidR="005F2297">
        <w:rPr>
          <w:rFonts w:hint="eastAsia"/>
        </w:rPr>
        <w:t>处理器；主频为</w:t>
      </w:r>
      <w:r w:rsidR="005F2297">
        <w:rPr>
          <w:rFonts w:hint="eastAsia"/>
        </w:rPr>
        <w:t>2.67G</w:t>
      </w:r>
      <w:r w:rsidR="005F2297">
        <w:rPr>
          <w:rFonts w:hint="eastAsia"/>
        </w:rPr>
        <w:t>；内存大小为</w:t>
      </w:r>
      <w:r w:rsidR="005F2297">
        <w:rPr>
          <w:rFonts w:hint="eastAsia"/>
        </w:rPr>
        <w:t>8G</w:t>
      </w:r>
      <w:r w:rsidR="005F2297">
        <w:rPr>
          <w:rFonts w:hint="eastAsia"/>
        </w:rPr>
        <w:t>。</w:t>
      </w:r>
      <w:r w:rsidR="000E3998">
        <w:rPr>
          <w:rFonts w:hint="eastAsia"/>
        </w:rPr>
        <w:t>该算法在六个模型上进行测试，测试模型中不仅有简单的玩具，也有真实复杂机械的模型。表</w:t>
      </w:r>
      <w:r w:rsidR="000E3998">
        <w:rPr>
          <w:rFonts w:hint="eastAsia"/>
        </w:rPr>
        <w:t>1</w:t>
      </w:r>
      <w:r w:rsidR="000E3998">
        <w:rPr>
          <w:rFonts w:hint="eastAsia"/>
        </w:rPr>
        <w:t>详细展示了建模实验的详细数据。</w:t>
      </w:r>
    </w:p>
    <w:p w:rsidR="007203AE" w:rsidRDefault="007203AE" w:rsidP="007203AE">
      <w:pPr>
        <w:pStyle w:val="aff0"/>
      </w:pPr>
      <w:bookmarkStart w:id="48" w:name="_Toc507402030"/>
      <w:r>
        <w:rPr>
          <w:rFonts w:hint="eastAsia"/>
        </w:rPr>
        <w:t>表</w:t>
      </w:r>
      <w:r>
        <w:rPr>
          <w:rFonts w:hint="eastAsia"/>
        </w:rPr>
        <w:t xml:space="preserve"> </w:t>
      </w:r>
      <w:r w:rsidR="00F3003E">
        <w:fldChar w:fldCharType="begin"/>
      </w:r>
      <w:r w:rsidR="00F3003E">
        <w:instrText xml:space="preserve"> </w:instrText>
      </w:r>
      <w:r w:rsidR="00F3003E">
        <w:rPr>
          <w:rFonts w:hint="eastAsia"/>
        </w:rPr>
        <w:instrText>STYLEREF 1 \s</w:instrText>
      </w:r>
      <w:r w:rsidR="00F3003E">
        <w:instrText xml:space="preserve"> </w:instrText>
      </w:r>
      <w:r w:rsidR="00F3003E">
        <w:fldChar w:fldCharType="separate"/>
      </w:r>
      <w:r w:rsidR="00F3003E">
        <w:rPr>
          <w:noProof/>
        </w:rPr>
        <w:t>2</w:t>
      </w:r>
      <w:r w:rsidR="00F3003E">
        <w:fldChar w:fldCharType="end"/>
      </w:r>
      <w:r w:rsidR="00F3003E">
        <w:t>.</w:t>
      </w:r>
      <w:r w:rsidR="00F3003E">
        <w:fldChar w:fldCharType="begin"/>
      </w:r>
      <w:r w:rsidR="00F3003E">
        <w:instrText xml:space="preserve"> </w:instrText>
      </w:r>
      <w:r w:rsidR="00F3003E">
        <w:rPr>
          <w:rFonts w:hint="eastAsia"/>
        </w:rPr>
        <w:instrText xml:space="preserve">SEQ </w:instrText>
      </w:r>
      <w:r w:rsidR="00F3003E">
        <w:rPr>
          <w:rFonts w:hint="eastAsia"/>
        </w:rPr>
        <w:instrText>表</w:instrText>
      </w:r>
      <w:r w:rsidR="00F3003E">
        <w:rPr>
          <w:rFonts w:hint="eastAsia"/>
        </w:rPr>
        <w:instrText xml:space="preserve"> \* ARABIC \s 1</w:instrText>
      </w:r>
      <w:r w:rsidR="00F3003E">
        <w:instrText xml:space="preserve"> </w:instrText>
      </w:r>
      <w:r w:rsidR="00F3003E">
        <w:fldChar w:fldCharType="separate"/>
      </w:r>
      <w:r w:rsidR="00F3003E">
        <w:rPr>
          <w:noProof/>
        </w:rPr>
        <w:t>1</w:t>
      </w:r>
      <w:r w:rsidR="00F3003E">
        <w:fldChar w:fldCharType="end"/>
      </w:r>
      <w:r>
        <w:rPr>
          <w:rFonts w:hint="eastAsia"/>
        </w:rPr>
        <w:t>模型重建详细数据。</w:t>
      </w:r>
      <w:bookmarkEnd w:id="48"/>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A02ACA" w:rsidTr="00122590">
        <w:trPr>
          <w:trHeight w:val="284"/>
          <w:jc w:val="center"/>
        </w:trPr>
        <w:tc>
          <w:tcPr>
            <w:tcW w:w="2067" w:type="dxa"/>
            <w:tcBorders>
              <w:top w:val="single" w:sz="24" w:space="0" w:color="auto"/>
              <w:bottom w:val="single" w:sz="24" w:space="0" w:color="auto"/>
              <w:right w:val="single" w:sz="12" w:space="0" w:color="auto"/>
            </w:tcBorders>
          </w:tcPr>
          <w:p w:rsidR="00A02ACA" w:rsidRDefault="00A02ACA" w:rsidP="00A02ACA">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部件个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建模时间</w:t>
            </w:r>
          </w:p>
        </w:tc>
        <w:tc>
          <w:tcPr>
            <w:tcW w:w="2067" w:type="dxa"/>
            <w:tcBorders>
              <w:top w:val="single" w:sz="24" w:space="0" w:color="auto"/>
              <w:left w:val="single" w:sz="12" w:space="0" w:color="auto"/>
              <w:bottom w:val="single" w:sz="24" w:space="0" w:color="auto"/>
            </w:tcBorders>
          </w:tcPr>
          <w:p w:rsidR="00A02ACA" w:rsidRDefault="00A02ACA" w:rsidP="00A02ACA">
            <w:pPr>
              <w:pStyle w:val="aff0"/>
            </w:pPr>
            <w:r>
              <w:rPr>
                <w:rFonts w:hint="eastAsia"/>
              </w:rPr>
              <w:t>优化时间</w:t>
            </w:r>
          </w:p>
        </w:tc>
      </w:tr>
      <w:tr w:rsidR="00A02ACA" w:rsidTr="00122590">
        <w:trPr>
          <w:trHeight w:val="284"/>
          <w:jc w:val="center"/>
        </w:trPr>
        <w:tc>
          <w:tcPr>
            <w:tcW w:w="2067" w:type="dxa"/>
            <w:tcBorders>
              <w:top w:val="single" w:sz="24" w:space="0" w:color="auto"/>
              <w:right w:val="single" w:sz="12" w:space="0" w:color="auto"/>
            </w:tcBorders>
          </w:tcPr>
          <w:p w:rsidR="00A02ACA" w:rsidRDefault="00A02ACA" w:rsidP="007203A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31</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25m</w:t>
            </w:r>
          </w:p>
        </w:tc>
        <w:tc>
          <w:tcPr>
            <w:tcW w:w="2067" w:type="dxa"/>
            <w:tcBorders>
              <w:top w:val="single" w:sz="24" w:space="0" w:color="auto"/>
              <w:left w:val="single" w:sz="12" w:space="0" w:color="auto"/>
            </w:tcBorders>
          </w:tcPr>
          <w:p w:rsidR="00A02ACA" w:rsidRDefault="00A02ACA" w:rsidP="007203AE">
            <w:pPr>
              <w:pStyle w:val="aff0"/>
              <w:spacing w:before="0" w:after="0"/>
            </w:pPr>
            <w:r>
              <w:rPr>
                <w:rFonts w:hint="eastAsia"/>
              </w:rPr>
              <w:t>1.38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Tree-gears</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3</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2m</w:t>
            </w:r>
          </w:p>
        </w:tc>
        <w:tc>
          <w:tcPr>
            <w:tcW w:w="2067" w:type="dxa"/>
            <w:tcBorders>
              <w:left w:val="single" w:sz="12" w:space="0" w:color="auto"/>
            </w:tcBorders>
          </w:tcPr>
          <w:p w:rsidR="00A02ACA" w:rsidRDefault="00A02ACA" w:rsidP="007203AE">
            <w:pPr>
              <w:pStyle w:val="aff0"/>
              <w:spacing w:before="0" w:after="0"/>
            </w:pPr>
            <w:r>
              <w:rPr>
                <w:rFonts w:hint="eastAsia"/>
              </w:rPr>
              <w:t>0.53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1</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5m</w:t>
            </w:r>
          </w:p>
        </w:tc>
        <w:tc>
          <w:tcPr>
            <w:tcW w:w="2067" w:type="dxa"/>
            <w:tcBorders>
              <w:left w:val="single" w:sz="12" w:space="0" w:color="auto"/>
            </w:tcBorders>
          </w:tcPr>
          <w:p w:rsidR="00A02ACA" w:rsidRDefault="00A02ACA" w:rsidP="007203AE">
            <w:pPr>
              <w:pStyle w:val="aff0"/>
              <w:spacing w:before="0" w:after="0"/>
            </w:pPr>
            <w:r>
              <w:rPr>
                <w:rFonts w:hint="eastAsia"/>
              </w:rPr>
              <w:t>0.39s</w:t>
            </w:r>
          </w:p>
        </w:tc>
      </w:tr>
      <w:tr w:rsidR="00A02ACA" w:rsidTr="00122590">
        <w:trPr>
          <w:trHeight w:val="284"/>
          <w:jc w:val="center"/>
        </w:trPr>
        <w:tc>
          <w:tcPr>
            <w:tcW w:w="2067" w:type="dxa"/>
            <w:tcBorders>
              <w:right w:val="single" w:sz="12" w:space="0" w:color="auto"/>
            </w:tcBorders>
          </w:tcPr>
          <w:p w:rsidR="00A02ACA" w:rsidRDefault="009C2807" w:rsidP="007203AE">
            <w:pPr>
              <w:pStyle w:val="aff0"/>
              <w:spacing w:before="0" w:after="0"/>
            </w:pPr>
            <w:r>
              <w:rPr>
                <w:rFonts w:hint="eastAsia"/>
              </w:rPr>
              <w:t>Robot-ar</w:t>
            </w:r>
            <w:r w:rsidR="00A02ACA">
              <w:rPr>
                <w:rFonts w:hint="eastAsia"/>
              </w:rPr>
              <w:t>m</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7</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t>0.59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49</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rPr>
                <w:rFonts w:hint="eastAsia"/>
              </w:rPr>
              <w:t>1.16s</w:t>
            </w:r>
          </w:p>
        </w:tc>
      </w:tr>
      <w:tr w:rsidR="00A02ACA" w:rsidTr="00122590">
        <w:trPr>
          <w:trHeight w:val="284"/>
          <w:jc w:val="center"/>
        </w:trPr>
        <w:tc>
          <w:tcPr>
            <w:tcW w:w="2067" w:type="dxa"/>
            <w:tcBorders>
              <w:bottom w:val="single" w:sz="24" w:space="0" w:color="auto"/>
              <w:right w:val="single" w:sz="12" w:space="0" w:color="auto"/>
            </w:tcBorders>
          </w:tcPr>
          <w:p w:rsidR="00A02ACA" w:rsidRDefault="00A02ACA" w:rsidP="007203A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57</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30m</w:t>
            </w:r>
          </w:p>
        </w:tc>
        <w:tc>
          <w:tcPr>
            <w:tcW w:w="2067" w:type="dxa"/>
            <w:tcBorders>
              <w:left w:val="single" w:sz="12" w:space="0" w:color="auto"/>
              <w:bottom w:val="single" w:sz="24" w:space="0" w:color="auto"/>
            </w:tcBorders>
          </w:tcPr>
          <w:p w:rsidR="00A02ACA" w:rsidRDefault="00A02ACA" w:rsidP="007203AE">
            <w:pPr>
              <w:pStyle w:val="aff0"/>
              <w:spacing w:before="0" w:after="0"/>
            </w:pPr>
            <w:r>
              <w:rPr>
                <w:rFonts w:hint="eastAsia"/>
              </w:rPr>
              <w:t>0.87s</w:t>
            </w:r>
          </w:p>
        </w:tc>
      </w:tr>
    </w:tbl>
    <w:p w:rsidR="00770B6D" w:rsidRDefault="00AA326B" w:rsidP="00770B6D">
      <w:pPr>
        <w:pStyle w:val="31"/>
      </w:pPr>
      <w:bookmarkStart w:id="49" w:name="_Toc507394589"/>
      <w:r>
        <w:rPr>
          <w:rFonts w:hint="eastAsia"/>
        </w:rPr>
        <w:t>效率</w:t>
      </w:r>
      <w:r w:rsidR="00770B6D">
        <w:rPr>
          <w:rFonts w:hint="eastAsia"/>
        </w:rPr>
        <w:t>分析</w:t>
      </w:r>
      <w:bookmarkEnd w:id="49"/>
    </w:p>
    <w:p w:rsidR="002745EE" w:rsidRDefault="009C2807" w:rsidP="00962F27">
      <w:pPr>
        <w:ind w:firstLine="480"/>
      </w:pPr>
      <w:r>
        <w:t>本章</w:t>
      </w:r>
      <w:r>
        <w:rPr>
          <w:rFonts w:hint="eastAsia"/>
        </w:rPr>
        <w:t>通过</w:t>
      </w:r>
      <w:r>
        <w:rPr>
          <w:rFonts w:hint="eastAsia"/>
        </w:rPr>
        <w:t>4</w:t>
      </w:r>
      <w:r>
        <w:rPr>
          <w:rFonts w:hint="eastAsia"/>
        </w:rPr>
        <w:t>个真实的机械模型</w:t>
      </w:r>
      <w:r>
        <w:t>验证</w:t>
      </w:r>
      <w:r>
        <w:rPr>
          <w:rFonts w:hint="eastAsia"/>
        </w:rPr>
        <w:t>了该建模系统，它们分别为</w:t>
      </w:r>
      <w:r>
        <w:rPr>
          <w:rFonts w:hint="eastAsia"/>
        </w:rPr>
        <w:t>Piston-engine</w:t>
      </w:r>
      <w:r>
        <w:rPr>
          <w:rFonts w:hint="eastAsia"/>
        </w:rPr>
        <w:t>（如图</w:t>
      </w:r>
      <w:r>
        <w:rPr>
          <w:rFonts w:hint="eastAsia"/>
        </w:rPr>
        <w:t>2.4</w:t>
      </w:r>
      <w:r>
        <w:rPr>
          <w:rFonts w:hint="eastAsia"/>
        </w:rPr>
        <w:t>所示）和另外</w:t>
      </w:r>
      <w:r>
        <w:rPr>
          <w:rFonts w:hint="eastAsia"/>
        </w:rPr>
        <w:t>3</w:t>
      </w:r>
      <w:r>
        <w:rPr>
          <w:rFonts w:hint="eastAsia"/>
        </w:rPr>
        <w:t>个模型</w:t>
      </w:r>
      <w:r w:rsidRPr="009E40AF">
        <w:rPr>
          <w:rFonts w:hint="eastAsia"/>
        </w:rPr>
        <w:t>（如</w:t>
      </w:r>
      <w:r w:rsidR="00584174" w:rsidRPr="009E40AF">
        <w:rPr>
          <w:rFonts w:hint="eastAsia"/>
        </w:rPr>
        <w:t>图</w:t>
      </w:r>
      <w:r w:rsidR="00584174" w:rsidRPr="009E40AF">
        <w:rPr>
          <w:rFonts w:hint="eastAsia"/>
        </w:rPr>
        <w:t>2.15</w:t>
      </w:r>
      <w:r w:rsidRPr="009E40AF">
        <w:rPr>
          <w:rFonts w:hint="eastAsia"/>
        </w:rPr>
        <w:t>前三排所示）：</w:t>
      </w:r>
      <w:r>
        <w:rPr>
          <w:rFonts w:hint="eastAsia"/>
        </w:rPr>
        <w:t>Tree-gears</w:t>
      </w:r>
      <w:r>
        <w:rPr>
          <w:rFonts w:hint="eastAsia"/>
        </w:rPr>
        <w:t>，</w:t>
      </w:r>
      <w:r>
        <w:rPr>
          <w:rFonts w:hint="eastAsia"/>
        </w:rPr>
        <w:t>Crank-block</w:t>
      </w:r>
      <w:r>
        <w:rPr>
          <w:rFonts w:hint="eastAsia"/>
        </w:rPr>
        <w:t>和</w:t>
      </w:r>
      <w:r>
        <w:rPr>
          <w:rFonts w:hint="eastAsia"/>
        </w:rPr>
        <w:t>Robot</w:t>
      </w:r>
      <w:r>
        <w:t xml:space="preserve"> </w:t>
      </w:r>
      <w:r>
        <w:rPr>
          <w:rFonts w:hint="eastAsia"/>
        </w:rPr>
        <w:t>arm</w:t>
      </w:r>
      <w:r>
        <w:rPr>
          <w:rFonts w:hint="eastAsia"/>
        </w:rPr>
        <w:t>。对于两个简单的模型</w:t>
      </w:r>
      <w:r>
        <w:rPr>
          <w:rFonts w:hint="eastAsia"/>
        </w:rPr>
        <w:t>Tree-gears</w:t>
      </w:r>
      <w:r>
        <w:rPr>
          <w:rFonts w:hint="eastAsia"/>
        </w:rPr>
        <w:t>和</w:t>
      </w:r>
      <w:r>
        <w:rPr>
          <w:rFonts w:hint="eastAsia"/>
        </w:rPr>
        <w:t>Crank-block</w:t>
      </w:r>
      <w:r>
        <w:rPr>
          <w:rFonts w:hint="eastAsia"/>
        </w:rPr>
        <w:t>，交互式重建这两个模型花费时间大约在</w:t>
      </w:r>
      <w:r>
        <w:rPr>
          <w:rFonts w:hint="eastAsia"/>
        </w:rPr>
        <w:t>12</w:t>
      </w:r>
      <w:r>
        <w:rPr>
          <w:rFonts w:hint="eastAsia"/>
        </w:rPr>
        <w:t>分钟到</w:t>
      </w:r>
      <w:r>
        <w:rPr>
          <w:rFonts w:hint="eastAsia"/>
        </w:rPr>
        <w:t>15</w:t>
      </w:r>
      <w:r>
        <w:rPr>
          <w:rFonts w:hint="eastAsia"/>
        </w:rPr>
        <w:t>分钟，</w:t>
      </w:r>
      <w:r w:rsidR="00770B6D">
        <w:rPr>
          <w:rFonts w:hint="eastAsia"/>
        </w:rPr>
        <w:t>模型</w:t>
      </w:r>
      <w:r w:rsidR="00770B6D">
        <w:rPr>
          <w:rFonts w:hint="eastAsia"/>
        </w:rPr>
        <w:t>Piston-engine</w:t>
      </w:r>
      <w:r w:rsidR="00770B6D">
        <w:rPr>
          <w:rFonts w:hint="eastAsia"/>
        </w:rPr>
        <w:t>总共有</w:t>
      </w:r>
      <w:r w:rsidR="00770B6D">
        <w:rPr>
          <w:rFonts w:hint="eastAsia"/>
        </w:rPr>
        <w:t>31</w:t>
      </w:r>
      <w:r w:rsidR="00770B6D">
        <w:rPr>
          <w:rFonts w:hint="eastAsia"/>
        </w:rPr>
        <w:t>个</w:t>
      </w:r>
      <w:r w:rsidR="00770B6D">
        <w:rPr>
          <w:rFonts w:hint="eastAsia"/>
        </w:rPr>
        <w:lastRenderedPageBreak/>
        <w:t>部件，并且其中</w:t>
      </w:r>
      <w:r w:rsidR="00770B6D">
        <w:rPr>
          <w:rFonts w:hint="eastAsia"/>
        </w:rPr>
        <w:t>Crank</w:t>
      </w:r>
      <w:r w:rsidR="00770B6D">
        <w:rPr>
          <w:rFonts w:hint="eastAsia"/>
        </w:rPr>
        <w:t>部件的底面是自由曲面，该组件比较复杂，所以建模时</w:t>
      </w:r>
    </w:p>
    <w:p w:rsidR="000E3998" w:rsidRDefault="008274DB" w:rsidP="002745EE">
      <w:pPr>
        <w:ind w:firstLineChars="0" w:firstLine="0"/>
      </w:pPr>
      <w:r>
        <w:rPr>
          <w:rFonts w:hint="eastAsia"/>
          <w:noProof/>
        </w:rPr>
        <mc:AlternateContent>
          <mc:Choice Requires="wpg">
            <w:drawing>
              <wp:anchor distT="0" distB="0" distL="114300" distR="114300" simplePos="0" relativeHeight="251737088" behindDoc="0" locked="0" layoutInCell="1" allowOverlap="1" wp14:anchorId="37DFB88D" wp14:editId="1CB7C6C7">
                <wp:simplePos x="0" y="0"/>
                <wp:positionH relativeFrom="column">
                  <wp:align>center</wp:align>
                </wp:positionH>
                <wp:positionV relativeFrom="paragraph">
                  <wp:posOffset>335160</wp:posOffset>
                </wp:positionV>
                <wp:extent cx="5256000" cy="3164400"/>
                <wp:effectExtent l="0" t="0" r="1905" b="0"/>
                <wp:wrapTopAndBottom/>
                <wp:docPr id="388" name="组合 388"/>
                <wp:cNvGraphicFramePr/>
                <a:graphic xmlns:a="http://schemas.openxmlformats.org/drawingml/2006/main">
                  <a:graphicData uri="http://schemas.microsoft.com/office/word/2010/wordprocessingGroup">
                    <wpg:wgp>
                      <wpg:cNvGrpSpPr/>
                      <wpg:grpSpPr>
                        <a:xfrm>
                          <a:off x="0" y="0"/>
                          <a:ext cx="5256000" cy="3164400"/>
                          <a:chOff x="0" y="0"/>
                          <a:chExt cx="5255895" cy="3165488"/>
                        </a:xfrm>
                      </wpg:grpSpPr>
                      <pic:pic xmlns:pic="http://schemas.openxmlformats.org/drawingml/2006/picture">
                        <pic:nvPicPr>
                          <pic:cNvPr id="60" name="图片 60"/>
                          <pic:cNvPicPr>
                            <a:picLocks noChangeAspect="1"/>
                          </pic:cNvPicPr>
                        </pic:nvPicPr>
                        <pic:blipFill>
                          <a:blip r:embed="rId78">
                            <a:extLst>
                              <a:ext uri="{28A0092B-C50C-407E-A947-70E740481C1C}">
                                <a14:useLocalDpi xmlns:a14="http://schemas.microsoft.com/office/drawing/2010/main" val="0"/>
                              </a:ext>
                            </a:extLst>
                          </a:blip>
                          <a:stretch>
                            <a:fillRect/>
                          </a:stretch>
                        </pic:blipFill>
                        <pic:spPr>
                          <a:xfrm>
                            <a:off x="0" y="0"/>
                            <a:ext cx="5255895" cy="2491105"/>
                          </a:xfrm>
                          <a:prstGeom prst="rect">
                            <a:avLst/>
                          </a:prstGeom>
                        </pic:spPr>
                      </pic:pic>
                      <wps:wsp>
                        <wps:cNvPr id="61" name="文本框 61"/>
                        <wps:cNvSpPr txBox="1"/>
                        <wps:spPr>
                          <a:xfrm>
                            <a:off x="0" y="2544458"/>
                            <a:ext cx="5255895" cy="621030"/>
                          </a:xfrm>
                          <a:prstGeom prst="rect">
                            <a:avLst/>
                          </a:prstGeom>
                          <a:solidFill>
                            <a:prstClr val="white"/>
                          </a:solidFill>
                          <a:ln>
                            <a:noFill/>
                          </a:ln>
                          <a:effectLst/>
                        </wps:spPr>
                        <wps:txbx>
                          <w:txbxContent>
                            <w:p w:rsidR="00540D10" w:rsidRPr="006C1597" w:rsidRDefault="00540D10" w:rsidP="00956C56">
                              <w:pPr>
                                <w:pStyle w:val="aff"/>
                                <w:spacing w:before="163" w:after="163"/>
                                <w:rPr>
                                  <w:rFonts w:eastAsia="宋体"/>
                                  <w:sz w:val="24"/>
                                  <w:szCs w:val="24"/>
                                </w:rPr>
                              </w:pPr>
                              <w:bookmarkStart w:id="50" w:name="_Toc50740200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7DFB88D" id="组合 388" o:spid="_x0000_s1055" style="position:absolute;left:0;text-align:left;margin-left:0;margin-top:26.4pt;width:413.85pt;height:249.15pt;z-index:251737088;mso-position-horizontal:center;mso-width-relative:margin;mso-height-relative:margin" coordsize="52558,31654" o:gfxdata="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">
                <v:shape id="图片 60" o:spid="_x0000_s1056" type="#_x0000_t75" style="position:absolute;width:52558;height:249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AZSTAAAAA2wAAAA8AAABkcnMvZG93bnJldi54bWxET8uKwjAU3Q/4D+EK7sbUB+J0jFKEggs3&#10;WhGXl+ZOU6a5KU1s699PFgMuD+e9O4y2ET11vnasYDFPQBCXTtdcKbgV+ecWhA/IGhvHpOBFHg77&#10;yccOU+0GvlB/DZWIIexTVGBCaFMpfWnIop+7ljhyP66zGCLsKqk7HGK4beQySTbSYs2xwWBLR0Pl&#10;7/VpFay5Pufr4vxV3H35GDLDq5dZKTWbjtk3iEBjeIv/3SetYBPXxy/xB8j9H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L8BlJMAAAADbAAAADwAAAAAAAAAAAAAAAACfAgAA&#10;ZHJzL2Rvd25yZXYueG1sUEsFBgAAAAAEAAQA9wAAAIwDAAAAAA==&#10;">
                  <v:imagedata r:id="rId79" o:title=""/>
                  <v:path arrowok="t"/>
                </v:shape>
                <v:shape id="文本框 61" o:spid="_x0000_s1057" type="#_x0000_t202" style="position:absolute;top:25444;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tNIMYA&#10;AADbAAAADwAAAGRycy9kb3ducmV2LnhtbESPzWrDMBCE74G+g9hCLqGR84MpbpQQQgtNLyFOLr0t&#10;1sZya62MJCfu21eFQo7DzHzDrDaDbcWVfGgcK5hNMxDEldMN1wrOp7enZxAhImtsHZOCHwqwWT+M&#10;Vlhod+MjXctYiwThUKACE2NXSBkqQxbD1HXEybs4bzEm6WupPd4S3LZynmW5tNhwWjDY0c5Q9V32&#10;VsFh+Xkwk/7y+rFdLvz+3O/yr7pUavw4bF9ARBriPfzfftcK8hn8fUk/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TtNIMYAAADbAAAADwAAAAAAAAAAAAAAAACYAgAAZHJz&#10;L2Rvd25yZXYueG1sUEsFBgAAAAAEAAQA9QAAAIsDAAAAAA==&#10;" stroked="f">
                  <v:textbox style="mso-fit-shape-to-text:t" inset="0,0,0,0">
                    <w:txbxContent>
                      <w:p w:rsidR="00540D10" w:rsidRPr="006C1597" w:rsidRDefault="00540D10" w:rsidP="00956C56">
                        <w:pPr>
                          <w:pStyle w:val="aff"/>
                          <w:spacing w:before="163" w:after="163"/>
                          <w:rPr>
                            <w:rFonts w:eastAsia="宋体"/>
                            <w:sz w:val="24"/>
                            <w:szCs w:val="24"/>
                          </w:rPr>
                        </w:pPr>
                        <w:bookmarkStart w:id="62" w:name="_Toc50740200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62"/>
                      </w:p>
                    </w:txbxContent>
                  </v:textbox>
                </v:shape>
                <w10:wrap type="topAndBottom"/>
              </v:group>
            </w:pict>
          </mc:Fallback>
        </mc:AlternateContent>
      </w:r>
      <w:r w:rsidR="00770B6D">
        <w:rPr>
          <w:rFonts w:hint="eastAsia"/>
        </w:rPr>
        <w:t>间较长，约为</w:t>
      </w:r>
      <w:r w:rsidR="00770B6D">
        <w:rPr>
          <w:rFonts w:hint="eastAsia"/>
        </w:rPr>
        <w:t>25</w:t>
      </w:r>
      <w:r w:rsidR="00770B6D">
        <w:rPr>
          <w:rFonts w:hint="eastAsia"/>
        </w:rPr>
        <w:t>分钟。</w:t>
      </w:r>
    </w:p>
    <w:p w:rsidR="0030644C" w:rsidRDefault="0030644C" w:rsidP="0030644C">
      <w:pPr>
        <w:ind w:firstLine="480"/>
      </w:pPr>
      <w:r>
        <w:rPr>
          <w:rFonts w:hint="eastAsia"/>
        </w:rPr>
        <w:t>验证实验包含了两个</w:t>
      </w:r>
      <w:r w:rsidR="00B94433">
        <w:rPr>
          <w:rFonts w:hint="eastAsia"/>
        </w:rPr>
        <w:t>玩具模型</w:t>
      </w:r>
      <w:r w:rsidR="00B94433">
        <w:rPr>
          <w:rFonts w:hint="eastAsia"/>
        </w:rPr>
        <w:t>Clock</w:t>
      </w:r>
      <w:r w:rsidR="00B94433">
        <w:rPr>
          <w:rFonts w:hint="eastAsia"/>
        </w:rPr>
        <w:t>和</w:t>
      </w:r>
      <w:r w:rsidR="00B94433">
        <w:rPr>
          <w:rFonts w:hint="eastAsia"/>
        </w:rPr>
        <w:t>Windmill</w:t>
      </w:r>
      <w:r w:rsidR="00B94433">
        <w:rPr>
          <w:rFonts w:hint="eastAsia"/>
        </w:rPr>
        <w:t>（</w:t>
      </w:r>
      <w:r w:rsidR="00B94433" w:rsidRPr="00584174">
        <w:rPr>
          <w:rFonts w:hint="eastAsia"/>
        </w:rPr>
        <w:t>如</w:t>
      </w:r>
      <w:r w:rsidR="00584174" w:rsidRPr="00584174">
        <w:rPr>
          <w:rFonts w:hint="eastAsia"/>
        </w:rPr>
        <w:t>图</w:t>
      </w:r>
      <w:r w:rsidR="00584174" w:rsidRPr="00584174">
        <w:rPr>
          <w:rFonts w:hint="eastAsia"/>
        </w:rPr>
        <w:t>2.15</w:t>
      </w:r>
      <w:r w:rsidR="00B94433" w:rsidRPr="00584174">
        <w:rPr>
          <w:rFonts w:hint="eastAsia"/>
        </w:rPr>
        <w:t>后两排所示）。</w:t>
      </w:r>
      <w:r w:rsidR="00B94433">
        <w:rPr>
          <w:rFonts w:hint="eastAsia"/>
        </w:rPr>
        <w:t>模型</w:t>
      </w:r>
      <w:r w:rsidR="00B94433">
        <w:rPr>
          <w:rFonts w:hint="eastAsia"/>
        </w:rPr>
        <w:t>Clock</w:t>
      </w:r>
      <w:r w:rsidR="00B94433">
        <w:rPr>
          <w:rFonts w:hint="eastAsia"/>
        </w:rPr>
        <w:t>有</w:t>
      </w:r>
      <w:r w:rsidR="00B94433">
        <w:rPr>
          <w:rFonts w:hint="eastAsia"/>
        </w:rPr>
        <w:t>49</w:t>
      </w:r>
      <w:r w:rsidR="00B94433">
        <w:rPr>
          <w:rFonts w:hint="eastAsia"/>
        </w:rPr>
        <w:t>个部件，相对部件个数比较多，但是大部分部件都是简单的圆柱体，并且相同部件很多，通过系统提供的复制操作可以快速完成重复部件的建模，所以该模型建模过程相对简单，所以建模时间仅为</w:t>
      </w:r>
      <w:r w:rsidR="00B94433">
        <w:rPr>
          <w:rFonts w:hint="eastAsia"/>
        </w:rPr>
        <w:t>20</w:t>
      </w:r>
      <w:r w:rsidR="00B94433">
        <w:rPr>
          <w:rFonts w:hint="eastAsia"/>
        </w:rPr>
        <w:t>分钟。另一个玩具模型</w:t>
      </w:r>
      <w:r w:rsidR="00B94433">
        <w:rPr>
          <w:rFonts w:hint="eastAsia"/>
        </w:rPr>
        <w:t>Windmill</w:t>
      </w:r>
      <w:r w:rsidR="00B94433">
        <w:rPr>
          <w:rFonts w:hint="eastAsia"/>
        </w:rPr>
        <w:t>相比较建模过程略微复杂，复杂的原因不仅仅因为模型部件多达</w:t>
      </w:r>
      <w:r w:rsidR="00B94433">
        <w:rPr>
          <w:rFonts w:hint="eastAsia"/>
        </w:rPr>
        <w:t>57</w:t>
      </w:r>
      <w:r w:rsidR="00B94433">
        <w:rPr>
          <w:rFonts w:hint="eastAsia"/>
        </w:rPr>
        <w:t>个，并且部件间相邻紧密，则会有更多的遮挡。我们的系统</w:t>
      </w:r>
      <w:r w:rsidR="00956C56">
        <w:rPr>
          <w:rFonts w:hint="eastAsia"/>
        </w:rPr>
        <w:t>可提供用户选择视角进行建模，建模方法可以在有限的可见部件上进行绘制，从而得到精确的部件三维模型。</w:t>
      </w:r>
      <w:r w:rsidR="00A777EA">
        <w:rPr>
          <w:rFonts w:hint="eastAsia"/>
        </w:rPr>
        <w:t>我们通过三维打印出模型</w:t>
      </w:r>
      <w:r w:rsidR="0070562C">
        <w:rPr>
          <w:rFonts w:hint="eastAsia"/>
        </w:rPr>
        <w:t>副本</w:t>
      </w:r>
      <w:r w:rsidR="00A777EA">
        <w:rPr>
          <w:rFonts w:hint="eastAsia"/>
        </w:rPr>
        <w:t>与原模型进行对比</w:t>
      </w:r>
      <w:r w:rsidR="00A61DCC">
        <w:rPr>
          <w:rFonts w:hint="eastAsia"/>
        </w:rPr>
        <w:t>（如图</w:t>
      </w:r>
      <w:r w:rsidR="00A61DCC">
        <w:rPr>
          <w:rFonts w:hint="eastAsia"/>
        </w:rPr>
        <w:t>2.12</w:t>
      </w:r>
      <w:r w:rsidR="00A61DCC">
        <w:rPr>
          <w:rFonts w:hint="eastAsia"/>
        </w:rPr>
        <w:t>所示）</w:t>
      </w:r>
      <w:r w:rsidR="00A777EA">
        <w:rPr>
          <w:rFonts w:hint="eastAsia"/>
        </w:rPr>
        <w:t>，验证本系统可以建模出真实的三维模型。</w:t>
      </w:r>
    </w:p>
    <w:p w:rsidR="0030644C" w:rsidRDefault="0030644C" w:rsidP="0030644C">
      <w:pPr>
        <w:pStyle w:val="31"/>
      </w:pPr>
      <w:bookmarkStart w:id="51" w:name="_Toc507394590"/>
      <w:r>
        <w:rPr>
          <w:rFonts w:hint="eastAsia"/>
        </w:rPr>
        <w:t>精度验证</w:t>
      </w:r>
      <w:bookmarkEnd w:id="51"/>
    </w:p>
    <w:p w:rsidR="008274DB" w:rsidRDefault="00AA1A63" w:rsidP="00850A79">
      <w:pPr>
        <w:ind w:firstLine="480"/>
      </w:pPr>
      <w:r>
        <w:rPr>
          <w:rFonts w:hint="eastAsia"/>
        </w:rPr>
        <w:t>精度验证如图</w:t>
      </w:r>
      <w:r>
        <w:rPr>
          <w:rFonts w:hint="eastAsia"/>
        </w:rPr>
        <w:t>2.13</w:t>
      </w:r>
      <w:r>
        <w:rPr>
          <w:rFonts w:hint="eastAsia"/>
        </w:rPr>
        <w:t>所示，</w:t>
      </w:r>
      <w:r w:rsidR="00C11E07">
        <w:rPr>
          <w:rFonts w:hint="eastAsia"/>
        </w:rPr>
        <w:t>展示了本系统三维重建得到的模型与原模型定量误差。</w:t>
      </w:r>
      <w:r w:rsidR="004801A1">
        <w:rPr>
          <w:rFonts w:hint="eastAsia"/>
        </w:rPr>
        <w:t>为了得到精度的对比实验，我们需要得到两个模型的数字模型信息。所以我们将数字模型</w:t>
      </w:r>
      <w:r w:rsidR="004801A1">
        <w:rPr>
          <w:rFonts w:hint="eastAsia"/>
        </w:rPr>
        <w:t>Crank</w:t>
      </w:r>
      <w:r w:rsidR="004801A1">
        <w:t>-block</w:t>
      </w:r>
      <w:r w:rsidR="004801A1">
        <w:rPr>
          <w:rFonts w:hint="eastAsia"/>
        </w:rPr>
        <w:t>通过</w:t>
      </w:r>
      <w:r w:rsidR="004801A1">
        <w:rPr>
          <w:rFonts w:hint="eastAsia"/>
        </w:rPr>
        <w:t>3D</w:t>
      </w:r>
      <w:r w:rsidR="004801A1">
        <w:rPr>
          <w:rFonts w:hint="eastAsia"/>
        </w:rPr>
        <w:t>打印机得到真实模型，然后拍摄真实模型照片，通过交互式建模系统</w:t>
      </w:r>
      <w:r w:rsidR="00427E1B">
        <w:rPr>
          <w:rFonts w:hint="eastAsia"/>
        </w:rPr>
        <w:t>重建三维模型。将重建的三维模型与原数字模型进行精度比较</w:t>
      </w:r>
      <w:r w:rsidR="00005034">
        <w:rPr>
          <w:rFonts w:hint="eastAsia"/>
        </w:rPr>
        <w:t>，实验结果显示表面误差均小于</w:t>
      </w:r>
      <w:r w:rsidR="00005034">
        <w:rPr>
          <w:rFonts w:hint="eastAsia"/>
        </w:rPr>
        <w:t>1</w:t>
      </w:r>
      <w:r w:rsidR="00005034">
        <w:rPr>
          <w:rFonts w:hint="eastAsia"/>
        </w:rPr>
        <w:t>毫米</w:t>
      </w:r>
      <w:r w:rsidR="00427E1B">
        <w:rPr>
          <w:rFonts w:hint="eastAsia"/>
        </w:rPr>
        <w:t>。</w:t>
      </w:r>
      <w:r w:rsidR="00005034">
        <w:rPr>
          <w:rFonts w:hint="eastAsia"/>
        </w:rPr>
        <w:t>通过</w:t>
      </w:r>
      <w:r w:rsidR="00005034">
        <w:rPr>
          <w:rFonts w:hint="eastAsia"/>
        </w:rPr>
        <w:t>3D</w:t>
      </w:r>
      <w:r w:rsidR="00005034">
        <w:rPr>
          <w:rFonts w:hint="eastAsia"/>
        </w:rPr>
        <w:t>打印机得到的真实模</w:t>
      </w:r>
      <w:r w:rsidR="002171B1">
        <w:rPr>
          <w:rFonts w:hint="eastAsia"/>
          <w:noProof/>
        </w:rPr>
        <w:lastRenderedPageBreak/>
        <mc:AlternateContent>
          <mc:Choice Requires="wpg">
            <w:drawing>
              <wp:anchor distT="0" distB="0" distL="114300" distR="114300" simplePos="0" relativeHeight="251741184" behindDoc="0" locked="0" layoutInCell="1" allowOverlap="1" wp14:anchorId="08FE61BE" wp14:editId="21F85B44">
                <wp:simplePos x="0" y="0"/>
                <wp:positionH relativeFrom="column">
                  <wp:posOffset>-47709</wp:posOffset>
                </wp:positionH>
                <wp:positionV relativeFrom="paragraph">
                  <wp:posOffset>3175</wp:posOffset>
                </wp:positionV>
                <wp:extent cx="5255260" cy="2898152"/>
                <wp:effectExtent l="0" t="0" r="2540" b="0"/>
                <wp:wrapTopAndBottom/>
                <wp:docPr id="389" name="组合 389"/>
                <wp:cNvGraphicFramePr/>
                <a:graphic xmlns:a="http://schemas.openxmlformats.org/drawingml/2006/main">
                  <a:graphicData uri="http://schemas.microsoft.com/office/word/2010/wordprocessingGroup">
                    <wpg:wgp>
                      <wpg:cNvGrpSpPr/>
                      <wpg:grpSpPr>
                        <a:xfrm>
                          <a:off x="0" y="0"/>
                          <a:ext cx="5255260" cy="2898152"/>
                          <a:chOff x="0" y="0"/>
                          <a:chExt cx="5255260" cy="2898152"/>
                        </a:xfrm>
                      </wpg:grpSpPr>
                      <pic:pic xmlns:pic="http://schemas.openxmlformats.org/drawingml/2006/picture">
                        <pic:nvPicPr>
                          <pic:cNvPr id="392" name="图片 392"/>
                          <pic:cNvPicPr>
                            <a:picLocks noChangeAspect="1"/>
                          </pic:cNvPicPr>
                        </pic:nvPicPr>
                        <pic:blipFill>
                          <a:blip r:embed="rId80">
                            <a:extLst>
                              <a:ext uri="{28A0092B-C50C-407E-A947-70E740481C1C}">
                                <a14:useLocalDpi xmlns:a14="http://schemas.microsoft.com/office/drawing/2010/main" val="0"/>
                              </a:ext>
                            </a:extLst>
                          </a:blip>
                          <a:stretch>
                            <a:fillRect/>
                          </a:stretch>
                        </pic:blipFill>
                        <pic:spPr>
                          <a:xfrm>
                            <a:off x="1311215" y="0"/>
                            <a:ext cx="2720975" cy="2199005"/>
                          </a:xfrm>
                          <a:prstGeom prst="rect">
                            <a:avLst/>
                          </a:prstGeom>
                        </pic:spPr>
                      </pic:pic>
                      <wps:wsp>
                        <wps:cNvPr id="393" name="文本框 393"/>
                        <wps:cNvSpPr txBox="1"/>
                        <wps:spPr>
                          <a:xfrm>
                            <a:off x="0" y="2277122"/>
                            <a:ext cx="5255260" cy="621030"/>
                          </a:xfrm>
                          <a:prstGeom prst="rect">
                            <a:avLst/>
                          </a:prstGeom>
                          <a:solidFill>
                            <a:prstClr val="white"/>
                          </a:solidFill>
                          <a:ln>
                            <a:noFill/>
                          </a:ln>
                          <a:effectLst/>
                        </wps:spPr>
                        <wps:txbx>
                          <w:txbxContent>
                            <w:p w:rsidR="00540D10" w:rsidRPr="00045CCF" w:rsidRDefault="00540D10" w:rsidP="00AA1A63">
                              <w:pPr>
                                <w:pStyle w:val="aff"/>
                                <w:spacing w:before="163" w:after="163"/>
                                <w:rPr>
                                  <w:rFonts w:eastAsia="宋体"/>
                                  <w:sz w:val="24"/>
                                  <w:szCs w:val="24"/>
                                </w:rPr>
                              </w:pPr>
                              <w:bookmarkStart w:id="52" w:name="_Toc50740201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t>0.5mm</w:t>
                              </w:r>
                              <w:r>
                                <w:t>，深蓝</w:t>
                              </w:r>
                              <w:r>
                                <w:rPr>
                                  <w:rFonts w:hint="eastAsia"/>
                                </w:rPr>
                                <w:t>和深红区域表示误差</w:t>
                              </w:r>
                              <w:r>
                                <w:t>比较</w:t>
                              </w:r>
                              <w:r>
                                <w:rPr>
                                  <w:rFonts w:hint="eastAsia"/>
                                </w:rPr>
                                <w:t>大。</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8FE61BE" id="组合 389" o:spid="_x0000_s1058" style="position:absolute;left:0;text-align:left;margin-left:-3.75pt;margin-top:.25pt;width:413.8pt;height:228.2pt;z-index:251741184" coordsize="52552,289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">
                <v:shape id="图片 392" o:spid="_x0000_s1059" type="#_x0000_t75" style="position:absolute;left:13112;width:27209;height:219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zhQTGAAAA3AAAAA8AAABkcnMvZG93bnJldi54bWxEj0FrwkAUhO8F/8PyCr3pplpLTF2llVoU&#10;hGIUz8/saxLMvg27W03/vSsIPQ4z8w0znXemEWdyvras4HmQgCAurK65VLDfLfspCB+QNTaWScEf&#10;eZjPeg9TzLS98JbOeShFhLDPUEEVQptJ6YuKDPqBbYmj92OdwRClK6V2eIlw08hhkrxKgzXHhQpb&#10;WlRUnPJfo2C8+fhal9vPXWq+3UuuD8fleO2Uenrs3t9ABOrCf/jeXmkFo8kQbmfiEZCzK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TOFBMYAAADcAAAADwAAAAAAAAAAAAAA&#10;AACfAgAAZHJzL2Rvd25yZXYueG1sUEsFBgAAAAAEAAQA9wAAAJIDAAAAAA==&#10;">
                  <v:imagedata r:id="rId81" o:title=""/>
                  <v:path arrowok="t"/>
                </v:shape>
                <v:shape id="文本框 393" o:spid="_x0000_s1060" type="#_x0000_t202" style="position:absolute;top:22771;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pMZ8cA&#10;AADcAAAADwAAAGRycy9kb3ducmV2LnhtbESPQWsCMRSE7wX/Q3hCL6Vm7YrYrVFELLS9SFcvvT02&#10;z83q5mVJsrr9902h0OMwM98wy/VgW3ElHxrHCqaTDARx5XTDtYLj4fVxASJEZI2tY1LwTQHWq9Hd&#10;EgvtbvxJ1zLWIkE4FKjAxNgVUobKkMUwcR1x8k7OW4xJ+lpqj7cEt618yrK5tNhwWjDY0dZQdSl7&#10;q2A/+9qbh/60+9jMcv9+7Lfzc10qdT8eNi8gIg3xP/zXftMK8uccfs+kIyB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aqTGfHAAAA3AAAAA8AAAAAAAAAAAAAAAAAmAIAAGRy&#10;cy9kb3ducmV2LnhtbFBLBQYAAAAABAAEAPUAAACMAwAAAAA=&#10;" stroked="f">
                  <v:textbox style="mso-fit-shape-to-text:t" inset="0,0,0,0">
                    <w:txbxContent>
                      <w:p w:rsidR="00540D10" w:rsidRPr="00045CCF" w:rsidRDefault="00540D10" w:rsidP="00AA1A63">
                        <w:pPr>
                          <w:pStyle w:val="aff"/>
                          <w:spacing w:before="163" w:after="163"/>
                          <w:rPr>
                            <w:rFonts w:eastAsia="宋体"/>
                            <w:sz w:val="24"/>
                            <w:szCs w:val="24"/>
                          </w:rPr>
                        </w:pPr>
                        <w:bookmarkStart w:id="65" w:name="_Toc50740201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t>0.5mm</w:t>
                        </w:r>
                        <w:r>
                          <w:t>，深蓝</w:t>
                        </w:r>
                        <w:r>
                          <w:rPr>
                            <w:rFonts w:hint="eastAsia"/>
                          </w:rPr>
                          <w:t>和深红区域表示误差</w:t>
                        </w:r>
                        <w:r>
                          <w:t>比较</w:t>
                        </w:r>
                        <w:r>
                          <w:rPr>
                            <w:rFonts w:hint="eastAsia"/>
                          </w:rPr>
                          <w:t>大。</w:t>
                        </w:r>
                        <w:bookmarkEnd w:id="65"/>
                      </w:p>
                    </w:txbxContent>
                  </v:textbox>
                </v:shape>
                <w10:wrap type="topAndBottom"/>
              </v:group>
            </w:pict>
          </mc:Fallback>
        </mc:AlternateContent>
      </w:r>
      <w:r w:rsidR="00005034">
        <w:rPr>
          <w:rFonts w:hint="eastAsia"/>
        </w:rPr>
        <w:t>型的尺寸为：长</w:t>
      </w:r>
      <w:r w:rsidR="00005034">
        <w:rPr>
          <w:rFonts w:hint="eastAsia"/>
        </w:rPr>
        <w:t>180</w:t>
      </w:r>
      <w:r w:rsidR="00005034">
        <w:rPr>
          <w:rFonts w:hint="eastAsia"/>
        </w:rPr>
        <w:t>毫米，宽</w:t>
      </w:r>
      <w:r w:rsidR="00005034">
        <w:rPr>
          <w:rFonts w:hint="eastAsia"/>
        </w:rPr>
        <w:t>75</w:t>
      </w:r>
      <w:r w:rsidR="00005034">
        <w:rPr>
          <w:rFonts w:hint="eastAsia"/>
        </w:rPr>
        <w:t>毫米，高</w:t>
      </w:r>
      <w:r w:rsidR="00005034">
        <w:rPr>
          <w:rFonts w:hint="eastAsia"/>
        </w:rPr>
        <w:t>180</w:t>
      </w:r>
      <w:r w:rsidR="00005034">
        <w:rPr>
          <w:rFonts w:hint="eastAsia"/>
        </w:rPr>
        <w:t>毫米。</w:t>
      </w:r>
    </w:p>
    <w:bookmarkStart w:id="53" w:name="_Toc507394591"/>
    <w:p w:rsidR="00AA326B" w:rsidRDefault="00176F01" w:rsidP="00AA326B">
      <w:pPr>
        <w:pStyle w:val="31"/>
      </w:pPr>
      <w:r>
        <w:rPr>
          <w:rFonts w:hint="eastAsia"/>
          <w:noProof/>
        </w:rPr>
        <mc:AlternateContent>
          <mc:Choice Requires="wpg">
            <w:drawing>
              <wp:anchor distT="0" distB="0" distL="114300" distR="114300" simplePos="0" relativeHeight="251747328" behindDoc="0" locked="0" layoutInCell="1" allowOverlap="1">
                <wp:simplePos x="0" y="0"/>
                <wp:positionH relativeFrom="column">
                  <wp:posOffset>-635</wp:posOffset>
                </wp:positionH>
                <wp:positionV relativeFrom="paragraph">
                  <wp:posOffset>529590</wp:posOffset>
                </wp:positionV>
                <wp:extent cx="5256000" cy="4172400"/>
                <wp:effectExtent l="0" t="0" r="1905" b="0"/>
                <wp:wrapTopAndBottom/>
                <wp:docPr id="395" name="组合 395"/>
                <wp:cNvGraphicFramePr/>
                <a:graphic xmlns:a="http://schemas.openxmlformats.org/drawingml/2006/main">
                  <a:graphicData uri="http://schemas.microsoft.com/office/word/2010/wordprocessingGroup">
                    <wpg:wgp>
                      <wpg:cNvGrpSpPr/>
                      <wpg:grpSpPr>
                        <a:xfrm>
                          <a:off x="0" y="0"/>
                          <a:ext cx="5256000" cy="4172400"/>
                          <a:chOff x="0" y="0"/>
                          <a:chExt cx="5255260" cy="4173855"/>
                        </a:xfrm>
                      </wpg:grpSpPr>
                      <wps:wsp>
                        <wps:cNvPr id="394" name="文本框 394"/>
                        <wps:cNvSpPr txBox="1"/>
                        <wps:spPr>
                          <a:xfrm>
                            <a:off x="0" y="3552825"/>
                            <a:ext cx="5255260" cy="621030"/>
                          </a:xfrm>
                          <a:prstGeom prst="rect">
                            <a:avLst/>
                          </a:prstGeom>
                          <a:solidFill>
                            <a:prstClr val="white"/>
                          </a:solidFill>
                          <a:ln>
                            <a:noFill/>
                          </a:ln>
                          <a:effectLst/>
                        </wps:spPr>
                        <wps:txbx>
                          <w:txbxContent>
                            <w:p w:rsidR="00540D10" w:rsidRPr="0045257E" w:rsidRDefault="00540D10" w:rsidP="00176F01">
                              <w:pPr>
                                <w:pStyle w:val="aff"/>
                                <w:spacing w:before="163" w:after="163"/>
                                <w:rPr>
                                  <w:rFonts w:ascii="黑体" w:eastAsia="黑体" w:hAnsi="黑体"/>
                                  <w:sz w:val="26"/>
                                  <w:szCs w:val="26"/>
                                </w:rPr>
                              </w:pPr>
                              <w:bookmarkStart w:id="54" w:name="_Toc507402011"/>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Pr>
                                  <w:rFonts w:hint="eastAsia"/>
                                </w:rPr>
                                <w:t>3</w:t>
                              </w:r>
                              <w:r>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a)</w:t>
                              </w:r>
                              <w:r>
                                <w:t>和</w:t>
                              </w:r>
                              <w:r>
                                <w:rPr>
                                  <w:rFonts w:hint="eastAsia"/>
                                </w:rPr>
                                <w:t>(c)</w:t>
                              </w:r>
                              <w:r>
                                <w:t>视角</w:t>
                              </w:r>
                              <w:r>
                                <w:rPr>
                                  <w:rFonts w:hint="eastAsia"/>
                                </w:rPr>
                                <w:t>下建模，</w:t>
                              </w:r>
                              <w:r>
                                <w:rPr>
                                  <w:rFonts w:hint="eastAsia"/>
                                </w:rPr>
                                <w:t>(b)</w:t>
                              </w:r>
                              <w:r>
                                <w:t>和</w:t>
                              </w:r>
                              <w:r>
                                <w:rPr>
                                  <w:rFonts w:hint="eastAsia"/>
                                </w:rPr>
                                <w:t>(d)</w:t>
                              </w:r>
                              <w:r>
                                <w:t>为</w:t>
                              </w:r>
                              <w:r>
                                <w:rPr>
                                  <w:rFonts w:hint="eastAsia"/>
                                </w:rPr>
                                <w:t>其他</w:t>
                              </w:r>
                              <w:r>
                                <w:t>视角</w:t>
                              </w:r>
                              <w:r>
                                <w:rPr>
                                  <w:rFonts w:hint="eastAsia"/>
                                </w:rPr>
                                <w:t>和三维视角。</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58" name="图片 58"/>
                          <pic:cNvPicPr>
                            <a:picLocks noChangeAspect="1"/>
                          </pic:cNvPicPr>
                        </pic:nvPicPr>
                        <pic:blipFill>
                          <a:blip r:embed="rId82">
                            <a:extLst>
                              <a:ext uri="{28A0092B-C50C-407E-A947-70E740481C1C}">
                                <a14:useLocalDpi xmlns:a14="http://schemas.microsoft.com/office/drawing/2010/main" val="0"/>
                              </a:ext>
                            </a:extLst>
                          </a:blip>
                          <a:stretch>
                            <a:fillRect/>
                          </a:stretch>
                        </pic:blipFill>
                        <pic:spPr>
                          <a:xfrm>
                            <a:off x="914400" y="0"/>
                            <a:ext cx="3419475" cy="36461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组合 395" o:spid="_x0000_s1061" style="position:absolute;left:0;text-align:left;margin-left:-.05pt;margin-top:41.7pt;width:413.85pt;height:328.55pt;z-index:251747328;mso-width-relative:margin;mso-height-relative:margin" coordsize="52552,417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">
                <v:shape id="文本框 394" o:spid="_x0000_s1062" type="#_x0000_t202" style="position:absolute;top:3552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PUE8cA&#10;AADcAAAADwAAAGRycy9kb3ducmV2LnhtbESPQWsCMRSE70L/Q3iFXqRmWxdpt0YRaaF6Ebdeents&#10;npttNy9LktXtv28EweMwM98w8+VgW3EiHxrHCp4mGQjiyumGawWHr4/HFxAhImtsHZOCPwqwXNyN&#10;5lhod+Y9ncpYiwThUKACE2NXSBkqQxbDxHXEyTs6bzEm6WupPZ4T3LbyOctm0mLDacFgR2tD1W/Z&#10;WwW7/Htnxv3xfbvKp35z6Nezn7pU6uF+WL2BiDTEW/ja/tQKpq85XM6kIyA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lD1BPHAAAA3AAAAA8AAAAAAAAAAAAAAAAAmAIAAGRy&#10;cy9kb3ducmV2LnhtbFBLBQYAAAAABAAEAPUAAACMAwAAAAA=&#10;" stroked="f">
                  <v:textbox style="mso-fit-shape-to-text:t" inset="0,0,0,0">
                    <w:txbxContent>
                      <w:p w:rsidR="00540D10" w:rsidRPr="0045257E" w:rsidRDefault="00540D10" w:rsidP="00176F01">
                        <w:pPr>
                          <w:pStyle w:val="aff"/>
                          <w:spacing w:before="163" w:after="163"/>
                          <w:rPr>
                            <w:rFonts w:ascii="黑体" w:eastAsia="黑体" w:hAnsi="黑体"/>
                            <w:sz w:val="26"/>
                            <w:szCs w:val="26"/>
                          </w:rPr>
                        </w:pPr>
                        <w:bookmarkStart w:id="68" w:name="_Toc507402011"/>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Pr>
                            <w:rFonts w:hint="eastAsia"/>
                          </w:rPr>
                          <w:t>3</w:t>
                        </w:r>
                        <w:r>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a)</w:t>
                        </w:r>
                        <w:r>
                          <w:t>和</w:t>
                        </w:r>
                        <w:r>
                          <w:rPr>
                            <w:rFonts w:hint="eastAsia"/>
                          </w:rPr>
                          <w:t>(c)</w:t>
                        </w:r>
                        <w:r>
                          <w:t>视角</w:t>
                        </w:r>
                        <w:r>
                          <w:rPr>
                            <w:rFonts w:hint="eastAsia"/>
                          </w:rPr>
                          <w:t>下建模，</w:t>
                        </w:r>
                        <w:r>
                          <w:rPr>
                            <w:rFonts w:hint="eastAsia"/>
                          </w:rPr>
                          <w:t>(b)</w:t>
                        </w:r>
                        <w:r>
                          <w:t>和</w:t>
                        </w:r>
                        <w:r>
                          <w:rPr>
                            <w:rFonts w:hint="eastAsia"/>
                          </w:rPr>
                          <w:t>(d)</w:t>
                        </w:r>
                        <w:r>
                          <w:t>为</w:t>
                        </w:r>
                        <w:r>
                          <w:rPr>
                            <w:rFonts w:hint="eastAsia"/>
                          </w:rPr>
                          <w:t>其他</w:t>
                        </w:r>
                        <w:r>
                          <w:t>视角</w:t>
                        </w:r>
                        <w:r>
                          <w:rPr>
                            <w:rFonts w:hint="eastAsia"/>
                          </w:rPr>
                          <w:t>和三维视角。</w:t>
                        </w:r>
                        <w:bookmarkEnd w:id="68"/>
                      </w:p>
                    </w:txbxContent>
                  </v:textbox>
                </v:shape>
                <v:shape id="图片 58" o:spid="_x0000_s1063" type="#_x0000_t75" style="position:absolute;left:9144;width:34194;height:364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3ADejBAAAA2wAAAA8AAABkcnMvZG93bnJldi54bWxET0trwkAQvhf8D8sUeim6UVFs6iqpUPDi&#10;wSf0NmSnSWh2NmSnJv579yB4/Pjey3XvanWlNlSeDYxHCSji3NuKCwOn4/dwASoIssXaMxm4UYD1&#10;avCyxNT6jvd0PUihYgiHFA2UIk2qdchLchhGviGO3K9vHUqEbaFti10Md7WeJMlcO6w4NpTY0Kak&#10;/O/w7wxMqs3HD2df3XY2vbyfFzvZZSzGvL322ScooV6e4od7aw3M4tj4Jf4Avbo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3ADejBAAAA2wAAAA8AAAAAAAAAAAAAAAAAnwIA&#10;AGRycy9kb3ducmV2LnhtbFBLBQYAAAAABAAEAPcAAACNAwAAAAA=&#10;">
                  <v:imagedata r:id="rId83" o:title=""/>
                  <v:path arrowok="t"/>
                </v:shape>
                <w10:wrap type="topAndBottom"/>
              </v:group>
            </w:pict>
          </mc:Fallback>
        </mc:AlternateContent>
      </w:r>
      <w:r w:rsidR="00AA326B">
        <w:rPr>
          <w:rFonts w:hint="eastAsia"/>
        </w:rPr>
        <w:t>对比实验</w:t>
      </w:r>
      <w:bookmarkEnd w:id="53"/>
    </w:p>
    <w:p w:rsidR="00E846B4" w:rsidRDefault="00176F01" w:rsidP="00E846B4">
      <w:pPr>
        <w:ind w:firstLine="480"/>
      </w:pPr>
      <w:r>
        <w:rPr>
          <w:rFonts w:hint="eastAsia"/>
        </w:rPr>
        <w:lastRenderedPageBreak/>
        <w:t>本</w:t>
      </w:r>
      <w:r w:rsidR="00E5714E">
        <w:rPr>
          <w:rFonts w:hint="eastAsia"/>
        </w:rPr>
        <w:t>节实验将本章建模结果与</w:t>
      </w:r>
      <w:r w:rsidR="00E5714E">
        <w:rPr>
          <w:rFonts w:hint="eastAsia"/>
        </w:rPr>
        <w:t>Chen</w:t>
      </w:r>
      <w:r w:rsidR="001646CC" w:rsidRPr="001646CC">
        <w:rPr>
          <w:vertAlign w:val="superscript"/>
        </w:rPr>
        <w:fldChar w:fldCharType="begin"/>
      </w:r>
      <w:r w:rsidR="00D85CFD">
        <w:rPr>
          <w:vertAlign w:val="superscript"/>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1646CC" w:rsidRPr="001646CC">
        <w:rPr>
          <w:vertAlign w:val="superscript"/>
        </w:rPr>
        <w:fldChar w:fldCharType="separate"/>
      </w:r>
      <w:r w:rsidR="00D85CFD">
        <w:rPr>
          <w:noProof/>
          <w:vertAlign w:val="superscript"/>
        </w:rPr>
        <w:t>[</w:t>
      </w:r>
      <w:hyperlink w:anchor="_ENREF_5" w:tooltip="Chen, 2013 #52" w:history="1">
        <w:r w:rsidR="00B85D53">
          <w:rPr>
            <w:noProof/>
            <w:vertAlign w:val="superscript"/>
          </w:rPr>
          <w:t>5</w:t>
        </w:r>
      </w:hyperlink>
      <w:r w:rsidR="00D85CFD">
        <w:rPr>
          <w:noProof/>
          <w:vertAlign w:val="superscript"/>
        </w:rPr>
        <w:t>]</w:t>
      </w:r>
      <w:r w:rsidR="001646CC" w:rsidRPr="001646CC">
        <w:rPr>
          <w:vertAlign w:val="superscript"/>
        </w:rPr>
        <w:fldChar w:fldCharType="end"/>
      </w:r>
      <w:r w:rsidR="00E5714E">
        <w:rPr>
          <w:rFonts w:hint="eastAsia"/>
        </w:rPr>
        <w:t>等人的建模结果进行对比</w:t>
      </w:r>
      <w:r w:rsidR="001646CC">
        <w:rPr>
          <w:rFonts w:hint="eastAsia"/>
        </w:rPr>
        <w:t>（如图</w:t>
      </w:r>
      <w:r w:rsidR="001646CC">
        <w:rPr>
          <w:rFonts w:hint="eastAsia"/>
        </w:rPr>
        <w:t>2.14</w:t>
      </w:r>
      <w:r w:rsidR="001646CC">
        <w:rPr>
          <w:rFonts w:hint="eastAsia"/>
        </w:rPr>
        <w:t>所示）</w:t>
      </w:r>
      <w:r w:rsidR="00E5714E">
        <w:rPr>
          <w:rFonts w:hint="eastAsia"/>
        </w:rPr>
        <w:t>。实验内容是选择一个视角绘制一个</w:t>
      </w:r>
      <w:r w:rsidR="001646CC">
        <w:rPr>
          <w:rFonts w:hint="eastAsia"/>
        </w:rPr>
        <w:t>部件，如圆柱体</w:t>
      </w:r>
      <w:r w:rsidR="00E5714E">
        <w:rPr>
          <w:rFonts w:hint="eastAsia"/>
        </w:rPr>
        <w:t>，</w:t>
      </w:r>
      <w:r w:rsidR="001646CC">
        <w:rPr>
          <w:rFonts w:hint="eastAsia"/>
        </w:rPr>
        <w:t>切换视角后，，</w:t>
      </w:r>
      <w:r w:rsidR="001646CC">
        <w:t>3-sweep</w:t>
      </w:r>
      <w:r w:rsidR="001646CC">
        <w:t>方法</w:t>
      </w:r>
      <w:r w:rsidR="001646CC">
        <w:rPr>
          <w:rFonts w:hint="eastAsia"/>
        </w:rPr>
        <w:t>无法</w:t>
      </w:r>
      <w:r w:rsidR="001646CC">
        <w:t>正确</w:t>
      </w:r>
      <w:r w:rsidR="001646CC">
        <w:rPr>
          <w:rFonts w:hint="eastAsia"/>
        </w:rPr>
        <w:t>匹配，</w:t>
      </w:r>
      <w:r w:rsidR="001646CC">
        <w:t>而</w:t>
      </w:r>
      <w:r w:rsidR="001646CC">
        <w:rPr>
          <w:rFonts w:hint="eastAsia"/>
        </w:rPr>
        <w:t>本章算法绘制</w:t>
      </w:r>
      <w:r w:rsidR="001646CC">
        <w:t>出</w:t>
      </w:r>
      <w:r w:rsidR="001646CC">
        <w:rPr>
          <w:rFonts w:hint="eastAsia"/>
        </w:rPr>
        <w:t>的模型能完美匹配各个视角下的二维图片，并且与三维空间窗口内的稀疏点云完美匹配。原因是本章系统通过多视角下图像得到的稀疏三维点云数据估计绘制中每个端点的坐标值，所以从一个视角下重建的模型结果可以与其他视角下图像相匹配。因此本章的建模方法能够重建更精确的模型。</w:t>
      </w:r>
    </w:p>
    <w:p w:rsidR="00126EEE" w:rsidRDefault="00612629" w:rsidP="00770B6D">
      <w:pPr>
        <w:pStyle w:val="21"/>
        <w:rPr>
          <w:lang w:val="en-GB"/>
        </w:rPr>
      </w:pPr>
      <w:bookmarkStart w:id="55" w:name="_Toc507394592"/>
      <w:r>
        <w:rPr>
          <w:rFonts w:hint="eastAsia"/>
          <w:lang w:val="en-GB"/>
        </w:rPr>
        <w:t>本章小结</w:t>
      </w:r>
      <w:bookmarkEnd w:id="55"/>
    </w:p>
    <w:p w:rsidR="005C5147" w:rsidRPr="00770B6D" w:rsidRDefault="00FF3E62" w:rsidP="003040BA">
      <w:pPr>
        <w:ind w:firstLine="480"/>
        <w:rPr>
          <w:lang w:val="en-GB"/>
        </w:rPr>
      </w:pPr>
      <w:r>
        <w:rPr>
          <w:rFonts w:cs="宋体" w:hint="eastAsia"/>
          <w:color w:val="333333"/>
          <w:kern w:val="0"/>
        </w:rPr>
        <w:t>本章</w:t>
      </w:r>
      <w:r w:rsidR="005C5147">
        <w:rPr>
          <w:rFonts w:cs="宋体" w:hint="eastAsia"/>
          <w:color w:val="333333"/>
          <w:kern w:val="0"/>
        </w:rPr>
        <w:t>开发</w:t>
      </w:r>
      <w:r>
        <w:rPr>
          <w:rFonts w:cs="宋体" w:hint="eastAsia"/>
          <w:color w:val="333333"/>
          <w:kern w:val="0"/>
        </w:rPr>
        <w:t>了</w:t>
      </w:r>
      <w:r w:rsidRPr="00111903">
        <w:rPr>
          <w:rFonts w:cs="宋体"/>
          <w:color w:val="333333"/>
          <w:kern w:val="0"/>
        </w:rPr>
        <w:t>一种基于多视角</w:t>
      </w:r>
      <w:r>
        <w:rPr>
          <w:rFonts w:cs="宋体" w:hint="eastAsia"/>
          <w:color w:val="333333"/>
          <w:kern w:val="0"/>
        </w:rPr>
        <w:t>图像</w:t>
      </w:r>
      <w:r>
        <w:rPr>
          <w:rFonts w:cs="宋体"/>
          <w:color w:val="333333"/>
          <w:kern w:val="0"/>
        </w:rPr>
        <w:t>交互式</w:t>
      </w:r>
      <w:r>
        <w:rPr>
          <w:rFonts w:cs="宋体" w:hint="eastAsia"/>
          <w:color w:val="333333"/>
          <w:kern w:val="0"/>
        </w:rPr>
        <w:t>的</w:t>
      </w:r>
      <w:r w:rsidRPr="00111903">
        <w:rPr>
          <w:rFonts w:cs="宋体"/>
          <w:color w:val="333333"/>
          <w:kern w:val="0"/>
        </w:rPr>
        <w:t>模型三维建模</w:t>
      </w:r>
      <w:r w:rsidR="005C5147">
        <w:rPr>
          <w:rFonts w:cs="宋体" w:hint="eastAsia"/>
          <w:color w:val="333333"/>
          <w:kern w:val="0"/>
        </w:rPr>
        <w:t>系统</w:t>
      </w:r>
      <w:r>
        <w:rPr>
          <w:rFonts w:cs="宋体" w:hint="eastAsia"/>
          <w:color w:val="333333"/>
          <w:kern w:val="0"/>
        </w:rPr>
        <w:t>，</w:t>
      </w:r>
      <w:r w:rsidR="005C5147">
        <w:rPr>
          <w:rFonts w:cs="宋体" w:hint="eastAsia"/>
          <w:color w:val="333333"/>
          <w:kern w:val="0"/>
        </w:rPr>
        <w:t>一个非专业用户可以在该系统上通过在二维图像绘制草图的方法，简单快捷的重建出三维模型，该系统很好的解决了三维建模</w:t>
      </w:r>
      <w:r w:rsidR="005C5147" w:rsidRPr="0032062F">
        <w:rPr>
          <w:rFonts w:cs="宋体" w:hint="eastAsia"/>
          <w:color w:val="333333"/>
          <w:kern w:val="0"/>
        </w:rPr>
        <w:t>工序复杂、过程耗时等问题</w:t>
      </w:r>
      <w:r w:rsidR="005C5147">
        <w:rPr>
          <w:rFonts w:cs="宋体" w:hint="eastAsia"/>
          <w:color w:val="333333"/>
          <w:kern w:val="0"/>
        </w:rPr>
        <w:t>。本系统的输入数据为多视角下的模型照片，通过预处理得到</w:t>
      </w:r>
      <w:r w:rsidR="007A0A8C">
        <w:rPr>
          <w:rFonts w:cs="宋体" w:hint="eastAsia"/>
          <w:color w:val="333333"/>
          <w:kern w:val="0"/>
        </w:rPr>
        <w:t>稀疏点云和照相机参数。</w:t>
      </w:r>
      <w:r w:rsidR="005C5147">
        <w:rPr>
          <w:rFonts w:hint="eastAsia"/>
        </w:rPr>
        <w:t>该系统建模过程主要分为三步</w:t>
      </w:r>
      <w:r w:rsidR="008B2CAD">
        <w:rPr>
          <w:rFonts w:hint="eastAsia"/>
        </w:rPr>
        <w:t>：</w:t>
      </w:r>
      <w:r w:rsidR="005C5147">
        <w:rPr>
          <w:rFonts w:hint="eastAsia"/>
        </w:rPr>
        <w:t>首先选择视角</w:t>
      </w:r>
      <w:r w:rsidR="008B5ABC">
        <w:rPr>
          <w:rFonts w:hint="eastAsia"/>
        </w:rPr>
        <w:t>，</w:t>
      </w:r>
      <w:r w:rsidR="008B2CAD">
        <w:rPr>
          <w:rFonts w:hint="eastAsia"/>
        </w:rPr>
        <w:t>通过三笔线条在二维图像上绘制</w:t>
      </w:r>
      <w:r w:rsidR="005C5147">
        <w:rPr>
          <w:rFonts w:hint="eastAsia"/>
        </w:rPr>
        <w:t>每个</w:t>
      </w:r>
      <w:r w:rsidR="008B2CAD">
        <w:rPr>
          <w:rFonts w:hint="eastAsia"/>
        </w:rPr>
        <w:t>模型</w:t>
      </w:r>
      <w:r w:rsidR="005C5147">
        <w:rPr>
          <w:rFonts w:hint="eastAsia"/>
        </w:rPr>
        <w:t>部件</w:t>
      </w:r>
      <w:r w:rsidR="008B2CAD">
        <w:rPr>
          <w:rFonts w:hint="eastAsia"/>
        </w:rPr>
        <w:t>草图，系统基于多视角信息自动重建出每个模型部件三维几何形状；</w:t>
      </w:r>
      <w:r w:rsidR="005C5147">
        <w:rPr>
          <w:rFonts w:hint="eastAsia"/>
        </w:rPr>
        <w:t>然后通过各部件间的几何约束关系优化每个部件几何参数</w:t>
      </w:r>
      <w:r w:rsidR="008B2CAD">
        <w:rPr>
          <w:rFonts w:hint="eastAsia"/>
        </w:rPr>
        <w:t>，使重建的三维模型更加精确；</w:t>
      </w:r>
      <w:r w:rsidR="005C5147">
        <w:rPr>
          <w:rFonts w:hint="eastAsia"/>
        </w:rPr>
        <w:t>最后</w:t>
      </w:r>
      <w:r w:rsidR="00DF0187">
        <w:rPr>
          <w:rFonts w:hint="eastAsia"/>
        </w:rPr>
        <w:t>通过建模软件</w:t>
      </w:r>
      <w:r w:rsidR="005C5147">
        <w:rPr>
          <w:rFonts w:hint="eastAsia"/>
        </w:rPr>
        <w:t>精细模型细节部分。</w:t>
      </w:r>
      <w:r w:rsidR="007532F7">
        <w:rPr>
          <w:rFonts w:hint="eastAsia"/>
        </w:rPr>
        <w:t>本章最后通过实验证明</w:t>
      </w:r>
      <w:r w:rsidR="001265B6">
        <w:rPr>
          <w:rFonts w:hint="eastAsia"/>
        </w:rPr>
        <w:t>，本系统可以在短时间内重建出工业级精度的三维模型。</w:t>
      </w:r>
    </w:p>
    <w:p w:rsidR="008C1062" w:rsidRPr="00126EEE" w:rsidRDefault="00F513F4" w:rsidP="00126EEE">
      <w:pPr>
        <w:widowControl/>
        <w:spacing w:line="240" w:lineRule="auto"/>
        <w:ind w:firstLineChars="0" w:firstLine="0"/>
        <w:jc w:val="left"/>
      </w:pPr>
      <w:r>
        <w:rPr>
          <w:rFonts w:hint="eastAsia"/>
          <w:noProof/>
        </w:rPr>
        <w:lastRenderedPageBreak/>
        <mc:AlternateContent>
          <mc:Choice Requires="wpg">
            <w:drawing>
              <wp:anchor distT="0" distB="0" distL="114300" distR="114300" simplePos="0" relativeHeight="251729920" behindDoc="0" locked="0" layoutInCell="1" allowOverlap="1" wp14:anchorId="0ECA1413" wp14:editId="7970D219">
                <wp:simplePos x="0" y="0"/>
                <wp:positionH relativeFrom="column">
                  <wp:align>center</wp:align>
                </wp:positionH>
                <wp:positionV relativeFrom="paragraph">
                  <wp:posOffset>0</wp:posOffset>
                </wp:positionV>
                <wp:extent cx="5097600" cy="8013600"/>
                <wp:effectExtent l="0" t="0" r="8255" b="6985"/>
                <wp:wrapTopAndBottom/>
                <wp:docPr id="59" name="组合 59"/>
                <wp:cNvGraphicFramePr/>
                <a:graphic xmlns:a="http://schemas.openxmlformats.org/drawingml/2006/main">
                  <a:graphicData uri="http://schemas.microsoft.com/office/word/2010/wordprocessingGroup">
                    <wpg:wgp>
                      <wpg:cNvGrpSpPr/>
                      <wpg:grpSpPr>
                        <a:xfrm>
                          <a:off x="0" y="0"/>
                          <a:ext cx="5097600" cy="8013600"/>
                          <a:chOff x="0" y="-207034"/>
                          <a:chExt cx="5097145" cy="8013880"/>
                        </a:xfrm>
                      </wpg:grpSpPr>
                      <wps:wsp>
                        <wps:cNvPr id="386" name="文本框 386"/>
                        <wps:cNvSpPr txBox="1"/>
                        <wps:spPr>
                          <a:xfrm>
                            <a:off x="0" y="7392800"/>
                            <a:ext cx="5097145" cy="414046"/>
                          </a:xfrm>
                          <a:prstGeom prst="rect">
                            <a:avLst/>
                          </a:prstGeom>
                          <a:solidFill>
                            <a:prstClr val="white"/>
                          </a:solidFill>
                          <a:ln>
                            <a:noFill/>
                          </a:ln>
                          <a:effectLst/>
                        </wps:spPr>
                        <wps:txbx>
                          <w:txbxContent>
                            <w:p w:rsidR="00540D10" w:rsidRPr="0028245C" w:rsidRDefault="00540D10" w:rsidP="00252B5D">
                              <w:pPr>
                                <w:pStyle w:val="aff"/>
                                <w:spacing w:before="163" w:after="163"/>
                                <w:jc w:val="center"/>
                                <w:rPr>
                                  <w:rFonts w:eastAsia="宋体"/>
                                  <w:sz w:val="24"/>
                                  <w:szCs w:val="24"/>
                                </w:rPr>
                              </w:pPr>
                              <w:bookmarkStart w:id="56" w:name="_Ref507191394"/>
                              <w:bookmarkStart w:id="57" w:name="_Toc50740201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56"/>
                              <w:r>
                                <w:t>建模</w:t>
                              </w:r>
                              <w:r>
                                <w:rPr>
                                  <w:rFonts w:hint="eastAsia"/>
                                </w:rPr>
                                <w:t>结果图。</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85" name="图片 385"/>
                          <pic:cNvPicPr>
                            <a:picLocks noChangeAspect="1"/>
                          </pic:cNvPicPr>
                        </pic:nvPicPr>
                        <pic:blipFill>
                          <a:blip r:embed="rId84">
                            <a:extLst>
                              <a:ext uri="{28A0092B-C50C-407E-A947-70E740481C1C}">
                                <a14:useLocalDpi xmlns:a14="http://schemas.microsoft.com/office/drawing/2010/main" val="0"/>
                              </a:ext>
                            </a:extLst>
                          </a:blip>
                          <a:stretch>
                            <a:fillRect/>
                          </a:stretch>
                        </pic:blipFill>
                        <pic:spPr>
                          <a:xfrm>
                            <a:off x="0" y="-207034"/>
                            <a:ext cx="5097145" cy="768525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ECA1413" id="组合 59" o:spid="_x0000_s1064" style="position:absolute;margin-left:0;margin-top:0;width:401.4pt;height:631pt;z-index:251729920;mso-position-horizontal:center;mso-width-relative:margin;mso-height-relative:margin" coordorigin=",-2070" coordsize="50971,801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">
                <v:shape id="文本框 386" o:spid="_x0000_s1065" type="#_x0000_t202" style="position:absolute;top:73928;width:50971;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R5IsYA&#10;AADcAAAADwAAAGRycy9kb3ducmV2LnhtbESPQWsCMRSE74X+h/AKXkrNtsoiq1FEWrC9iFsv3h6b&#10;52Z187IkWd3++6ZQ8DjMzDfMYjXYVlzJh8axgtdxBoK4crrhWsHh++NlBiJEZI2tY1LwQwFWy8eH&#10;BRba3XhP1zLWIkE4FKjAxNgVUobKkMUwdh1x8k7OW4xJ+lpqj7cEt618y7JcWmw4LRjsaGOoupS9&#10;VbCbHnfmuT+9f62nE/956Df5uS6VGj0N6zmISEO8h//bW61gMsvh70w6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wR5IsYAAADcAAAADwAAAAAAAAAAAAAAAACYAgAAZHJz&#10;L2Rvd25yZXYueG1sUEsFBgAAAAAEAAQA9QAAAIsDAAAAAA==&#10;" stroked="f">
                  <v:textbox style="mso-fit-shape-to-text:t" inset="0,0,0,0">
                    <w:txbxContent>
                      <w:p w:rsidR="00540D10" w:rsidRPr="0028245C" w:rsidRDefault="00540D10" w:rsidP="00252B5D">
                        <w:pPr>
                          <w:pStyle w:val="aff"/>
                          <w:spacing w:before="163" w:after="163"/>
                          <w:jc w:val="center"/>
                          <w:rPr>
                            <w:rFonts w:eastAsia="宋体"/>
                            <w:sz w:val="24"/>
                            <w:szCs w:val="24"/>
                          </w:rPr>
                        </w:pPr>
                        <w:bookmarkStart w:id="72" w:name="_Ref507191394"/>
                        <w:bookmarkStart w:id="73" w:name="_Toc50740201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72"/>
                        <w:r>
                          <w:t>建模</w:t>
                        </w:r>
                        <w:r>
                          <w:rPr>
                            <w:rFonts w:hint="eastAsia"/>
                          </w:rPr>
                          <w:t>结果图。</w:t>
                        </w:r>
                        <w:bookmarkEnd w:id="73"/>
                      </w:p>
                    </w:txbxContent>
                  </v:textbox>
                </v:shape>
                <v:shape id="图片 385" o:spid="_x0000_s1066" type="#_x0000_t75" style="position:absolute;top:-2070;width:50971;height:768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qWD7CAAAA3AAAAA8AAABkcnMvZG93bnJldi54bWxEj92KwjAUhO8XfIdwBG8WTdeyItUoIigi&#10;ruDPAxyaY1tsTkqS1fr2RhC8HGbmG2Y6b00tbuR8ZVnBzyABQZxbXXGh4Hxa9ccgfEDWWFsmBQ/y&#10;MJ91vqaYaXvnA92OoRARwj5DBWUITSalz0sy6Ae2IY7exTqDIUpXSO3wHuGmlsMkGUmDFceFEhta&#10;lpRfj/9GweZ7/+fSlR+ZdbtbGNrqJrVBqV63XUxABGrDJ/xub7SCdPwLrzPxCMjZE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GKlg+wgAAANwAAAAPAAAAAAAAAAAAAAAAAJ8C&#10;AABkcnMvZG93bnJldi54bWxQSwUGAAAAAAQABAD3AAAAjgMAAAAA&#10;">
                  <v:imagedata r:id="rId85" o:title=""/>
                  <v:path arrowok="t"/>
                </v:shape>
                <w10:wrap type="topAndBottom"/>
              </v:group>
            </w:pict>
          </mc:Fallback>
        </mc:AlternateContent>
      </w:r>
      <w:r w:rsidR="00295F1D">
        <w:br w:type="page"/>
      </w:r>
    </w:p>
    <w:p w:rsidR="00ED22B0" w:rsidRDefault="008C1062" w:rsidP="008C1062">
      <w:pPr>
        <w:pStyle w:val="1"/>
      </w:pPr>
      <w:bookmarkStart w:id="58" w:name="_Toc507394593"/>
      <w:r>
        <w:rPr>
          <w:rFonts w:hint="eastAsia"/>
        </w:rPr>
        <w:lastRenderedPageBreak/>
        <w:t>基于</w:t>
      </w:r>
      <w:r w:rsidR="00527AF5">
        <w:rPr>
          <w:rFonts w:hint="eastAsia"/>
        </w:rPr>
        <w:t>视频序列</w:t>
      </w:r>
      <w:r>
        <w:rPr>
          <w:rFonts w:hint="eastAsia"/>
        </w:rPr>
        <w:t>的机械模型运动</w:t>
      </w:r>
      <w:r w:rsidR="00FF0022">
        <w:rPr>
          <w:rFonts w:hint="eastAsia"/>
        </w:rPr>
        <w:t>仿真</w:t>
      </w:r>
      <w:r>
        <w:rPr>
          <w:rFonts w:hint="eastAsia"/>
        </w:rPr>
        <w:t>方法</w:t>
      </w:r>
      <w:bookmarkEnd w:id="58"/>
    </w:p>
    <w:p w:rsidR="00DA3003" w:rsidRDefault="00DA3003" w:rsidP="00DA3003">
      <w:pPr>
        <w:pStyle w:val="21"/>
      </w:pPr>
      <w:bookmarkStart w:id="59" w:name="_Toc507394594"/>
      <w:r>
        <w:rPr>
          <w:rFonts w:hint="eastAsia"/>
        </w:rPr>
        <w:t>引言</w:t>
      </w:r>
      <w:bookmarkEnd w:id="59"/>
    </w:p>
    <w:p w:rsidR="00527AF5" w:rsidRDefault="00527AF5" w:rsidP="00527AF5">
      <w:pPr>
        <w:ind w:firstLine="480"/>
      </w:pPr>
      <w:r>
        <w:rPr>
          <w:rFonts w:hint="eastAsia"/>
        </w:rPr>
        <w:t>获取模型组件间的关联信息是三维重建方面的重要研究课题之一。组件关联信息有助于模型的识别、分割和参数优化等方面研究。</w:t>
      </w:r>
      <w:r w:rsidR="00060CE8">
        <w:rPr>
          <w:rFonts w:hint="eastAsia"/>
        </w:rPr>
        <w:t>三维模型内的运动链是模型信息的一部分，它体现了模型各部件间的语义信息，自动提取该语义信息为完善模型信息有着重要意义。</w:t>
      </w:r>
    </w:p>
    <w:p w:rsidR="00260E6A" w:rsidRDefault="00260E6A" w:rsidP="00260E6A">
      <w:pPr>
        <w:ind w:firstLine="480"/>
      </w:pPr>
      <w:r>
        <w:rPr>
          <w:rFonts w:hint="eastAsia"/>
          <w:noProof/>
        </w:rPr>
        <mc:AlternateContent>
          <mc:Choice Requires="wpg">
            <w:drawing>
              <wp:anchor distT="0" distB="0" distL="114300" distR="114300" simplePos="0" relativeHeight="251751424" behindDoc="0" locked="0" layoutInCell="1" allowOverlap="1">
                <wp:simplePos x="0" y="0"/>
                <wp:positionH relativeFrom="column">
                  <wp:posOffset>-4577</wp:posOffset>
                </wp:positionH>
                <wp:positionV relativeFrom="paragraph">
                  <wp:posOffset>1569876</wp:posOffset>
                </wp:positionV>
                <wp:extent cx="5256530" cy="2630805"/>
                <wp:effectExtent l="0" t="0" r="1270" b="0"/>
                <wp:wrapTopAndBottom/>
                <wp:docPr id="397" name="组合 397"/>
                <wp:cNvGraphicFramePr/>
                <a:graphic xmlns:a="http://schemas.openxmlformats.org/drawingml/2006/main">
                  <a:graphicData uri="http://schemas.microsoft.com/office/word/2010/wordprocessingGroup">
                    <wpg:wgp>
                      <wpg:cNvGrpSpPr/>
                      <wpg:grpSpPr>
                        <a:xfrm>
                          <a:off x="0" y="0"/>
                          <a:ext cx="5256530" cy="2630805"/>
                          <a:chOff x="0" y="0"/>
                          <a:chExt cx="5256530" cy="2630805"/>
                        </a:xfrm>
                      </wpg:grpSpPr>
                      <pic:pic xmlns:pic="http://schemas.openxmlformats.org/drawingml/2006/picture">
                        <pic:nvPicPr>
                          <pic:cNvPr id="387" name="图片 387"/>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0" y="0"/>
                            <a:ext cx="5256530" cy="2158365"/>
                          </a:xfrm>
                          <a:prstGeom prst="rect">
                            <a:avLst/>
                          </a:prstGeom>
                        </pic:spPr>
                      </pic:pic>
                      <wps:wsp>
                        <wps:cNvPr id="396" name="文本框 396"/>
                        <wps:cNvSpPr txBox="1"/>
                        <wps:spPr>
                          <a:xfrm>
                            <a:off x="0" y="2216785"/>
                            <a:ext cx="5256530" cy="414020"/>
                          </a:xfrm>
                          <a:prstGeom prst="rect">
                            <a:avLst/>
                          </a:prstGeom>
                          <a:solidFill>
                            <a:prstClr val="white"/>
                          </a:solidFill>
                          <a:ln>
                            <a:noFill/>
                          </a:ln>
                          <a:effectLst/>
                        </wps:spPr>
                        <wps:txbx>
                          <w:txbxContent>
                            <w:p w:rsidR="00540D10" w:rsidRPr="00380E46" w:rsidRDefault="00540D10" w:rsidP="00260E6A">
                              <w:pPr>
                                <w:pStyle w:val="aff"/>
                                <w:spacing w:before="163" w:after="163"/>
                                <w:jc w:val="center"/>
                                <w:rPr>
                                  <w:rFonts w:eastAsia="宋体"/>
                                  <w:sz w:val="24"/>
                                  <w:szCs w:val="24"/>
                                </w:rPr>
                              </w:pPr>
                              <w:bookmarkStart w:id="60" w:name="_Toc50740201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97" o:spid="_x0000_s1067" style="position:absolute;left:0;text-align:left;margin-left:-.35pt;margin-top:123.6pt;width:413.9pt;height:207.15pt;z-index:251751424" coordsize="52565,26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">
                <v:shape id="图片 387" o:spid="_x0000_s1068" type="#_x0000_t75" style="position:absolute;width:52565;height:215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68prEAAAA3AAAAA8AAABkcnMvZG93bnJldi54bWxEj0FrwkAUhO+C/2F5BW91UwWV1FVUFDwJ&#10;xjbn1+wziWbfxuxq0n/fFQoeh5n5hpkvO1OJBzWutKzgYxiBIM6sLjlX8HXavc9AOI+ssbJMCn7J&#10;wXLR780x1rblIz0Sn4sAYRejgsL7OpbSZQUZdENbEwfvbBuDPsgml7rBNsBNJUdRNJEGSw4LBda0&#10;KSi7JnejYJ2Wyc/21n2nNE0P+0srt7tUKjV461afIDx1/hX+b++1gvFsCs8z4QjIx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a68prEAAAA3AAAAA8AAAAAAAAAAAAAAAAA&#10;nwIAAGRycy9kb3ducmV2LnhtbFBLBQYAAAAABAAEAPcAAACQAwAAAAA=&#10;">
                  <v:imagedata r:id="rId87" o:title=""/>
                  <v:path arrowok="t"/>
                </v:shape>
                <v:shape id="文本框 396" o:spid="_x0000_s1069" type="#_x0000_t202" style="position:absolute;top:22167;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3v/8cA&#10;AADcAAAADwAAAGRycy9kb3ducmV2LnhtbESPQUvDQBSE74L/YXmCF2k32hJsmk0pRUG9FGMvvT2y&#10;r9lo9m3Y3bTx37uC4HGYmW+YcjPZXpzJh86xgvt5BoK4cbrjVsHh43n2CCJEZI29Y1LwTQE21fVV&#10;iYV2F36ncx1bkSAcClRgYhwKKUNjyGKYu4E4eSfnLcYkfSu1x0uC214+ZFkuLXacFgwOtDPUfNWj&#10;VbBfHvfmbjw9vW2XC/96GHf5Z1srdXszbdcgIk3xP/zXftEKFqscfs+kIyCr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bd7//HAAAA3AAAAA8AAAAAAAAAAAAAAAAAmAIAAGRy&#10;cy9kb3ducmV2LnhtbFBLBQYAAAAABAAEAPUAAACMAwAAAAA=&#10;" stroked="f">
                  <v:textbox style="mso-fit-shape-to-text:t" inset="0,0,0,0">
                    <w:txbxContent>
                      <w:p w:rsidR="00540D10" w:rsidRPr="00380E46" w:rsidRDefault="00540D10" w:rsidP="00260E6A">
                        <w:pPr>
                          <w:pStyle w:val="aff"/>
                          <w:spacing w:before="163" w:after="163"/>
                          <w:jc w:val="center"/>
                          <w:rPr>
                            <w:rFonts w:eastAsia="宋体"/>
                            <w:sz w:val="24"/>
                            <w:szCs w:val="24"/>
                          </w:rPr>
                        </w:pPr>
                        <w:bookmarkStart w:id="77" w:name="_Toc50740201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77"/>
                      </w:p>
                    </w:txbxContent>
                  </v:textbox>
                </v:shape>
                <w10:wrap type="topAndBottom"/>
              </v:group>
            </w:pict>
          </mc:Fallback>
        </mc:AlternateContent>
      </w:r>
      <w:r w:rsidR="00010302">
        <w:rPr>
          <w:rFonts w:hint="eastAsia"/>
        </w:rPr>
        <w:t>随着三维建模方面的迅速发展，建模软件越来越普及化，随之而来的是简易的几何模型数量呈井喷式增长。之所以称之为简易模型，因为大量的建模软件建造的三维模型仅仅为静态的几何模型，该模型</w:t>
      </w:r>
      <w:r w:rsidR="00B35503">
        <w:rPr>
          <w:rFonts w:hint="eastAsia"/>
        </w:rPr>
        <w:t>仅能包含模型的几何形状信息</w:t>
      </w:r>
      <w:r w:rsidR="00060CE8">
        <w:rPr>
          <w:rFonts w:hint="eastAsia"/>
        </w:rPr>
        <w:t>。</w:t>
      </w:r>
      <w:r w:rsidR="00B35503">
        <w:rPr>
          <w:rFonts w:hint="eastAsia"/>
        </w:rPr>
        <w:t>包含运动关键的动态模型相比较静态模型应用更为广泛。如增加了动态语义，为模型的识别提供了更多的信息，机械模型的拆卸和装配，都应遵循模型的运动关节信息</w:t>
      </w:r>
      <w:r w:rsidR="00F67536">
        <w:rPr>
          <w:rFonts w:hint="eastAsia"/>
        </w:rPr>
        <w:t>。</w:t>
      </w:r>
    </w:p>
    <w:p w:rsidR="00060CE8" w:rsidRDefault="00060CE8" w:rsidP="00527AF5">
      <w:pPr>
        <w:ind w:firstLine="480"/>
      </w:pPr>
      <w:r>
        <w:rPr>
          <w:rFonts w:hint="eastAsia"/>
        </w:rPr>
        <w:t>本章研究的重点是</w:t>
      </w:r>
      <w:r w:rsidR="001339DF">
        <w:rPr>
          <w:rFonts w:hint="eastAsia"/>
        </w:rPr>
        <w:t>从静态三维模型中提取运动链</w:t>
      </w:r>
      <w:r w:rsidR="00F67536">
        <w:rPr>
          <w:rFonts w:hint="eastAsia"/>
        </w:rPr>
        <w:t>，给静态模型赋予运动参数</w:t>
      </w:r>
      <w:r w:rsidR="001A6FB5">
        <w:rPr>
          <w:rFonts w:hint="eastAsia"/>
        </w:rPr>
        <w:t>，得到运动结构感知（</w:t>
      </w:r>
      <w:r w:rsidR="001A6FB5">
        <w:rPr>
          <w:rFonts w:hint="eastAsia"/>
        </w:rPr>
        <w:t>Motion</w:t>
      </w:r>
      <w:r w:rsidR="001A6FB5">
        <w:t xml:space="preserve"> </w:t>
      </w:r>
      <w:r w:rsidR="001A6FB5">
        <w:rPr>
          <w:rFonts w:hint="eastAsia"/>
        </w:rPr>
        <w:t>Structure-aware</w:t>
      </w:r>
      <w:r w:rsidR="001A6FB5">
        <w:rPr>
          <w:rFonts w:hint="eastAsia"/>
        </w:rPr>
        <w:t>）模型</w:t>
      </w:r>
      <w:r w:rsidR="00F67536">
        <w:rPr>
          <w:rFonts w:hint="eastAsia"/>
        </w:rPr>
        <w:t>。该过程是建模的逆向过程，从模型中识别出运动关系，对于一个没有机械专业知识的用户几乎无法完成，本章将提出一种基于视频序列提取出模型的运动链</w:t>
      </w:r>
      <w:r w:rsidR="001339DF">
        <w:rPr>
          <w:rFonts w:hint="eastAsia"/>
        </w:rPr>
        <w:t>方法</w:t>
      </w:r>
      <w:r w:rsidR="00F67536">
        <w:rPr>
          <w:rFonts w:hint="eastAsia"/>
        </w:rPr>
        <w:t>，并优化其运动参数和几何参数</w:t>
      </w:r>
      <w:r w:rsidR="001339DF">
        <w:rPr>
          <w:rFonts w:hint="eastAsia"/>
        </w:rPr>
        <w:t>。该方法仅有极少的用户交互操作，能够适用于所有普通用户。</w:t>
      </w:r>
      <w:r w:rsidR="007D7982">
        <w:rPr>
          <w:rFonts w:hint="eastAsia"/>
        </w:rPr>
        <w:t>从视频序列中直接提取模型运动关节和运动参数是一件极其困难的事情，重要关节往</w:t>
      </w:r>
      <w:r w:rsidR="007D7982">
        <w:rPr>
          <w:rFonts w:hint="eastAsia"/>
        </w:rPr>
        <w:lastRenderedPageBreak/>
        <w:t>往存在于模型的内部，因为模型遮挡原因，基于纯视觉识别的方法是无法实现的。本章算法的思路是首先定义一些常用的基础运动关节，通过随机优化的方法找到与视频序列中的模型最为匹配的运动链。</w:t>
      </w:r>
      <w:r w:rsidR="008061C5">
        <w:rPr>
          <w:rFonts w:hint="eastAsia"/>
          <w:lang w:val="en-GB"/>
        </w:rPr>
        <w:t>本章主要贡献可归纳为以下三点</w:t>
      </w:r>
      <w:r w:rsidR="003D4CA5">
        <w:rPr>
          <w:rFonts w:hint="eastAsia"/>
          <w:lang w:val="en-GB"/>
        </w:rPr>
        <w:t>：</w:t>
      </w:r>
    </w:p>
    <w:p w:rsidR="008061C5" w:rsidRDefault="003D4CA5" w:rsidP="003D4CA5">
      <w:pPr>
        <w:pStyle w:val="af7"/>
        <w:numPr>
          <w:ilvl w:val="0"/>
          <w:numId w:val="33"/>
        </w:numPr>
        <w:ind w:left="0" w:firstLineChars="0" w:firstLine="480"/>
        <w:rPr>
          <w:rFonts w:ascii="Times New Roman" w:hAnsi="Times New Roman"/>
          <w:szCs w:val="24"/>
        </w:rPr>
      </w:pPr>
      <w:r w:rsidRPr="003D4CA5">
        <w:rPr>
          <w:rFonts w:ascii="Times New Roman" w:hAnsi="Times New Roman" w:hint="eastAsia"/>
          <w:szCs w:val="24"/>
        </w:rPr>
        <w:t>本章</w:t>
      </w:r>
      <w:r>
        <w:rPr>
          <w:rFonts w:ascii="Times New Roman" w:hAnsi="Times New Roman" w:hint="eastAsia"/>
          <w:szCs w:val="24"/>
        </w:rPr>
        <w:t>提出</w:t>
      </w:r>
      <w:r w:rsidRPr="003D4CA5">
        <w:rPr>
          <w:rFonts w:ascii="Times New Roman" w:hAnsi="Times New Roman"/>
          <w:szCs w:val="24"/>
        </w:rPr>
        <w:t>了一种</w:t>
      </w:r>
      <w:r>
        <w:rPr>
          <w:rFonts w:ascii="Times New Roman" w:hAnsi="Times New Roman" w:hint="eastAsia"/>
          <w:szCs w:val="24"/>
        </w:rPr>
        <w:t>随机</w:t>
      </w:r>
      <w:r w:rsidRPr="003D4CA5">
        <w:rPr>
          <w:rFonts w:ascii="Times New Roman" w:hAnsi="Times New Roman"/>
          <w:szCs w:val="24"/>
        </w:rPr>
        <w:t>运动参数估计算法，用于估计各部件之间的关节类型和各部分的运动参数，将关节类型视为离散变量，并根据机械特定的领域知识</w:t>
      </w:r>
      <w:r>
        <w:rPr>
          <w:rFonts w:ascii="Times New Roman" w:hAnsi="Times New Roman"/>
          <w:szCs w:val="24"/>
        </w:rPr>
        <w:t>（</w:t>
      </w:r>
      <w:r>
        <w:rPr>
          <w:rFonts w:ascii="Times New Roman" w:hAnsi="Times New Roman" w:hint="eastAsia"/>
          <w:szCs w:val="24"/>
        </w:rPr>
        <w:t>如文献</w:t>
      </w:r>
      <w:r>
        <w:rPr>
          <w:rFonts w:ascii="Times New Roman" w:hAnsi="Times New Roman"/>
          <w:szCs w:val="24"/>
        </w:rPr>
        <w:fldChar w:fldCharType="begin"/>
      </w:r>
      <w:r w:rsidR="00D85CFD">
        <w:rPr>
          <w:rFonts w:ascii="Times New Roman" w:hAnsi="Times New Roman"/>
          <w:szCs w:val="24"/>
        </w:rPr>
        <w:instrText xml:space="preserve"> ADDIN EN.CITE &lt;EndNote&gt;&lt;Cite&gt;&lt;Author&gt;Chironis&lt;/Author&gt;&lt;Year&gt;2001&lt;/Year&gt;&lt;RecNum&gt;82&lt;/RecNum&gt;&lt;DisplayText&gt;[31]&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Pr>
          <w:rFonts w:ascii="Times New Roman" w:hAnsi="Times New Roman"/>
          <w:szCs w:val="24"/>
        </w:rPr>
        <w:fldChar w:fldCharType="separate"/>
      </w:r>
      <w:r w:rsidR="00D85CFD">
        <w:rPr>
          <w:rFonts w:ascii="Times New Roman" w:hAnsi="Times New Roman"/>
          <w:noProof/>
          <w:szCs w:val="24"/>
        </w:rPr>
        <w:t>[</w:t>
      </w:r>
      <w:hyperlink w:anchor="_ENREF_31" w:tooltip="Chironis, 2001 #82" w:history="1">
        <w:r w:rsidR="00B85D53">
          <w:rPr>
            <w:rFonts w:ascii="Times New Roman" w:hAnsi="Times New Roman"/>
            <w:noProof/>
            <w:szCs w:val="24"/>
          </w:rPr>
          <w:t>31</w:t>
        </w:r>
      </w:hyperlink>
      <w:r w:rsidR="00D85CFD">
        <w:rPr>
          <w:rFonts w:ascii="Times New Roman" w:hAnsi="Times New Roman"/>
          <w:noProof/>
          <w:szCs w:val="24"/>
        </w:rPr>
        <w:t>]</w:t>
      </w:r>
      <w:r>
        <w:rPr>
          <w:rFonts w:ascii="Times New Roman" w:hAnsi="Times New Roman"/>
          <w:szCs w:val="24"/>
        </w:rPr>
        <w:fldChar w:fldCharType="end"/>
      </w:r>
      <w:r>
        <w:rPr>
          <w:rFonts w:ascii="Times New Roman" w:hAnsi="Times New Roman"/>
          <w:szCs w:val="24"/>
        </w:rPr>
        <w:t>）</w:t>
      </w:r>
      <w:r w:rsidRPr="003D4CA5">
        <w:rPr>
          <w:rFonts w:ascii="Times New Roman" w:hAnsi="Times New Roman"/>
          <w:szCs w:val="24"/>
        </w:rPr>
        <w:t>，通过其交叉口的几何形状来估计其可能的值。</w:t>
      </w:r>
    </w:p>
    <w:p w:rsidR="003D4CA5" w:rsidRDefault="003D4CA5" w:rsidP="003D4CA5">
      <w:pPr>
        <w:pStyle w:val="af7"/>
        <w:numPr>
          <w:ilvl w:val="0"/>
          <w:numId w:val="33"/>
        </w:numPr>
        <w:ind w:left="0" w:firstLineChars="0" w:firstLine="480"/>
        <w:rPr>
          <w:rFonts w:ascii="Times New Roman" w:hAnsi="Times New Roman"/>
          <w:szCs w:val="24"/>
        </w:rPr>
      </w:pPr>
      <w:r>
        <w:rPr>
          <w:rFonts w:ascii="Times New Roman" w:hAnsi="Times New Roman" w:hint="eastAsia"/>
          <w:szCs w:val="24"/>
        </w:rPr>
        <w:t>本章提出了一种三维模型和图像模型间的匹配</w:t>
      </w:r>
      <w:r w:rsidR="00277F66">
        <w:rPr>
          <w:rFonts w:ascii="Times New Roman" w:hAnsi="Times New Roman" w:hint="eastAsia"/>
          <w:szCs w:val="24"/>
        </w:rPr>
        <w:t>评估</w:t>
      </w:r>
      <w:r>
        <w:rPr>
          <w:rFonts w:ascii="Times New Roman" w:hAnsi="Times New Roman" w:hint="eastAsia"/>
          <w:szCs w:val="24"/>
        </w:rPr>
        <w:t>算法，</w:t>
      </w:r>
      <w:r w:rsidRPr="003D4CA5">
        <w:rPr>
          <w:rFonts w:ascii="Times New Roman" w:hAnsi="Times New Roman"/>
          <w:szCs w:val="24"/>
        </w:rPr>
        <w:t>从而</w:t>
      </w:r>
      <w:r>
        <w:rPr>
          <w:rFonts w:ascii="Times New Roman" w:hAnsi="Times New Roman" w:hint="eastAsia"/>
          <w:szCs w:val="24"/>
        </w:rPr>
        <w:t>评估</w:t>
      </w:r>
      <w:r w:rsidRPr="003D4CA5">
        <w:rPr>
          <w:rFonts w:ascii="Times New Roman" w:hAnsi="Times New Roman"/>
          <w:szCs w:val="24"/>
        </w:rPr>
        <w:t>二维零件轮廓的运动与在获得运动视频中检测到的边缘运动相匹配</w:t>
      </w:r>
      <w:r>
        <w:rPr>
          <w:rFonts w:ascii="Times New Roman" w:hAnsi="Times New Roman" w:hint="eastAsia"/>
          <w:szCs w:val="24"/>
        </w:rPr>
        <w:t>程度</w:t>
      </w:r>
      <w:r w:rsidRPr="003D4CA5">
        <w:rPr>
          <w:rFonts w:ascii="Times New Roman" w:hAnsi="Times New Roman"/>
          <w:szCs w:val="24"/>
        </w:rPr>
        <w:t>。</w:t>
      </w:r>
    </w:p>
    <w:p w:rsidR="00015C67" w:rsidRPr="003D4CA5" w:rsidRDefault="00381C38" w:rsidP="003D4CA5">
      <w:pPr>
        <w:pStyle w:val="af7"/>
        <w:numPr>
          <w:ilvl w:val="0"/>
          <w:numId w:val="33"/>
        </w:numPr>
        <w:ind w:left="0" w:firstLineChars="0" w:firstLine="480"/>
        <w:rPr>
          <w:rFonts w:ascii="Times New Roman" w:hAnsi="Times New Roman"/>
          <w:szCs w:val="24"/>
        </w:rPr>
      </w:pPr>
      <w:r>
        <w:rPr>
          <w:noProof/>
        </w:rPr>
        <mc:AlternateContent>
          <mc:Choice Requires="wps">
            <w:drawing>
              <wp:anchor distT="0" distB="0" distL="114300" distR="114300" simplePos="0" relativeHeight="251754496" behindDoc="0" locked="0" layoutInCell="1" allowOverlap="1" wp14:anchorId="7C0A2764" wp14:editId="2C9613D3">
                <wp:simplePos x="0" y="0"/>
                <wp:positionH relativeFrom="column">
                  <wp:posOffset>-635</wp:posOffset>
                </wp:positionH>
                <wp:positionV relativeFrom="paragraph">
                  <wp:posOffset>3043555</wp:posOffset>
                </wp:positionV>
                <wp:extent cx="5255895" cy="635"/>
                <wp:effectExtent l="0" t="0" r="0" b="0"/>
                <wp:wrapTopAndBottom/>
                <wp:docPr id="400" name="文本框 400"/>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540D10" w:rsidRPr="0036444A" w:rsidRDefault="00540D10" w:rsidP="00D85CFD">
                            <w:pPr>
                              <w:pStyle w:val="aff"/>
                              <w:spacing w:before="163" w:after="163"/>
                              <w:rPr>
                                <w:rFonts w:eastAsia="宋体"/>
                                <w:sz w:val="24"/>
                              </w:rPr>
                            </w:pPr>
                            <w:bookmarkStart w:id="61" w:name="_Toc50740201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t>Jacquet</w:t>
                            </w:r>
                            <w:r w:rsidRPr="00D85CFD">
                              <w:rPr>
                                <w:vertAlign w:val="superscript"/>
                              </w:rPr>
                              <w:fldChar w:fldCharType="begin"/>
                            </w:r>
                            <w:r w:rsidRPr="00D85CFD">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sidRPr="00D85CFD">
                              <w:rPr>
                                <w:vertAlign w:val="superscript"/>
                              </w:rPr>
                              <w:t>[</w:t>
                            </w:r>
                            <w:hyperlink w:anchor="_ENREF_1" w:tooltip="Jacquet, 2013 #101" w:history="1">
                              <w:r w:rsidRPr="00D85CFD">
                                <w:rPr>
                                  <w:vertAlign w:val="superscript"/>
                                </w:rPr>
                                <w:t>1</w:t>
                              </w:r>
                            </w:hyperlink>
                            <w:r w:rsidRPr="00D85CFD">
                              <w:rPr>
                                <w:vertAlign w:val="superscript"/>
                              </w:rPr>
                              <w:t>]</w:t>
                            </w:r>
                            <w:r w:rsidRPr="00D85CFD">
                              <w:rPr>
                                <w:vertAlign w:val="superscript"/>
                              </w:rPr>
                              <w:fldChar w:fldCharType="end"/>
                            </w:r>
                            <w:r>
                              <w:t>等人</w:t>
                            </w:r>
                            <w:r>
                              <w:rPr>
                                <w:rFonts w:hint="eastAsia"/>
                              </w:rPr>
                              <w:t>方法，</w:t>
                            </w:r>
                            <w:r>
                              <w:t>右图</w:t>
                            </w:r>
                            <w:r>
                              <w:rPr>
                                <w:rFonts w:hint="eastAsia"/>
                              </w:rPr>
                              <w:t>为</w:t>
                            </w:r>
                            <w:r>
                              <w:t>Yücer</w:t>
                            </w:r>
                            <w:r w:rsidRPr="00D85CFD">
                              <w:rPr>
                                <w:vertAlign w:val="superscript"/>
                              </w:rPr>
                              <w:fldChar w:fldCharType="begin"/>
                            </w:r>
                            <w:r w:rsidRPr="00D85CFD">
                              <w:rPr>
                                <w:vertAlign w:val="superscript"/>
                              </w:rPr>
                              <w:instrText xml:space="preserve"> ADDIN EN.CITE &lt;EndNote&gt;&lt;Cite&gt;&lt;Author&gt;Yücer&lt;/Author&gt;&lt;Year&gt;2015&lt;/Year&gt;&lt;RecNum&gt;102&lt;/RecNum&gt;&lt;DisplayText&gt;[4]&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sidRPr="00D85CFD">
                              <w:rPr>
                                <w:vertAlign w:val="superscript"/>
                              </w:rPr>
                              <w:t>[</w:t>
                            </w:r>
                            <w:hyperlink w:anchor="_ENREF_4" w:tooltip="Yücer, 2015 #102" w:history="1">
                              <w:r w:rsidRPr="00D85CFD">
                                <w:rPr>
                                  <w:vertAlign w:val="superscript"/>
                                </w:rPr>
                                <w:t>4</w:t>
                              </w:r>
                            </w:hyperlink>
                            <w:r w:rsidRPr="00D85CFD">
                              <w:rPr>
                                <w:vertAlign w:val="superscript"/>
                              </w:rPr>
                              <w:t>]</w:t>
                            </w:r>
                            <w:r w:rsidRPr="00D85CFD">
                              <w:rPr>
                                <w:vertAlign w:val="superscript"/>
                              </w:rPr>
                              <w:fldChar w:fldCharType="end"/>
                            </w:r>
                            <w:r>
                              <w:t>等人方法</w:t>
                            </w:r>
                            <w:r>
                              <w:rPr>
                                <w:rFonts w:hint="eastAsia"/>
                              </w:rPr>
                              <w:t>。</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0A2764" id="文本框 400" o:spid="_x0000_s1070" type="#_x0000_t202" style="position:absolute;left:0;text-align:left;margin-left:-.05pt;margin-top:239.65pt;width:413.85pt;height:.05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" stroked="f">
                <v:textbox style="mso-fit-shape-to-text:t" inset="0,0,0,0">
                  <w:txbxContent>
                    <w:p w:rsidR="00540D10" w:rsidRPr="0036444A" w:rsidRDefault="00540D10" w:rsidP="00D85CFD">
                      <w:pPr>
                        <w:pStyle w:val="aff"/>
                        <w:spacing w:before="163" w:after="163"/>
                        <w:rPr>
                          <w:rFonts w:eastAsia="宋体"/>
                          <w:sz w:val="24"/>
                        </w:rPr>
                      </w:pPr>
                      <w:bookmarkStart w:id="79" w:name="_Toc50740201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t>Jacquet</w:t>
                      </w:r>
                      <w:r w:rsidRPr="00D85CFD">
                        <w:rPr>
                          <w:vertAlign w:val="superscript"/>
                        </w:rPr>
                        <w:fldChar w:fldCharType="begin"/>
                      </w:r>
                      <w:r w:rsidRPr="00D85CFD">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sidRPr="00D85CFD">
                        <w:rPr>
                          <w:vertAlign w:val="superscript"/>
                        </w:rPr>
                        <w:t>[</w:t>
                      </w:r>
                      <w:hyperlink w:anchor="_ENREF_1" w:tooltip="Jacquet, 2013 #101" w:history="1">
                        <w:r w:rsidRPr="00D85CFD">
                          <w:rPr>
                            <w:vertAlign w:val="superscript"/>
                          </w:rPr>
                          <w:t>1</w:t>
                        </w:r>
                      </w:hyperlink>
                      <w:r w:rsidRPr="00D85CFD">
                        <w:rPr>
                          <w:vertAlign w:val="superscript"/>
                        </w:rPr>
                        <w:t>]</w:t>
                      </w:r>
                      <w:r w:rsidRPr="00D85CFD">
                        <w:rPr>
                          <w:vertAlign w:val="superscript"/>
                        </w:rPr>
                        <w:fldChar w:fldCharType="end"/>
                      </w:r>
                      <w:r>
                        <w:t>等人</w:t>
                      </w:r>
                      <w:r>
                        <w:rPr>
                          <w:rFonts w:hint="eastAsia"/>
                        </w:rPr>
                        <w:t>方法，</w:t>
                      </w:r>
                      <w:r>
                        <w:t>右图</w:t>
                      </w:r>
                      <w:r>
                        <w:rPr>
                          <w:rFonts w:hint="eastAsia"/>
                        </w:rPr>
                        <w:t>为</w:t>
                      </w:r>
                      <w:r>
                        <w:t>Yücer</w:t>
                      </w:r>
                      <w:r w:rsidRPr="00D85CFD">
                        <w:rPr>
                          <w:vertAlign w:val="superscript"/>
                        </w:rPr>
                        <w:fldChar w:fldCharType="begin"/>
                      </w:r>
                      <w:r w:rsidRPr="00D85CFD">
                        <w:rPr>
                          <w:vertAlign w:val="superscript"/>
                        </w:rPr>
                        <w:instrText xml:space="preserve"> ADDIN EN.CITE &lt;EndNote&gt;&lt;Cite&gt;&lt;Author&gt;Yücer&lt;/Author&gt;&lt;Year&gt;2015&lt;/Year&gt;&lt;RecNum&gt;102&lt;/RecNum&gt;&lt;DisplayText&gt;[4]&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sidRPr="00D85CFD">
                        <w:rPr>
                          <w:vertAlign w:val="superscript"/>
                        </w:rPr>
                        <w:t>[</w:t>
                      </w:r>
                      <w:hyperlink w:anchor="_ENREF_4" w:tooltip="Yücer, 2015 #102" w:history="1">
                        <w:r w:rsidRPr="00D85CFD">
                          <w:rPr>
                            <w:vertAlign w:val="superscript"/>
                          </w:rPr>
                          <w:t>4</w:t>
                        </w:r>
                      </w:hyperlink>
                      <w:r w:rsidRPr="00D85CFD">
                        <w:rPr>
                          <w:vertAlign w:val="superscript"/>
                        </w:rPr>
                        <w:t>]</w:t>
                      </w:r>
                      <w:r w:rsidRPr="00D85CFD">
                        <w:rPr>
                          <w:vertAlign w:val="superscript"/>
                        </w:rPr>
                        <w:fldChar w:fldCharType="end"/>
                      </w:r>
                      <w:r>
                        <w:t>等人方法</w:t>
                      </w:r>
                      <w:r>
                        <w:rPr>
                          <w:rFonts w:hint="eastAsia"/>
                        </w:rPr>
                        <w:t>。</w:t>
                      </w:r>
                      <w:bookmarkEnd w:id="79"/>
                    </w:p>
                  </w:txbxContent>
                </v:textbox>
                <w10:wrap type="topAndBottom"/>
              </v:shape>
            </w:pict>
          </mc:Fallback>
        </mc:AlternateContent>
      </w:r>
      <w:r>
        <w:rPr>
          <w:rFonts w:ascii="Times New Roman" w:hAnsi="Times New Roman"/>
          <w:noProof/>
          <w:szCs w:val="24"/>
        </w:rPr>
        <w:drawing>
          <wp:anchor distT="0" distB="0" distL="114300" distR="114300" simplePos="0" relativeHeight="251752448" behindDoc="0" locked="0" layoutInCell="1" allowOverlap="1" wp14:anchorId="1AEE80AA" wp14:editId="4ACAABBC">
            <wp:simplePos x="0" y="0"/>
            <wp:positionH relativeFrom="column">
              <wp:align>center</wp:align>
            </wp:positionH>
            <wp:positionV relativeFrom="paragraph">
              <wp:posOffset>1208728</wp:posOffset>
            </wp:positionV>
            <wp:extent cx="5256000" cy="1778400"/>
            <wp:effectExtent l="0" t="0" r="1905" b="0"/>
            <wp:wrapTopAndBottom/>
            <wp:docPr id="399" name="图片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 name="重建运动.png"/>
                    <pic:cNvPicPr/>
                  </pic:nvPicPr>
                  <pic:blipFill>
                    <a:blip r:embed="rId88">
                      <a:extLst>
                        <a:ext uri="{28A0092B-C50C-407E-A947-70E740481C1C}">
                          <a14:useLocalDpi xmlns:a14="http://schemas.microsoft.com/office/drawing/2010/main" val="0"/>
                        </a:ext>
                      </a:extLst>
                    </a:blip>
                    <a:stretch>
                      <a:fillRect/>
                    </a:stretch>
                  </pic:blipFill>
                  <pic:spPr>
                    <a:xfrm>
                      <a:off x="0" y="0"/>
                      <a:ext cx="5256000" cy="1778400"/>
                    </a:xfrm>
                    <a:prstGeom prst="rect">
                      <a:avLst/>
                    </a:prstGeom>
                  </pic:spPr>
                </pic:pic>
              </a:graphicData>
            </a:graphic>
            <wp14:sizeRelH relativeFrom="margin">
              <wp14:pctWidth>0</wp14:pctWidth>
            </wp14:sizeRelH>
            <wp14:sizeRelV relativeFrom="margin">
              <wp14:pctHeight>0</wp14:pctHeight>
            </wp14:sizeRelV>
          </wp:anchor>
        </w:drawing>
      </w:r>
      <w:r w:rsidR="00015C67">
        <w:rPr>
          <w:rFonts w:ascii="Times New Roman" w:hAnsi="Times New Roman" w:hint="eastAsia"/>
          <w:szCs w:val="24"/>
        </w:rPr>
        <w:t>本章采用一种树状表示模型运动链搜索形成的离散结构空间，为了避免搜索式关节类型组合爆炸，假设每个部件间的运动式相互约束的，这样就大大减少了搜索空间，我们系统不仅支持树状的运动链，同样支持</w:t>
      </w:r>
      <w:r w:rsidR="008B2F4B">
        <w:rPr>
          <w:rFonts w:ascii="Times New Roman" w:hAnsi="Times New Roman" w:hint="eastAsia"/>
          <w:szCs w:val="24"/>
        </w:rPr>
        <w:t>具</w:t>
      </w:r>
      <w:r w:rsidR="00015C67">
        <w:rPr>
          <w:rFonts w:ascii="Times New Roman" w:hAnsi="Times New Roman" w:hint="eastAsia"/>
          <w:szCs w:val="24"/>
        </w:rPr>
        <w:t>有运动环的运动链。</w:t>
      </w:r>
    </w:p>
    <w:p w:rsidR="00527AF5" w:rsidRDefault="00527AF5" w:rsidP="00DA3003">
      <w:pPr>
        <w:pStyle w:val="21"/>
      </w:pPr>
      <w:bookmarkStart w:id="62" w:name="_Toc507394595"/>
      <w:r>
        <w:rPr>
          <w:rFonts w:hint="eastAsia"/>
        </w:rPr>
        <w:t>相关背景</w:t>
      </w:r>
      <w:bookmarkEnd w:id="62"/>
    </w:p>
    <w:p w:rsidR="00C1070C" w:rsidRDefault="00BC2173" w:rsidP="00BC2173">
      <w:pPr>
        <w:pStyle w:val="31"/>
      </w:pPr>
      <w:bookmarkStart w:id="63" w:name="_Toc507394596"/>
      <w:r>
        <w:rPr>
          <w:rFonts w:hint="eastAsia"/>
        </w:rPr>
        <w:t>多部件三维建模</w:t>
      </w:r>
      <w:bookmarkEnd w:id="63"/>
    </w:p>
    <w:p w:rsidR="00BC2173" w:rsidRDefault="00BC2173" w:rsidP="0048635A">
      <w:pPr>
        <w:pStyle w:val="af7"/>
        <w:ind w:firstLine="480"/>
        <w:rPr>
          <w:rFonts w:ascii="Times New Roman" w:hAnsi="Times New Roman"/>
          <w:szCs w:val="24"/>
        </w:rPr>
      </w:pPr>
      <w:r w:rsidRPr="00881E5A">
        <w:rPr>
          <w:rFonts w:ascii="Times New Roman" w:hAnsi="Times New Roman" w:hint="eastAsia"/>
          <w:szCs w:val="24"/>
        </w:rPr>
        <w:t>保存模型部件间相关约束式多部件建模的重要的研究课题。例如，在多部件三维模型编辑过程中，需要保存部件间的运动关系、对称性和初始形状，从而得到高质量的模型编辑结果，如文献</w:t>
      </w:r>
      <w:r w:rsidRPr="00881E5A">
        <w:rPr>
          <w:rFonts w:ascii="Times New Roman" w:hAnsi="Times New Roman"/>
          <w:szCs w:val="24"/>
        </w:rPr>
        <w:fldChar w:fldCharType="begin">
          <w:fldData xml:space="preserve">PEVuZE5vdGU+PENpdGU+PEF1dGhvcj5YdTwvQXV0aG9yPjxZZWFyPjIwMDk8L1llYXI+PFJlY051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==
</w:fldData>
        </w:fldChar>
      </w:r>
      <w:r w:rsidR="00D85CFD">
        <w:rPr>
          <w:rFonts w:ascii="Times New Roman" w:hAnsi="Times New Roman"/>
          <w:szCs w:val="24"/>
        </w:rPr>
        <w:instrText xml:space="preserve"> ADDIN EN.CITE </w:instrText>
      </w:r>
      <w:r w:rsidR="00D85CFD">
        <w:rPr>
          <w:rFonts w:ascii="Times New Roman" w:hAnsi="Times New Roman"/>
          <w:szCs w:val="24"/>
        </w:rPr>
        <w:fldChar w:fldCharType="begin">
          <w:fldData xml:space="preserve">PEVuZE5vdGU+PENpdGU+PEF1dGhvcj5YdTwvQXV0aG9yPjxZZWFyPjIwMDk8L1llYXI+PFJlY051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==
</w:fldData>
        </w:fldChar>
      </w:r>
      <w:r w:rsidR="00D85CFD">
        <w:rPr>
          <w:rFonts w:ascii="Times New Roman" w:hAnsi="Times New Roman"/>
          <w:szCs w:val="24"/>
        </w:rPr>
        <w:instrText xml:space="preserve"> ADDIN EN.CITE.DATA </w:instrText>
      </w:r>
      <w:r w:rsidR="00D85CFD">
        <w:rPr>
          <w:rFonts w:ascii="Times New Roman" w:hAnsi="Times New Roman"/>
          <w:szCs w:val="24"/>
        </w:rPr>
      </w:r>
      <w:r w:rsidR="00D85CFD">
        <w:rPr>
          <w:rFonts w:ascii="Times New Roman" w:hAnsi="Times New Roman"/>
          <w:szCs w:val="24"/>
        </w:rPr>
        <w:fldChar w:fldCharType="end"/>
      </w:r>
      <w:r w:rsidRPr="00881E5A">
        <w:rPr>
          <w:rFonts w:ascii="Times New Roman" w:hAnsi="Times New Roman"/>
          <w:szCs w:val="24"/>
        </w:rPr>
      </w:r>
      <w:r w:rsidRPr="00881E5A">
        <w:rPr>
          <w:rFonts w:ascii="Times New Roman" w:hAnsi="Times New Roman"/>
          <w:szCs w:val="24"/>
        </w:rPr>
        <w:fldChar w:fldCharType="separate"/>
      </w:r>
      <w:r w:rsidR="00D85CFD">
        <w:rPr>
          <w:rFonts w:ascii="Times New Roman" w:hAnsi="Times New Roman"/>
          <w:noProof/>
          <w:szCs w:val="24"/>
        </w:rPr>
        <w:t>[</w:t>
      </w:r>
      <w:hyperlink w:anchor="_ENREF_34" w:tooltip="Xu, 2009 #86" w:history="1">
        <w:r w:rsidR="00B85D53">
          <w:rPr>
            <w:rFonts w:ascii="Times New Roman" w:hAnsi="Times New Roman"/>
            <w:noProof/>
            <w:szCs w:val="24"/>
          </w:rPr>
          <w:t>34-37</w:t>
        </w:r>
      </w:hyperlink>
      <w:r w:rsidR="00D85CFD">
        <w:rPr>
          <w:rFonts w:ascii="Times New Roman" w:hAnsi="Times New Roman"/>
          <w:noProof/>
          <w:szCs w:val="24"/>
        </w:rPr>
        <w:t>]</w:t>
      </w:r>
      <w:r w:rsidRPr="00881E5A">
        <w:rPr>
          <w:rFonts w:ascii="Times New Roman" w:hAnsi="Times New Roman"/>
          <w:szCs w:val="24"/>
        </w:rPr>
        <w:fldChar w:fldCharType="end"/>
      </w:r>
      <w:r w:rsidRPr="00881E5A">
        <w:rPr>
          <w:rFonts w:ascii="Times New Roman" w:hAnsi="Times New Roman" w:hint="eastAsia"/>
          <w:szCs w:val="24"/>
        </w:rPr>
        <w:t>所述。</w:t>
      </w:r>
      <w:r w:rsidRPr="00881E5A">
        <w:rPr>
          <w:rFonts w:ascii="Times New Roman" w:hAnsi="Times New Roman"/>
          <w:szCs w:val="24"/>
        </w:rPr>
        <w:t>在多组件模型处理的各种研究工作中也考虑到了</w:t>
      </w:r>
      <w:r w:rsidR="00881E5A" w:rsidRPr="00881E5A">
        <w:rPr>
          <w:rFonts w:ascii="Times New Roman" w:hAnsi="Times New Roman" w:hint="eastAsia"/>
          <w:szCs w:val="24"/>
        </w:rPr>
        <w:t>如下</w:t>
      </w:r>
      <w:r w:rsidRPr="00881E5A">
        <w:rPr>
          <w:rFonts w:ascii="Times New Roman" w:hAnsi="Times New Roman"/>
          <w:szCs w:val="24"/>
        </w:rPr>
        <w:t>约束</w:t>
      </w:r>
      <w:r w:rsidR="00881E5A" w:rsidRPr="00881E5A">
        <w:rPr>
          <w:rFonts w:ascii="Times New Roman" w:hAnsi="Times New Roman"/>
          <w:szCs w:val="24"/>
        </w:rPr>
        <w:t>，</w:t>
      </w:r>
      <w:r w:rsidR="00881E5A" w:rsidRPr="00881E5A">
        <w:rPr>
          <w:rFonts w:ascii="Times New Roman" w:hAnsi="Times New Roman" w:hint="eastAsia"/>
          <w:szCs w:val="24"/>
        </w:rPr>
        <w:t>包括层次分析如文献</w:t>
      </w:r>
      <w:r w:rsidR="00881E5A">
        <w:rPr>
          <w:rFonts w:ascii="Times New Roman" w:hAnsi="Times New Roman"/>
          <w:szCs w:val="24"/>
        </w:rPr>
        <w:fldChar w:fldCharType="begin"/>
      </w:r>
      <w:r w:rsidR="00D85CFD">
        <w:rPr>
          <w:rFonts w:ascii="Times New Roman" w:hAnsi="Times New Roman"/>
          <w:szCs w:val="24"/>
        </w:rPr>
        <w:instrText xml:space="preserve"> ADDIN EN.CITE &lt;EndNote&gt;&lt;Cite ExcludeYear="1"&gt;&lt;Author&gt;Wang&lt;/Author&gt;&lt;RecNum&gt;90&lt;/RecNum&gt;&lt;DisplayText&gt;[38]&lt;/DisplayText&gt;&lt;record&gt;&lt;rec-number&gt;90&lt;/rec-number&gt;&lt;foreign-keys&gt;&lt;key app="EN" db-id="sdawwts99w0wfaepv9r59zaxv00t0d9prrp0"&gt;90&lt;/key&gt;&lt;/foreign-keys&gt;&lt;ref-type name="Conference Proceedings"&gt;10&lt;/ref-type&gt;&lt;contributors&gt;&lt;authors&gt;&lt;author&gt;Wang, Y.&lt;/author&gt;&lt;author&gt;Xu, K.&lt;/author&gt;&lt;author&gt;Li, J.&lt;/author&gt;&lt;author&gt;Zhang, H.&lt;/author&gt;&lt;author&gt;Shamir, A.&lt;/author&gt;&lt;author&gt;Liu, L.&lt;/author&gt;&lt;author&gt;Cheng, Z.&lt;/author&gt;&lt;author&gt;Xiong, Y.&lt;/author&gt;&lt;/authors&gt;&lt;/contributors&gt;&lt;titles&gt;&lt;title&gt;Symmetry Hierarchy of Man-Made Objects&lt;/title&gt;&lt;/titles&gt;&lt;pages&gt;287&amp;amp;ndash;296&lt;/pages&gt;&lt;dates&gt;&lt;/dates&gt;&lt;urls&gt;&lt;/urls&gt;&lt;/record&gt;&lt;/Cite&gt;&lt;/EndNote&gt;</w:instrText>
      </w:r>
      <w:r w:rsidR="00881E5A">
        <w:rPr>
          <w:rFonts w:ascii="Times New Roman" w:hAnsi="Times New Roman"/>
          <w:szCs w:val="24"/>
        </w:rPr>
        <w:fldChar w:fldCharType="separate"/>
      </w:r>
      <w:r w:rsidR="00D85CFD">
        <w:rPr>
          <w:rFonts w:ascii="Times New Roman" w:hAnsi="Times New Roman"/>
          <w:noProof/>
          <w:szCs w:val="24"/>
        </w:rPr>
        <w:t>[</w:t>
      </w:r>
      <w:hyperlink w:anchor="_ENREF_38" w:tooltip="Wang,  #90" w:history="1">
        <w:r w:rsidR="00B85D53">
          <w:rPr>
            <w:rFonts w:ascii="Times New Roman" w:hAnsi="Times New Roman"/>
            <w:noProof/>
            <w:szCs w:val="24"/>
          </w:rPr>
          <w:t>38</w:t>
        </w:r>
      </w:hyperlink>
      <w:r w:rsidR="00D85CFD">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hint="eastAsia"/>
          <w:szCs w:val="24"/>
        </w:rPr>
        <w:t>，</w:t>
      </w:r>
      <w:r w:rsidR="00881E5A" w:rsidRPr="00881E5A">
        <w:rPr>
          <w:rFonts w:ascii="Times New Roman" w:hAnsi="Times New Roman"/>
          <w:szCs w:val="24"/>
        </w:rPr>
        <w:t>内部结构可视化</w:t>
      </w:r>
      <w:r w:rsidR="00881E5A" w:rsidRPr="00881E5A">
        <w:rPr>
          <w:rFonts w:ascii="Times New Roman" w:hAnsi="Times New Roman" w:hint="eastAsia"/>
          <w:szCs w:val="24"/>
        </w:rPr>
        <w:t>如文献</w:t>
      </w:r>
      <w:r w:rsidR="00881E5A">
        <w:rPr>
          <w:rFonts w:ascii="Times New Roman" w:hAnsi="Times New Roman"/>
          <w:szCs w:val="24"/>
        </w:rPr>
        <w:fldChar w:fldCharType="begin"/>
      </w:r>
      <w:r w:rsidR="00D85CFD">
        <w:rPr>
          <w:rFonts w:ascii="Times New Roman" w:hAnsi="Times New Roman"/>
          <w:szCs w:val="24"/>
        </w:rPr>
        <w:instrText xml:space="preserve"> ADDIN EN.CITE &lt;EndNote&gt;&lt;Cite&gt;&lt;Author&gt;Li&lt;/Author&gt;&lt;Year&gt;2008&lt;/Year&gt;&lt;RecNum&gt;91&lt;/RecNum&gt;&lt;DisplayText&gt;[39]&lt;/DisplayText&gt;&lt;record&gt;&lt;rec-number&gt;91&lt;/rec-number&gt;&lt;foreign-keys&gt;&lt;key app="EN" db-id="sdawwts99w0wfaepv9r59zaxv00t0d9prrp0"&gt;91&lt;/key&gt;&lt;/foreign-keys&gt;&lt;ref-type name="Conference Proceedings"&gt;10&lt;/ref-type&gt;&lt;contributors&gt;&lt;authors&gt;&lt;author&gt;Li, Wilmot&lt;/author&gt;&lt;author&gt;Agrawala, Maneesh&lt;/author&gt;&lt;author&gt;Curless, Brian&lt;/author&gt;&lt;author&gt;Salesin, David&lt;/author&gt;&lt;/authors&gt;&lt;/contributors&gt;&lt;titles&gt;&lt;title&gt;Automated generation of interactive 3D exploded view diagrams&lt;/title&gt;&lt;secondary-title&gt;Acm Siggraph&lt;/secondary-title&gt;&lt;/titles&gt;&lt;pages&gt;1-7&lt;/pages&gt;&lt;dates&gt;&lt;year&gt;2008&lt;/year&gt;&lt;/dates&gt;&lt;urls&gt;&lt;/urls&gt;&lt;/record&gt;&lt;/Cite&gt;&lt;/EndNote&gt;</w:instrText>
      </w:r>
      <w:r w:rsidR="00881E5A">
        <w:rPr>
          <w:rFonts w:ascii="Times New Roman" w:hAnsi="Times New Roman"/>
          <w:szCs w:val="24"/>
        </w:rPr>
        <w:fldChar w:fldCharType="separate"/>
      </w:r>
      <w:r w:rsidR="00D85CFD">
        <w:rPr>
          <w:rFonts w:ascii="Times New Roman" w:hAnsi="Times New Roman"/>
          <w:noProof/>
          <w:szCs w:val="24"/>
        </w:rPr>
        <w:t>[</w:t>
      </w:r>
      <w:hyperlink w:anchor="_ENREF_39" w:tooltip="Li, 2008 #91" w:history="1">
        <w:r w:rsidR="00B85D53">
          <w:rPr>
            <w:rFonts w:ascii="Times New Roman" w:hAnsi="Times New Roman"/>
            <w:noProof/>
            <w:szCs w:val="24"/>
          </w:rPr>
          <w:t>39</w:t>
        </w:r>
      </w:hyperlink>
      <w:r w:rsidR="00D85CFD">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hint="eastAsia"/>
          <w:szCs w:val="24"/>
        </w:rPr>
        <w:t>和</w:t>
      </w:r>
      <w:r w:rsidR="00881E5A" w:rsidRPr="00881E5A">
        <w:rPr>
          <w:rFonts w:ascii="Times New Roman" w:hAnsi="Times New Roman"/>
          <w:szCs w:val="24"/>
        </w:rPr>
        <w:t>基于组件的几何合成</w:t>
      </w:r>
      <w:r w:rsidR="00881E5A" w:rsidRPr="00881E5A">
        <w:rPr>
          <w:rFonts w:ascii="Times New Roman" w:hAnsi="Times New Roman" w:hint="eastAsia"/>
          <w:szCs w:val="24"/>
        </w:rPr>
        <w:t>如文献</w:t>
      </w:r>
      <w:r w:rsidR="00881E5A">
        <w:rPr>
          <w:rFonts w:ascii="Times New Roman" w:hAnsi="Times New Roman"/>
          <w:szCs w:val="24"/>
        </w:rPr>
        <w:fldChar w:fldCharType="begin">
          <w:fldData xml:space="preserve">PEVuZE5vdGU+PENpdGU+PEF1dGhvcj5LYWxvZ2VyYWtpczwvQXV0aG9yPjxZZWFyPjIwMTI8L1ll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</w:fldData>
        </w:fldChar>
      </w:r>
      <w:r w:rsidR="00D85CFD">
        <w:rPr>
          <w:rFonts w:ascii="Times New Roman" w:hAnsi="Times New Roman"/>
          <w:szCs w:val="24"/>
        </w:rPr>
        <w:instrText xml:space="preserve"> ADDIN EN.CITE </w:instrText>
      </w:r>
      <w:r w:rsidR="00D85CFD">
        <w:rPr>
          <w:rFonts w:ascii="Times New Roman" w:hAnsi="Times New Roman"/>
          <w:szCs w:val="24"/>
        </w:rPr>
        <w:fldChar w:fldCharType="begin">
          <w:fldData xml:space="preserve">PEVuZE5vdGU+PENpdGU+PEF1dGhvcj5LYWxvZ2VyYWtpczwvQXV0aG9yPjxZZWFyPjIwMTI8L1ll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</w:fldData>
        </w:fldChar>
      </w:r>
      <w:r w:rsidR="00D85CFD">
        <w:rPr>
          <w:rFonts w:ascii="Times New Roman" w:hAnsi="Times New Roman"/>
          <w:szCs w:val="24"/>
        </w:rPr>
        <w:instrText xml:space="preserve"> ADDIN EN.CITE.DATA </w:instrText>
      </w:r>
      <w:r w:rsidR="00D85CFD">
        <w:rPr>
          <w:rFonts w:ascii="Times New Roman" w:hAnsi="Times New Roman"/>
          <w:szCs w:val="24"/>
        </w:rPr>
      </w:r>
      <w:r w:rsidR="00D85CFD">
        <w:rPr>
          <w:rFonts w:ascii="Times New Roman" w:hAnsi="Times New Roman"/>
          <w:szCs w:val="24"/>
        </w:rPr>
        <w:fldChar w:fldCharType="end"/>
      </w:r>
      <w:r w:rsidR="00881E5A">
        <w:rPr>
          <w:rFonts w:ascii="Times New Roman" w:hAnsi="Times New Roman"/>
          <w:szCs w:val="24"/>
        </w:rPr>
      </w:r>
      <w:r w:rsidR="00881E5A">
        <w:rPr>
          <w:rFonts w:ascii="Times New Roman" w:hAnsi="Times New Roman"/>
          <w:szCs w:val="24"/>
        </w:rPr>
        <w:fldChar w:fldCharType="separate"/>
      </w:r>
      <w:r w:rsidR="00D85CFD">
        <w:rPr>
          <w:rFonts w:ascii="Times New Roman" w:hAnsi="Times New Roman"/>
          <w:noProof/>
          <w:szCs w:val="24"/>
        </w:rPr>
        <w:t>[</w:t>
      </w:r>
      <w:hyperlink w:anchor="_ENREF_36" w:tooltip="Xu, 2012 #88" w:history="1">
        <w:r w:rsidR="00B85D53">
          <w:rPr>
            <w:rFonts w:ascii="Times New Roman" w:hAnsi="Times New Roman"/>
            <w:noProof/>
            <w:szCs w:val="24"/>
          </w:rPr>
          <w:t>36</w:t>
        </w:r>
      </w:hyperlink>
      <w:r w:rsidR="00D85CFD">
        <w:rPr>
          <w:rFonts w:ascii="Times New Roman" w:hAnsi="Times New Roman"/>
          <w:noProof/>
          <w:szCs w:val="24"/>
        </w:rPr>
        <w:t xml:space="preserve">, </w:t>
      </w:r>
      <w:hyperlink w:anchor="_ENREF_40" w:tooltip="Kalogerakis, 2012 #92" w:history="1">
        <w:r w:rsidR="00B85D53">
          <w:rPr>
            <w:rFonts w:ascii="Times New Roman" w:hAnsi="Times New Roman"/>
            <w:noProof/>
            <w:szCs w:val="24"/>
          </w:rPr>
          <w:t>40</w:t>
        </w:r>
      </w:hyperlink>
      <w:r w:rsidR="00D85CFD">
        <w:rPr>
          <w:rFonts w:ascii="Times New Roman" w:hAnsi="Times New Roman"/>
          <w:noProof/>
          <w:szCs w:val="24"/>
        </w:rPr>
        <w:t xml:space="preserve">, </w:t>
      </w:r>
      <w:hyperlink w:anchor="_ENREF_41" w:tooltip="Shen, 2012 #93" w:history="1">
        <w:r w:rsidR="00B85D53">
          <w:rPr>
            <w:rFonts w:ascii="Times New Roman" w:hAnsi="Times New Roman"/>
            <w:noProof/>
            <w:szCs w:val="24"/>
          </w:rPr>
          <w:t>41</w:t>
        </w:r>
      </w:hyperlink>
      <w:r w:rsidR="00D85CFD">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szCs w:val="24"/>
        </w:rPr>
        <w:t>。</w:t>
      </w:r>
      <w:r w:rsidR="00881E5A" w:rsidRPr="00881E5A">
        <w:rPr>
          <w:rFonts w:ascii="Times New Roman" w:hAnsi="Times New Roman" w:hint="eastAsia"/>
          <w:szCs w:val="24"/>
        </w:rPr>
        <w:t>Mitra</w:t>
      </w:r>
      <w:r w:rsidR="00881E5A" w:rsidRPr="0048635A">
        <w:rPr>
          <w:rFonts w:ascii="Times New Roman" w:hAnsi="Times New Roman"/>
          <w:szCs w:val="24"/>
          <w:vertAlign w:val="superscript"/>
        </w:rPr>
        <w:fldChar w:fldCharType="begin"/>
      </w:r>
      <w:r w:rsidR="00D85CFD">
        <w:rPr>
          <w:rFonts w:ascii="Times New Roman" w:hAnsi="Times New Roman"/>
          <w:szCs w:val="24"/>
          <w:vertAlign w:val="superscript"/>
        </w:rPr>
        <w:instrText xml:space="preserve"> ADDIN EN.CITE &lt;EndNote&gt;&lt;Cite&gt;&lt;Author&gt;Wand&lt;/Author&gt;&lt;Year&gt;2013&lt;/Year&gt;&lt;RecNum&gt;94&lt;/RecNum&gt;&lt;DisplayText&gt;[42]&lt;/DisplayText&gt;&lt;record&gt;&lt;rec-number&gt;94&lt;/rec-number&gt;&lt;foreign-keys&gt;&lt;key app="EN" db-id="sdawwts99w0wfaepv9r59zaxv00t0d9prrp0"&gt;94&lt;/key&gt;&lt;/foreign-keys&gt;&lt;ref-type name="Conference Proceedings"&gt;10&lt;/ref-type&gt;&lt;contributors&gt;&lt;authors&gt;&lt;author&gt;Wand, Michael&lt;/author&gt;&lt;author&gt;Wand, Michael&lt;/author&gt;&lt;author&gt;Zhang, Hao&lt;/author&gt;&lt;author&gt;Cohen-Or, Daniel&lt;/author&gt;&lt;author&gt;Kim, Vladimir&lt;/author&gt;&lt;author&gt;Huang, Qi Xing&lt;/author&gt;&lt;/authors&gt;&lt;/contributors&gt;&lt;titles&gt;&lt;title&gt;Structure-aware shape processing&lt;/title&gt;&lt;secondary-title&gt;SIGGRAPH Asia&lt;/secondary-title&gt;&lt;/titles&gt;&lt;pages&gt;1&lt;/pages&gt;&lt;dates&gt;&lt;year&gt;2013&lt;/year&gt;&lt;/dates&gt;&lt;urls&gt;&lt;/urls&gt;&lt;/record&gt;&lt;/Cite&gt;&lt;/EndNote&gt;</w:instrText>
      </w:r>
      <w:r w:rsidR="00881E5A" w:rsidRPr="0048635A">
        <w:rPr>
          <w:rFonts w:ascii="Times New Roman" w:hAnsi="Times New Roman"/>
          <w:szCs w:val="24"/>
          <w:vertAlign w:val="superscript"/>
        </w:rPr>
        <w:fldChar w:fldCharType="separate"/>
      </w:r>
      <w:r w:rsidR="00D85CFD">
        <w:rPr>
          <w:rFonts w:ascii="Times New Roman" w:hAnsi="Times New Roman"/>
          <w:noProof/>
          <w:szCs w:val="24"/>
          <w:vertAlign w:val="superscript"/>
        </w:rPr>
        <w:t>[</w:t>
      </w:r>
      <w:hyperlink w:anchor="_ENREF_42" w:tooltip="Wand, 2013 #94" w:history="1">
        <w:r w:rsidR="00B85D53">
          <w:rPr>
            <w:rFonts w:ascii="Times New Roman" w:hAnsi="Times New Roman"/>
            <w:noProof/>
            <w:szCs w:val="24"/>
            <w:vertAlign w:val="superscript"/>
          </w:rPr>
          <w:t>42</w:t>
        </w:r>
      </w:hyperlink>
      <w:r w:rsidR="00D85CFD">
        <w:rPr>
          <w:rFonts w:ascii="Times New Roman" w:hAnsi="Times New Roman"/>
          <w:noProof/>
          <w:szCs w:val="24"/>
          <w:vertAlign w:val="superscript"/>
        </w:rPr>
        <w:t>]</w:t>
      </w:r>
      <w:r w:rsidR="00881E5A" w:rsidRPr="0048635A">
        <w:rPr>
          <w:rFonts w:ascii="Times New Roman" w:hAnsi="Times New Roman"/>
          <w:szCs w:val="24"/>
          <w:vertAlign w:val="superscript"/>
        </w:rPr>
        <w:fldChar w:fldCharType="end"/>
      </w:r>
      <w:r w:rsidR="00881E5A" w:rsidRPr="00881E5A">
        <w:rPr>
          <w:rFonts w:ascii="Times New Roman" w:hAnsi="Times New Roman" w:hint="eastAsia"/>
          <w:szCs w:val="24"/>
        </w:rPr>
        <w:t>等人</w:t>
      </w:r>
      <w:r w:rsidR="00881E5A" w:rsidRPr="00881E5A">
        <w:rPr>
          <w:rFonts w:ascii="Times New Roman" w:hAnsi="Times New Roman"/>
          <w:szCs w:val="24"/>
        </w:rPr>
        <w:t>对多组分模型的结构感</w:t>
      </w:r>
      <w:r w:rsidR="00881E5A" w:rsidRPr="00881E5A">
        <w:rPr>
          <w:rFonts w:ascii="Times New Roman" w:hAnsi="Times New Roman"/>
          <w:szCs w:val="24"/>
        </w:rPr>
        <w:lastRenderedPageBreak/>
        <w:t>知</w:t>
      </w:r>
      <w:r w:rsidR="00B86438">
        <w:rPr>
          <w:rFonts w:ascii="Times New Roman" w:hAnsi="Times New Roman" w:hint="eastAsia"/>
          <w:szCs w:val="24"/>
        </w:rPr>
        <w:t>（</w:t>
      </w:r>
      <w:r w:rsidR="00B86438">
        <w:rPr>
          <w:rFonts w:ascii="Times New Roman" w:hAnsi="Times New Roman" w:hint="eastAsia"/>
          <w:szCs w:val="24"/>
        </w:rPr>
        <w:t>Structure-aware</w:t>
      </w:r>
      <w:r w:rsidR="00B86438">
        <w:rPr>
          <w:rFonts w:ascii="Times New Roman" w:hAnsi="Times New Roman" w:hint="eastAsia"/>
          <w:szCs w:val="24"/>
        </w:rPr>
        <w:t>）</w:t>
      </w:r>
      <w:r w:rsidR="00881E5A" w:rsidRPr="00881E5A">
        <w:rPr>
          <w:rFonts w:ascii="Times New Roman" w:hAnsi="Times New Roman"/>
          <w:szCs w:val="24"/>
        </w:rPr>
        <w:t>处理进行了全面的研究。</w:t>
      </w:r>
      <w:r w:rsidR="001A6FB5">
        <w:rPr>
          <w:rFonts w:ascii="Times New Roman" w:hAnsi="Times New Roman" w:hint="eastAsia"/>
          <w:szCs w:val="24"/>
        </w:rPr>
        <w:t>本章研究的重点是在多部件三维建模后</w:t>
      </w:r>
      <w:r w:rsidR="003970F1">
        <w:rPr>
          <w:rFonts w:ascii="Times New Roman" w:hAnsi="Times New Roman" w:hint="eastAsia"/>
          <w:szCs w:val="24"/>
        </w:rPr>
        <w:t>获取部件间</w:t>
      </w:r>
      <w:r w:rsidR="003970F1">
        <w:rPr>
          <w:rFonts w:ascii="Times New Roman" w:hAnsi="Times New Roman"/>
          <w:szCs w:val="24"/>
        </w:rPr>
        <w:t>结构</w:t>
      </w:r>
      <w:r w:rsidR="003970F1">
        <w:rPr>
          <w:rFonts w:ascii="Times New Roman" w:hAnsi="Times New Roman" w:hint="eastAsia"/>
          <w:szCs w:val="24"/>
        </w:rPr>
        <w:t>感知的运动信息</w:t>
      </w:r>
      <w:r w:rsidR="001A6FB5">
        <w:rPr>
          <w:rFonts w:ascii="Times New Roman" w:hAnsi="Times New Roman" w:hint="eastAsia"/>
          <w:szCs w:val="24"/>
        </w:rPr>
        <w:t>，得到运动结构感知（</w:t>
      </w:r>
      <w:r w:rsidR="001A6FB5">
        <w:rPr>
          <w:rFonts w:ascii="Times New Roman" w:hAnsi="Times New Roman" w:hint="eastAsia"/>
          <w:szCs w:val="24"/>
        </w:rPr>
        <w:t>Motion</w:t>
      </w:r>
      <w:r w:rsidR="001A6FB5">
        <w:rPr>
          <w:rFonts w:ascii="Times New Roman" w:hAnsi="Times New Roman"/>
          <w:szCs w:val="24"/>
        </w:rPr>
        <w:t xml:space="preserve"> </w:t>
      </w:r>
      <w:r w:rsidR="001A6FB5">
        <w:rPr>
          <w:rFonts w:ascii="Times New Roman" w:hAnsi="Times New Roman" w:hint="eastAsia"/>
          <w:szCs w:val="24"/>
        </w:rPr>
        <w:t>Structure-aware</w:t>
      </w:r>
      <w:r w:rsidR="001A6FB5">
        <w:rPr>
          <w:rFonts w:ascii="Times New Roman" w:hAnsi="Times New Roman" w:hint="eastAsia"/>
          <w:szCs w:val="24"/>
        </w:rPr>
        <w:t>）模型</w:t>
      </w:r>
      <w:r w:rsidR="00B86438">
        <w:rPr>
          <w:rFonts w:ascii="Times New Roman" w:hAnsi="Times New Roman" w:hint="eastAsia"/>
          <w:szCs w:val="24"/>
        </w:rPr>
        <w:t>。</w:t>
      </w:r>
    </w:p>
    <w:p w:rsidR="00073E5F" w:rsidRDefault="00B86438" w:rsidP="0048635A">
      <w:pPr>
        <w:pStyle w:val="af7"/>
        <w:ind w:firstLine="480"/>
        <w:rPr>
          <w:rFonts w:ascii="Times New Roman" w:hAnsi="Times New Roman"/>
          <w:szCs w:val="24"/>
        </w:rPr>
      </w:pPr>
      <w:r>
        <w:rPr>
          <w:rFonts w:ascii="Times New Roman" w:hAnsi="Times New Roman"/>
          <w:szCs w:val="24"/>
        </w:rPr>
        <w:t>Niloy</w:t>
      </w:r>
      <w:r w:rsidR="00D85CFD">
        <w:rPr>
          <w:rFonts w:ascii="Times New Roman" w:hAnsi="Times New Roman"/>
          <w:szCs w:val="24"/>
        </w:rPr>
        <w:fldChar w:fldCharType="begin"/>
      </w:r>
      <w:r w:rsidR="00D85CFD">
        <w:rPr>
          <w:rFonts w:ascii="Times New Roman" w:hAnsi="Times New Roman"/>
          <w:szCs w:val="24"/>
        </w:rPr>
        <w:instrText xml:space="preserve"> ADDIN EN.CITE &lt;EndNote&gt;&lt;Cite&gt;&lt;Author&gt;Li&lt;/Author&gt;&lt;Year&gt;2013&lt;/Year&gt;&lt;RecNum&gt;95&lt;/RecNum&gt;&lt;DisplayText&gt;[43]&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EndNote&gt;</w:instrText>
      </w:r>
      <w:r w:rsidR="00D85CFD">
        <w:rPr>
          <w:rFonts w:ascii="Times New Roman" w:hAnsi="Times New Roman"/>
          <w:szCs w:val="24"/>
        </w:rPr>
        <w:fldChar w:fldCharType="separate"/>
      </w:r>
      <w:r w:rsidR="00D85CFD">
        <w:rPr>
          <w:rFonts w:ascii="Times New Roman" w:hAnsi="Times New Roman"/>
          <w:noProof/>
          <w:szCs w:val="24"/>
        </w:rPr>
        <w:t>[</w:t>
      </w:r>
      <w:hyperlink w:anchor="_ENREF_43" w:tooltip="Li, 2013 #95" w:history="1">
        <w:r w:rsidR="00B85D53">
          <w:rPr>
            <w:rFonts w:ascii="Times New Roman" w:hAnsi="Times New Roman"/>
            <w:noProof/>
            <w:szCs w:val="24"/>
          </w:rPr>
          <w:t>43</w:t>
        </w:r>
      </w:hyperlink>
      <w:r w:rsidR="00D85CFD">
        <w:rPr>
          <w:rFonts w:ascii="Times New Roman" w:hAnsi="Times New Roman"/>
          <w:noProof/>
          <w:szCs w:val="24"/>
        </w:rPr>
        <w:t>]</w:t>
      </w:r>
      <w:r w:rsidR="00D85CFD">
        <w:rPr>
          <w:rFonts w:ascii="Times New Roman" w:hAnsi="Times New Roman"/>
          <w:szCs w:val="24"/>
        </w:rPr>
        <w:fldChar w:fldCharType="end"/>
      </w:r>
      <w:r>
        <w:rPr>
          <w:rFonts w:ascii="Times New Roman" w:hAnsi="Times New Roman"/>
          <w:szCs w:val="24"/>
        </w:rPr>
        <w:t>等人</w:t>
      </w:r>
      <w:r>
        <w:rPr>
          <w:rFonts w:ascii="Times New Roman" w:hAnsi="Times New Roman" w:hint="eastAsia"/>
          <w:szCs w:val="24"/>
        </w:rPr>
        <w:t>提出了多</w:t>
      </w:r>
      <w:r>
        <w:rPr>
          <w:rFonts w:ascii="Times New Roman" w:hAnsi="Times New Roman"/>
          <w:szCs w:val="24"/>
        </w:rPr>
        <w:t>部件</w:t>
      </w:r>
      <w:r>
        <w:rPr>
          <w:rFonts w:ascii="Times New Roman" w:hAnsi="Times New Roman" w:hint="eastAsia"/>
          <w:szCs w:val="24"/>
        </w:rPr>
        <w:t>机械模型的运动仿真算法。</w:t>
      </w:r>
      <w:r w:rsidR="0022039F">
        <w:rPr>
          <w:rFonts w:ascii="Times New Roman" w:hAnsi="Times New Roman" w:hint="eastAsia"/>
          <w:szCs w:val="24"/>
        </w:rPr>
        <w:t>近些年，利用三维打印技术设计和构造运动的机械模型方法有很多，如文献</w:t>
      </w:r>
      <w:r w:rsidR="00D85CFD">
        <w:rPr>
          <w:rFonts w:ascii="Times New Roman" w:hAnsi="Times New Roman"/>
          <w:szCs w:val="24"/>
        </w:rPr>
        <w:fldChar w:fldCharType="begin">
          <w:fldData xml:space="preserve">PEVuZE5vdGU+PENpdGU+PEF1dGhvcj5aaHU8L0F1dGhvcj48WWVhcj4yMDEyPC9ZZWFyPjxSZWNO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</w:fldData>
        </w:fldChar>
      </w:r>
      <w:r w:rsidR="00D85CFD">
        <w:rPr>
          <w:rFonts w:ascii="Times New Roman" w:hAnsi="Times New Roman"/>
          <w:szCs w:val="24"/>
        </w:rPr>
        <w:instrText xml:space="preserve"> ADDIN EN.CITE </w:instrText>
      </w:r>
      <w:r w:rsidR="00D85CFD">
        <w:rPr>
          <w:rFonts w:ascii="Times New Roman" w:hAnsi="Times New Roman"/>
          <w:szCs w:val="24"/>
        </w:rPr>
        <w:fldChar w:fldCharType="begin">
          <w:fldData xml:space="preserve">PEVuZE5vdGU+PENpdGU+PEF1dGhvcj5aaHU8L0F1dGhvcj48WWVhcj4yMDEyPC9ZZWFyPjxSZWNO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</w:fldData>
        </w:fldChar>
      </w:r>
      <w:r w:rsidR="00D85CFD">
        <w:rPr>
          <w:rFonts w:ascii="Times New Roman" w:hAnsi="Times New Roman"/>
          <w:szCs w:val="24"/>
        </w:rPr>
        <w:instrText xml:space="preserve"> ADDIN EN.CITE.DATA </w:instrText>
      </w:r>
      <w:r w:rsidR="00D85CFD">
        <w:rPr>
          <w:rFonts w:ascii="Times New Roman" w:hAnsi="Times New Roman"/>
          <w:szCs w:val="24"/>
        </w:rPr>
      </w:r>
      <w:r w:rsidR="00D85CFD">
        <w:rPr>
          <w:rFonts w:ascii="Times New Roman" w:hAnsi="Times New Roman"/>
          <w:szCs w:val="24"/>
        </w:rPr>
        <w:fldChar w:fldCharType="end"/>
      </w:r>
      <w:r w:rsidR="00D85CFD">
        <w:rPr>
          <w:rFonts w:ascii="Times New Roman" w:hAnsi="Times New Roman"/>
          <w:szCs w:val="24"/>
        </w:rPr>
      </w:r>
      <w:r w:rsidR="00D85CFD">
        <w:rPr>
          <w:rFonts w:ascii="Times New Roman" w:hAnsi="Times New Roman"/>
          <w:szCs w:val="24"/>
        </w:rPr>
        <w:fldChar w:fldCharType="separate"/>
      </w:r>
      <w:r w:rsidR="00D85CFD">
        <w:rPr>
          <w:rFonts w:ascii="Times New Roman" w:hAnsi="Times New Roman"/>
          <w:noProof/>
          <w:szCs w:val="24"/>
        </w:rPr>
        <w:t>[</w:t>
      </w:r>
      <w:hyperlink w:anchor="_ENREF_44" w:tooltip="Zhu, 2012 #96" w:history="1">
        <w:r w:rsidR="00B85D53">
          <w:rPr>
            <w:rFonts w:ascii="Times New Roman" w:hAnsi="Times New Roman"/>
            <w:noProof/>
            <w:szCs w:val="24"/>
          </w:rPr>
          <w:t>44-48</w:t>
        </w:r>
      </w:hyperlink>
      <w:r w:rsidR="00D85CFD">
        <w:rPr>
          <w:rFonts w:ascii="Times New Roman" w:hAnsi="Times New Roman"/>
          <w:noProof/>
          <w:szCs w:val="24"/>
        </w:rPr>
        <w:t>]</w:t>
      </w:r>
      <w:r w:rsidR="00D85CFD">
        <w:rPr>
          <w:rFonts w:ascii="Times New Roman" w:hAnsi="Times New Roman"/>
          <w:szCs w:val="24"/>
        </w:rPr>
        <w:fldChar w:fldCharType="end"/>
      </w:r>
      <w:r w:rsidR="00073E5F">
        <w:rPr>
          <w:rFonts w:ascii="Times New Roman" w:hAnsi="Times New Roman"/>
          <w:szCs w:val="24"/>
        </w:rPr>
        <w:t>。</w:t>
      </w:r>
      <w:r w:rsidR="00FD5B62">
        <w:rPr>
          <w:rFonts w:ascii="Times New Roman" w:hAnsi="Times New Roman" w:hint="eastAsia"/>
          <w:szCs w:val="24"/>
        </w:rPr>
        <w:t>基于</w:t>
      </w:r>
      <w:r w:rsidR="00073E5F">
        <w:rPr>
          <w:rFonts w:ascii="Times New Roman" w:hAnsi="Times New Roman" w:hint="eastAsia"/>
          <w:szCs w:val="24"/>
        </w:rPr>
        <w:t>计算机</w:t>
      </w:r>
      <w:r w:rsidR="00FD5B62">
        <w:rPr>
          <w:rFonts w:ascii="Times New Roman" w:hAnsi="Times New Roman" w:hint="eastAsia"/>
          <w:szCs w:val="24"/>
        </w:rPr>
        <w:t>视觉的方法，主要致力于从图像序列中检测模型中刚性关节部件，分析多个部件间的相对旋转运动，如文献</w:t>
      </w:r>
      <w:r w:rsidR="00D85CFD">
        <w:rPr>
          <w:rFonts w:ascii="Times New Roman" w:hAnsi="Times New Roman"/>
          <w:szCs w:val="24"/>
        </w:rPr>
        <w:fldChar w:fldCharType="begin"/>
      </w:r>
      <w:r w:rsidR="00D85CFD">
        <w:rPr>
          <w:rFonts w:ascii="Times New Roman" w:hAnsi="Times New Roman"/>
          <w:szCs w:val="24"/>
        </w:rPr>
        <w:instrText xml:space="preserve"> ADDIN EN.CITE &lt;EndNote&gt;&lt;Cite&gt;&lt;Author&gt;Jacquet&lt;/Author&gt;&lt;Year&gt;2013&lt;/Year&gt;&lt;RecNum&gt;101&lt;/RecNum&gt;&lt;DisplayText&gt;[1, 4]&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Cite&gt;&lt;Author&gt;Yücer&lt;/Author&gt;&lt;Year&gt;2015&lt;/Year&gt;&lt;RecNum&gt;102&lt;/RecNum&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00D85CFD">
        <w:rPr>
          <w:rFonts w:ascii="Times New Roman" w:hAnsi="Times New Roman"/>
          <w:szCs w:val="24"/>
        </w:rPr>
        <w:fldChar w:fldCharType="separate"/>
      </w:r>
      <w:r w:rsidR="00D85CFD">
        <w:rPr>
          <w:rFonts w:ascii="Times New Roman" w:hAnsi="Times New Roman"/>
          <w:noProof/>
          <w:szCs w:val="24"/>
        </w:rPr>
        <w:t>[</w:t>
      </w:r>
      <w:hyperlink w:anchor="_ENREF_1" w:tooltip="Jacquet, 2013 #101" w:history="1">
        <w:r w:rsidR="00B85D53">
          <w:rPr>
            <w:rFonts w:ascii="Times New Roman" w:hAnsi="Times New Roman"/>
            <w:noProof/>
            <w:szCs w:val="24"/>
          </w:rPr>
          <w:t>1</w:t>
        </w:r>
      </w:hyperlink>
      <w:r w:rsidR="00D85CFD">
        <w:rPr>
          <w:rFonts w:ascii="Times New Roman" w:hAnsi="Times New Roman"/>
          <w:noProof/>
          <w:szCs w:val="24"/>
        </w:rPr>
        <w:t xml:space="preserve">, </w:t>
      </w:r>
      <w:hyperlink w:anchor="_ENREF_4" w:tooltip="Yücer, 2015 #102" w:history="1">
        <w:r w:rsidR="00B85D53">
          <w:rPr>
            <w:rFonts w:ascii="Times New Roman" w:hAnsi="Times New Roman"/>
            <w:noProof/>
            <w:szCs w:val="24"/>
          </w:rPr>
          <w:t>4</w:t>
        </w:r>
      </w:hyperlink>
      <w:r w:rsidR="00D85CFD">
        <w:rPr>
          <w:rFonts w:ascii="Times New Roman" w:hAnsi="Times New Roman"/>
          <w:noProof/>
          <w:szCs w:val="24"/>
        </w:rPr>
        <w:t>]</w:t>
      </w:r>
      <w:r w:rsidR="00D85CFD">
        <w:rPr>
          <w:rFonts w:ascii="Times New Roman" w:hAnsi="Times New Roman"/>
          <w:szCs w:val="24"/>
        </w:rPr>
        <w:fldChar w:fldCharType="end"/>
      </w:r>
      <w:r w:rsidR="00FD5B62">
        <w:rPr>
          <w:rFonts w:ascii="Times New Roman" w:hAnsi="Times New Roman" w:hint="eastAsia"/>
          <w:szCs w:val="24"/>
        </w:rPr>
        <w:t>。</w:t>
      </w:r>
      <w:r w:rsidR="005F6670">
        <w:rPr>
          <w:rFonts w:ascii="Times New Roman" w:hAnsi="Times New Roman" w:hint="eastAsia"/>
          <w:szCs w:val="24"/>
        </w:rPr>
        <w:t>目前也有从点云数据中获取多部件模型的方法，但这些方法只能提取简单的几何部件，如圆柱体部件，不能有效的提取模型的运动结构，如文献</w:t>
      </w:r>
      <w:r w:rsidR="001D5A82">
        <w:rPr>
          <w:rFonts w:ascii="Times New Roman" w:hAnsi="Times New Roman"/>
          <w:szCs w:val="24"/>
        </w:rPr>
        <w:fldChar w:fldCharType="begin"/>
      </w:r>
      <w:r w:rsidR="001D5A82">
        <w:rPr>
          <w:rFonts w:ascii="Times New Roman" w:hAnsi="Times New Roman"/>
          <w:szCs w:val="24"/>
        </w:rPr>
        <w:instrText xml:space="preserve"> ADDIN EN.CITE &lt;EndNote&gt;&lt;Cite&gt;&lt;Author&gt;Huang&lt;/Author&gt;&lt;Year&gt;2002&lt;/Year&gt;&lt;RecNum&gt;103&lt;/RecNum&gt;&lt;DisplayText&gt;[49, 50]&lt;/DisplayText&gt;&lt;record&gt;&lt;rec-number&gt;103&lt;/rec-number&gt;&lt;foreign-keys&gt;&lt;key app="EN" db-id="sdawwts99w0wfaepv9r59zaxv00t0d9prrp0"&gt;103&lt;/key&gt;&lt;/foreign-keys&gt;&lt;ref-type name="Journal Article"&gt;17&lt;/ref-type&gt;&lt;contributors&gt;&lt;authors&gt;&lt;author&gt;Huang, Jianbing&lt;/author&gt;&lt;author&gt;Menq, Chia Hsiang&lt;/author&gt;&lt;/authors&gt;&lt;/contributors&gt;&lt;titles&gt;&lt;title&gt;Automatic CAD Model Reconstruction from Multiple Point Clouds for Reverse Engineering&lt;/title&gt;&lt;secondary-title&gt;Journal of Computing &amp;amp; Information Science in Engineering&lt;/secondary-title&gt;&lt;/titles&gt;&lt;periodical&gt;&lt;full-title&gt;Journal of Computing &amp;amp; Information Science in Engineering&lt;/full-title&gt;&lt;/periodical&gt;&lt;pages&gt;160-170&lt;/pages&gt;&lt;volume&gt;2&lt;/volume&gt;&lt;number&gt;3&lt;/number&gt;&lt;dates&gt;&lt;year&gt;2002&lt;/year&gt;&lt;/dates&gt;&lt;urls&gt;&lt;/urls&gt;&lt;/record&gt;&lt;/Cite&gt;&lt;Cite&gt;&lt;Author&gt;Bey&lt;/Author&gt;&lt;Year&gt;2012&lt;/Year&gt;&lt;RecNum&gt;104&lt;/RecNum&gt;&lt;record&gt;&lt;rec-number&gt;104&lt;/rec-number&gt;&lt;foreign-keys&gt;&lt;key app="EN" db-id="sdawwts99w0wfaepv9r59zaxv00t0d9prrp0"&gt;104&lt;/key&gt;&lt;/foreign-keys&gt;&lt;ref-type name="Journal Article"&gt;17&lt;/ref-type&gt;&lt;contributors&gt;&lt;authors&gt;&lt;author&gt;Bey, A&lt;/author&gt;&lt;author&gt;Chaine, R&lt;/author&gt;&lt;author&gt;Marc, R&lt;/author&gt;&lt;author&gt;Thibault, G&lt;/author&gt;&lt;author&gt;Akkouche, S&lt;/author&gt;&lt;/authors&gt;&lt;/contributors&gt;&lt;titles&gt;&lt;title&gt;Reconstruction of Consistent 3d CAD Models from Point Cloud Data Using a Priori CAD Models&lt;/title&gt;&lt;secondary-title&gt;ISPRS - International Archives of the Photogrammetry&lt;/secondary-title&gt;&lt;/titles&gt;&lt;periodical&gt;&lt;full-title&gt;ISPRS - International Archives of the Photogrammetry&lt;/full-title&gt;&lt;/periodical&gt;&lt;pages&gt;289-294&lt;/pages&gt;&lt;volume&gt;XXXVIII-5/W12&lt;/volume&gt;&lt;dates&gt;&lt;year&gt;2012&lt;/year&gt;&lt;/dates&gt;&lt;urls&gt;&lt;/urls&gt;&lt;/record&gt;&lt;/Cite&gt;&lt;/EndNote&gt;</w:instrText>
      </w:r>
      <w:r w:rsidR="001D5A82">
        <w:rPr>
          <w:rFonts w:ascii="Times New Roman" w:hAnsi="Times New Roman"/>
          <w:szCs w:val="24"/>
        </w:rPr>
        <w:fldChar w:fldCharType="separate"/>
      </w:r>
      <w:r w:rsidR="001D5A82">
        <w:rPr>
          <w:rFonts w:ascii="Times New Roman" w:hAnsi="Times New Roman"/>
          <w:noProof/>
          <w:szCs w:val="24"/>
        </w:rPr>
        <w:t>[</w:t>
      </w:r>
      <w:hyperlink w:anchor="_ENREF_49" w:tooltip="Huang, 2002 #103" w:history="1">
        <w:r w:rsidR="00B85D53">
          <w:rPr>
            <w:rFonts w:ascii="Times New Roman" w:hAnsi="Times New Roman"/>
            <w:noProof/>
            <w:szCs w:val="24"/>
          </w:rPr>
          <w:t>49</w:t>
        </w:r>
      </w:hyperlink>
      <w:r w:rsidR="001D5A82">
        <w:rPr>
          <w:rFonts w:ascii="Times New Roman" w:hAnsi="Times New Roman"/>
          <w:noProof/>
          <w:szCs w:val="24"/>
        </w:rPr>
        <w:t xml:space="preserve">, </w:t>
      </w:r>
      <w:hyperlink w:anchor="_ENREF_50" w:tooltip="Bey, 2012 #104" w:history="1">
        <w:r w:rsidR="00B85D53">
          <w:rPr>
            <w:rFonts w:ascii="Times New Roman" w:hAnsi="Times New Roman"/>
            <w:noProof/>
            <w:szCs w:val="24"/>
          </w:rPr>
          <w:t>50</w:t>
        </w:r>
      </w:hyperlink>
      <w:r w:rsidR="001D5A82">
        <w:rPr>
          <w:rFonts w:ascii="Times New Roman" w:hAnsi="Times New Roman"/>
          <w:noProof/>
          <w:szCs w:val="24"/>
        </w:rPr>
        <w:t>]</w:t>
      </w:r>
      <w:r w:rsidR="001D5A82">
        <w:rPr>
          <w:rFonts w:ascii="Times New Roman" w:hAnsi="Times New Roman"/>
          <w:szCs w:val="24"/>
        </w:rPr>
        <w:fldChar w:fldCharType="end"/>
      </w:r>
      <w:r w:rsidR="005F6670">
        <w:rPr>
          <w:rFonts w:ascii="Times New Roman" w:hAnsi="Times New Roman"/>
          <w:szCs w:val="24"/>
        </w:rPr>
        <w:t>。</w:t>
      </w:r>
      <w:r w:rsidR="005F6670" w:rsidRPr="001D5A82">
        <w:rPr>
          <w:rFonts w:ascii="Times New Roman" w:hAnsi="Times New Roman" w:hint="eastAsia"/>
          <w:szCs w:val="24"/>
        </w:rPr>
        <w:t>本章</w:t>
      </w:r>
      <w:r w:rsidR="005F6670" w:rsidRPr="001D5A82">
        <w:rPr>
          <w:rFonts w:ascii="Times New Roman" w:hAnsi="Times New Roman"/>
          <w:szCs w:val="24"/>
        </w:rPr>
        <w:t>工作的目标是</w:t>
      </w:r>
      <w:r w:rsidR="00AE1CCF" w:rsidRPr="001D5A82">
        <w:rPr>
          <w:rFonts w:ascii="Times New Roman" w:hAnsi="Times New Roman" w:hint="eastAsia"/>
          <w:szCs w:val="24"/>
        </w:rPr>
        <w:t>重建出的多部件</w:t>
      </w:r>
      <w:r w:rsidR="005F6670" w:rsidRPr="001D5A82">
        <w:rPr>
          <w:rFonts w:ascii="Times New Roman" w:hAnsi="Times New Roman"/>
          <w:szCs w:val="24"/>
        </w:rPr>
        <w:t>三维建模</w:t>
      </w:r>
      <w:r w:rsidR="00AE1CCF" w:rsidRPr="001D5A82">
        <w:rPr>
          <w:rFonts w:ascii="Times New Roman" w:hAnsi="Times New Roman" w:hint="eastAsia"/>
          <w:szCs w:val="24"/>
        </w:rPr>
        <w:t>包含模型的运动结构感知信息，使</w:t>
      </w:r>
      <w:r w:rsidR="001D5A82" w:rsidRPr="001D5A82">
        <w:rPr>
          <w:rFonts w:ascii="Times New Roman" w:hAnsi="Times New Roman" w:hint="eastAsia"/>
          <w:szCs w:val="24"/>
        </w:rPr>
        <w:t>建模结果可以直接用于编辑，分析和仿真算法。</w:t>
      </w:r>
    </w:p>
    <w:p w:rsidR="00BC2173" w:rsidRDefault="00BC2173" w:rsidP="00BC2173">
      <w:pPr>
        <w:pStyle w:val="31"/>
      </w:pPr>
      <w:bookmarkStart w:id="64" w:name="_Toc507394597"/>
      <w:r>
        <w:rPr>
          <w:rFonts w:hint="eastAsia"/>
        </w:rPr>
        <w:t>模型运动分析</w:t>
      </w:r>
      <w:bookmarkEnd w:id="64"/>
    </w:p>
    <w:p w:rsidR="004608C1" w:rsidRDefault="00DF602F" w:rsidP="004608C1">
      <w:pPr>
        <w:ind w:firstLine="480"/>
      </w:pPr>
      <w:r w:rsidRPr="00DF602F">
        <w:rPr>
          <w:rFonts w:hint="eastAsia"/>
        </w:rPr>
        <w:t>马尔科夫链蒙地卡罗</w:t>
      </w:r>
      <w:r>
        <w:rPr>
          <w:rFonts w:hint="eastAsia"/>
        </w:rPr>
        <w:t>（</w:t>
      </w:r>
      <w:r>
        <w:rPr>
          <w:rFonts w:hint="eastAsia"/>
        </w:rPr>
        <w:t>Markov</w:t>
      </w:r>
      <w:r>
        <w:t xml:space="preserve"> </w:t>
      </w:r>
      <w:r>
        <w:rPr>
          <w:rFonts w:hint="eastAsia"/>
        </w:rPr>
        <w:t>chain</w:t>
      </w:r>
      <w:r>
        <w:t xml:space="preserve"> </w:t>
      </w:r>
      <w:r>
        <w:rPr>
          <w:rFonts w:hint="eastAsia"/>
        </w:rPr>
        <w:t>Monte</w:t>
      </w:r>
      <w:r>
        <w:t xml:space="preserve"> </w:t>
      </w:r>
      <w:r>
        <w:rPr>
          <w:rFonts w:hint="eastAsia"/>
        </w:rPr>
        <w:t>Carlo</w:t>
      </w:r>
      <w:r>
        <w:rPr>
          <w:rFonts w:hint="eastAsia"/>
        </w:rPr>
        <w:t>，</w:t>
      </w:r>
      <w:r>
        <w:rPr>
          <w:rFonts w:hint="eastAsia"/>
        </w:rPr>
        <w:t>MCMC</w:t>
      </w:r>
      <w:r>
        <w:rPr>
          <w:rFonts w:hint="eastAsia"/>
        </w:rPr>
        <w:t>）算法被</w:t>
      </w:r>
      <w:r w:rsidR="008B5E1D">
        <w:rPr>
          <w:rFonts w:hint="eastAsia"/>
        </w:rPr>
        <w:t>广泛</w:t>
      </w:r>
      <w:r>
        <w:rPr>
          <w:rFonts w:hint="eastAsia"/>
        </w:rPr>
        <w:t>应用于计算机图形学。</w:t>
      </w:r>
      <w:r>
        <w:rPr>
          <w:rFonts w:hint="eastAsia"/>
        </w:rPr>
        <w:t>Chenney</w:t>
      </w:r>
      <w:r w:rsidR="00F063E8" w:rsidRPr="008B5E1D">
        <w:rPr>
          <w:vertAlign w:val="superscript"/>
        </w:rPr>
        <w:fldChar w:fldCharType="begin"/>
      </w:r>
      <w:r w:rsidR="00F063E8" w:rsidRPr="008B5E1D">
        <w:rPr>
          <w:vertAlign w:val="superscript"/>
        </w:rPr>
        <w:instrText xml:space="preserve"> ADDIN EN.CITE &lt;EndNote&gt;&lt;Cite&gt;&lt;Author&gt;Chenney&lt;/Author&gt;&lt;Year&gt;2000&lt;/Year&gt;&lt;RecNum&gt;105&lt;/RecNum&gt;&lt;DisplayText&gt;[51]&lt;/DisplayText&gt;&lt;record&gt;&lt;rec-number&gt;105&lt;/rec-number&gt;&lt;foreign-keys&gt;&lt;key app="EN" db-id="sdawwts99w0wfaepv9r59zaxv00t0d9prrp0"&gt;105&lt;/key&gt;&lt;/foreign-keys&gt;&lt;ref-type name="Conference Proceedings"&gt;10&lt;/ref-type&gt;&lt;contributors&gt;&lt;authors&gt;&lt;author&gt;Chenney, Stephen&lt;/author&gt;&lt;author&gt;Forsyth, D. A.&lt;/author&gt;&lt;/authors&gt;&lt;/contributors&gt;&lt;titles&gt;&lt;title&gt;Sampling plausible solutions to multi-body constraint problems&lt;/title&gt;&lt;secondary-title&gt;Conference on Computer Graphics and Interactive Techniques&lt;/secondary-title&gt;&lt;/titles&gt;&lt;pages&gt;219-228&lt;/pages&gt;&lt;dates&gt;&lt;year&gt;2000&lt;/year&gt;&lt;/dates&gt;&lt;urls&gt;&lt;/urls&gt;&lt;/record&gt;&lt;/Cite&gt;&lt;/EndNote&gt;</w:instrText>
      </w:r>
      <w:r w:rsidR="00F063E8" w:rsidRPr="008B5E1D">
        <w:rPr>
          <w:vertAlign w:val="superscript"/>
        </w:rPr>
        <w:fldChar w:fldCharType="separate"/>
      </w:r>
      <w:r w:rsidR="00F063E8" w:rsidRPr="008B5E1D">
        <w:rPr>
          <w:noProof/>
          <w:vertAlign w:val="superscript"/>
        </w:rPr>
        <w:t>[</w:t>
      </w:r>
      <w:hyperlink w:anchor="_ENREF_51" w:tooltip="Chenney, 2000 #105" w:history="1">
        <w:r w:rsidR="00B85D53" w:rsidRPr="008B5E1D">
          <w:rPr>
            <w:noProof/>
            <w:vertAlign w:val="superscript"/>
          </w:rPr>
          <w:t>51</w:t>
        </w:r>
      </w:hyperlink>
      <w:r w:rsidR="00F063E8" w:rsidRPr="008B5E1D">
        <w:rPr>
          <w:noProof/>
          <w:vertAlign w:val="superscript"/>
        </w:rPr>
        <w:t>]</w:t>
      </w:r>
      <w:r w:rsidR="00F063E8" w:rsidRPr="008B5E1D">
        <w:rPr>
          <w:vertAlign w:val="superscript"/>
        </w:rPr>
        <w:fldChar w:fldCharType="end"/>
      </w:r>
      <w:r>
        <w:rPr>
          <w:rFonts w:hint="eastAsia"/>
        </w:rPr>
        <w:t>等人通过</w:t>
      </w:r>
      <w:r>
        <w:rPr>
          <w:rFonts w:hint="eastAsia"/>
        </w:rPr>
        <w:t>MCMC</w:t>
      </w:r>
      <w:r>
        <w:rPr>
          <w:rFonts w:hint="eastAsia"/>
        </w:rPr>
        <w:t>算寻找满足用于条件约束刚性物体仿真动画。</w:t>
      </w:r>
      <w:r w:rsidRPr="00D56852">
        <w:t>最近，</w:t>
      </w:r>
      <w:r w:rsidRPr="00D56852">
        <w:t>MCMC</w:t>
      </w:r>
      <w:r w:rsidRPr="00D56852">
        <w:rPr>
          <w:rFonts w:hint="eastAsia"/>
        </w:rPr>
        <w:t>算法</w:t>
      </w:r>
      <w:r w:rsidRPr="00D56852">
        <w:t>被应用于基于语法的过程建模</w:t>
      </w:r>
      <w:r w:rsidR="00F063E8" w:rsidRPr="00D56852">
        <w:fldChar w:fldCharType="begin"/>
      </w:r>
      <w:r w:rsidR="00F063E8" w:rsidRPr="00D56852">
        <w:instrText xml:space="preserve"> ADDIN EN.CITE &lt;EndNote&gt;&lt;Cite&gt;&lt;Author&gt;Talton&lt;/Author&gt;&lt;Year&gt;2011&lt;/Year&gt;&lt;RecNum&gt;106&lt;/RecNum&gt;&lt;DisplayText&gt;[52]&lt;/DisplayText&gt;&lt;record&gt;&lt;rec-number&gt;106&lt;/rec-number&gt;&lt;foreign-keys&gt;&lt;key app="EN" db-id="sdawwts99w0wfaepv9r59zaxv00t0d9prrp0"&gt;106&lt;/key&gt;&lt;/foreign-keys&gt;&lt;ref-type name="Journal Article"&gt;17&lt;/ref-type&gt;&lt;contributors&gt;&lt;authors&gt;&lt;author&gt;Talton, Jerry O.&lt;/author&gt;&lt;author&gt;Lou, Yu&lt;/author&gt;&lt;author&gt;Lesser, Steve&lt;/author&gt;&lt;author&gt;Duke, Jared&lt;/author&gt;&lt;author&gt;Koltun, Vladlen&lt;/author&gt;&lt;/authors&gt;&lt;/contributors&gt;&lt;titles&gt;&lt;title&gt;Metropolis procedural modeling&lt;/title&gt;&lt;secondary-title&gt;Acm Transactions on Graphics&lt;/secondary-title&gt;&lt;/titles&gt;&lt;periodical&gt;&lt;full-title&gt;Acm Transactions on Graphics&lt;/full-title&gt;&lt;/periodical&gt;&lt;pages&gt;1-14&lt;/pages&gt;&lt;volume&gt;30&lt;/volume&gt;&lt;number&gt;2&lt;/number&gt;&lt;dates&gt;&lt;year&gt;2011&lt;/year&gt;&lt;/dates&gt;&lt;urls&gt;&lt;/urls&gt;&lt;/record&gt;&lt;/Cite&gt;&lt;/EndNote&gt;</w:instrText>
      </w:r>
      <w:r w:rsidR="00F063E8" w:rsidRPr="00D56852">
        <w:fldChar w:fldCharType="separate"/>
      </w:r>
      <w:r w:rsidR="00F063E8" w:rsidRPr="00D56852">
        <w:t>[</w:t>
      </w:r>
      <w:hyperlink w:anchor="_ENREF_52" w:tooltip="Talton, 2011 #106" w:history="1">
        <w:r w:rsidR="00B85D53" w:rsidRPr="00D56852">
          <w:t>52</w:t>
        </w:r>
      </w:hyperlink>
      <w:r w:rsidR="00F063E8" w:rsidRPr="00D56852">
        <w:t>]</w:t>
      </w:r>
      <w:r w:rsidR="00F063E8" w:rsidRPr="00D56852">
        <w:fldChar w:fldCharType="end"/>
      </w:r>
      <w:r w:rsidRPr="00D56852">
        <w:t>，用于</w:t>
      </w:r>
      <w:r w:rsidR="00137D1C" w:rsidRPr="00D56852">
        <w:rPr>
          <w:rFonts w:hint="eastAsia"/>
        </w:rPr>
        <w:t>从</w:t>
      </w:r>
      <w:r w:rsidR="00137D1C" w:rsidRPr="00D56852">
        <w:t>用户规范</w:t>
      </w:r>
      <w:r w:rsidR="00137D1C" w:rsidRPr="00D56852">
        <w:rPr>
          <w:rFonts w:hint="eastAsia"/>
        </w:rPr>
        <w:t>的语义</w:t>
      </w:r>
      <w:r w:rsidR="00137D1C" w:rsidRPr="00D56852">
        <w:t>空间</w:t>
      </w:r>
      <w:r w:rsidR="00137D1C" w:rsidRPr="00D56852">
        <w:rPr>
          <w:rFonts w:hint="eastAsia"/>
        </w:rPr>
        <w:t>中</w:t>
      </w:r>
      <w:r w:rsidRPr="00D56852">
        <w:t>搜索符合语法的</w:t>
      </w:r>
      <w:r w:rsidR="00137D1C" w:rsidRPr="00D56852">
        <w:rPr>
          <w:rFonts w:hint="eastAsia"/>
        </w:rPr>
        <w:t>三维</w:t>
      </w:r>
      <w:r w:rsidRPr="00D56852">
        <w:t>模型。</w:t>
      </w:r>
      <w:r w:rsidR="001B48CF" w:rsidRPr="00D56852">
        <w:rPr>
          <w:rFonts w:hint="eastAsia"/>
        </w:rPr>
        <w:t>与</w:t>
      </w:r>
      <w:r w:rsidR="001B48CF" w:rsidRPr="00D56852">
        <w:rPr>
          <w:rFonts w:hint="eastAsia"/>
        </w:rPr>
        <w:t>MCMC</w:t>
      </w:r>
      <w:r w:rsidR="001B48CF" w:rsidRPr="00D56852">
        <w:rPr>
          <w:rFonts w:hint="eastAsia"/>
        </w:rPr>
        <w:t>算法相关的</w:t>
      </w:r>
      <w:r w:rsidR="001B48CF" w:rsidRPr="00D56852">
        <w:t>模拟退火</w:t>
      </w:r>
      <w:r w:rsidR="001B48CF" w:rsidRPr="00D56852">
        <w:rPr>
          <w:rFonts w:hint="eastAsia"/>
        </w:rPr>
        <w:t>方法</w:t>
      </w:r>
      <w:r w:rsidR="001B48CF" w:rsidRPr="00D56852">
        <w:t>被用于自动家具布局。</w:t>
      </w:r>
      <w:r w:rsidR="005D6BD4" w:rsidRPr="00E54FC6">
        <w:rPr>
          <w:rFonts w:hint="eastAsia"/>
        </w:rPr>
        <w:t>本章</w:t>
      </w:r>
      <w:r w:rsidR="00725A8D" w:rsidRPr="00E54FC6">
        <w:t>将</w:t>
      </w:r>
      <w:r w:rsidR="00725A8D" w:rsidRPr="00E54FC6">
        <w:rPr>
          <w:rFonts w:hint="eastAsia"/>
        </w:rPr>
        <w:t>采用</w:t>
      </w:r>
      <w:r w:rsidR="00725A8D" w:rsidRPr="00E54FC6">
        <w:t>模拟退火</w:t>
      </w:r>
      <w:r w:rsidR="00725A8D" w:rsidRPr="00E54FC6">
        <w:rPr>
          <w:rFonts w:hint="eastAsia"/>
        </w:rPr>
        <w:t>的方法解决</w:t>
      </w:r>
      <w:r w:rsidR="00D56852" w:rsidRPr="00E54FC6">
        <w:t>机械建模</w:t>
      </w:r>
      <w:r w:rsidR="00D56852" w:rsidRPr="00E54FC6">
        <w:rPr>
          <w:rFonts w:hint="eastAsia"/>
        </w:rPr>
        <w:t>的运动组合</w:t>
      </w:r>
      <w:r w:rsidR="00D56852" w:rsidRPr="00E54FC6">
        <w:t>问题，因为它</w:t>
      </w:r>
      <w:r w:rsidR="00D56852" w:rsidRPr="00E54FC6">
        <w:rPr>
          <w:rFonts w:hint="eastAsia"/>
        </w:rPr>
        <w:t>可以在设置</w:t>
      </w:r>
      <w:r w:rsidR="00D56852" w:rsidRPr="00E54FC6">
        <w:t>受限的空间</w:t>
      </w:r>
      <w:r w:rsidR="00D56852" w:rsidRPr="00E54FC6">
        <w:rPr>
          <w:rFonts w:hint="eastAsia"/>
        </w:rPr>
        <w:t>内</w:t>
      </w:r>
      <w:r w:rsidR="00D56852" w:rsidRPr="00E54FC6">
        <w:t>灵活的随机</w:t>
      </w:r>
      <w:r w:rsidR="00D56852" w:rsidRPr="00E54FC6">
        <w:rPr>
          <w:rFonts w:hint="eastAsia"/>
        </w:rPr>
        <w:t>搜索</w:t>
      </w:r>
      <w:r w:rsidR="00D56852" w:rsidRPr="00E54FC6">
        <w:t>。</w:t>
      </w:r>
      <w:r w:rsidR="005D6BD4" w:rsidRPr="00E54FC6">
        <w:rPr>
          <w:rFonts w:hint="eastAsia"/>
        </w:rPr>
        <w:t>为了得到更精确的模型几何参数，本章</w:t>
      </w:r>
      <w:r w:rsidR="005D6BD4" w:rsidRPr="00E54FC6">
        <w:t>对其机械部件的形状空间进行了优化。</w:t>
      </w:r>
      <w:r w:rsidR="005D6BD4" w:rsidRPr="00E54FC6">
        <w:rPr>
          <w:rFonts w:hint="eastAsia"/>
        </w:rPr>
        <w:t>本文</w:t>
      </w:r>
      <w:r w:rsidR="005D6BD4" w:rsidRPr="00E54FC6">
        <w:t>利用</w:t>
      </w:r>
      <w:r w:rsidR="005D6BD4" w:rsidRPr="00E54FC6">
        <w:rPr>
          <w:rFonts w:hint="eastAsia"/>
        </w:rPr>
        <w:t>部件间的约束关系</w:t>
      </w:r>
      <w:r w:rsidR="005D6BD4" w:rsidRPr="00E54FC6">
        <w:t>来加速</w:t>
      </w:r>
      <w:r w:rsidR="0015723F" w:rsidRPr="00E54FC6">
        <w:rPr>
          <w:rFonts w:hint="eastAsia"/>
        </w:rPr>
        <w:t>参数空间的</w:t>
      </w:r>
      <w:r w:rsidR="005D6BD4" w:rsidRPr="00E54FC6">
        <w:t>搜索。</w:t>
      </w:r>
    </w:p>
    <w:p w:rsidR="000D1B2E" w:rsidRDefault="000D1B2E" w:rsidP="004608C1">
      <w:pPr>
        <w:ind w:firstLine="480"/>
      </w:pPr>
      <w:r w:rsidRPr="003D4193">
        <w:rPr>
          <w:rFonts w:hint="eastAsia"/>
        </w:rPr>
        <w:t>根据</w:t>
      </w:r>
      <w:r w:rsidRPr="003D4193">
        <w:t>机械</w:t>
      </w:r>
      <w:r w:rsidRPr="003D4193">
        <w:rPr>
          <w:rFonts w:hint="eastAsia"/>
        </w:rPr>
        <w:t>部件</w:t>
      </w:r>
      <w:r w:rsidRPr="003D4193">
        <w:t>的几何形状，可以推导出机械部件</w:t>
      </w:r>
      <w:r w:rsidRPr="003D4193">
        <w:rPr>
          <w:rFonts w:hint="eastAsia"/>
        </w:rPr>
        <w:t>间</w:t>
      </w:r>
      <w:r w:rsidRPr="003D4193">
        <w:t>的相互作用</w:t>
      </w:r>
      <w:r w:rsidRPr="003D4193">
        <w:rPr>
          <w:rFonts w:hint="eastAsia"/>
        </w:rPr>
        <w:t>方式</w:t>
      </w:r>
      <w:r w:rsidRPr="003D4193">
        <w:t>和运动</w:t>
      </w:r>
      <w:r w:rsidRPr="003D4193">
        <w:rPr>
          <w:rFonts w:hint="eastAsia"/>
        </w:rPr>
        <w:t>关系</w:t>
      </w:r>
      <w:r w:rsidRPr="003D4193">
        <w:t>。</w:t>
      </w:r>
      <w:r w:rsidRPr="003D4193">
        <w:rPr>
          <w:rFonts w:hint="eastAsia"/>
        </w:rPr>
        <w:t>Xu</w:t>
      </w:r>
      <w:r w:rsidRPr="003D4193">
        <w:rPr>
          <w:vertAlign w:val="superscript"/>
        </w:rPr>
        <w:fldChar w:fldCharType="begin"/>
      </w:r>
      <w:r w:rsidRPr="003D4193">
        <w:rPr>
          <w:vertAlign w:val="superscript"/>
        </w:rPr>
        <w:instrText xml:space="preserve"> ADDIN EN.CITE &lt;EndNote&gt;&lt;Cite&gt;&lt;Author&gt;Xu&lt;/Author&gt;&lt;Year&gt;2009&lt;/Year&gt;&lt;RecNum&gt;86&lt;/RecNum&gt;&lt;DisplayText&gt;[34]&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3D4193">
        <w:rPr>
          <w:vertAlign w:val="superscript"/>
        </w:rPr>
        <w:fldChar w:fldCharType="separate"/>
      </w:r>
      <w:r w:rsidRPr="003D4193">
        <w:rPr>
          <w:vertAlign w:val="superscript"/>
        </w:rPr>
        <w:t>[</w:t>
      </w:r>
      <w:hyperlink w:anchor="_ENREF_34" w:tooltip="Xu, 2009 #86" w:history="1">
        <w:r w:rsidR="00B85D53" w:rsidRPr="003D4193">
          <w:rPr>
            <w:vertAlign w:val="superscript"/>
          </w:rPr>
          <w:t>34</w:t>
        </w:r>
      </w:hyperlink>
      <w:r w:rsidRPr="003D4193">
        <w:rPr>
          <w:vertAlign w:val="superscript"/>
        </w:rPr>
        <w:t>]</w:t>
      </w:r>
      <w:r w:rsidRPr="003D4193">
        <w:rPr>
          <w:vertAlign w:val="superscript"/>
        </w:rPr>
        <w:fldChar w:fldCharType="end"/>
      </w:r>
      <w:r w:rsidRPr="003D4193">
        <w:rPr>
          <w:rFonts w:hint="eastAsia"/>
        </w:rPr>
        <w:t>等人通过对部件间接触表面进行滑动分析，对人造物体的关节进行分类，用于后续的模型仿真动画。</w:t>
      </w:r>
      <w:r w:rsidRPr="003D4193">
        <w:rPr>
          <w:rFonts w:hint="eastAsia"/>
        </w:rPr>
        <w:t>Mitra</w:t>
      </w:r>
      <w:r w:rsidRPr="003D4193">
        <w:rPr>
          <w:vertAlign w:val="superscript"/>
        </w:rPr>
        <w:fldChar w:fldCharType="begin"/>
      </w:r>
      <w:r w:rsidRPr="003D4193">
        <w:rPr>
          <w:vertAlign w:val="superscript"/>
        </w:rPr>
        <w:instrText xml:space="preserve"> ADDIN EN.CITE &lt;EndNote&gt;&lt;Cite&gt;&lt;Author&gt;Mccrae&lt;/Author&gt;&lt;Year&gt;2011&lt;/Year&gt;&lt;RecNum&gt;108&lt;/RecNum&gt;&lt;DisplayText&gt;[53]&lt;/DisplayText&gt;&lt;record&gt;&lt;rec-number&gt;108&lt;/rec-number&gt;&lt;foreign-keys&gt;&lt;key app="EN" db-id="sdawwts99w0wfaepv9r59zaxv00t0d9prrp0"&gt;108&lt;/key&gt;&lt;/foreign-keys&gt;&lt;ref-type name="Book"&gt;6&lt;/ref-type&gt;&lt;contributors&gt;&lt;authors&gt;&lt;author&gt;Mccrae, James&lt;/author&gt;&lt;author&gt;Singh, Karan&lt;/author&gt;&lt;author&gt;Mitra, Niloy J.&lt;/author&gt;&lt;/authors&gt;&lt;/contributors&gt;&lt;titles&gt;&lt;title&gt;Slices: a shape-proxy based on planar sections&lt;/title&gt;&lt;/titles&gt;&lt;pages&gt;61-64&lt;/pages&gt;&lt;dates&gt;&lt;year&gt;2011&lt;/year&gt;&lt;/dates&gt;&lt;publisher&gt;ACM&lt;/publisher&gt;&lt;urls&gt;&lt;/urls&gt;&lt;/record&gt;&lt;/Cite&gt;&lt;/EndNote&gt;</w:instrText>
      </w:r>
      <w:r w:rsidRPr="003D4193">
        <w:rPr>
          <w:vertAlign w:val="superscript"/>
        </w:rPr>
        <w:fldChar w:fldCharType="separate"/>
      </w:r>
      <w:r w:rsidRPr="003D4193">
        <w:rPr>
          <w:vertAlign w:val="superscript"/>
        </w:rPr>
        <w:t>[</w:t>
      </w:r>
      <w:hyperlink w:anchor="_ENREF_53" w:tooltip="Mccrae, 2011 #108" w:history="1">
        <w:r w:rsidR="00B85D53" w:rsidRPr="003D4193">
          <w:rPr>
            <w:vertAlign w:val="superscript"/>
          </w:rPr>
          <w:t>53</w:t>
        </w:r>
      </w:hyperlink>
      <w:r w:rsidRPr="003D4193">
        <w:rPr>
          <w:vertAlign w:val="superscript"/>
        </w:rPr>
        <w:t>]</w:t>
      </w:r>
      <w:r w:rsidRPr="003D4193">
        <w:rPr>
          <w:vertAlign w:val="superscript"/>
        </w:rPr>
        <w:fldChar w:fldCharType="end"/>
      </w:r>
      <w:r w:rsidRPr="003D4193">
        <w:rPr>
          <w:rFonts w:hint="eastAsia"/>
        </w:rPr>
        <w:t>等人</w:t>
      </w:r>
      <w:r w:rsidRPr="003D4193">
        <w:t>分析了机械</w:t>
      </w:r>
      <w:r w:rsidR="00361EB3">
        <w:rPr>
          <w:rFonts w:hint="eastAsia"/>
        </w:rPr>
        <w:t>部件</w:t>
      </w:r>
      <w:r w:rsidRPr="003D4193">
        <w:t>之间的接触检测与</w:t>
      </w:r>
      <w:r w:rsidR="00361EB3">
        <w:rPr>
          <w:rFonts w:hint="eastAsia"/>
        </w:rPr>
        <w:t>部件</w:t>
      </w:r>
      <w:r w:rsidR="00135358">
        <w:rPr>
          <w:rFonts w:hint="eastAsia"/>
        </w:rPr>
        <w:t>运动</w:t>
      </w:r>
      <w:r w:rsidRPr="003D4193">
        <w:t>轴之间的关系。然后使用这些数据来可视化每个部分是如何移动的。</w:t>
      </w:r>
      <w:r w:rsidR="00361EB3">
        <w:rPr>
          <w:rFonts w:hint="eastAsia"/>
        </w:rPr>
        <w:t>本章定义了一些部件间的连接关系和</w:t>
      </w:r>
      <w:r w:rsidR="00135358">
        <w:rPr>
          <w:rFonts w:hint="eastAsia"/>
        </w:rPr>
        <w:t>运动结构，</w:t>
      </w:r>
      <w:r w:rsidR="00135358">
        <w:t>通过</w:t>
      </w:r>
      <w:r w:rsidR="00135358">
        <w:rPr>
          <w:rFonts w:hint="eastAsia"/>
        </w:rPr>
        <w:t>几何特性在运动链搜索树中寻找与视频序列</w:t>
      </w:r>
      <w:r w:rsidR="00135358">
        <w:t>匹配</w:t>
      </w:r>
      <w:r w:rsidR="00135358">
        <w:rPr>
          <w:rFonts w:hint="eastAsia"/>
        </w:rPr>
        <w:t>的运动链。</w:t>
      </w:r>
    </w:p>
    <w:p w:rsidR="00721AD3" w:rsidRDefault="00721AD3" w:rsidP="00721AD3">
      <w:pPr>
        <w:pStyle w:val="21"/>
      </w:pPr>
      <w:bookmarkStart w:id="65" w:name="_Toc507394598"/>
      <w:r>
        <w:rPr>
          <w:rFonts w:hint="eastAsia"/>
        </w:rPr>
        <w:t>模型运动参数</w:t>
      </w:r>
      <w:r w:rsidR="007C1D97">
        <w:rPr>
          <w:rFonts w:hint="eastAsia"/>
        </w:rPr>
        <w:t>估计</w:t>
      </w:r>
      <w:bookmarkEnd w:id="65"/>
    </w:p>
    <w:p w:rsidR="00CA23B2" w:rsidRDefault="00CA23B2" w:rsidP="00CA23B2">
      <w:pPr>
        <w:ind w:firstLine="480"/>
      </w:pPr>
      <w:r>
        <w:rPr>
          <w:rFonts w:hint="eastAsia"/>
        </w:rPr>
        <w:t>虽然在第二章介绍的交互式建模系统可以重建复杂的三维模型，但仅通过模型中部件的几何形状，无法推测模型中相连接的两个部件的运动结构，从而更</w:t>
      </w:r>
      <w:r>
        <w:rPr>
          <w:rFonts w:hint="eastAsia"/>
        </w:rPr>
        <w:lastRenderedPageBreak/>
        <w:t>加无法模拟模型的整体运动仿真。由文献</w:t>
      </w:r>
      <w:r w:rsidR="007157A4">
        <w:fldChar w:fldCharType="begin"/>
      </w:r>
      <w:r w:rsidR="007157A4">
        <w:instrText xml:space="preserve"> ADDIN EN.CITE &lt;EndNote&gt;&lt;Cite&gt;&lt;Author&gt;Li&lt;/Author&gt;&lt;Year&gt;2013&lt;/Year&gt;&lt;RecNum&gt;95&lt;/RecNum&gt;&lt;DisplayText&gt;[43, 44]&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Zhu&lt;/Author&gt;&lt;Year&gt;2012&lt;/Year&gt;&lt;RecNum&gt;96&lt;/RecNum&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7157A4">
        <w:fldChar w:fldCharType="separate"/>
      </w:r>
      <w:r w:rsidR="007157A4">
        <w:rPr>
          <w:noProof/>
        </w:rPr>
        <w:t>[</w:t>
      </w:r>
      <w:hyperlink w:anchor="_ENREF_43" w:tooltip="Li, 2013 #95" w:history="1">
        <w:r w:rsidR="00B85D53">
          <w:rPr>
            <w:noProof/>
          </w:rPr>
          <w:t>43</w:t>
        </w:r>
      </w:hyperlink>
      <w:r w:rsidR="007157A4">
        <w:rPr>
          <w:noProof/>
        </w:rPr>
        <w:t xml:space="preserve">, </w:t>
      </w:r>
      <w:hyperlink w:anchor="_ENREF_44" w:tooltip="Zhu, 2012 #96" w:history="1">
        <w:r w:rsidR="00B85D53">
          <w:rPr>
            <w:noProof/>
          </w:rPr>
          <w:t>44</w:t>
        </w:r>
      </w:hyperlink>
      <w:r w:rsidR="007157A4">
        <w:rPr>
          <w:noProof/>
        </w:rPr>
        <w:t>]</w:t>
      </w:r>
      <w:r w:rsidR="007157A4">
        <w:fldChar w:fldCharType="end"/>
      </w:r>
      <w:r w:rsidR="005B1830">
        <w:rPr>
          <w:rFonts w:hint="eastAsia"/>
        </w:rPr>
        <w:t>可知，一种机械模型的运动在驱动部件中产生并初始化，通过机械模型的运动链依次转移到其他部件上，而两个部件相连接的关节类型决定了运动传递的方式</w:t>
      </w:r>
      <w:r w:rsidR="007157A4">
        <w:rPr>
          <w:rFonts w:hint="eastAsia"/>
        </w:rPr>
        <w:t>。</w:t>
      </w:r>
      <w:r w:rsidR="007157A4" w:rsidRPr="002E0C5E">
        <w:t>因此，我们设计了一种运动参数估计算法来确定</w:t>
      </w:r>
      <w:r w:rsidR="007157A4" w:rsidRPr="002E0C5E">
        <w:rPr>
          <w:rFonts w:hint="eastAsia"/>
        </w:rPr>
        <w:t>如下</w:t>
      </w:r>
      <w:r w:rsidR="007157A4" w:rsidRPr="002E0C5E">
        <w:t>三种信息，即驱动部分的运动、连接部分的关节类型以及各</w:t>
      </w:r>
      <w:r w:rsidR="007157A4" w:rsidRPr="002E0C5E">
        <w:rPr>
          <w:rFonts w:hint="eastAsia"/>
        </w:rPr>
        <w:t>部件的</w:t>
      </w:r>
      <w:r w:rsidR="007157A4" w:rsidRPr="002E0C5E">
        <w:t>形状参数。</w:t>
      </w:r>
      <w:r w:rsidR="006F3CBE">
        <w:rPr>
          <w:rFonts w:hint="eastAsia"/>
        </w:rPr>
        <w:t>重新估计每个部件形状参数会改变静态模型的几何形状，但这个是非常有必要的，因为</w:t>
      </w:r>
      <w:r w:rsidR="006F3CBE" w:rsidRPr="006F3CBE">
        <w:t>某些咬合部分的</w:t>
      </w:r>
      <w:r w:rsidR="006F3CBE">
        <w:rPr>
          <w:rFonts w:hint="eastAsia"/>
        </w:rPr>
        <w:t>几何</w:t>
      </w:r>
      <w:r w:rsidR="006F3CBE" w:rsidRPr="006F3CBE">
        <w:t>形状可能不正确，或者它们可能不够精确，无法再现目标运动。</w:t>
      </w:r>
      <w:r w:rsidR="0095607E">
        <w:rPr>
          <w:rFonts w:hint="eastAsia"/>
        </w:rPr>
        <w:t>例如图</w:t>
      </w:r>
      <w:r w:rsidR="0095607E">
        <w:rPr>
          <w:rFonts w:hint="eastAsia"/>
        </w:rPr>
        <w:t>3.1</w:t>
      </w:r>
      <w:r w:rsidR="0095607E">
        <w:rPr>
          <w:rFonts w:hint="eastAsia"/>
        </w:rPr>
        <w:t>中，</w:t>
      </w:r>
      <w:r w:rsidR="0004193E">
        <w:rPr>
          <w:rFonts w:hint="eastAsia"/>
        </w:rPr>
        <w:t>曲柄滑块的后面在任何视角都很难被看到，但部件后方有个突起，该突起会卡在后方方块的槽中。这个突起在建模中是无法精确绘制的，但通过运动参数估计可以精确模型的这些细节。</w:t>
      </w:r>
    </w:p>
    <w:p w:rsidR="00B159AA" w:rsidRPr="00B159AA" w:rsidRDefault="00B159AA" w:rsidP="00CA23B2">
      <w:pPr>
        <w:ind w:firstLine="480"/>
      </w:pPr>
      <w:r>
        <w:rPr>
          <w:rFonts w:hint="eastAsia"/>
        </w:rPr>
        <w:t>本章算法</w:t>
      </w:r>
      <w:r w:rsidRPr="00B159AA">
        <w:t>使用一个预先录制的视频剪辑作为我们的运动参数估计算法的输入，</w:t>
      </w:r>
      <w:r>
        <w:rPr>
          <w:rFonts w:hint="eastAsia"/>
        </w:rPr>
        <w:t>该视频视角属于重建三维模型的一个视角，所以可以直接得到照相机的标定信息，从而确定相机位置。在进行优化之前，</w:t>
      </w:r>
      <w:r w:rsidR="00C32CEF">
        <w:rPr>
          <w:rFonts w:hint="eastAsia"/>
        </w:rPr>
        <w:t>采用</w:t>
      </w:r>
      <w:r w:rsidR="00C32CEF">
        <w:rPr>
          <w:rFonts w:hint="eastAsia"/>
        </w:rPr>
        <w:t>Zhu</w:t>
      </w:r>
      <w:r w:rsidR="004203D3" w:rsidRPr="00465760">
        <w:rPr>
          <w:vertAlign w:val="superscript"/>
        </w:rPr>
        <w:fldChar w:fldCharType="begin"/>
      </w:r>
      <w:r w:rsidR="004203D3" w:rsidRPr="00465760">
        <w:rPr>
          <w:vertAlign w:val="superscript"/>
        </w:rPr>
        <w:instrText xml:space="preserve"> ADDIN EN.CITE &lt;EndNote&gt;&lt;Cite&gt;&lt;Author&gt;Zhu&lt;/Author&gt;&lt;Year&gt;2012&lt;/Year&gt;&lt;RecNum&gt;96&lt;/RecNum&gt;&lt;DisplayText&gt;[44]&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4203D3" w:rsidRPr="00465760">
        <w:rPr>
          <w:vertAlign w:val="superscript"/>
        </w:rPr>
        <w:fldChar w:fldCharType="separate"/>
      </w:r>
      <w:r w:rsidR="004203D3" w:rsidRPr="00465760">
        <w:rPr>
          <w:noProof/>
          <w:vertAlign w:val="superscript"/>
        </w:rPr>
        <w:t>[</w:t>
      </w:r>
      <w:hyperlink w:anchor="_ENREF_44" w:tooltip="Zhu, 2012 #96" w:history="1">
        <w:r w:rsidR="00B85D53" w:rsidRPr="00465760">
          <w:rPr>
            <w:noProof/>
            <w:vertAlign w:val="superscript"/>
          </w:rPr>
          <w:t>44</w:t>
        </w:r>
      </w:hyperlink>
      <w:r w:rsidR="004203D3" w:rsidRPr="00465760">
        <w:rPr>
          <w:noProof/>
          <w:vertAlign w:val="superscript"/>
        </w:rPr>
        <w:t>]</w:t>
      </w:r>
      <w:r w:rsidR="004203D3" w:rsidRPr="00465760">
        <w:rPr>
          <w:vertAlign w:val="superscript"/>
        </w:rPr>
        <w:fldChar w:fldCharType="end"/>
      </w:r>
      <w:r w:rsidR="00C32CEF">
        <w:rPr>
          <w:rFonts w:hint="eastAsia"/>
        </w:rPr>
        <w:t>等人的方法提取前两帧视频序列图像间的光流信息，模型中运动的部件会通过光流信息被提取出来，也可以通过用户手工指定得到。</w:t>
      </w:r>
      <w:r w:rsidR="004203D3" w:rsidRPr="00B008D0">
        <w:t>然而，由于光流算法依赖于视频</w:t>
      </w:r>
      <w:r w:rsidR="004203D3" w:rsidRPr="00B008D0">
        <w:rPr>
          <w:rFonts w:hint="eastAsia"/>
        </w:rPr>
        <w:t>序列</w:t>
      </w:r>
      <w:r w:rsidR="004203D3" w:rsidRPr="00B008D0">
        <w:t>之间的精确通信，</w:t>
      </w:r>
      <w:r w:rsidR="004203D3" w:rsidRPr="00B008D0">
        <w:rPr>
          <w:rFonts w:hint="eastAsia"/>
        </w:rPr>
        <w:t>由于多数机械模型表面通常没有显著的纹理，</w:t>
      </w:r>
      <w:r w:rsidR="004203D3" w:rsidRPr="00B008D0">
        <w:t>这样的通信</w:t>
      </w:r>
      <w:r w:rsidR="004203D3" w:rsidRPr="00B008D0">
        <w:rPr>
          <w:rFonts w:hint="eastAsia"/>
        </w:rPr>
        <w:t>通常</w:t>
      </w:r>
      <w:r w:rsidR="004203D3" w:rsidRPr="00B008D0">
        <w:t>不够强大，</w:t>
      </w:r>
      <w:r w:rsidR="004203D3" w:rsidRPr="00B008D0">
        <w:rPr>
          <w:rFonts w:hint="eastAsia"/>
        </w:rPr>
        <w:t>得到的光流也就不够精确，所以</w:t>
      </w:r>
      <w:r w:rsidR="004203D3" w:rsidRPr="00B008D0">
        <w:t>不能用于恢复机械部件的刚性运动。</w:t>
      </w:r>
      <w:r w:rsidR="00465760" w:rsidRPr="00D52E2E">
        <w:t>为此，在</w:t>
      </w:r>
      <w:r w:rsidR="00465760" w:rsidRPr="00D52E2E">
        <w:rPr>
          <w:rFonts w:hint="eastAsia"/>
        </w:rPr>
        <w:t>本章介绍</w:t>
      </w:r>
      <w:r w:rsidR="00465760" w:rsidRPr="00D52E2E">
        <w:t>的方法中，我们首先采用特征跟踪方法，通过在其上添加一些人工标记来获得驱动部分的详细运动</w:t>
      </w:r>
      <w:r w:rsidR="00AA5A34">
        <w:t>，</w:t>
      </w:r>
      <w:r w:rsidR="00AA5A34">
        <w:rPr>
          <w:rFonts w:hint="eastAsia"/>
        </w:rPr>
        <w:t>当然，这些标记点也会有助于建模过程</w:t>
      </w:r>
      <w:r w:rsidR="00465760" w:rsidRPr="00D52E2E">
        <w:t>。</w:t>
      </w:r>
      <w:r w:rsidR="00AA5A34" w:rsidRPr="0072222C">
        <w:t>然后，通过</w:t>
      </w:r>
      <w:r w:rsidR="00AA5A34" w:rsidRPr="0072222C">
        <w:rPr>
          <w:rFonts w:hint="eastAsia"/>
        </w:rPr>
        <w:t>评估三维模型</w:t>
      </w:r>
      <w:r w:rsidR="00AA5A34" w:rsidRPr="0072222C">
        <w:t>投影</w:t>
      </w:r>
      <w:r w:rsidR="00AA5A34" w:rsidRPr="0072222C">
        <w:rPr>
          <w:rFonts w:hint="eastAsia"/>
        </w:rPr>
        <w:t>至二维图像的</w:t>
      </w:r>
      <w:r w:rsidR="00AA5A34" w:rsidRPr="0072222C">
        <w:t>轮廓是否与每个视频帧的边缘相匹配，优化其余</w:t>
      </w:r>
      <w:r w:rsidR="0090616F" w:rsidRPr="0072222C">
        <w:rPr>
          <w:rFonts w:hint="eastAsia"/>
        </w:rPr>
        <w:t>模型部件</w:t>
      </w:r>
      <w:r w:rsidR="00AA5A34" w:rsidRPr="0072222C">
        <w:t>的运动参数。</w:t>
      </w:r>
      <w:r w:rsidR="0072222C" w:rsidRPr="00693B75">
        <w:t>用户</w:t>
      </w:r>
      <w:r w:rsidR="0072222C" w:rsidRPr="00693B75">
        <w:rPr>
          <w:rFonts w:hint="eastAsia"/>
        </w:rPr>
        <w:t>仅</w:t>
      </w:r>
      <w:r w:rsidR="0072222C" w:rsidRPr="00693B75">
        <w:t>需要手动指定驱动</w:t>
      </w:r>
      <w:r w:rsidR="0072222C" w:rsidRPr="00693B75">
        <w:rPr>
          <w:rFonts w:hint="eastAsia"/>
        </w:rPr>
        <w:t>部件</w:t>
      </w:r>
      <w:r w:rsidR="0072222C" w:rsidRPr="00693B75">
        <w:t>以启动优化过程</w:t>
      </w:r>
      <w:r w:rsidR="00693B75" w:rsidRPr="00693B75">
        <w:t>即可</w:t>
      </w:r>
      <w:r w:rsidR="0072222C" w:rsidRPr="00693B75">
        <w:t>。</w:t>
      </w:r>
    </w:p>
    <w:p w:rsidR="00721AD3" w:rsidRDefault="00721AD3" w:rsidP="00721AD3">
      <w:pPr>
        <w:pStyle w:val="31"/>
      </w:pPr>
      <w:bookmarkStart w:id="66" w:name="_Toc507394599"/>
      <w:r>
        <w:rPr>
          <w:rFonts w:hint="eastAsia"/>
        </w:rPr>
        <w:t>关节类型</w:t>
      </w:r>
      <w:bookmarkEnd w:id="66"/>
    </w:p>
    <w:p w:rsidR="00CA23B2" w:rsidRDefault="00227ABC" w:rsidP="00CA23B2">
      <w:pPr>
        <w:ind w:firstLine="480"/>
      </w:pPr>
      <w:r>
        <w:rPr>
          <w:rFonts w:hint="eastAsia"/>
        </w:rPr>
        <w:t>我们把</w:t>
      </w:r>
      <w:r w:rsidR="00FE5825">
        <w:rPr>
          <w:rFonts w:hint="eastAsia"/>
        </w:rPr>
        <w:t>机械模型看作是刚体部件的集合，它们相互连接以传递刚性运动。而一个关节连接着两个刚体部件，它们形成一个运动对。</w:t>
      </w:r>
      <w:r w:rsidR="00153D65" w:rsidRPr="00153D65">
        <w:t>不同的关节类型在两</w:t>
      </w:r>
      <w:r w:rsidR="00153D65" w:rsidRPr="00153D65">
        <w:rPr>
          <w:rFonts w:hint="eastAsia"/>
        </w:rPr>
        <w:t>个部件</w:t>
      </w:r>
      <w:r w:rsidR="00153D65" w:rsidRPr="00153D65">
        <w:t>之间施加不同的运动约束。</w:t>
      </w:r>
      <w:r w:rsidR="00CF7E4E">
        <w:rPr>
          <w:rFonts w:hint="eastAsia"/>
        </w:rPr>
        <w:t>图介绍了</w:t>
      </w:r>
      <w:r w:rsidR="004537C2">
        <w:rPr>
          <w:rFonts w:hint="eastAsia"/>
        </w:rPr>
        <w:t>我们机械模型运动优化实验用到的四种主要关节类型，它们分别是固定或焊接关节、齿轮对齿轮关节、转动关节和</w:t>
      </w:r>
      <w:r w:rsidR="004537C2" w:rsidRPr="004537C2">
        <w:rPr>
          <w:rFonts w:hint="eastAsia"/>
        </w:rPr>
        <w:t>曲柄滑块关节</w:t>
      </w:r>
      <w:r w:rsidR="004537C2">
        <w:rPr>
          <w:rFonts w:hint="eastAsia"/>
        </w:rPr>
        <w:t>。</w:t>
      </w:r>
    </w:p>
    <w:p w:rsidR="00CD34B0" w:rsidRDefault="00CD34B0" w:rsidP="00CA23B2">
      <w:pPr>
        <w:ind w:firstLine="480"/>
      </w:pPr>
      <w:r>
        <w:rPr>
          <w:rFonts w:hint="eastAsia"/>
        </w:rPr>
        <w:t>下面介绍</w:t>
      </w:r>
      <w:r w:rsidR="00035F56">
        <w:rPr>
          <w:rFonts w:hint="eastAsia"/>
        </w:rPr>
        <w:t>为每个运动关节设置关节类型的猜测准则。文献</w:t>
      </w:r>
      <w:r w:rsidR="004B5C85">
        <w:fldChar w:fldCharType="begin"/>
      </w:r>
      <w:r w:rsidR="004B5C85">
        <w:instrText xml:space="preserve"> ADDIN EN.CITE &lt;EndNote&gt;&lt;Cite&gt;&lt;Author&gt;Li&lt;/Author&gt;&lt;Year&gt;2013&lt;/Year&gt;&lt;RecNum&gt;95&lt;/RecNum&gt;&lt;DisplayText&gt;[34, 43]&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4B5C85">
        <w:fldChar w:fldCharType="separate"/>
      </w:r>
      <w:r w:rsidR="004B5C85">
        <w:rPr>
          <w:noProof/>
        </w:rPr>
        <w:t>[</w:t>
      </w:r>
      <w:hyperlink w:anchor="_ENREF_34" w:tooltip="Xu, 2009 #86" w:history="1">
        <w:r w:rsidR="00B85D53">
          <w:rPr>
            <w:noProof/>
          </w:rPr>
          <w:t>34</w:t>
        </w:r>
      </w:hyperlink>
      <w:r w:rsidR="004B5C85">
        <w:rPr>
          <w:noProof/>
        </w:rPr>
        <w:t xml:space="preserve">, </w:t>
      </w:r>
      <w:hyperlink w:anchor="_ENREF_43" w:tooltip="Li, 2013 #95" w:history="1">
        <w:r w:rsidR="00B85D53">
          <w:rPr>
            <w:noProof/>
          </w:rPr>
          <w:t>43</w:t>
        </w:r>
      </w:hyperlink>
      <w:r w:rsidR="004B5C85">
        <w:rPr>
          <w:noProof/>
        </w:rPr>
        <w:t>]</w:t>
      </w:r>
      <w:r w:rsidR="004B5C85">
        <w:fldChar w:fldCharType="end"/>
      </w:r>
      <w:r w:rsidR="00035F56">
        <w:rPr>
          <w:rFonts w:hint="eastAsia"/>
        </w:rPr>
        <w:t>指出，通过关节相连接的两个部件的相对运动应该是一种可滑动的运动关系，因为这种运动不会使这两个部件相互碰撞重叠。所以，可以由这两个部件的相交表面的类型决定该关节的类型。</w:t>
      </w:r>
      <w:r w:rsidR="0076473C">
        <w:rPr>
          <w:rFonts w:hint="eastAsia"/>
        </w:rPr>
        <w:t>例如，如果运动在相交的圆柱体表面，并且该运动类型是</w:t>
      </w:r>
      <w:r w:rsidR="004B7221">
        <w:rPr>
          <w:rFonts w:hint="eastAsia"/>
          <w:noProof/>
        </w:rPr>
        <w:lastRenderedPageBreak/>
        <mc:AlternateContent>
          <mc:Choice Requires="wpg">
            <w:drawing>
              <wp:anchor distT="0" distB="0" distL="114300" distR="114300" simplePos="0" relativeHeight="251758592" behindDoc="0" locked="0" layoutInCell="1" allowOverlap="1">
                <wp:simplePos x="0" y="0"/>
                <wp:positionH relativeFrom="column">
                  <wp:posOffset>4050</wp:posOffset>
                </wp:positionH>
                <wp:positionV relativeFrom="paragraph">
                  <wp:posOffset>3175</wp:posOffset>
                </wp:positionV>
                <wp:extent cx="5255260" cy="4873633"/>
                <wp:effectExtent l="0" t="0" r="2540" b="3175"/>
                <wp:wrapTopAndBottom/>
                <wp:docPr id="405" name="组合 405"/>
                <wp:cNvGraphicFramePr/>
                <a:graphic xmlns:a="http://schemas.openxmlformats.org/drawingml/2006/main">
                  <a:graphicData uri="http://schemas.microsoft.com/office/word/2010/wordprocessingGroup">
                    <wpg:wgp>
                      <wpg:cNvGrpSpPr/>
                      <wpg:grpSpPr>
                        <a:xfrm>
                          <a:off x="0" y="0"/>
                          <a:ext cx="5255260" cy="4873633"/>
                          <a:chOff x="0" y="0"/>
                          <a:chExt cx="5255260" cy="4873633"/>
                        </a:xfrm>
                      </wpg:grpSpPr>
                      <pic:pic xmlns:pic="http://schemas.openxmlformats.org/drawingml/2006/picture">
                        <pic:nvPicPr>
                          <pic:cNvPr id="403" name="图片 403"/>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198407" y="0"/>
                            <a:ext cx="4848860" cy="3783330"/>
                          </a:xfrm>
                          <a:prstGeom prst="rect">
                            <a:avLst/>
                          </a:prstGeom>
                        </pic:spPr>
                      </pic:pic>
                      <wps:wsp>
                        <wps:cNvPr id="404" name="文本框 404"/>
                        <wps:cNvSpPr txBox="1"/>
                        <wps:spPr>
                          <a:xfrm>
                            <a:off x="0" y="3838583"/>
                            <a:ext cx="5255260" cy="1035050"/>
                          </a:xfrm>
                          <a:prstGeom prst="rect">
                            <a:avLst/>
                          </a:prstGeom>
                          <a:solidFill>
                            <a:prstClr val="white"/>
                          </a:solidFill>
                          <a:ln>
                            <a:noFill/>
                          </a:ln>
                          <a:effectLst/>
                        </wps:spPr>
                        <wps:txbx>
                          <w:txbxContent>
                            <w:p w:rsidR="00540D10" w:rsidRPr="00BB410E" w:rsidRDefault="00540D10" w:rsidP="004B7221">
                              <w:pPr>
                                <w:pStyle w:val="aff"/>
                                <w:spacing w:before="163" w:after="163"/>
                                <w:rPr>
                                  <w:rFonts w:eastAsia="宋体"/>
                                  <w:sz w:val="24"/>
                                  <w:szCs w:val="24"/>
                                </w:rPr>
                              </w:pPr>
                              <w:bookmarkStart w:id="67" w:name="_Toc50740201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Pr>
                                  <w:rFonts w:hint="eastAsia"/>
                                </w:rPr>
                                <w:t>b</w:t>
                              </w:r>
                              <w:r>
                                <w:rPr>
                                  <w:rFonts w:hint="eastAsia"/>
                                </w:rPr>
                                <w:t>）齿轮对齿轮关节。两个齿轮通过该关节相连，</w:t>
                              </w:r>
                              <w:r>
                                <w:t>可以</w:t>
                              </w:r>
                              <w:r>
                                <w:rPr>
                                  <w:rFonts w:hint="eastAsia"/>
                                </w:rPr>
                                <w:t>相互传递方向相反的旋转运动。</w:t>
                              </w:r>
                              <w:r>
                                <w:t>（</w:t>
                              </w:r>
                              <w:r>
                                <w:rPr>
                                  <w:rFonts w:hint="eastAsia"/>
                                </w:rPr>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Pr>
                                  <w:rFonts w:hint="eastAsia"/>
                                </w:rPr>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05" o:spid="_x0000_s1071" style="position:absolute;left:0;text-align:left;margin-left:.3pt;margin-top:.25pt;width:413.8pt;height:383.75pt;z-index:251758592" coordsize="52552,487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">
                <v:shape id="图片 403" o:spid="_x0000_s1072" type="#_x0000_t75" style="position:absolute;left:1984;width:48488;height:378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xXrOPFAAAA3AAAAA8AAABkcnMvZG93bnJldi54bWxEj0FrwkAUhO+F/oflFbzVTaoWSV2lFATx&#10;ZrSH3l6zzyQ2+zbsribm17uC0OMwM98wi1VvGnEh52vLCtJxAoK4sLrmUsFhv36dg/ABWWNjmRRc&#10;ycNq+fy0wEzbjnd0yUMpIoR9hgqqENpMSl9UZNCPbUscvaN1BkOUrpTaYRfhppFvSfIuDdYcFyps&#10;6aui4i8/GwXzfPjZbWfDrzab7uhOp/T7MKRKjV76zw8QgfrwH360N1rBNJnA/Uw8AnJ5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8V6zjxQAAANwAAAAPAAAAAAAAAAAAAAAA&#10;AJ8CAABkcnMvZG93bnJldi54bWxQSwUGAAAAAAQABAD3AAAAkQMAAAAA&#10;">
                  <v:imagedata r:id="rId90" o:title=""/>
                  <v:path arrowok="t"/>
                </v:shape>
                <v:shape id="文本框 404" o:spid="_x0000_s1073" type="#_x0000_t202" style="position:absolute;top:38385;width:52552;height:103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OM8cYA&#10;AADcAAAADwAAAGRycy9kb3ducmV2LnhtbESPQWsCMRSE74X+h/AKvRTNti5StkYRUai9iFsv3h6b&#10;52bbzcuSZHX77xtB8DjMzDfMbDHYVpzJh8axgtdxBoK4crrhWsHhezN6BxEissbWMSn4owCL+ePD&#10;DAvtLryncxlrkSAcClRgYuwKKUNlyGIYu444eSfnLcYkfS21x0uC21a+ZdlUWmw4LRjsaGWo+i17&#10;q2CXH3fmpT+tv5b5xG8P/Wr6U5dKPT8Nyw8QkYZ4D9/an1pBnuVwPZOOgJz/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eOM8cYAAADcAAAADwAAAAAAAAAAAAAAAACYAgAAZHJz&#10;L2Rvd25yZXYueG1sUEsFBgAAAAAEAAQA9QAAAIsDAAAAAA==&#10;" stroked="f">
                  <v:textbox style="mso-fit-shape-to-text:t" inset="0,0,0,0">
                    <w:txbxContent>
                      <w:p w:rsidR="00540D10" w:rsidRPr="00BB410E" w:rsidRDefault="00540D10" w:rsidP="004B7221">
                        <w:pPr>
                          <w:pStyle w:val="aff"/>
                          <w:spacing w:before="163" w:after="163"/>
                          <w:rPr>
                            <w:rFonts w:eastAsia="宋体"/>
                            <w:sz w:val="24"/>
                            <w:szCs w:val="24"/>
                          </w:rPr>
                        </w:pPr>
                        <w:bookmarkStart w:id="86" w:name="_Toc50740201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Pr>
                            <w:rFonts w:hint="eastAsia"/>
                          </w:rPr>
                          <w:t>b</w:t>
                        </w:r>
                        <w:r>
                          <w:rPr>
                            <w:rFonts w:hint="eastAsia"/>
                          </w:rPr>
                          <w:t>）齿轮对齿轮关节。两个齿轮通过该关节相连，</w:t>
                        </w:r>
                        <w:r>
                          <w:t>可以</w:t>
                        </w:r>
                        <w:r>
                          <w:rPr>
                            <w:rFonts w:hint="eastAsia"/>
                          </w:rPr>
                          <w:t>相互传递方向相反的旋转运动。</w:t>
                        </w:r>
                        <w:r>
                          <w:t>（</w:t>
                        </w:r>
                        <w:r>
                          <w:rPr>
                            <w:rFonts w:hint="eastAsia"/>
                          </w:rPr>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Pr>
                            <w:rFonts w:hint="eastAsia"/>
                          </w:rPr>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86"/>
                      </w:p>
                    </w:txbxContent>
                  </v:textbox>
                </v:shape>
                <w10:wrap type="topAndBottom"/>
              </v:group>
            </w:pict>
          </mc:Fallback>
        </mc:AlternateContent>
      </w:r>
      <w:r w:rsidR="00E60DE8">
        <w:rPr>
          <w:rFonts w:hint="eastAsia"/>
        </w:rPr>
        <w:t>做</w:t>
      </w:r>
      <w:r w:rsidR="0076473C">
        <w:rPr>
          <w:rFonts w:hint="eastAsia"/>
        </w:rPr>
        <w:t>旋转运动，则对应的关节类型是转动关节。</w:t>
      </w:r>
      <w:r w:rsidR="00E60DE8">
        <w:rPr>
          <w:rFonts w:hint="eastAsia"/>
        </w:rPr>
        <w:t>如果运动在相交平面上做直线滑动，则对应的关节类型是曲柄滑块关节。</w:t>
      </w:r>
      <w:r w:rsidR="000C0FAF" w:rsidRPr="000C0FAF">
        <w:t>因此，我们可以根据相交表面的运动</w:t>
      </w:r>
      <w:r w:rsidR="000C0FAF" w:rsidRPr="000C0FAF">
        <w:rPr>
          <w:rFonts w:hint="eastAsia"/>
        </w:rPr>
        <w:t>类型</w:t>
      </w:r>
      <w:r w:rsidR="000C0FAF" w:rsidRPr="000C0FAF">
        <w:t>对</w:t>
      </w:r>
      <w:r w:rsidR="000C0FAF" w:rsidRPr="000C0FAF">
        <w:rPr>
          <w:rFonts w:hint="eastAsia"/>
        </w:rPr>
        <w:t>应</w:t>
      </w:r>
      <w:r w:rsidR="000C0FAF" w:rsidRPr="000C0FAF">
        <w:t>关节类型，</w:t>
      </w:r>
      <w:r w:rsidR="000C0FAF" w:rsidRPr="000C0FAF">
        <w:rPr>
          <w:rFonts w:hint="eastAsia"/>
        </w:rPr>
        <w:t>对关节类型</w:t>
      </w:r>
      <w:r w:rsidR="000C0FAF" w:rsidRPr="000C0FAF">
        <w:t>进行分类，并进一步推导出一套规则，对可能的联合类型进行合理的猜测，</w:t>
      </w:r>
      <w:r w:rsidR="000C0FAF" w:rsidRPr="000C0FAF">
        <w:rPr>
          <w:rFonts w:hint="eastAsia"/>
        </w:rPr>
        <w:t>具体猜测如下：</w:t>
      </w:r>
    </w:p>
    <w:p w:rsidR="004B7221" w:rsidRPr="00345C5A" w:rsidRDefault="004B7221" w:rsidP="00345C5A">
      <w:pPr>
        <w:pStyle w:val="af7"/>
        <w:numPr>
          <w:ilvl w:val="0"/>
          <w:numId w:val="34"/>
        </w:numPr>
        <w:ind w:left="0" w:firstLineChars="0" w:firstLine="480"/>
        <w:rPr>
          <w:rFonts w:ascii="Times New Roman" w:hAnsi="Times New Roman"/>
          <w:szCs w:val="24"/>
        </w:rPr>
      </w:pPr>
      <w:r w:rsidRPr="004B7221">
        <w:rPr>
          <w:rFonts w:ascii="Times New Roman" w:hAnsi="Times New Roman"/>
          <w:szCs w:val="24"/>
        </w:rPr>
        <w:t>如果一个广义圆柱</w:t>
      </w:r>
      <w:r w:rsidRPr="004B7221">
        <w:rPr>
          <w:rFonts w:ascii="Times New Roman" w:hAnsi="Times New Roman" w:hint="eastAsia"/>
          <w:szCs w:val="24"/>
        </w:rPr>
        <w:t>体</w:t>
      </w:r>
      <w:r w:rsidRPr="004B7221">
        <w:rPr>
          <w:rFonts w:ascii="Times New Roman" w:hAnsi="Times New Roman"/>
          <w:szCs w:val="24"/>
        </w:rPr>
        <w:t>与另一个</w:t>
      </w:r>
      <w:r w:rsidRPr="004B7221">
        <w:rPr>
          <w:rFonts w:ascii="Times New Roman" w:hAnsi="Times New Roman" w:hint="eastAsia"/>
          <w:szCs w:val="24"/>
        </w:rPr>
        <w:t>部件</w:t>
      </w:r>
      <w:r w:rsidRPr="004B7221">
        <w:rPr>
          <w:rFonts w:ascii="Times New Roman" w:hAnsi="Times New Roman"/>
          <w:szCs w:val="24"/>
        </w:rPr>
        <w:t>的表面相连接，</w:t>
      </w:r>
      <w:r w:rsidRPr="004B7221">
        <w:rPr>
          <w:rFonts w:ascii="Times New Roman" w:hAnsi="Times New Roman" w:hint="eastAsia"/>
          <w:szCs w:val="24"/>
        </w:rPr>
        <w:t>则</w:t>
      </w:r>
      <w:r w:rsidRPr="004B7221">
        <w:rPr>
          <w:rFonts w:ascii="Times New Roman" w:hAnsi="Times New Roman"/>
          <w:szCs w:val="24"/>
        </w:rPr>
        <w:t>我们</w:t>
      </w:r>
      <w:r w:rsidRPr="004B7221">
        <w:rPr>
          <w:rFonts w:ascii="Times New Roman" w:hAnsi="Times New Roman" w:hint="eastAsia"/>
          <w:szCs w:val="24"/>
        </w:rPr>
        <w:t>很容易</w:t>
      </w:r>
      <w:r w:rsidRPr="004B7221">
        <w:rPr>
          <w:rFonts w:ascii="Times New Roman" w:hAnsi="Times New Roman"/>
          <w:szCs w:val="24"/>
        </w:rPr>
        <w:t>地猜测它们之间的关节是一个</w:t>
      </w:r>
      <w:r w:rsidRPr="004B7221">
        <w:rPr>
          <w:rFonts w:ascii="Times New Roman" w:hAnsi="Times New Roman" w:hint="eastAsia"/>
          <w:szCs w:val="24"/>
        </w:rPr>
        <w:t>焊接关节</w:t>
      </w:r>
      <w:r w:rsidRPr="004B7221">
        <w:rPr>
          <w:rFonts w:ascii="Times New Roman" w:hAnsi="Times New Roman"/>
          <w:szCs w:val="24"/>
        </w:rPr>
        <w:t>或转动关节</w:t>
      </w:r>
      <w:r w:rsidR="00206A70">
        <w:rPr>
          <w:rFonts w:ascii="Times New Roman" w:hAnsi="Times New Roman" w:hint="eastAsia"/>
          <w:szCs w:val="24"/>
        </w:rPr>
        <w:t>。</w:t>
      </w:r>
      <w:r w:rsidR="00206A70">
        <w:rPr>
          <w:rFonts w:ascii="Times New Roman" w:hAnsi="Times New Roman"/>
          <w:szCs w:val="24"/>
        </w:rPr>
        <w:t>因为</w:t>
      </w:r>
      <w:r w:rsidR="00206A70">
        <w:rPr>
          <w:rFonts w:ascii="Times New Roman" w:hAnsi="Times New Roman" w:hint="eastAsia"/>
          <w:szCs w:val="24"/>
        </w:rPr>
        <w:t>这种情况下，两个</w:t>
      </w:r>
      <w:r w:rsidR="00206A70">
        <w:rPr>
          <w:rFonts w:ascii="Times New Roman" w:hAnsi="Times New Roman"/>
          <w:szCs w:val="24"/>
        </w:rPr>
        <w:t>相交</w:t>
      </w:r>
      <w:r w:rsidR="00206A70">
        <w:rPr>
          <w:rFonts w:ascii="Times New Roman" w:hAnsi="Times New Roman" w:hint="eastAsia"/>
          <w:szCs w:val="24"/>
        </w:rPr>
        <w:t>的面</w:t>
      </w:r>
      <w:r w:rsidR="00206A70">
        <w:rPr>
          <w:rFonts w:ascii="Times New Roman" w:hAnsi="Times New Roman"/>
          <w:szCs w:val="24"/>
        </w:rPr>
        <w:t>一定</w:t>
      </w:r>
      <w:r w:rsidR="00206A70">
        <w:rPr>
          <w:rFonts w:ascii="Times New Roman" w:hAnsi="Times New Roman" w:hint="eastAsia"/>
          <w:szCs w:val="24"/>
        </w:rPr>
        <w:t>是一个广义</w:t>
      </w:r>
      <w:r w:rsidR="00206A70">
        <w:rPr>
          <w:rFonts w:ascii="Times New Roman" w:hAnsi="Times New Roman"/>
          <w:szCs w:val="24"/>
        </w:rPr>
        <w:t>的</w:t>
      </w:r>
      <w:r w:rsidR="00206A70">
        <w:rPr>
          <w:rFonts w:ascii="Times New Roman" w:hAnsi="Times New Roman" w:hint="eastAsia"/>
          <w:szCs w:val="24"/>
        </w:rPr>
        <w:t>圆柱体，它</w:t>
      </w:r>
      <w:r w:rsidR="00206A70">
        <w:rPr>
          <w:rFonts w:ascii="Times New Roman" w:hAnsi="Times New Roman"/>
          <w:szCs w:val="24"/>
        </w:rPr>
        <w:t>的</w:t>
      </w:r>
      <w:r w:rsidR="00206A70">
        <w:rPr>
          <w:rFonts w:ascii="Times New Roman" w:hAnsi="Times New Roman" w:hint="eastAsia"/>
          <w:szCs w:val="24"/>
        </w:rPr>
        <w:t>可运动类型是旋转运动，</w:t>
      </w:r>
      <w:r w:rsidR="006357DD">
        <w:rPr>
          <w:rFonts w:ascii="Times New Roman" w:hAnsi="Times New Roman" w:hint="eastAsia"/>
          <w:szCs w:val="24"/>
        </w:rPr>
        <w:t>或者</w:t>
      </w:r>
      <w:r w:rsidR="00206A70" w:rsidRPr="00345C5A">
        <w:rPr>
          <w:rFonts w:ascii="Times New Roman" w:hAnsi="Times New Roman" w:hint="eastAsia"/>
          <w:szCs w:val="24"/>
        </w:rPr>
        <w:t>该圆柱体作为一个连杆传递运动，则该</w:t>
      </w:r>
      <w:r w:rsidR="006925A7" w:rsidRPr="00345C5A">
        <w:rPr>
          <w:rFonts w:ascii="Times New Roman" w:hAnsi="Times New Roman" w:hint="eastAsia"/>
          <w:szCs w:val="24"/>
        </w:rPr>
        <w:t>关节是焊接关节。</w:t>
      </w:r>
    </w:p>
    <w:p w:rsidR="00E85E23" w:rsidRDefault="007C4B33" w:rsidP="004B7221">
      <w:pPr>
        <w:pStyle w:val="af7"/>
        <w:numPr>
          <w:ilvl w:val="0"/>
          <w:numId w:val="34"/>
        </w:numPr>
        <w:ind w:left="0" w:firstLineChars="0" w:firstLine="480"/>
        <w:rPr>
          <w:rFonts w:ascii="Times New Roman" w:hAnsi="Times New Roman"/>
          <w:szCs w:val="24"/>
        </w:rPr>
      </w:pPr>
      <w:r>
        <w:rPr>
          <w:rFonts w:ascii="Times New Roman" w:hAnsi="Times New Roman" w:hint="eastAsia"/>
          <w:szCs w:val="24"/>
        </w:rPr>
        <w:t>如果一个广义圆柱和一个细长的立方体作为一个连杆，它与另一个部件的内部相连接，则我们猜测该关节为焊接关节或者曲柄滑块关节。因为曲柄滑块关节的滑动方向是局部坐标系的轴，在测试的仿真运动中，</w:t>
      </w:r>
      <w:r w:rsidR="005D7618">
        <w:rPr>
          <w:rFonts w:ascii="Times New Roman" w:hAnsi="Times New Roman" w:hint="eastAsia"/>
          <w:szCs w:val="24"/>
        </w:rPr>
        <w:t>直线的方向可以保持相连接的连杆长度为固定常数。</w:t>
      </w:r>
    </w:p>
    <w:p w:rsidR="005D7618" w:rsidRDefault="005D7618" w:rsidP="004B7221">
      <w:pPr>
        <w:pStyle w:val="af7"/>
        <w:numPr>
          <w:ilvl w:val="0"/>
          <w:numId w:val="34"/>
        </w:numPr>
        <w:ind w:left="0" w:firstLineChars="0" w:firstLine="480"/>
        <w:rPr>
          <w:rFonts w:ascii="Times New Roman" w:hAnsi="Times New Roman"/>
          <w:szCs w:val="24"/>
        </w:rPr>
      </w:pPr>
      <w:r>
        <w:rPr>
          <w:rFonts w:ascii="Times New Roman" w:hAnsi="Times New Roman" w:hint="eastAsia"/>
          <w:szCs w:val="24"/>
        </w:rPr>
        <w:lastRenderedPageBreak/>
        <w:t>如果两个齿轮相连接，那运动关节毫无疑问是齿轮对齿轮关节，一个齿轮将旋转运动传递给另一个齿轮，它们的旋转方法恰好相反。但两个齿轮若通过传送带连接，则他们旋转方向相同。</w:t>
      </w:r>
    </w:p>
    <w:p w:rsidR="00CC21DC" w:rsidRDefault="00CC21DC" w:rsidP="004B7221">
      <w:pPr>
        <w:pStyle w:val="af7"/>
        <w:numPr>
          <w:ilvl w:val="0"/>
          <w:numId w:val="34"/>
        </w:numPr>
        <w:ind w:left="0" w:firstLineChars="0" w:firstLine="480"/>
        <w:rPr>
          <w:rFonts w:ascii="Times New Roman" w:hAnsi="Times New Roman"/>
          <w:szCs w:val="24"/>
        </w:rPr>
      </w:pPr>
      <w:r>
        <w:rPr>
          <w:rFonts w:ascii="Times New Roman" w:hAnsi="Times New Roman" w:hint="eastAsia"/>
          <w:szCs w:val="24"/>
        </w:rPr>
        <w:t>如果一个立方体放置在一个平面上，则我们假设相连的关节类型是一个曲柄滑块关节，</w:t>
      </w:r>
      <w:r w:rsidRPr="00CC21DC">
        <w:rPr>
          <w:rFonts w:ascii="Times New Roman" w:hAnsi="Times New Roman"/>
          <w:szCs w:val="24"/>
        </w:rPr>
        <w:t>并且平行于表面的方向是立方体的局部坐标系的两个</w:t>
      </w:r>
      <w:r w:rsidRPr="00CC21DC">
        <w:rPr>
          <w:rFonts w:ascii="Times New Roman" w:hAnsi="Times New Roman" w:hint="eastAsia"/>
          <w:szCs w:val="24"/>
        </w:rPr>
        <w:t>运动</w:t>
      </w:r>
      <w:r w:rsidRPr="00CC21DC">
        <w:rPr>
          <w:rFonts w:ascii="Times New Roman" w:hAnsi="Times New Roman"/>
          <w:szCs w:val="24"/>
        </w:rPr>
        <w:t>轴</w:t>
      </w:r>
      <w:r w:rsidRPr="00CC21DC">
        <w:rPr>
          <w:rFonts w:ascii="Times New Roman" w:hAnsi="Times New Roman" w:hint="eastAsia"/>
          <w:szCs w:val="24"/>
        </w:rPr>
        <w:t>方向。因为立方体的运动方式只能是在平面上滑动。</w:t>
      </w:r>
    </w:p>
    <w:p w:rsidR="00125FEB" w:rsidRPr="004B7221" w:rsidRDefault="001C3B3F" w:rsidP="001C3B3F">
      <w:pPr>
        <w:ind w:firstLine="480"/>
      </w:pPr>
      <w:r>
        <w:rPr>
          <w:rFonts w:hint="eastAsia"/>
        </w:rPr>
        <w:t>综上所述，我们可以为每一对相连部件建立一个很小的连接关节候选集合，该集合内关节类型为猜测的符合相连部件的类型，它们是离散的关节类型的</w:t>
      </w:r>
      <w:r w:rsidR="00B101CA">
        <w:rPr>
          <w:rFonts w:hint="eastAsia"/>
        </w:rPr>
        <w:t>候选</w:t>
      </w:r>
      <w:r>
        <w:rPr>
          <w:rFonts w:hint="eastAsia"/>
        </w:rPr>
        <w:t>值。</w:t>
      </w:r>
    </w:p>
    <w:p w:rsidR="00721AD3" w:rsidRDefault="00721AD3" w:rsidP="00721AD3">
      <w:pPr>
        <w:pStyle w:val="31"/>
      </w:pPr>
      <w:bookmarkStart w:id="68" w:name="_Toc507394600"/>
      <w:r>
        <w:rPr>
          <w:rFonts w:hint="eastAsia"/>
        </w:rPr>
        <w:t>驱动轮运动</w:t>
      </w:r>
      <w:r w:rsidR="007C1D97">
        <w:rPr>
          <w:rFonts w:hint="eastAsia"/>
        </w:rPr>
        <w:t>估计</w:t>
      </w:r>
      <w:bookmarkEnd w:id="68"/>
    </w:p>
    <w:p w:rsidR="000671C8" w:rsidRDefault="00226204" w:rsidP="000671C8">
      <w:pPr>
        <w:ind w:firstLine="480"/>
      </w:pPr>
      <w:r>
        <w:rPr>
          <w:rFonts w:hint="eastAsia"/>
          <w:noProof/>
        </w:rPr>
        <mc:AlternateContent>
          <mc:Choice Requires="wpg">
            <w:drawing>
              <wp:anchor distT="0" distB="0" distL="114300" distR="114300" simplePos="0" relativeHeight="251762688" behindDoc="0" locked="0" layoutInCell="1" allowOverlap="1">
                <wp:simplePos x="0" y="0"/>
                <wp:positionH relativeFrom="column">
                  <wp:posOffset>3810</wp:posOffset>
                </wp:positionH>
                <wp:positionV relativeFrom="paragraph">
                  <wp:posOffset>934349</wp:posOffset>
                </wp:positionV>
                <wp:extent cx="5255260" cy="4062739"/>
                <wp:effectExtent l="0" t="0" r="2540" b="0"/>
                <wp:wrapTopAndBottom/>
                <wp:docPr id="402" name="组合 402"/>
                <wp:cNvGraphicFramePr/>
                <a:graphic xmlns:a="http://schemas.openxmlformats.org/drawingml/2006/main">
                  <a:graphicData uri="http://schemas.microsoft.com/office/word/2010/wordprocessingGroup">
                    <wpg:wgp>
                      <wpg:cNvGrpSpPr/>
                      <wpg:grpSpPr>
                        <a:xfrm>
                          <a:off x="0" y="0"/>
                          <a:ext cx="5255260" cy="4062739"/>
                          <a:chOff x="0" y="0"/>
                          <a:chExt cx="5255260" cy="4062739"/>
                        </a:xfrm>
                      </wpg:grpSpPr>
                      <pic:pic xmlns:pic="http://schemas.openxmlformats.org/drawingml/2006/picture">
                        <pic:nvPicPr>
                          <pic:cNvPr id="398" name="图片 398"/>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508958" y="0"/>
                            <a:ext cx="4236720" cy="3211195"/>
                          </a:xfrm>
                          <a:prstGeom prst="rect">
                            <a:avLst/>
                          </a:prstGeom>
                        </pic:spPr>
                      </pic:pic>
                      <wps:wsp>
                        <wps:cNvPr id="401" name="文本框 401"/>
                        <wps:cNvSpPr txBox="1"/>
                        <wps:spPr>
                          <a:xfrm>
                            <a:off x="0" y="3234699"/>
                            <a:ext cx="5255260" cy="828040"/>
                          </a:xfrm>
                          <a:prstGeom prst="rect">
                            <a:avLst/>
                          </a:prstGeom>
                          <a:solidFill>
                            <a:prstClr val="white"/>
                          </a:solidFill>
                          <a:ln>
                            <a:noFill/>
                          </a:ln>
                          <a:effectLst/>
                        </wps:spPr>
                        <wps:txbx>
                          <w:txbxContent>
                            <w:p w:rsidR="00540D10" w:rsidRPr="00B10AE0" w:rsidRDefault="00540D10" w:rsidP="00226204">
                              <w:pPr>
                                <w:pStyle w:val="aff"/>
                                <w:spacing w:before="163" w:after="163"/>
                                <w:rPr>
                                  <w:rFonts w:eastAsia="宋体"/>
                                  <w:sz w:val="24"/>
                                  <w:szCs w:val="24"/>
                                </w:rPr>
                              </w:pPr>
                              <w:bookmarkStart w:id="69" w:name="_Toc50740201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02" o:spid="_x0000_s1074" style="position:absolute;left:0;text-align:left;margin-left:.3pt;margin-top:73.55pt;width:413.8pt;height:319.9pt;z-index:251762688" coordsize="52552,406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">
                <v:shape id="图片 398" o:spid="_x0000_s1075" type="#_x0000_t75" style="position:absolute;left:5089;width:42367;height:321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yGKrBAAAA3AAAAA8AAABkcnMvZG93bnJldi54bWxET8uKwjAU3Q/4D+EKbgZNdcBHNYoM89CV&#10;tOr+0lzbanNTmqiZv58sBmZ5OO/VJphGPKhztWUF41ECgriwuuZSwen4OZyDcB5ZY2OZFPyQg826&#10;97LCVNsnZ/TIfSliCLsUFVTet6mUrqjIoBvZljhyF9sZ9BF2pdQdPmO4aeQkSabSYM2xocKW3isq&#10;bvndKNh/H8KVJ1pnt6+QfejZ2b/yWalBP2yXIDwF/y/+c++0grdFXBvPxCMg1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nyGKrBAAAA3AAAAA8AAAAAAAAAAAAAAAAAnwIA&#10;AGRycy9kb3ducmV2LnhtbFBLBQYAAAAABAAEAPcAAACNAwAAAAA=&#10;">
                  <v:imagedata r:id="rId92" o:title=""/>
                  <v:path arrowok="t"/>
                </v:shape>
                <v:shape id="文本框 401" o:spid="_x0000_s1076" type="#_x0000_t202" style="position:absolute;top:32346;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Qva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3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ZQvacYAAADcAAAADwAAAAAAAAAAAAAAAACYAgAAZHJz&#10;L2Rvd25yZXYueG1sUEsFBgAAAAAEAAQA9QAAAIsDAAAAAA==&#10;" stroked="f">
                  <v:textbox style="mso-fit-shape-to-text:t" inset="0,0,0,0">
                    <w:txbxContent>
                      <w:p w:rsidR="00540D10" w:rsidRPr="00B10AE0" w:rsidRDefault="00540D10" w:rsidP="00226204">
                        <w:pPr>
                          <w:pStyle w:val="aff"/>
                          <w:spacing w:before="163" w:after="163"/>
                          <w:rPr>
                            <w:rFonts w:eastAsia="宋体"/>
                            <w:sz w:val="24"/>
                            <w:szCs w:val="24"/>
                          </w:rPr>
                        </w:pPr>
                        <w:bookmarkStart w:id="89" w:name="_Toc50740201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89"/>
                      </w:p>
                    </w:txbxContent>
                  </v:textbox>
                </v:shape>
                <w10:wrap type="topAndBottom"/>
              </v:group>
            </w:pict>
          </mc:Fallback>
        </mc:AlternateContent>
      </w:r>
      <w:r w:rsidR="0043340C">
        <w:rPr>
          <w:rFonts w:hint="eastAsia"/>
        </w:rPr>
        <w:t>精准仿真一个机械模型的运动，关键因素是获取该模型中驱动轮的精确运动。因为整个运动链上部件的运动最开始是由驱动轮传递出来的，所以驱动轮的运动参数决定了整个运动链的运动。在本章的算法中，驱动轮的运动参数是通过</w:t>
      </w:r>
      <w:r w:rsidR="0043340C">
        <w:rPr>
          <w:rFonts w:hint="eastAsia"/>
        </w:rPr>
        <w:lastRenderedPageBreak/>
        <w:t>录制的视频序列中图像的运动获取的。</w:t>
      </w:r>
      <w:r w:rsidR="00684D77">
        <w:rPr>
          <w:rFonts w:hint="eastAsia"/>
        </w:rPr>
        <w:t>例如，驱动轮部件的旋转参数是每一帧图像中的驱动轮旋转角度计算得到的。</w:t>
      </w:r>
    </w:p>
    <w:p w:rsidR="0022324A" w:rsidRDefault="00684D77" w:rsidP="0022324A">
      <w:pPr>
        <w:ind w:firstLine="480"/>
      </w:pPr>
      <w:r>
        <w:rPr>
          <w:rFonts w:hint="eastAsia"/>
        </w:rPr>
        <w:t>由于通常选择的输入视频的视角需要保证大部分的模型部件运动都需要可见，再加上拍摄时的透视效果，这就为自动计算驱动轮的旋转角度带来了很大的困难。我们采取的解决方法是，先去除驱动轮在图像中的区域因透视而产生的畸变，如文献</w:t>
      </w:r>
      <w:r>
        <w:fldChar w:fldCharType="begin"/>
      </w:r>
      <w:r>
        <w:instrText xml:space="preserve"> ADDIN EN.CITE &lt;EndNote&gt;&lt;Cite&gt;&lt;Author&gt;Lowe&lt;/Author&gt;&lt;Year&gt;2004&lt;/Year&gt;&lt;RecNum&gt;110&lt;/RecNum&gt;&lt;DisplayText&gt;[54]&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EndNote&gt;</w:instrText>
      </w:r>
      <w:r>
        <w:fldChar w:fldCharType="separate"/>
      </w:r>
      <w:r>
        <w:t>[</w:t>
      </w:r>
      <w:hyperlink w:anchor="_ENREF_54" w:tooltip="Lowe, 2004 #110" w:history="1">
        <w:r w:rsidR="00B85D53">
          <w:t>54</w:t>
        </w:r>
      </w:hyperlink>
      <w:r>
        <w:t>]</w:t>
      </w:r>
      <w:r>
        <w:fldChar w:fldCharType="end"/>
      </w:r>
      <w:r w:rsidR="002A4D17">
        <w:rPr>
          <w:rFonts w:hint="eastAsia"/>
        </w:rPr>
        <w:t>，</w:t>
      </w:r>
      <w:r>
        <w:rPr>
          <w:rFonts w:hint="eastAsia"/>
        </w:rPr>
        <w:t>然后通过连续两帧视频图像间的特征匹配计算出驱动轮的旋转角度。</w:t>
      </w:r>
      <w:r w:rsidR="007D2D23">
        <w:rPr>
          <w:rFonts w:hint="eastAsia"/>
        </w:rPr>
        <w:t>如图</w:t>
      </w:r>
      <w:r w:rsidR="007D2D23">
        <w:rPr>
          <w:rFonts w:hint="eastAsia"/>
        </w:rPr>
        <w:t>3</w:t>
      </w:r>
      <w:r w:rsidR="007D2D23">
        <w:t>.4</w:t>
      </w:r>
      <w:r w:rsidR="007D2D23">
        <w:t>所示，</w:t>
      </w:r>
      <w:r w:rsidR="007D2D23">
        <w:rPr>
          <w:rFonts w:hint="eastAsia"/>
        </w:rPr>
        <w:t>拍摄视角下的连续俩帧</w:t>
      </w:r>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7D2D23">
        <w:rPr>
          <w:rFonts w:hint="eastAsia"/>
        </w:rPr>
        <w:t>和</w:t>
      </w:r>
      <m:oMath>
        <m:r>
          <m:rPr>
            <m:sty m:val="p"/>
          </m:rPr>
          <w:rPr>
            <w:rFonts w:ascii="Cambria Math" w:hAnsi="Cambria Math"/>
          </w:rPr>
          <m:t xml:space="preserve"> </m:t>
        </m:r>
        <m:r>
          <w:rPr>
            <w:rFonts w:ascii="Cambria Math" w:hAnsi="Cambria Math" w:hint="eastAsia"/>
          </w:rPr>
          <m:t>i+1</m:t>
        </m:r>
      </m:oMath>
      <w:r w:rsidR="007D2D23">
        <w:rPr>
          <w:rFonts w:hint="eastAsia"/>
        </w:rPr>
        <w:t xml:space="preserve"> </w:t>
      </w:r>
      <w:r w:rsidR="007D2D23">
        <w:rPr>
          <w:rFonts w:hint="eastAsia"/>
        </w:rPr>
        <w:t>两张图像中的驱动轮圆环通过单应性变换到正交视角下。通过特征点匹配，我们可以计算出以部件中心为旋转轴的旋转角度</w:t>
      </w:r>
      <w:r w:rsidR="0022324A">
        <w:rPr>
          <w:rFonts w:hint="eastAsia"/>
        </w:rPr>
        <w:t>为：</w:t>
      </w:r>
      <w:r w:rsidR="0022324A">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22324A" w:rsidTr="00923D13">
        <w:trPr>
          <w:trHeight w:val="540"/>
          <w:jc w:val="center"/>
        </w:trPr>
        <w:tc>
          <w:tcPr>
            <w:tcW w:w="400" w:type="pct"/>
            <w:vAlign w:val="center"/>
          </w:tcPr>
          <w:p w:rsidR="0022324A" w:rsidRDefault="0022324A" w:rsidP="00923D13">
            <w:pPr>
              <w:ind w:firstLineChars="0" w:firstLine="0"/>
              <w:jc w:val="center"/>
            </w:pPr>
          </w:p>
        </w:tc>
        <w:tc>
          <w:tcPr>
            <w:tcW w:w="4200" w:type="pct"/>
            <w:vAlign w:val="center"/>
          </w:tcPr>
          <w:p w:rsidR="0022324A" w:rsidRDefault="00E3127A" w:rsidP="00033F47">
            <w:pPr>
              <w:spacing w:line="360" w:lineRule="auto"/>
              <w:ind w:firstLineChars="0" w:firstLine="0"/>
              <w:jc w:val="center"/>
            </w:pPr>
            <m:oMathPara>
              <m:oMath>
                <m:sSup>
                  <m:sSupPr>
                    <m:ctrlPr>
                      <w:rPr>
                        <w:rFonts w:ascii="Cambria Math" w:hAnsi="Cambria Math"/>
                        <w:i/>
                      </w:rPr>
                    </m:ctrlPr>
                  </m:sSupPr>
                  <m:e>
                    <m:r>
                      <w:rPr>
                        <w:rFonts w:ascii="Cambria Math" w:hAnsi="Cambria Math"/>
                      </w:rPr>
                      <m:t>θ</m:t>
                    </m:r>
                  </m:e>
                  <m:sup>
                    <m:r>
                      <w:rPr>
                        <w:rFonts w:ascii="Cambria Math" w:hAnsi="Cambria Math"/>
                      </w:rPr>
                      <m:t>i,i+1</m:t>
                    </m:r>
                  </m:sup>
                </m:sSup>
                <m:r>
                  <w:rPr>
                    <w:rFonts w:ascii="Cambria Math" w:hAnsi="Cambria Math"/>
                  </w:rPr>
                  <m:t>=</m:t>
                </m:r>
                <m:r>
                  <m:rPr>
                    <m:sty m:val="p"/>
                  </m:rPr>
                  <w:rPr>
                    <w:rFonts w:ascii="Cambria Math" w:hAnsi="Cambria Math"/>
                  </w:rPr>
                  <m:t>avg</m:t>
                </m:r>
                <m:nary>
                  <m:naryPr>
                    <m:chr m:val="∑"/>
                    <m:limLoc m:val="undOvr"/>
                    <m:supHide m:val="1"/>
                    <m:ctrlPr>
                      <w:rPr>
                        <w:rFonts w:ascii="Cambria Math" w:hAnsi="Cambria Math"/>
                      </w:rPr>
                    </m:ctrlPr>
                  </m:naryPr>
                  <m:sub>
                    <m:r>
                      <w:rPr>
                        <w:rFonts w:ascii="Cambria Math" w:hAnsi="Cambria Math"/>
                      </w:rPr>
                      <m:t>j</m:t>
                    </m:r>
                  </m:sub>
                  <m:sup/>
                  <m:e>
                    <m:r>
                      <m:rPr>
                        <m:sty m:val="p"/>
                      </m:rPr>
                      <w:rPr>
                        <w:rFonts w:ascii="Cambria Math" w:hAnsi="Cambria Math"/>
                      </w:rPr>
                      <m:t>arccos</m:t>
                    </m:r>
                    <m:f>
                      <m:fPr>
                        <m:ctrlPr>
                          <w:rPr>
                            <w:rFonts w:ascii="Cambria Math" w:hAnsi="Cambria Math"/>
                            <w:i/>
                          </w:rPr>
                        </m:ctrlPr>
                      </m:fPr>
                      <m:num>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r>
                          <w:rPr>
                            <w:rFonts w:ascii="Cambria Math" w:hAnsi="Cambria Math"/>
                          </w:rPr>
                          <m:t>∙</m:t>
                        </m:r>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num>
                      <m:den>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e>
                        </m:d>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e>
                        </m:d>
                      </m:den>
                    </m:f>
                  </m:e>
                </m:nary>
              </m:oMath>
            </m:oMathPara>
          </w:p>
        </w:tc>
        <w:tc>
          <w:tcPr>
            <w:tcW w:w="400" w:type="pct"/>
            <w:vAlign w:val="center"/>
          </w:tcPr>
          <w:p w:rsidR="0022324A" w:rsidRDefault="0022324A" w:rsidP="00923D13">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3</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1</w:t>
            </w:r>
            <w:r w:rsidR="00973395">
              <w:fldChar w:fldCharType="end"/>
            </w:r>
            <w:r>
              <w:rPr>
                <w:rFonts w:hint="eastAsia"/>
              </w:rPr>
              <w:t>)</w:t>
            </w:r>
          </w:p>
        </w:tc>
      </w:tr>
    </w:tbl>
    <w:p w:rsidR="00684D77" w:rsidRDefault="00BE1307" w:rsidP="0022324A">
      <w:pPr>
        <w:ind w:firstLineChars="0" w:firstLine="0"/>
      </w:pPr>
      <w:r>
        <w:rPr>
          <w:rFonts w:hint="eastAsia"/>
        </w:rPr>
        <w:t>其中</w:t>
      </w:r>
      <m:oMath>
        <m:sSub>
          <m:sSubPr>
            <m:ctrlPr>
              <w:rPr>
                <w:rFonts w:ascii="Cambria Math" w:hAnsi="Cambria Math"/>
                <w:i/>
              </w:rPr>
            </m:ctrlPr>
          </m:sSubPr>
          <m:e>
            <m:r>
              <w:rPr>
                <w:rFonts w:ascii="Cambria Math" w:hAnsi="Cambria Math"/>
              </w:rPr>
              <m:t>A</m:t>
            </m:r>
          </m:e>
          <m:sub>
            <m:r>
              <w:rPr>
                <w:rFonts w:ascii="Cambria Math" w:hAnsi="Cambria Math"/>
              </w:rPr>
              <m:t>j</m:t>
            </m:r>
          </m:sub>
        </m:sSub>
      </m:oMath>
      <w:r>
        <w:rPr>
          <w:rFonts w:hint="eastAsia"/>
        </w:rPr>
        <w:t>和</w:t>
      </w:r>
      <m:oMath>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oMath>
      <w:r>
        <w:rPr>
          <w:rFonts w:hint="eastAsia"/>
        </w:rPr>
        <w:t>是连续两帧对应的匹配点，</w:t>
      </w:r>
      <m:oMath>
        <m:r>
          <w:rPr>
            <w:rFonts w:ascii="Cambria Math" w:hAnsi="Cambria Math"/>
          </w:rPr>
          <m:t>O</m:t>
        </m:r>
      </m:oMath>
      <w:r>
        <w:rPr>
          <w:rFonts w:hint="eastAsia"/>
        </w:rPr>
        <w:t>是旋转中心，旋转中心是模型驱动轮部件旋转中心投影到图像中的二维像素坐标点。通过单应性变换操作，将驱动轮上若干组特征匹配点变换到正交视角下的虚拟图像上，该视角下图像的中心坐标就是驱动轮旋转的中心轴坐标。</w:t>
      </w:r>
    </w:p>
    <w:p w:rsidR="00A33C90" w:rsidRDefault="002C397A" w:rsidP="00A33C90">
      <w:pPr>
        <w:ind w:firstLine="480"/>
      </w:pPr>
      <w:r>
        <w:rPr>
          <w:rFonts w:hint="eastAsia"/>
        </w:rPr>
        <w:t>驱动轮的</w:t>
      </w:r>
      <w:r>
        <w:t>初始</w:t>
      </w:r>
      <w:r>
        <w:rPr>
          <w:rFonts w:hint="eastAsia"/>
        </w:rPr>
        <w:t>旋转参数通过</w:t>
      </w:r>
      <w:r>
        <w:t>公式</w:t>
      </w:r>
      <w:r>
        <w:rPr>
          <w:rFonts w:hint="eastAsia"/>
        </w:rPr>
        <w:t>3</w:t>
      </w:r>
      <w:r>
        <w:t>.1</w:t>
      </w:r>
      <w:r>
        <w:t>计算得到</w:t>
      </w:r>
      <w:r>
        <w:rPr>
          <w:rFonts w:hint="eastAsia"/>
        </w:rPr>
        <w:t>，通过连续两帧图像中驱动轮区投影域的匹配效果，可以进一步优化初始旋转参数。我们</w:t>
      </w:r>
      <w:r w:rsidR="00A33C90">
        <w:rPr>
          <w:rFonts w:hint="eastAsia"/>
        </w:rPr>
        <w:t>如下能量方程优化初始旋转参数：</w:t>
      </w:r>
      <w:r w:rsidR="00A33C90">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3C90" w:rsidTr="00923D13">
        <w:trPr>
          <w:trHeight w:val="540"/>
          <w:jc w:val="center"/>
        </w:trPr>
        <w:tc>
          <w:tcPr>
            <w:tcW w:w="400" w:type="pct"/>
            <w:vAlign w:val="center"/>
          </w:tcPr>
          <w:p w:rsidR="00A33C90" w:rsidRDefault="00A33C90" w:rsidP="00923D13">
            <w:pPr>
              <w:ind w:firstLineChars="0" w:firstLine="0"/>
              <w:jc w:val="center"/>
            </w:pPr>
          </w:p>
        </w:tc>
        <w:tc>
          <w:tcPr>
            <w:tcW w:w="4200" w:type="pct"/>
            <w:vAlign w:val="center"/>
          </w:tcPr>
          <w:p w:rsidR="00A33C90" w:rsidRDefault="00E3127A" w:rsidP="00033F47">
            <w:pPr>
              <w:spacing w:line="480" w:lineRule="auto"/>
              <w:ind w:firstLineChars="0" w:firstLine="0"/>
              <w:jc w:val="center"/>
            </w:pPr>
            <m:oMathPara>
              <m:oMath>
                <m:sSub>
                  <m:sSubPr>
                    <m:ctrlPr>
                      <w:rPr>
                        <w:rFonts w:ascii="Cambria Math" w:hAnsi="Cambria Math"/>
                        <w:i/>
                      </w:rPr>
                    </m:ctrlPr>
                  </m:sSubPr>
                  <m:e>
                    <m:r>
                      <w:rPr>
                        <w:rFonts w:ascii="Cambria Math" w:hAnsi="Cambria Math" w:hint="eastAsia"/>
                      </w:rPr>
                      <m:t>E</m:t>
                    </m:r>
                  </m:e>
                  <m:sub>
                    <m:r>
                      <w:rPr>
                        <w:rFonts w:ascii="Cambria Math" w:hAnsi="Cambria Math"/>
                      </w:rPr>
                      <m:t>rot</m:t>
                    </m:r>
                  </m:sub>
                </m:sSub>
                <m:r>
                  <w:rPr>
                    <w:rFonts w:ascii="Cambria Math" w:hAnsi="Cambria Math"/>
                  </w:rPr>
                  <m:t>=</m:t>
                </m:r>
                <m:nary>
                  <m:naryPr>
                    <m:chr m:val="∑"/>
                    <m:limLoc m:val="undOvr"/>
                    <m:ctrlPr>
                      <w:rPr>
                        <w:rFonts w:ascii="Cambria Math" w:hAnsi="Cambria Math"/>
                        <w:i/>
                      </w:rPr>
                    </m:ctrlPr>
                  </m:naryPr>
                  <m:sub>
                    <m:r>
                      <w:rPr>
                        <w:rFonts w:ascii="Cambria Math" w:hAnsi="Cambria Math"/>
                      </w:rPr>
                      <m:t>m</m:t>
                    </m:r>
                  </m:sub>
                  <m:sup>
                    <m:r>
                      <w:rPr>
                        <w:rFonts w:ascii="Cambria Math" w:hAnsi="Cambria Math"/>
                      </w:rPr>
                      <m:t>W</m:t>
                    </m:r>
                  </m:sup>
                  <m:e>
                    <m:nary>
                      <m:naryPr>
                        <m:chr m:val="∑"/>
                        <m:limLoc m:val="undOvr"/>
                        <m:ctrlPr>
                          <w:rPr>
                            <w:rFonts w:ascii="Cambria Math" w:hAnsi="Cambria Math"/>
                            <w:i/>
                          </w:rPr>
                        </m:ctrlPr>
                      </m:naryPr>
                      <m:sub>
                        <m:r>
                          <w:rPr>
                            <w:rFonts w:ascii="Cambria Math" w:hAnsi="Cambria Math"/>
                          </w:rPr>
                          <m:t>n</m:t>
                        </m:r>
                      </m:sub>
                      <m:sup>
                        <m:r>
                          <w:rPr>
                            <w:rFonts w:ascii="Cambria Math" w:hAnsi="Cambria Math"/>
                          </w:rPr>
                          <m:t>H</m:t>
                        </m:r>
                      </m:sup>
                      <m:e>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m,n</m:t>
                                    </m:r>
                                  </m:sub>
                                  <m:sup>
                                    <m:r>
                                      <w:rPr>
                                        <w:rFonts w:ascii="Cambria Math" w:hAnsi="Cambria Math"/>
                                      </w:rPr>
                                      <m:t>i</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rot</m:t>
                                    </m:r>
                                    <m:d>
                                      <m:dPr>
                                        <m:ctrlPr>
                                          <w:rPr>
                                            <w:rFonts w:ascii="Cambria Math" w:hAnsi="Cambria Math"/>
                                            <w:i/>
                                          </w:rPr>
                                        </m:ctrlPr>
                                      </m:dPr>
                                      <m:e>
                                        <m:r>
                                          <w:rPr>
                                            <w:rFonts w:ascii="Cambria Math" w:hAnsi="Cambria Math"/>
                                          </w:rPr>
                                          <m:t>m,n</m:t>
                                        </m:r>
                                      </m:e>
                                    </m:d>
                                  </m:sub>
                                  <m:sup>
                                    <m:r>
                                      <w:rPr>
                                        <w:rFonts w:ascii="Cambria Math" w:hAnsi="Cambria Math"/>
                                      </w:rPr>
                                      <m:t>i+1</m:t>
                                    </m:r>
                                  </m:sup>
                                </m:sSubSup>
                              </m:e>
                            </m:d>
                          </m:e>
                          <m:sup>
                            <m:r>
                              <w:rPr>
                                <w:rFonts w:ascii="Cambria Math" w:hAnsi="Cambria Math"/>
                              </w:rPr>
                              <m:t>2</m:t>
                            </m:r>
                          </m:sup>
                        </m:sSup>
                      </m:e>
                    </m:nary>
                  </m:e>
                </m:nary>
              </m:oMath>
            </m:oMathPara>
          </w:p>
        </w:tc>
        <w:tc>
          <w:tcPr>
            <w:tcW w:w="400" w:type="pct"/>
            <w:vAlign w:val="center"/>
          </w:tcPr>
          <w:p w:rsidR="00A33C90" w:rsidRDefault="00A33C90" w:rsidP="00923D13">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3</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2</w:t>
            </w:r>
            <w:r w:rsidR="00973395">
              <w:fldChar w:fldCharType="end"/>
            </w:r>
            <w:r>
              <w:rPr>
                <w:rFonts w:hint="eastAsia"/>
              </w:rPr>
              <w:t>)</w:t>
            </w:r>
          </w:p>
        </w:tc>
      </w:tr>
    </w:tbl>
    <w:p w:rsidR="00BE1307" w:rsidRDefault="00A33C90" w:rsidP="00A33C90">
      <w:pPr>
        <w:ind w:firstLineChars="0" w:firstLine="0"/>
      </w:pPr>
      <w:r>
        <w:rPr>
          <w:rFonts w:hint="eastAsia"/>
        </w:rPr>
        <w:t>其中</w:t>
      </w:r>
      <m:oMath>
        <m:r>
          <m:rPr>
            <m:sty m:val="p"/>
          </m:rPr>
          <w:rPr>
            <w:rFonts w:ascii="Cambria Math" w:hAnsi="Cambria Math"/>
          </w:rPr>
          <m:t xml:space="preserve"> </m:t>
        </m:r>
        <m:r>
          <w:rPr>
            <w:rFonts w:ascii="Cambria Math" w:hAnsi="Cambria Math" w:hint="eastAsia"/>
          </w:rPr>
          <m:t>W</m:t>
        </m:r>
        <m:r>
          <m:rPr>
            <m:sty m:val="p"/>
          </m:rPr>
          <w:rPr>
            <w:rFonts w:ascii="Cambria Math" w:hAnsi="Cambria Math"/>
          </w:rPr>
          <m:t xml:space="preserve"> </m:t>
        </m:r>
      </m:oMath>
      <w:r>
        <w:rPr>
          <w:rFonts w:hint="eastAsia"/>
        </w:rPr>
        <w:t>和</w:t>
      </w:r>
      <m:oMath>
        <m:r>
          <m:rPr>
            <m:sty m:val="p"/>
          </m:rPr>
          <w:rPr>
            <w:rFonts w:ascii="Cambria Math" w:hAnsi="Cambria Math"/>
          </w:rPr>
          <m:t xml:space="preserve"> </m:t>
        </m:r>
        <m:r>
          <w:rPr>
            <w:rFonts w:ascii="Cambria Math" w:hAnsi="Cambria Math" w:hint="eastAsia"/>
          </w:rPr>
          <m:t>H</m:t>
        </m:r>
        <m:r>
          <m:rPr>
            <m:sty m:val="p"/>
          </m:rPr>
          <w:rPr>
            <w:rFonts w:ascii="Cambria Math" w:hAnsi="Cambria Math"/>
          </w:rPr>
          <m:t xml:space="preserve"> </m:t>
        </m:r>
      </m:oMath>
      <w:r w:rsidR="00C8248F">
        <w:rPr>
          <w:rFonts w:hint="eastAsia"/>
        </w:rPr>
        <w:t>表示了驱动轮在正交视角下区域的像素分辨率，即区域的长和宽，</w:t>
      </w:r>
      <m:oMath>
        <m:r>
          <w:rPr>
            <w:rFonts w:ascii="Cambria Math" w:hAnsi="Cambria Math"/>
          </w:rPr>
          <m:t>rot</m:t>
        </m:r>
        <m:d>
          <m:dPr>
            <m:ctrlPr>
              <w:rPr>
                <w:rFonts w:ascii="Cambria Math" w:hAnsi="Cambria Math"/>
                <w:i/>
              </w:rPr>
            </m:ctrlPr>
          </m:dPr>
          <m:e>
            <m:r>
              <w:rPr>
                <w:rFonts w:ascii="Cambria Math" w:hAnsi="Cambria Math"/>
              </w:rPr>
              <m:t>m,n</m:t>
            </m:r>
          </m:e>
        </m:d>
      </m:oMath>
      <w:r w:rsidR="00C8248F">
        <w:rPr>
          <w:rFonts w:hint="eastAsia"/>
        </w:rPr>
        <w:t>代表了图像坐标</w:t>
      </w:r>
      <m:oMath>
        <m:d>
          <m:dPr>
            <m:begChr m:val="{"/>
            <m:endChr m:val="}"/>
            <m:ctrlPr>
              <w:rPr>
                <w:rFonts w:ascii="Cambria Math" w:hAnsi="Cambria Math"/>
              </w:rPr>
            </m:ctrlPr>
          </m:dPr>
          <m:e>
            <m:r>
              <w:rPr>
                <w:rFonts w:ascii="Cambria Math" w:hAnsi="Cambria Math" w:hint="eastAsia"/>
              </w:rPr>
              <m:t>m</m:t>
            </m:r>
            <m:r>
              <w:rPr>
                <w:rFonts w:ascii="Cambria Math" w:hAnsi="Cambria Math"/>
              </w:rPr>
              <m:t>,n</m:t>
            </m:r>
          </m:e>
        </m:d>
      </m:oMath>
      <w:r w:rsidR="00C8248F">
        <w:rPr>
          <w:rFonts w:hint="eastAsia"/>
        </w:rPr>
        <w:t>在视频帧</w:t>
      </w:r>
      <m:oMath>
        <m:r>
          <w:rPr>
            <w:rFonts w:ascii="Cambria Math" w:hAnsi="Cambria Math" w:hint="eastAsia"/>
          </w:rPr>
          <m:t>i</m:t>
        </m:r>
        <m:r>
          <w:rPr>
            <w:rFonts w:ascii="Cambria Math" w:hAnsi="Cambria Math"/>
          </w:rPr>
          <m:t xml:space="preserve"> </m:t>
        </m:r>
        <m:r>
          <m:rPr>
            <m:sty m:val="p"/>
          </m:rPr>
          <w:rPr>
            <w:rFonts w:ascii="Cambria Math" w:hAnsi="Cambria Math" w:hint="eastAsia"/>
          </w:rPr>
          <m:t>到视频帧</m:t>
        </m:r>
        <m:r>
          <m:rPr>
            <m:sty m:val="p"/>
          </m:rPr>
          <w:rPr>
            <w:rFonts w:ascii="Cambria Math" w:hAnsi="Cambria Math"/>
          </w:rPr>
          <m:t xml:space="preserve"> </m:t>
        </m:r>
        <m:r>
          <w:rPr>
            <w:rFonts w:ascii="Cambria Math" w:hAnsi="Cambria Math" w:hint="eastAsia"/>
          </w:rPr>
          <m:t>i+1</m:t>
        </m:r>
      </m:oMath>
      <w:r w:rsidR="00C8248F">
        <w:rPr>
          <w:rFonts w:hint="eastAsia"/>
        </w:rPr>
        <w:t>的旋转结果。</w:t>
      </w:r>
      <w:r w:rsidR="00C8248F" w:rsidRPr="00C8248F">
        <w:t>为了降低背景对优化的影响，我们首先在开始视频帧渲染</w:t>
      </w:r>
      <w:r w:rsidR="00C8248F" w:rsidRPr="00C8248F">
        <w:rPr>
          <w:rFonts w:hint="eastAsia"/>
        </w:rPr>
        <w:t>三维的驱动轮</w:t>
      </w:r>
      <w:r w:rsidR="00C8248F" w:rsidRPr="00C8248F">
        <w:t>，在优化过程中只选择其投影</w:t>
      </w:r>
      <w:r w:rsidR="00C8248F" w:rsidRPr="00C8248F">
        <w:rPr>
          <w:rFonts w:hint="eastAsia"/>
        </w:rPr>
        <w:t>到二维图像</w:t>
      </w:r>
      <w:r w:rsidR="00C8248F" w:rsidRPr="00C8248F">
        <w:t>区域内的像素。</w:t>
      </w:r>
      <w:r w:rsidR="0062467F">
        <w:rPr>
          <w:rFonts w:hint="eastAsia"/>
        </w:rPr>
        <w:t>因此，</w:t>
      </w:r>
      <w:r w:rsidR="00C8248F">
        <w:rPr>
          <w:rFonts w:hint="eastAsia"/>
        </w:rPr>
        <w:t>如图</w:t>
      </w:r>
      <w:r w:rsidR="00C8248F">
        <w:rPr>
          <w:rFonts w:hint="eastAsia"/>
        </w:rPr>
        <w:t>3.4</w:t>
      </w:r>
      <w:r w:rsidR="00C8248F">
        <w:rPr>
          <w:rFonts w:hint="eastAsia"/>
        </w:rPr>
        <w:t>所示，</w:t>
      </w:r>
      <w:r w:rsidR="0062467F">
        <w:rPr>
          <w:rFonts w:hint="eastAsia"/>
        </w:rPr>
        <w:t>在优化过中，驱动轮内部空洞中的像素我们排除在外，</w:t>
      </w:r>
      <w:r w:rsidR="0062467F">
        <w:t>不进</w:t>
      </w:r>
      <w:r w:rsidR="0062467F">
        <w:rPr>
          <w:rFonts w:hint="eastAsia"/>
        </w:rPr>
        <w:t>行优化计算。</w:t>
      </w:r>
    </w:p>
    <w:p w:rsidR="00923D13" w:rsidRDefault="00923D13" w:rsidP="00F21E9A">
      <w:pPr>
        <w:ind w:firstLine="480"/>
      </w:pPr>
      <w:r>
        <w:rPr>
          <w:shd w:val="clear" w:color="auto" w:fill="EEF0F2"/>
        </w:rPr>
        <w:t>如果驱动</w:t>
      </w:r>
      <w:r>
        <w:rPr>
          <w:rFonts w:hint="eastAsia"/>
          <w:shd w:val="clear" w:color="auto" w:fill="EEF0F2"/>
        </w:rPr>
        <w:t>部件</w:t>
      </w:r>
      <w:r>
        <w:rPr>
          <w:shd w:val="clear" w:color="auto" w:fill="EEF0F2"/>
        </w:rPr>
        <w:t>运动</w:t>
      </w:r>
      <w:r>
        <w:rPr>
          <w:rFonts w:hint="eastAsia"/>
          <w:shd w:val="clear" w:color="auto" w:fill="EEF0F2"/>
        </w:rPr>
        <w:t>方式</w:t>
      </w:r>
      <w:r>
        <w:rPr>
          <w:shd w:val="clear" w:color="auto" w:fill="EEF0F2"/>
        </w:rPr>
        <w:t>是线性平移</w:t>
      </w:r>
      <w:r>
        <w:rPr>
          <w:rFonts w:hint="eastAsia"/>
          <w:shd w:val="clear" w:color="auto" w:fill="EEF0F2"/>
        </w:rPr>
        <w:t>运动</w:t>
      </w:r>
      <w:r>
        <w:rPr>
          <w:shd w:val="clear" w:color="auto" w:fill="EEF0F2"/>
        </w:rPr>
        <w:t>，我们同样可以通过</w:t>
      </w:r>
      <w:r>
        <w:rPr>
          <w:rFonts w:hint="eastAsia"/>
          <w:shd w:val="clear" w:color="auto" w:fill="EEF0F2"/>
        </w:rPr>
        <w:t>图像</w:t>
      </w:r>
      <w:r>
        <w:rPr>
          <w:shd w:val="clear" w:color="auto" w:fill="EEF0F2"/>
        </w:rPr>
        <w:t>的</w:t>
      </w:r>
      <w:r>
        <w:rPr>
          <w:rFonts w:hint="eastAsia"/>
          <w:shd w:val="clear" w:color="auto" w:fill="EEF0F2"/>
        </w:rPr>
        <w:t>匹配</w:t>
      </w:r>
      <w:r>
        <w:rPr>
          <w:shd w:val="clear" w:color="auto" w:fill="EEF0F2"/>
        </w:rPr>
        <w:t>特征点来计算它的三维运动。</w:t>
      </w:r>
      <w:r w:rsidR="00033F47">
        <w:rPr>
          <w:rFonts w:hint="eastAsia"/>
          <w:shd w:val="clear" w:color="auto" w:fill="EEF0F2"/>
        </w:rPr>
        <w:t>由于二维图像上的旋转角度与三维空间旋转角度不会发生变换，所以</w:t>
      </w:r>
      <w:r w:rsidR="00033F47" w:rsidRPr="00033F47">
        <w:rPr>
          <w:rFonts w:hint="eastAsia"/>
        </w:rPr>
        <w:t>与上述</w:t>
      </w:r>
      <w:r w:rsidR="00033F47">
        <w:rPr>
          <w:rFonts w:hint="eastAsia"/>
        </w:rPr>
        <w:t>方法需要增肌一步</w:t>
      </w:r>
      <w:r w:rsidR="00033F47" w:rsidRPr="00033F47">
        <w:t>计算是根据已知的投影信息，将像素单位的平移转换成对应的三维运动。</w:t>
      </w:r>
    </w:p>
    <w:p w:rsidR="00721AD3" w:rsidRDefault="00C65220" w:rsidP="00C65220">
      <w:pPr>
        <w:pStyle w:val="21"/>
      </w:pPr>
      <w:bookmarkStart w:id="70" w:name="_Toc507394601"/>
      <w:r>
        <w:rPr>
          <w:rFonts w:hint="eastAsia"/>
        </w:rPr>
        <w:lastRenderedPageBreak/>
        <w:t>模型运动参数</w:t>
      </w:r>
      <w:r w:rsidR="00721AD3">
        <w:rPr>
          <w:rFonts w:hint="eastAsia"/>
        </w:rPr>
        <w:t>随机优化算法</w:t>
      </w:r>
      <w:bookmarkEnd w:id="70"/>
    </w:p>
    <w:p w:rsidR="00F21E9A" w:rsidRDefault="003361F3" w:rsidP="00730685">
      <w:pPr>
        <w:ind w:firstLine="480"/>
      </w:pPr>
      <w:r>
        <w:rPr>
          <w:rFonts w:hint="eastAsia"/>
        </w:rPr>
        <w:t>在每一帧视频图像中，模型中每个部件投影在二维图像上的剪影与图像上的边界像素能精准匹配，则我们认为当前的模型部件运动参数集足够精确，该参数集可以仿真视频中的模型运动。因此，运动参数估计的目标函数设计为，在每帧视频中，模型部件投影在二维图像上的剪影边缘像素与图像边缘像素的累加距离</w:t>
      </w:r>
      <w:r w:rsidR="000F0B3F">
        <w:rPr>
          <w:rFonts w:hint="eastAsia"/>
        </w:rPr>
        <w:t>，我们称之为剪影匹配能量函数，它的计算公式如下：</w:t>
      </w:r>
      <w:r w:rsidR="00730685">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F21E9A" w:rsidTr="00B80EE1">
        <w:trPr>
          <w:trHeight w:val="540"/>
          <w:jc w:val="center"/>
        </w:trPr>
        <w:tc>
          <w:tcPr>
            <w:tcW w:w="400" w:type="pct"/>
            <w:vAlign w:val="center"/>
          </w:tcPr>
          <w:p w:rsidR="00F21E9A" w:rsidRDefault="00F21E9A" w:rsidP="00B80EE1">
            <w:pPr>
              <w:ind w:firstLineChars="0" w:firstLine="0"/>
              <w:jc w:val="center"/>
            </w:pPr>
          </w:p>
        </w:tc>
        <w:tc>
          <w:tcPr>
            <w:tcW w:w="4200" w:type="pct"/>
            <w:vAlign w:val="center"/>
          </w:tcPr>
          <w:p w:rsidR="00F21E9A" w:rsidRDefault="00F21E9A" w:rsidP="00B80EE1">
            <w:pPr>
              <w:spacing w:line="360" w:lineRule="auto"/>
              <w:ind w:firstLineChars="0" w:firstLine="0"/>
              <w:jc w:val="center"/>
            </w:pPr>
            <m:oMathPara>
              <m:oMath>
                <m:r>
                  <w:rPr>
                    <w:rFonts w:ascii="Cambria Math" w:hAnsi="Cambria Math"/>
                  </w:rPr>
                  <m:t>E</m:t>
                </m:r>
                <m:d>
                  <m:dPr>
                    <m:ctrlPr>
                      <w:rPr>
                        <w:rFonts w:ascii="Cambria Math" w:hAnsi="Cambria Math"/>
                        <w:i/>
                      </w:rPr>
                    </m:ctrlPr>
                  </m:dPr>
                  <m:e>
                    <m:r>
                      <m:rPr>
                        <m:scr m:val="script"/>
                      </m:rPr>
                      <w:rPr>
                        <w:rFonts w:ascii="Cambria Math" w:hAnsi="Cambria Math"/>
                      </w:rPr>
                      <m:t>J,P</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m:rPr>
                            <m:scr m:val="script"/>
                          </m:rPr>
                          <w:rPr>
                            <w:rFonts w:ascii="Cambria Math" w:hAnsi="Cambria Math"/>
                          </w:rPr>
                          <m:t>J,P</m:t>
                        </m:r>
                      </m:lim>
                    </m:limLow>
                  </m:fName>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m:t>
                                </m:r>
                              </m:sub>
                              <m:sup>
                                <m:sSup>
                                  <m:sSupPr>
                                    <m:ctrlPr>
                                      <w:rPr>
                                        <w:rFonts w:ascii="Cambria Math" w:hAnsi="Cambria Math"/>
                                        <w:i/>
                                      </w:rPr>
                                    </m:ctrlPr>
                                  </m:sSupPr>
                                  <m:e>
                                    <m:r>
                                      <w:rPr>
                                        <w:rFonts w:ascii="Cambria Math" w:hAnsi="Cambria Math"/>
                                      </w:rPr>
                                      <m:t>m</m:t>
                                    </m:r>
                                  </m:e>
                                  <m:sup>
                                    <m:r>
                                      <w:rPr>
                                        <w:rFonts w:ascii="Cambria Math" w:hAnsi="Cambria Math"/>
                                      </w:rPr>
                                      <m:t>i</m:t>
                                    </m:r>
                                  </m:sup>
                                </m:sSup>
                              </m:sup>
                              <m:e>
                                <m:f>
                                  <m:fPr>
                                    <m:type m:val="lin"/>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e>
                                      <m:sup>
                                        <m:r>
                                          <w:rPr>
                                            <w:rFonts w:ascii="Cambria Math" w:hAnsi="Cambria Math"/>
                                          </w:rPr>
                                          <m:t>2</m:t>
                                        </m:r>
                                      </m:sup>
                                    </m:sSup>
                                  </m:num>
                                  <m:den>
                                    <m:sSup>
                                      <m:sSupPr>
                                        <m:ctrlPr>
                                          <w:rPr>
                                            <w:rFonts w:ascii="Cambria Math" w:hAnsi="Cambria Math"/>
                                            <w:i/>
                                          </w:rPr>
                                        </m:ctrlPr>
                                      </m:sSupPr>
                                      <m:e>
                                        <m:r>
                                          <w:rPr>
                                            <w:rFonts w:ascii="Cambria Math" w:hAnsi="Cambria Math"/>
                                          </w:rPr>
                                          <m:t>m</m:t>
                                        </m:r>
                                      </m:e>
                                      <m:sup>
                                        <m:r>
                                          <w:rPr>
                                            <w:rFonts w:ascii="Cambria Math" w:hAnsi="Cambria Math"/>
                                          </w:rPr>
                                          <m:t>i</m:t>
                                        </m:r>
                                      </m:sup>
                                    </m:sSup>
                                  </m:den>
                                </m:f>
                              </m:e>
                            </m:nary>
                          </m:e>
                        </m:d>
                      </m:e>
                    </m:nary>
                  </m:e>
                </m:func>
              </m:oMath>
            </m:oMathPara>
          </w:p>
        </w:tc>
        <w:tc>
          <w:tcPr>
            <w:tcW w:w="400" w:type="pct"/>
            <w:vAlign w:val="center"/>
          </w:tcPr>
          <w:p w:rsidR="00F21E9A" w:rsidRDefault="00F21E9A" w:rsidP="00B80EE1">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3</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3</w:t>
            </w:r>
            <w:r w:rsidR="00973395">
              <w:fldChar w:fldCharType="end"/>
            </w:r>
            <w:r>
              <w:rPr>
                <w:rFonts w:hint="eastAsia"/>
              </w:rPr>
              <w:t>)</w:t>
            </w:r>
          </w:p>
        </w:tc>
      </w:tr>
    </w:tbl>
    <w:p w:rsidR="00F56963" w:rsidRDefault="00730685" w:rsidP="00502E44">
      <w:pPr>
        <w:ind w:firstLineChars="0" w:firstLine="0"/>
      </w:pPr>
      <w:r>
        <w:rPr>
          <w:rFonts w:hint="eastAsia"/>
        </w:rPr>
        <w:t>其中</w:t>
      </w:r>
      <m:oMath>
        <m:r>
          <m:rPr>
            <m:sty m:val="p"/>
          </m:rPr>
          <w:rPr>
            <w:rFonts w:ascii="Cambria Math" w:hAnsi="Cambria Math"/>
          </w:rPr>
          <m:t xml:space="preserve"> </m:t>
        </m:r>
        <m:r>
          <m:rPr>
            <m:scr m:val="script"/>
          </m:rPr>
          <w:rPr>
            <w:rFonts w:ascii="Cambria Math" w:hAnsi="Cambria Math"/>
          </w:rPr>
          <m:t>J</m:t>
        </m:r>
        <m:r>
          <m:rPr>
            <m:sty m:val="p"/>
          </m:rPr>
          <w:rPr>
            <w:rFonts w:ascii="Cambria Math" w:hAnsi="Cambria Math"/>
          </w:rPr>
          <m:t xml:space="preserve"> </m:t>
        </m:r>
      </m:oMath>
      <w:r>
        <w:rPr>
          <w:rFonts w:hint="eastAsia"/>
        </w:rPr>
        <w:t>代表连接关节类型的集合，</w:t>
      </w:r>
      <m:oMath>
        <m:r>
          <m:rPr>
            <m:sty m:val="p"/>
          </m:rPr>
          <w:rPr>
            <w:rFonts w:ascii="Cambria Math" w:hAnsi="Cambria Math"/>
          </w:rPr>
          <m:t xml:space="preserve"> </m:t>
        </m:r>
        <m:r>
          <m:rPr>
            <m:scr m:val="script"/>
          </m:rPr>
          <w:rPr>
            <w:rFonts w:ascii="Cambria Math" w:hAnsi="Cambria Math"/>
          </w:rPr>
          <m:t xml:space="preserve">P </m:t>
        </m:r>
      </m:oMath>
      <w:r>
        <w:rPr>
          <w:rFonts w:hint="eastAsia"/>
        </w:rPr>
        <w:t>代表所有模型部件形状参数的集合。在视频帧</w:t>
      </w:r>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Pr>
          <w:rFonts w:hint="eastAsia"/>
        </w:rPr>
        <w:t>中，</w:t>
      </w:r>
      <w:r w:rsidR="0064568F">
        <w:rPr>
          <w:rFonts w:hint="eastAsia"/>
        </w:rPr>
        <w:t>三维部件的二维剪影上的像素点</w:t>
      </w:r>
      <m:oMath>
        <m:r>
          <m:rPr>
            <m:sty m:val="p"/>
          </m:rPr>
          <w:rPr>
            <w:rFonts w:ascii="Cambria Math" w:hAnsi="Cambria Math"/>
          </w:rPr>
          <m:t xml:space="preserve"> </m:t>
        </m:r>
        <m:r>
          <w:rPr>
            <w:rFonts w:ascii="Cambria Math" w:hAnsi="Cambria Math" w:hint="eastAsia"/>
          </w:rPr>
          <m:t>j</m:t>
        </m:r>
        <m:r>
          <m:rPr>
            <m:sty m:val="p"/>
          </m:rPr>
          <w:rPr>
            <w:rFonts w:ascii="Cambria Math" w:hAnsi="Cambria Math"/>
          </w:rPr>
          <m:t xml:space="preserve"> </m:t>
        </m:r>
      </m:oMath>
      <w:r w:rsidR="0064568F">
        <w:rPr>
          <w:rFonts w:hint="eastAsia"/>
        </w:rPr>
        <w:t>表示为</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64568F">
        <w:t>，</w:t>
      </w:r>
      <w:r w:rsidR="0064568F">
        <w:rPr>
          <w:rFonts w:hint="eastAsia"/>
        </w:rPr>
        <w:t>该</w:t>
      </w:r>
      <w:r w:rsidR="002E04EE">
        <w:rPr>
          <w:rFonts w:hint="eastAsia"/>
        </w:rPr>
        <w:t>剪影</w:t>
      </w:r>
      <w:r w:rsidR="0064568F">
        <w:rPr>
          <w:rFonts w:hint="eastAsia"/>
        </w:rPr>
        <w:t>像素点是</w:t>
      </w:r>
      <w:r w:rsidR="0064568F" w:rsidRPr="0064568F">
        <w:t>通过在多视图重构中优化的相机设置，从三维</w:t>
      </w:r>
      <w:r w:rsidR="0064568F" w:rsidRPr="0064568F">
        <w:rPr>
          <w:rFonts w:hint="eastAsia"/>
        </w:rPr>
        <w:t>部</w:t>
      </w:r>
      <w:r w:rsidR="0064568F" w:rsidRPr="0064568F">
        <w:t>件的渲染结果中提</w:t>
      </w:r>
      <w:r w:rsidR="0064568F" w:rsidRPr="0064568F">
        <w:rPr>
          <w:rFonts w:hint="eastAsia"/>
        </w:rPr>
        <w:t>的</w:t>
      </w:r>
      <w:r w:rsidR="0064568F" w:rsidRPr="0064568F">
        <w:t>取边缘像素。通过在</w:t>
      </w:r>
      <w:r w:rsidR="0064568F" w:rsidRPr="0064568F">
        <w:t>OpenGL</w:t>
      </w:r>
      <w:r w:rsidR="0064568F" w:rsidRPr="0064568F">
        <w:t>渲染管道中</w:t>
      </w:r>
      <w:r w:rsidR="0064568F" w:rsidRPr="0064568F">
        <w:rPr>
          <w:rFonts w:hint="eastAsia"/>
        </w:rPr>
        <w:t>提取</w:t>
      </w:r>
      <w:r w:rsidR="0064568F" w:rsidRPr="0064568F">
        <w:t>帧缓冲区可以很容易</w:t>
      </w:r>
      <w:r w:rsidR="0064568F" w:rsidRPr="0064568F">
        <w:rPr>
          <w:rFonts w:hint="eastAsia"/>
        </w:rPr>
        <w:t>得到渲染结果</w:t>
      </w:r>
      <w:r w:rsidR="0064568F" w:rsidRPr="0064568F">
        <w:t>。</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代表了视频帧</w:t>
      </w:r>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2E04EE">
        <w:rPr>
          <w:rFonts w:hint="eastAsia"/>
        </w:rPr>
        <w:t>的边界像素点，与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相对应。</w:t>
      </w:r>
      <w:r w:rsidR="00502E44">
        <w:rPr>
          <w:rFonts w:hint="eastAsia"/>
        </w:rPr>
        <w:t>我们确定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502E44">
        <w:rPr>
          <w:rFonts w:hint="eastAsia"/>
        </w:rPr>
        <w:t>通过如下两个步骤：</w:t>
      </w:r>
    </w:p>
    <w:p w:rsidR="00502E44" w:rsidRDefault="00502E44" w:rsidP="00502E44">
      <w:pPr>
        <w:pStyle w:val="af7"/>
        <w:numPr>
          <w:ilvl w:val="0"/>
          <w:numId w:val="36"/>
        </w:numPr>
        <w:ind w:left="0" w:firstLineChars="0" w:firstLine="480"/>
      </w:pPr>
      <w:r>
        <w:rPr>
          <w:rFonts w:hint="eastAsia"/>
        </w:rPr>
        <w:t>在录制的视频帧</w:t>
      </w:r>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Pr>
          <w:rFonts w:hint="eastAsia"/>
        </w:rPr>
        <w:t>中，找到距离剪影像素点</w:t>
      </w:r>
      <m:oMath>
        <m:sSubSup>
          <m:sSubSupPr>
            <m:ctrlPr>
              <w:rPr>
                <w:rFonts w:ascii="Cambria Math" w:hAnsi="Cambria Math"/>
                <w:i/>
                <w:szCs w:val="24"/>
              </w:rPr>
            </m:ctrlPr>
          </m:sSubSupPr>
          <m:e>
            <m:r>
              <w:rPr>
                <w:rFonts w:ascii="Cambria Math" w:hAnsi="Cambria Math"/>
              </w:rPr>
              <m:t xml:space="preserve"> </m:t>
            </m:r>
            <m:acc>
              <m:accPr>
                <m:chr m:val="̃"/>
                <m:ctrlPr>
                  <w:rPr>
                    <w:rFonts w:ascii="Cambria Math" w:hAnsi="Cambria Math"/>
                    <w:i/>
                    <w:szCs w:val="24"/>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Pr>
          <w:rFonts w:hint="eastAsia"/>
        </w:rPr>
        <w:t>最近的边界像素点，计算出两个像素点</w:t>
      </w:r>
      <w:r w:rsidR="008E1B89">
        <w:rPr>
          <w:rFonts w:hint="eastAsia"/>
        </w:rPr>
        <w:t>间</w:t>
      </w:r>
      <w:r>
        <w:rPr>
          <w:rFonts w:hint="eastAsia"/>
        </w:rPr>
        <w:t>的距离</w:t>
      </w:r>
      <w:r w:rsidR="00564980">
        <w:rPr>
          <w:rFonts w:hint="eastAsia"/>
        </w:rPr>
        <w:t>。</w:t>
      </w:r>
    </w:p>
    <w:p w:rsidR="00502E44" w:rsidRPr="00B80EE1" w:rsidRDefault="00502E44" w:rsidP="00C61C21">
      <w:pPr>
        <w:pStyle w:val="af7"/>
        <w:numPr>
          <w:ilvl w:val="0"/>
          <w:numId w:val="36"/>
        </w:numPr>
        <w:ind w:left="0" w:firstLineChars="0" w:firstLine="480"/>
      </w:pPr>
      <w:r>
        <w:rPr>
          <w:rFonts w:hint="eastAsia"/>
        </w:rPr>
        <w:t>如果最近距离小于用户设定的</w:t>
      </w:r>
      <w:r w:rsidR="00C61C21">
        <w:rPr>
          <w:rFonts w:hint="eastAsia"/>
        </w:rPr>
        <w:t>距离阈值（本章实验设置为</w:t>
      </w:r>
      <w:r w:rsidR="00C61C21">
        <w:rPr>
          <w:rFonts w:hint="eastAsia"/>
        </w:rPr>
        <w:t>10</w:t>
      </w:r>
      <w:r w:rsidR="00C61C21">
        <w:rPr>
          <w:rFonts w:hint="eastAsia"/>
        </w:rPr>
        <w:t>个像素值），并且剪影像素点梯度方向和该边界像素点梯度方向夹角小于夹角阈值（本章实验设置为</w:t>
      </w:r>
      <w:r w:rsidR="00C61C21">
        <w:rPr>
          <w:rFonts w:hint="eastAsia"/>
        </w:rPr>
        <w:t>45</w:t>
      </w:r>
      <w:r w:rsidR="00C61C21">
        <w:rPr>
          <w:rFonts w:hint="eastAsia"/>
        </w:rPr>
        <w:t>度），则该点为最近邻边界像素点</w:t>
      </w:r>
      <m:oMath>
        <m:sSubSup>
          <m:sSubSupPr>
            <m:ctrlPr>
              <w:rPr>
                <w:rFonts w:ascii="Cambria Math" w:hAnsi="Cambria Math"/>
                <w:i/>
                <w:szCs w:val="24"/>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sidR="00B80EE1">
        <w:rPr>
          <w:szCs w:val="24"/>
        </w:rPr>
        <w:t>。</w:t>
      </w:r>
    </w:p>
    <w:p w:rsidR="00B80EE1" w:rsidRPr="00730685" w:rsidRDefault="00B80EE1" w:rsidP="00B80EE1">
      <w:pPr>
        <w:ind w:firstLineChars="0" w:firstLine="0"/>
      </w:pPr>
      <w:r>
        <w:rPr>
          <w:rFonts w:hint="eastAsia"/>
        </w:rPr>
        <w:t>如果这样的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Pr>
          <w:rFonts w:hint="eastAsia"/>
        </w:rPr>
        <w:t>按照上述步骤没有找到，则公式</w:t>
      </w:r>
      <w:r>
        <w:rPr>
          <w:rFonts w:hint="eastAsia"/>
        </w:rPr>
        <w:t>3.3</w:t>
      </w:r>
      <w:r>
        <w:rPr>
          <w:rFonts w:hint="eastAsia"/>
        </w:rPr>
        <w:t>中误差距离项</w:t>
      </w:r>
      <m:oMath>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oMath>
      <w:r>
        <w:rPr>
          <w:rFonts w:hint="eastAsia"/>
        </w:rPr>
        <w:t>设置一个较大的惩罚数值（本章实验设置为</w:t>
      </w:r>
      <w:r>
        <w:rPr>
          <w:rFonts w:hint="eastAsia"/>
        </w:rPr>
        <w:t>1000</w:t>
      </w:r>
      <w:r>
        <w:rPr>
          <w:rFonts w:hint="eastAsia"/>
        </w:rPr>
        <w:t>）。</w:t>
      </w:r>
      <w:r w:rsidR="00855CA0">
        <w:rPr>
          <w:rFonts w:hint="eastAsia"/>
        </w:rPr>
        <w:t>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oMath>
      <w:r w:rsidR="00855CA0">
        <w:rPr>
          <w:rFonts w:hint="eastAsia"/>
        </w:rPr>
        <w:t xml:space="preserve"> </w:t>
      </w:r>
      <w:r w:rsidR="00855CA0">
        <w:rPr>
          <w:rFonts w:hint="eastAsia"/>
        </w:rPr>
        <w:t>和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855CA0">
        <w:rPr>
          <w:rFonts w:hint="eastAsia"/>
        </w:rPr>
        <w:t>在优化过程中对应关系保持不变，如果优化后模型部件几何参数发生改变，则对应关系需要从第一帧重新计算。</w:t>
      </w:r>
      <w:r w:rsidR="00855CA0" w:rsidRPr="00C770C3">
        <w:t>第一帧异常的原因是由于所绘制的</w:t>
      </w:r>
      <w:r w:rsidR="00855CA0" w:rsidRPr="00C770C3">
        <w:rPr>
          <w:rFonts w:hint="eastAsia"/>
        </w:rPr>
        <w:t>部件</w:t>
      </w:r>
      <w:r w:rsidR="00855CA0" w:rsidRPr="00C770C3">
        <w:t>通常与第一帧的</w:t>
      </w:r>
      <w:r w:rsidR="00855CA0" w:rsidRPr="00C770C3">
        <w:rPr>
          <w:rFonts w:hint="eastAsia"/>
        </w:rPr>
        <w:t>图像边界</w:t>
      </w:r>
      <w:r w:rsidR="00855CA0" w:rsidRPr="00C770C3">
        <w:t>匹配</w:t>
      </w:r>
      <w:r w:rsidR="00855CA0" w:rsidRPr="00C770C3">
        <w:rPr>
          <w:rFonts w:hint="eastAsia"/>
        </w:rPr>
        <w:t>很好</w:t>
      </w:r>
      <w:r w:rsidR="00855CA0" w:rsidRPr="00C770C3">
        <w:t>，而在第一个帧中，该</w:t>
      </w:r>
      <w:r w:rsidR="00855CA0" w:rsidRPr="00C770C3">
        <w:rPr>
          <w:rFonts w:hint="eastAsia"/>
        </w:rPr>
        <w:t>模型</w:t>
      </w:r>
      <w:r w:rsidR="00855CA0" w:rsidRPr="00C770C3">
        <w:t>不处于运动状态。</w:t>
      </w:r>
      <w:r w:rsidR="00C770C3" w:rsidRPr="00C770C3">
        <w:t>我们使用经典的</w:t>
      </w:r>
      <w:r w:rsidR="00C770C3" w:rsidRPr="00C770C3">
        <w:rPr>
          <w:rFonts w:hint="eastAsia"/>
        </w:rPr>
        <w:t>canny</w:t>
      </w:r>
      <w:r w:rsidR="00C770C3">
        <w:t>边缘检测器提取视频帧的</w:t>
      </w:r>
      <w:r w:rsidR="00C770C3">
        <w:rPr>
          <w:rFonts w:hint="eastAsia"/>
        </w:rPr>
        <w:t>边界</w:t>
      </w:r>
      <w:r w:rsidR="00840A60">
        <w:fldChar w:fldCharType="begin"/>
      </w:r>
      <w:r w:rsidR="00840A60">
        <w:instrText xml:space="preserve"> ADDIN EN.CITE &lt;EndNote&gt;&lt;Cite&gt;&lt;Author&gt;Canny&lt;/Author&gt;&lt;Year&gt;1986&lt;/Year&gt;&lt;RecNum&gt;111&lt;/RecNum&gt;&lt;DisplayText&gt;[55]&lt;/DisplayText&gt;&lt;record&gt;&lt;rec-number&gt;111&lt;/rec-number&gt;&lt;foreign-keys&gt;&lt;key app="EN" db-id="sdawwts99w0wfaepv9r59zaxv00t0d9prrp0"&gt;111&lt;/key&gt;&lt;/foreign-keys&gt;&lt;ref-type name="Book"&gt;6&lt;/ref-type&gt;&lt;contributors&gt;&lt;authors&gt;&lt;author&gt;Canny, J.&lt;/author&gt;&lt;/authors&gt;&lt;/contributors&gt;&lt;titles&gt;&lt;title&gt;A Computational Approach to Edge Detection&lt;/title&gt;&lt;/titles&gt;&lt;dates&gt;&lt;year&gt;1986&lt;/year&gt;&lt;/dates&gt;&lt;publisher&gt;IEEE Computer Society&lt;/publisher&gt;&lt;urls&gt;&lt;/urls&gt;&lt;/record&gt;&lt;/Cite&gt;&lt;/EndNote&gt;</w:instrText>
      </w:r>
      <w:r w:rsidR="00840A60">
        <w:fldChar w:fldCharType="separate"/>
      </w:r>
      <w:r w:rsidR="00840A60">
        <w:rPr>
          <w:noProof/>
        </w:rPr>
        <w:t>[</w:t>
      </w:r>
      <w:hyperlink w:anchor="_ENREF_55" w:tooltip="Canny, 1986 #111" w:history="1">
        <w:r w:rsidR="00B85D53">
          <w:rPr>
            <w:noProof/>
          </w:rPr>
          <w:t>55</w:t>
        </w:r>
      </w:hyperlink>
      <w:r w:rsidR="00840A60">
        <w:rPr>
          <w:noProof/>
        </w:rPr>
        <w:t>]</w:t>
      </w:r>
      <w:r w:rsidR="00840A60">
        <w:fldChar w:fldCharType="end"/>
      </w:r>
      <w:r w:rsidR="00C770C3" w:rsidRPr="00C770C3">
        <w:t>。</w:t>
      </w:r>
    </w:p>
    <w:p w:rsidR="00C65220" w:rsidRDefault="00C65220" w:rsidP="00C65220">
      <w:pPr>
        <w:pStyle w:val="31"/>
      </w:pPr>
      <w:bookmarkStart w:id="71" w:name="_Toc507394602"/>
      <w:r>
        <w:rPr>
          <w:rFonts w:hint="eastAsia"/>
        </w:rPr>
        <w:t>随机优化能量函数</w:t>
      </w:r>
      <w:bookmarkEnd w:id="71"/>
    </w:p>
    <w:p w:rsidR="003923F2" w:rsidRDefault="00C46840" w:rsidP="00C46840">
      <w:pPr>
        <w:ind w:firstLine="480"/>
      </w:pPr>
      <w:r w:rsidRPr="00C46840">
        <w:t>由于</w:t>
      </w:r>
      <w:r w:rsidRPr="00C46840">
        <w:rPr>
          <w:rFonts w:hint="eastAsia"/>
        </w:rPr>
        <w:t>关节类型</w:t>
      </w:r>
      <w:r w:rsidR="00B31CB0">
        <w:rPr>
          <w:rFonts w:hint="eastAsia"/>
        </w:rPr>
        <w:t>是</w:t>
      </w:r>
      <w:r w:rsidR="00B31CB0">
        <w:t>离散</w:t>
      </w:r>
      <w:r w:rsidR="00B31CB0">
        <w:rPr>
          <w:rFonts w:hint="eastAsia"/>
        </w:rPr>
        <w:t>随机变量，而模型部件形状</w:t>
      </w:r>
      <w:r w:rsidRPr="00C46840">
        <w:rPr>
          <w:rFonts w:hint="eastAsia"/>
        </w:rPr>
        <w:t>参数</w:t>
      </w:r>
      <w:r w:rsidR="00B31CB0">
        <w:rPr>
          <w:rFonts w:hint="eastAsia"/>
        </w:rPr>
        <w:t>是连续随机变量</w:t>
      </w:r>
      <w:r w:rsidRPr="00C46840">
        <w:rPr>
          <w:rFonts w:hint="eastAsia"/>
        </w:rPr>
        <w:t>，</w:t>
      </w:r>
      <w:r w:rsidR="00B31CB0">
        <w:t>构造一个分析函数来将关节类型和</w:t>
      </w:r>
      <w:r w:rsidR="00B31CB0">
        <w:rPr>
          <w:rFonts w:hint="eastAsia"/>
        </w:rPr>
        <w:t>部件</w:t>
      </w:r>
      <w:r w:rsidRPr="00C46840">
        <w:t>形状参数映射到运动部件的轮廓上是不可行的，</w:t>
      </w:r>
      <w:r>
        <w:rPr>
          <w:rFonts w:hint="eastAsia"/>
        </w:rPr>
        <w:t>我们采用随机优化的方法优化公式</w:t>
      </w:r>
      <w:r>
        <w:rPr>
          <w:rFonts w:hint="eastAsia"/>
        </w:rPr>
        <w:t>3.3</w:t>
      </w:r>
      <w:r>
        <w:rPr>
          <w:rFonts w:hint="eastAsia"/>
        </w:rPr>
        <w:t>剪影匹配能量函数</w:t>
      </w:r>
      <w:r w:rsidR="00B31CB0">
        <w:rPr>
          <w:rFonts w:hint="eastAsia"/>
        </w:rPr>
        <w:t>，</w:t>
      </w:r>
      <w:r w:rsidR="00B31CB0">
        <w:t>找出</w:t>
      </w:r>
      <w:r w:rsidR="00B31CB0">
        <w:rPr>
          <w:rFonts w:hint="eastAsia"/>
        </w:rPr>
        <w:t>三维模型剪</w:t>
      </w:r>
      <w:r w:rsidR="00B31CB0">
        <w:rPr>
          <w:rFonts w:hint="eastAsia"/>
        </w:rPr>
        <w:lastRenderedPageBreak/>
        <w:t>影和二维图像边界线匹配最高的</w:t>
      </w:r>
      <w:r w:rsidR="00B31CB0">
        <w:t>一组</w:t>
      </w:r>
      <w:r w:rsidR="00B31CB0">
        <w:rPr>
          <w:rFonts w:hint="eastAsia"/>
        </w:rPr>
        <w:t>关节类型和零件参数集合。根据经典的机械模型运动理论，我们</w:t>
      </w:r>
      <w:r w:rsidR="001A6443">
        <w:rPr>
          <w:rFonts w:hint="eastAsia"/>
        </w:rPr>
        <w:t>猜测</w:t>
      </w:r>
      <w:r w:rsidR="00B31CB0">
        <w:rPr>
          <w:rFonts w:hint="eastAsia"/>
        </w:rPr>
        <w:t>每个关节</w:t>
      </w:r>
      <w:r w:rsidR="001A6443">
        <w:rPr>
          <w:rFonts w:hint="eastAsia"/>
        </w:rPr>
        <w:t>可能合适的关节类型，本章</w:t>
      </w:r>
      <w:r w:rsidR="001A6443">
        <w:rPr>
          <w:rFonts w:hint="eastAsia"/>
        </w:rPr>
        <w:t>3.3.1</w:t>
      </w:r>
      <w:r w:rsidR="001A6443">
        <w:rPr>
          <w:rFonts w:hint="eastAsia"/>
        </w:rPr>
        <w:t>节已经详细介绍，将这些可能合适的关节类型组成一个候选集，其实每个关节的候选集很小，因为关节间连接的部件形状，决定了关节类型。由于优化函数同时包含关节类型和部件形状参数，所以我们将优化过程分为两个步骤，</w:t>
      </w:r>
      <w:r w:rsidR="001E20EB">
        <w:rPr>
          <w:rFonts w:hint="eastAsia"/>
        </w:rPr>
        <w:t>首先</w:t>
      </w:r>
      <w:r w:rsidR="00C07FD4">
        <w:rPr>
          <w:rFonts w:hint="eastAsia"/>
        </w:rPr>
        <w:t>在部件形状参数初始值固定的情况下，</w:t>
      </w:r>
      <w:r w:rsidR="001E20EB">
        <w:rPr>
          <w:rFonts w:hint="eastAsia"/>
        </w:rPr>
        <w:t>对关节类型进行树状遍历搜索，搜索所有关节类型组合的可能性，找出</w:t>
      </w:r>
      <w:r w:rsidR="00C07FD4">
        <w:rPr>
          <w:rFonts w:hint="eastAsia"/>
        </w:rPr>
        <w:t>剪影轮廓与图像边界轮廓匹配最佳的一组关节类型集合，我们确信这组关节类型符合真实模型的关节类型。关节类型确定后，我们再分别对模型中每个部件的形状参数进行优化，在优化过程中，如果它们的剪影匹配能量的差异低于用户设定的阈值，则使能量值最小的关节类型集和部件形状参数作为我们优化的最优解。</w:t>
      </w:r>
    </w:p>
    <w:p w:rsidR="00C07FD4" w:rsidRDefault="003923F2" w:rsidP="00C46840">
      <w:pPr>
        <w:ind w:firstLine="480"/>
      </w:pPr>
      <w:r>
        <w:rPr>
          <w:rFonts w:hint="eastAsia"/>
        </w:rPr>
        <w:t>我们将关节类型和部件形状参数分开优化，通过实验证明，可以得到很好的匹配效果，并且也提高了算法的优化效率。因为初始的模型部件和图像中的模型已经有了很好的匹配，而关节类型的不同会使模型的运动和真实的运动差异很大，也就是说模型关节类型的错误对能量函数的影响远远大于模型部件形状参数对能量函数的影响。如果将两者作为优化变量同时优化，会使优化函数结果不连续，同时优化的结果也非常不稳定。并且初始的部件形状参数误差比较小，这样小的误差不会影响到关节类型的优化。</w:t>
      </w:r>
    </w:p>
    <w:p w:rsidR="00C65220" w:rsidRDefault="00C65220" w:rsidP="00C65220">
      <w:pPr>
        <w:pStyle w:val="31"/>
      </w:pPr>
      <w:bookmarkStart w:id="72" w:name="_Toc507394603"/>
      <w:r>
        <w:rPr>
          <w:rFonts w:hint="eastAsia"/>
        </w:rPr>
        <w:t>运动关节</w:t>
      </w:r>
      <w:r w:rsidR="00FD2B26">
        <w:rPr>
          <w:rFonts w:hint="eastAsia"/>
        </w:rPr>
        <w:t>类型</w:t>
      </w:r>
      <w:r>
        <w:rPr>
          <w:rFonts w:hint="eastAsia"/>
        </w:rPr>
        <w:t>搜索树</w:t>
      </w:r>
      <w:bookmarkEnd w:id="72"/>
    </w:p>
    <w:p w:rsidR="00026EEB" w:rsidRDefault="00E910E4" w:rsidP="00FD2B26">
      <w:pPr>
        <w:ind w:firstLine="480"/>
      </w:pPr>
      <w:r>
        <w:rPr>
          <w:rFonts w:hint="eastAsia"/>
        </w:rPr>
        <w:t>本章算法根据模型部件的连接关系图，</w:t>
      </w:r>
      <w:r w:rsidR="00BB7335">
        <w:rPr>
          <w:rFonts w:hint="eastAsia"/>
        </w:rPr>
        <w:t>对模型类型</w:t>
      </w:r>
      <w:r>
        <w:rPr>
          <w:rFonts w:hint="eastAsia"/>
        </w:rPr>
        <w:t>进行搜索。因为有些模型运动很复杂，所以在连接关系图中会出现运动环的情况，我们将所有部件用树的形式进行表示，如文献</w:t>
      </w:r>
      <w:r w:rsidR="00026EEB">
        <w:fldChar w:fldCharType="begin"/>
      </w:r>
      <w:r w:rsidR="00026EEB">
        <w:instrText xml:space="preserve"> ADDIN EN.CITE &lt;EndNote&gt;&lt;Cite&gt;&lt;Author&gt;Zhu&lt;/Author&gt;&lt;Year&gt;2012&lt;/Year&gt;&lt;RecNum&gt;96&lt;/RecNum&gt;&lt;DisplayText&gt;[44]&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026EEB">
        <w:fldChar w:fldCharType="separate"/>
      </w:r>
      <w:r w:rsidR="00026EEB">
        <w:rPr>
          <w:noProof/>
        </w:rPr>
        <w:t>[</w:t>
      </w:r>
      <w:hyperlink w:anchor="_ENREF_44" w:tooltip="Zhu, 2012 #96" w:history="1">
        <w:r w:rsidR="00B85D53">
          <w:rPr>
            <w:noProof/>
          </w:rPr>
          <w:t>44</w:t>
        </w:r>
      </w:hyperlink>
      <w:r w:rsidR="00026EEB">
        <w:rPr>
          <w:noProof/>
        </w:rPr>
        <w:t>]</w:t>
      </w:r>
      <w:r w:rsidR="00026EEB">
        <w:fldChar w:fldCharType="end"/>
      </w:r>
      <w:r>
        <w:t>。</w:t>
      </w:r>
      <w:r>
        <w:rPr>
          <w:rFonts w:hint="eastAsia"/>
        </w:rPr>
        <w:t>算法用一个节点代表一个部件，用节点间的连线代表部件间的关节，连线是有方向的，其方向代表了模型部件运动传递的方向，这样我们就得到一张模型部件连接关系有向图。</w:t>
      </w:r>
    </w:p>
    <w:p w:rsidR="00FD2B26" w:rsidRDefault="00026EEB" w:rsidP="00FD2B26">
      <w:pPr>
        <w:ind w:firstLine="480"/>
      </w:pPr>
      <w:r>
        <w:rPr>
          <w:rFonts w:hint="eastAsia"/>
        </w:rPr>
        <w:t>算法需要去除模型当中的运动环，而得到连接关系树状图。</w:t>
      </w:r>
      <w:r w:rsidR="00E910E4">
        <w:rPr>
          <w:rFonts w:hint="eastAsia"/>
        </w:rPr>
        <w:t>首先，算法</w:t>
      </w:r>
      <w:r>
        <w:rPr>
          <w:rFonts w:hint="eastAsia"/>
        </w:rPr>
        <w:t>从用户选择的驱动轮节点开始访问每个节点，</w:t>
      </w:r>
      <w:r w:rsidR="00E910E4">
        <w:rPr>
          <w:rFonts w:hint="eastAsia"/>
        </w:rPr>
        <w:t>通过广度优先搜索算法遍历连接关系</w:t>
      </w:r>
      <w:r w:rsidR="00824623">
        <w:rPr>
          <w:rFonts w:hint="eastAsia"/>
        </w:rPr>
        <w:t>图，遍历得到一个节点数组。然后我们探测最小运动环，最小运动环顾名思义是环中包含个数最少的节点。一个运动环可以连接驱动轮，但是驱动轮不允许包含在一个运动环内，因为驱动轮是运动的最先发起者，如果它在一个环内，则一定是相邻的两个部件的运动由驱动轮传递的，运动进而继续传播形成一个环路，那</w:t>
      </w:r>
      <w:r w:rsidR="00824623">
        <w:rPr>
          <w:rFonts w:hint="eastAsia"/>
        </w:rPr>
        <w:lastRenderedPageBreak/>
        <w:t>么除了驱动轮，其他的部件组成一个运动环。一个连线最多只允许出现在一个运动环内一次。本章算法将一个运动环内的所有部件和关节组成一个组，称之为虚拟</w:t>
      </w:r>
      <w:r w:rsidR="00B32020">
        <w:rPr>
          <w:rFonts w:hint="eastAsia"/>
        </w:rPr>
        <w:t>部件组。虚拟部件组一旦被检测到后，组内的所有部件和关节都别标记访问过，在随后的循环检测中，整个虚拟部件组都应被忽略。然而虚拟部件组将放在其内部部件中最小索引的节点位置上，因为可以从虚拟部件组再次检测到其他可能产生的运动环。最后，如果当前的连接关系图</w:t>
      </w:r>
      <w:r w:rsidR="00C22FE7">
        <w:rPr>
          <w:rFonts w:hint="eastAsia"/>
        </w:rPr>
        <w:t>内</w:t>
      </w:r>
      <w:r w:rsidR="00B32020">
        <w:rPr>
          <w:rFonts w:hint="eastAsia"/>
        </w:rPr>
        <w:t>没有运动环，算法将其中的虚拟部件组和真实部件根据运动传播的方向，组织成树状结构进行表示，驱动轮则为树状图的根节点。对于一个复杂的机械</w:t>
      </w:r>
      <w:r w:rsidR="003E2AF6">
        <w:rPr>
          <w:rFonts w:hint="eastAsia"/>
        </w:rPr>
        <w:t>模型</w:t>
      </w:r>
      <w:r w:rsidR="004C678D">
        <w:rPr>
          <w:rFonts w:hint="eastAsia"/>
        </w:rPr>
        <w:t>中可能会有多个驱动轮部件，则在这</w:t>
      </w:r>
      <w:r w:rsidR="00ED5C63">
        <w:rPr>
          <w:rFonts w:hint="eastAsia"/>
          <w:noProof/>
        </w:rPr>
        <mc:AlternateContent>
          <mc:Choice Requires="wpg">
            <w:drawing>
              <wp:anchor distT="0" distB="0" distL="114300" distR="114300" simplePos="0" relativeHeight="251766784" behindDoc="0" locked="0" layoutInCell="1" allowOverlap="1">
                <wp:simplePos x="0" y="0"/>
                <wp:positionH relativeFrom="column">
                  <wp:posOffset>-4577</wp:posOffset>
                </wp:positionH>
                <wp:positionV relativeFrom="paragraph">
                  <wp:posOffset>2349560</wp:posOffset>
                </wp:positionV>
                <wp:extent cx="5255895" cy="3536315"/>
                <wp:effectExtent l="0" t="0" r="1905" b="6985"/>
                <wp:wrapTopAndBottom/>
                <wp:docPr id="409" name="组合 409"/>
                <wp:cNvGraphicFramePr/>
                <a:graphic xmlns:a="http://schemas.openxmlformats.org/drawingml/2006/main">
                  <a:graphicData uri="http://schemas.microsoft.com/office/word/2010/wordprocessingGroup">
                    <wpg:wgp>
                      <wpg:cNvGrpSpPr/>
                      <wpg:grpSpPr>
                        <a:xfrm>
                          <a:off x="0" y="0"/>
                          <a:ext cx="5255895" cy="3536315"/>
                          <a:chOff x="0" y="0"/>
                          <a:chExt cx="5255895" cy="3536315"/>
                        </a:xfrm>
                      </wpg:grpSpPr>
                      <pic:pic xmlns:pic="http://schemas.openxmlformats.org/drawingml/2006/picture">
                        <pic:nvPicPr>
                          <pic:cNvPr id="406" name="图片 406"/>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0" y="0"/>
                            <a:ext cx="5255895" cy="2861945"/>
                          </a:xfrm>
                          <a:prstGeom prst="rect">
                            <a:avLst/>
                          </a:prstGeom>
                        </pic:spPr>
                      </pic:pic>
                      <wps:wsp>
                        <wps:cNvPr id="407" name="文本框 407"/>
                        <wps:cNvSpPr txBox="1"/>
                        <wps:spPr>
                          <a:xfrm>
                            <a:off x="0" y="2915285"/>
                            <a:ext cx="5255895" cy="621030"/>
                          </a:xfrm>
                          <a:prstGeom prst="rect">
                            <a:avLst/>
                          </a:prstGeom>
                          <a:solidFill>
                            <a:prstClr val="white"/>
                          </a:solidFill>
                          <a:ln>
                            <a:noFill/>
                          </a:ln>
                          <a:effectLst/>
                        </wps:spPr>
                        <wps:txbx>
                          <w:txbxContent>
                            <w:p w:rsidR="00540D10" w:rsidRPr="008A7C18" w:rsidRDefault="00540D10" w:rsidP="00ED5C63">
                              <w:pPr>
                                <w:pStyle w:val="aff"/>
                                <w:spacing w:before="163" w:after="163"/>
                              </w:pPr>
                              <w:bookmarkStart w:id="73" w:name="_Toc50740201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t>Robot 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09" o:spid="_x0000_s1077" style="position:absolute;left:0;text-align:left;margin-left:-.35pt;margin-top:185pt;width:413.85pt;height:278.45pt;z-index:251766784" coordsize="52558,353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">
                <v:shape id="图片 406" o:spid="_x0000_s1078" type="#_x0000_t75" style="position:absolute;width:52558;height:286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o1u/DAAAA3AAAAA8AAABkcnMvZG93bnJldi54bWxEj9FqAjEURN8L/kO4Qt9qYi1SV6NYQdiX&#10;0lb9gMvmulnc3CxJXNd+fVMo9HGYmTPMajO4VvQUYuNZw3SiQBBX3jRcazgd90+vIGJCNth6Jg13&#10;irBZjx5WWBh/4y/qD6kWGcKxQA02pa6QMlaWHMaJ74izd/bBYcoy1NIEvGW4a+WzUnPpsOG8YLGj&#10;naXqcrg6Derb26jKVH7OTM8f74MN98Wb1o/jYbsEkWhI/+G/dmk0vKg5/J7JR0Cu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KjW78MAAADcAAAADwAAAAAAAAAAAAAAAACf&#10;AgAAZHJzL2Rvd25yZXYueG1sUEsFBgAAAAAEAAQA9wAAAI8DAAAAAA==&#10;">
                  <v:imagedata r:id="rId94" o:title=""/>
                  <v:path arrowok="t"/>
                </v:shape>
                <v:shape id="文本框 407" o:spid="_x0000_s1079" type="#_x0000_t202" style="position:absolute;top:29152;width:52558;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EShscA&#10;AADcAAAADwAAAGRycy9kb3ducmV2LnhtbESPQUvDQBSE74L/YXmCF2k3akhL7LaUoqC9FGMvvT2y&#10;r9lo9m3Y3bTx37tCocdhZr5hFqvRduJEPrSOFTxOMxDEtdMtNwr2X2+TOYgQkTV2jknBLwVYLW9v&#10;Flhqd+ZPOlWxEQnCoUQFJsa+lDLUhiyGqeuJk3d03mJM0jdSezwnuO3kU5YV0mLLacFgTxtD9U81&#10;WAW7/LAzD8PxdbvOn/3HftgU302l1P3duH4BEWmM1/Cl/a4V5NkM/s+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ExEobHAAAA3AAAAA8AAAAAAAAAAAAAAAAAmAIAAGRy&#10;cy9kb3ducmV2LnhtbFBLBQYAAAAABAAEAPUAAACMAwAAAAA=&#10;" stroked="f">
                  <v:textbox style="mso-fit-shape-to-text:t" inset="0,0,0,0">
                    <w:txbxContent>
                      <w:p w:rsidR="00540D10" w:rsidRPr="008A7C18" w:rsidRDefault="00540D10" w:rsidP="00ED5C63">
                        <w:pPr>
                          <w:pStyle w:val="aff"/>
                          <w:spacing w:before="163" w:after="163"/>
                        </w:pPr>
                        <w:bookmarkStart w:id="94" w:name="_Toc50740201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t>Robot 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94"/>
                      </w:p>
                    </w:txbxContent>
                  </v:textbox>
                </v:shape>
                <w10:wrap type="topAndBottom"/>
              </v:group>
            </w:pict>
          </mc:Fallback>
        </mc:AlternateContent>
      </w:r>
      <w:r w:rsidR="004C678D">
        <w:rPr>
          <w:rFonts w:hint="eastAsia"/>
        </w:rPr>
        <w:t>种情况下，多个驱动轮部件被看作一个驱动轮组，以简化连接关系树状结构。</w:t>
      </w:r>
    </w:p>
    <w:p w:rsidR="00ED5C63" w:rsidRDefault="00ED5C63" w:rsidP="00FD2B26">
      <w:pPr>
        <w:ind w:firstLine="480"/>
      </w:pPr>
      <w:r>
        <w:rPr>
          <w:rFonts w:hint="eastAsia"/>
        </w:rPr>
        <w:t>如图</w:t>
      </w:r>
      <w:r>
        <w:rPr>
          <w:rFonts w:hint="eastAsia"/>
        </w:rPr>
        <w:t>3.5</w:t>
      </w:r>
      <w:r>
        <w:rPr>
          <w:rFonts w:hint="eastAsia"/>
        </w:rPr>
        <w:t>，以机械模型</w:t>
      </w:r>
      <w:r>
        <w:rPr>
          <w:rFonts w:hint="eastAsia"/>
        </w:rPr>
        <w:t>Robot arm</w:t>
      </w:r>
      <w:r>
        <w:rPr>
          <w:rFonts w:hint="eastAsia"/>
        </w:rPr>
        <w:t>为例，该模型总共由</w:t>
      </w:r>
      <w:r>
        <w:rPr>
          <w:rFonts w:hint="eastAsia"/>
        </w:rPr>
        <w:t>8</w:t>
      </w:r>
      <w:r>
        <w:rPr>
          <w:rFonts w:hint="eastAsia"/>
        </w:rPr>
        <w:t>个可运动部件组成，其中部件节点</w:t>
      </w:r>
      <w:r>
        <w:rPr>
          <w:rFonts w:hint="eastAsia"/>
        </w:rPr>
        <w:t>1</w:t>
      </w:r>
      <w:r>
        <w:rPr>
          <w:rFonts w:hint="eastAsia"/>
        </w:rPr>
        <w:t>和节点</w:t>
      </w:r>
      <w:r>
        <w:rPr>
          <w:rFonts w:hint="eastAsia"/>
        </w:rPr>
        <w:t>2</w:t>
      </w:r>
      <w:r>
        <w:rPr>
          <w:rFonts w:hint="eastAsia"/>
        </w:rPr>
        <w:t>为驱动轮部件，模型运动由这两个部件传递到其余的</w:t>
      </w:r>
      <w:r>
        <w:rPr>
          <w:rFonts w:hint="eastAsia"/>
        </w:rPr>
        <w:t>6</w:t>
      </w:r>
      <w:r>
        <w:rPr>
          <w:rFonts w:hint="eastAsia"/>
        </w:rPr>
        <w:t>个部件节点上。从图中可知，节点</w:t>
      </w:r>
      <w:r>
        <w:rPr>
          <w:rFonts w:hint="eastAsia"/>
        </w:rPr>
        <w:t>2</w:t>
      </w:r>
      <w:r>
        <w:rPr>
          <w:rFonts w:hint="eastAsia"/>
        </w:rPr>
        <w:t>、</w:t>
      </w:r>
      <w:r>
        <w:rPr>
          <w:rFonts w:hint="eastAsia"/>
        </w:rPr>
        <w:t>4</w:t>
      </w:r>
      <w:r>
        <w:rPr>
          <w:rFonts w:hint="eastAsia"/>
        </w:rPr>
        <w:t>、</w:t>
      </w:r>
      <w:r>
        <w:rPr>
          <w:rFonts w:hint="eastAsia"/>
        </w:rPr>
        <w:t>5</w:t>
      </w:r>
      <w:r>
        <w:rPr>
          <w:rFonts w:hint="eastAsia"/>
        </w:rPr>
        <w:t>、</w:t>
      </w:r>
      <w:r>
        <w:rPr>
          <w:rFonts w:hint="eastAsia"/>
        </w:rPr>
        <w:t>6</w:t>
      </w:r>
      <w:r>
        <w:rPr>
          <w:rFonts w:hint="eastAsia"/>
        </w:rPr>
        <w:t>、</w:t>
      </w:r>
      <w:r>
        <w:rPr>
          <w:rFonts w:hint="eastAsia"/>
        </w:rPr>
        <w:t>7</w:t>
      </w:r>
      <w:r>
        <w:rPr>
          <w:rFonts w:hint="eastAsia"/>
        </w:rPr>
        <w:t>组成一个运动环，根据上述介绍，驱动轮部件不允许在运动环中，则节点</w:t>
      </w:r>
      <w:r>
        <w:rPr>
          <w:rFonts w:hint="eastAsia"/>
        </w:rPr>
        <w:t>4</w:t>
      </w:r>
      <w:r>
        <w:rPr>
          <w:rFonts w:hint="eastAsia"/>
        </w:rPr>
        <w:t>、</w:t>
      </w:r>
      <w:r>
        <w:rPr>
          <w:rFonts w:hint="eastAsia"/>
        </w:rPr>
        <w:t>5</w:t>
      </w:r>
      <w:r>
        <w:rPr>
          <w:rFonts w:hint="eastAsia"/>
        </w:rPr>
        <w:t>、</w:t>
      </w:r>
      <w:r>
        <w:rPr>
          <w:rFonts w:hint="eastAsia"/>
        </w:rPr>
        <w:t>6</w:t>
      </w:r>
      <w:r>
        <w:rPr>
          <w:rFonts w:hint="eastAsia"/>
        </w:rPr>
        <w:t>、</w:t>
      </w:r>
      <w:r>
        <w:rPr>
          <w:rFonts w:hint="eastAsia"/>
        </w:rPr>
        <w:t>7</w:t>
      </w:r>
      <w:r w:rsidR="00A76E18">
        <w:rPr>
          <w:rFonts w:hint="eastAsia"/>
        </w:rPr>
        <w:t>组成一个虚拟部件组，虚拟部件组在仿真运动中单独处理。并且该模型由两个驱动部件组成为一个驱动轮部件组。综上所述，该模型由部件</w:t>
      </w:r>
      <w:r w:rsidR="00A76E18">
        <w:rPr>
          <w:rFonts w:hint="eastAsia"/>
        </w:rPr>
        <w:t>1</w:t>
      </w:r>
      <w:r w:rsidR="00A76E18">
        <w:rPr>
          <w:rFonts w:hint="eastAsia"/>
        </w:rPr>
        <w:t>、部件</w:t>
      </w:r>
      <w:r w:rsidR="00A76E18">
        <w:rPr>
          <w:rFonts w:hint="eastAsia"/>
        </w:rPr>
        <w:t>2</w:t>
      </w:r>
      <w:r w:rsidR="00A76E18">
        <w:rPr>
          <w:rFonts w:hint="eastAsia"/>
        </w:rPr>
        <w:t>组成的驱动部件组生成初始运动，然后运动沿着运动链分别传递至部件节点</w:t>
      </w:r>
      <w:r w:rsidR="00A76E18">
        <w:rPr>
          <w:rFonts w:hint="eastAsia"/>
        </w:rPr>
        <w:t>3</w:t>
      </w:r>
      <w:r w:rsidR="00A76E18">
        <w:rPr>
          <w:rFonts w:hint="eastAsia"/>
        </w:rPr>
        <w:t>、虚拟部件组</w:t>
      </w:r>
      <w:r w:rsidR="00A76E18">
        <w:rPr>
          <w:rFonts w:hint="eastAsia"/>
        </w:rPr>
        <w:t>4</w:t>
      </w:r>
      <w:r w:rsidR="00A76E18">
        <w:rPr>
          <w:rFonts w:hint="eastAsia"/>
        </w:rPr>
        <w:t>、部件节点</w:t>
      </w:r>
      <w:r w:rsidR="00A76E18">
        <w:rPr>
          <w:rFonts w:hint="eastAsia"/>
        </w:rPr>
        <w:t>8</w:t>
      </w:r>
      <w:r w:rsidR="00A76E18">
        <w:rPr>
          <w:rFonts w:hint="eastAsia"/>
        </w:rPr>
        <w:t>。由图</w:t>
      </w:r>
      <w:r w:rsidR="00A76E18">
        <w:rPr>
          <w:rFonts w:hint="eastAsia"/>
        </w:rPr>
        <w:t>3.5</w:t>
      </w:r>
      <w:r w:rsidR="00A76E18">
        <w:rPr>
          <w:rFonts w:hint="eastAsia"/>
        </w:rPr>
        <w:t>中连接关系图可知，部件</w:t>
      </w:r>
      <w:r w:rsidR="00A76E18">
        <w:rPr>
          <w:rFonts w:hint="eastAsia"/>
        </w:rPr>
        <w:t>1</w:t>
      </w:r>
      <w:r w:rsidR="00A76E18">
        <w:rPr>
          <w:rFonts w:hint="eastAsia"/>
        </w:rPr>
        <w:t>、部件</w:t>
      </w:r>
      <w:r w:rsidR="00A76E18">
        <w:rPr>
          <w:rFonts w:hint="eastAsia"/>
        </w:rPr>
        <w:t>2</w:t>
      </w:r>
      <w:r w:rsidR="00A76E18">
        <w:rPr>
          <w:rFonts w:hint="eastAsia"/>
        </w:rPr>
        <w:t>、部件</w:t>
      </w:r>
      <w:r w:rsidR="00A76E18">
        <w:rPr>
          <w:rFonts w:hint="eastAsia"/>
        </w:rPr>
        <w:t>8</w:t>
      </w:r>
      <w:r w:rsidR="00A76E18">
        <w:rPr>
          <w:rFonts w:hint="eastAsia"/>
        </w:rPr>
        <w:t>都于基线连接，该连接属</w:t>
      </w:r>
      <w:r w:rsidR="00A76E18">
        <w:rPr>
          <w:rFonts w:hint="eastAsia"/>
        </w:rPr>
        <w:lastRenderedPageBreak/>
        <w:t>于固定连接，则在运动仿真时只限定该部件的运动方式，该连接不相互传递部件</w:t>
      </w:r>
      <w:r w:rsidR="00B579FD">
        <w:rPr>
          <w:rFonts w:hint="eastAsia"/>
          <w:noProof/>
        </w:rPr>
        <mc:AlternateContent>
          <mc:Choice Requires="wpg">
            <w:drawing>
              <wp:anchor distT="0" distB="0" distL="114300" distR="114300" simplePos="0" relativeHeight="251770880" behindDoc="0" locked="0" layoutInCell="1" allowOverlap="1">
                <wp:simplePos x="0" y="0"/>
                <wp:positionH relativeFrom="column">
                  <wp:posOffset>1047846</wp:posOffset>
                </wp:positionH>
                <wp:positionV relativeFrom="paragraph">
                  <wp:posOffset>546639</wp:posOffset>
                </wp:positionV>
                <wp:extent cx="3156585" cy="2078380"/>
                <wp:effectExtent l="0" t="0" r="5715" b="0"/>
                <wp:wrapTopAndBottom/>
                <wp:docPr id="412" name="组合 412"/>
                <wp:cNvGraphicFramePr/>
                <a:graphic xmlns:a="http://schemas.openxmlformats.org/drawingml/2006/main">
                  <a:graphicData uri="http://schemas.microsoft.com/office/word/2010/wordprocessingGroup">
                    <wpg:wgp>
                      <wpg:cNvGrpSpPr/>
                      <wpg:grpSpPr>
                        <a:xfrm>
                          <a:off x="0" y="0"/>
                          <a:ext cx="3156585" cy="2078380"/>
                          <a:chOff x="0" y="0"/>
                          <a:chExt cx="3156585" cy="2078380"/>
                        </a:xfrm>
                      </wpg:grpSpPr>
                      <pic:pic xmlns:pic="http://schemas.openxmlformats.org/drawingml/2006/picture">
                        <pic:nvPicPr>
                          <pic:cNvPr id="410" name="图片 410"/>
                          <pic:cNvPicPr>
                            <a:picLocks noChangeAspect="1"/>
                          </pic:cNvPicPr>
                        </pic:nvPicPr>
                        <pic:blipFill>
                          <a:blip r:embed="rId95">
                            <a:extLst>
                              <a:ext uri="{28A0092B-C50C-407E-A947-70E740481C1C}">
                                <a14:useLocalDpi xmlns:a14="http://schemas.microsoft.com/office/drawing/2010/main" val="0"/>
                              </a:ext>
                            </a:extLst>
                          </a:blip>
                          <a:stretch>
                            <a:fillRect/>
                          </a:stretch>
                        </pic:blipFill>
                        <pic:spPr>
                          <a:xfrm>
                            <a:off x="0" y="0"/>
                            <a:ext cx="3156585" cy="1612265"/>
                          </a:xfrm>
                          <a:prstGeom prst="rect">
                            <a:avLst/>
                          </a:prstGeom>
                        </pic:spPr>
                      </pic:pic>
                      <wps:wsp>
                        <wps:cNvPr id="411" name="文本框 411"/>
                        <wps:cNvSpPr txBox="1"/>
                        <wps:spPr>
                          <a:xfrm>
                            <a:off x="0" y="1664360"/>
                            <a:ext cx="3156585" cy="414020"/>
                          </a:xfrm>
                          <a:prstGeom prst="rect">
                            <a:avLst/>
                          </a:prstGeom>
                          <a:solidFill>
                            <a:prstClr val="white"/>
                          </a:solidFill>
                          <a:ln>
                            <a:noFill/>
                          </a:ln>
                          <a:effectLst/>
                        </wps:spPr>
                        <wps:txbx>
                          <w:txbxContent>
                            <w:p w:rsidR="00540D10" w:rsidRPr="00E83298" w:rsidRDefault="00540D10" w:rsidP="00B579FD">
                              <w:pPr>
                                <w:pStyle w:val="aff"/>
                                <w:spacing w:before="163" w:after="163"/>
                                <w:jc w:val="center"/>
                                <w:rPr>
                                  <w:rFonts w:eastAsia="宋体"/>
                                  <w:sz w:val="24"/>
                                  <w:szCs w:val="24"/>
                                </w:rPr>
                              </w:pPr>
                              <w:bookmarkStart w:id="74" w:name="_Toc50740201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12" o:spid="_x0000_s1080" style="position:absolute;left:0;text-align:left;margin-left:82.5pt;margin-top:43.05pt;width:248.55pt;height:163.65pt;z-index:251770880" coordsize="31565,207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">
                <v:shape id="图片 410" o:spid="_x0000_s1081" type="#_x0000_t75" style="position:absolute;width:31565;height:161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hVUm3AAAAA3AAAAA8AAABkcnMvZG93bnJldi54bWxET02LwjAQvQv+hzCCN027LOJWo8hSYfFm&#10;dWH3NjRjW2wmpYk2/ntzEDw+3vd6G0wr7tS7xrKCdJ6AIC6tbrhScD7tZ0sQziNrbC2Tggc52G7G&#10;ozVm2g58pHvhKxFD2GWooPa+y6R0ZU0G3dx2xJG72N6gj7CvpO5xiOGmlR9JspAGG44NNXb0XVN5&#10;LW5GQf5v09+vcNpRfswPTfE3XIKslJpOwm4FwlPwb/HL/aMVfKZxfjwTj4D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KFVSbcAAAADcAAAADwAAAAAAAAAAAAAAAACfAgAA&#10;ZHJzL2Rvd25yZXYueG1sUEsFBgAAAAAEAAQA9wAAAIwDAAAAAA==&#10;">
                  <v:imagedata r:id="rId96" o:title=""/>
                  <v:path arrowok="t"/>
                </v:shape>
                <v:shape id="文本框 411" o:spid="_x0000_s1082" type="#_x0000_t202" style="position:absolute;top:16643;width:31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25tMcA&#10;AADcAAAADwAAAGRycy9kb3ducmV2LnhtbESPQWvCQBSE7wX/w/KEXkrdpA1SoquIKLS9SFMv3h7Z&#10;ZzZt9m3Y3Wj677uFgsdhZr5hluvRduJCPrSOFeSzDARx7XTLjYLj5/7xBUSIyBo7x6TghwKsV5O7&#10;JZbaXfmDLlVsRIJwKFGBibEvpQy1IYth5nri5J2dtxiT9I3UHq8Jbjv5lGVzabHltGCwp62h+rsa&#10;rIJDcTqYh+G8e98Uz/7tOGznX02l1P103CxARBrjLfzfftUKijyHvzPpCM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RNubTHAAAA3AAAAA8AAAAAAAAAAAAAAAAAmAIAAGRy&#10;cy9kb3ducmV2LnhtbFBLBQYAAAAABAAEAPUAAACMAwAAAAA=&#10;" stroked="f">
                  <v:textbox style="mso-fit-shape-to-text:t" inset="0,0,0,0">
                    <w:txbxContent>
                      <w:p w:rsidR="00540D10" w:rsidRPr="00E83298" w:rsidRDefault="00540D10" w:rsidP="00B579FD">
                        <w:pPr>
                          <w:pStyle w:val="aff"/>
                          <w:spacing w:before="163" w:after="163"/>
                          <w:jc w:val="center"/>
                          <w:rPr>
                            <w:rFonts w:eastAsia="宋体"/>
                            <w:sz w:val="24"/>
                            <w:szCs w:val="24"/>
                          </w:rPr>
                        </w:pPr>
                        <w:bookmarkStart w:id="96" w:name="_Toc50740201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96"/>
                      </w:p>
                    </w:txbxContent>
                  </v:textbox>
                </v:shape>
                <w10:wrap type="topAndBottom"/>
              </v:group>
            </w:pict>
          </mc:Fallback>
        </mc:AlternateContent>
      </w:r>
      <w:r w:rsidR="00A76E18">
        <w:rPr>
          <w:rFonts w:hint="eastAsia"/>
        </w:rPr>
        <w:t>的运动。</w:t>
      </w:r>
    </w:p>
    <w:p w:rsidR="008C7D6A" w:rsidRPr="005A3048" w:rsidRDefault="000F4C20" w:rsidP="00FD2B26">
      <w:pPr>
        <w:ind w:firstLine="480"/>
      </w:pPr>
      <w:r>
        <w:rPr>
          <w:rFonts w:hint="eastAsia"/>
        </w:rPr>
        <w:t>通过上述方法消除连接关系图中的运动环后，得到了树状连接关系图。本章算法每次遍历从根节点到其中一个叶节点的一条路径上搜索关节类型，迭代遍历每个到叶节点的路径，遍历过的节点被标记访问，每个节点仅被访问一次。</w:t>
      </w:r>
      <w:r w:rsidR="00B579FD">
        <w:rPr>
          <w:rFonts w:hint="eastAsia"/>
        </w:rPr>
        <w:t>如图</w:t>
      </w:r>
      <w:r w:rsidR="00B579FD">
        <w:rPr>
          <w:rFonts w:hint="eastAsia"/>
        </w:rPr>
        <w:t>3.6</w:t>
      </w:r>
      <w:r w:rsidR="00B579FD">
        <w:rPr>
          <w:rFonts w:hint="eastAsia"/>
        </w:rPr>
        <w:t>连接关系树状图所示，</w:t>
      </w:r>
      <w:r w:rsidR="00B579FD" w:rsidRPr="00B579FD">
        <w:t>假设每条边都有两种</w:t>
      </w:r>
      <w:r w:rsidR="00B579FD" w:rsidRPr="00B579FD">
        <w:rPr>
          <w:rFonts w:hint="eastAsia"/>
        </w:rPr>
        <w:t>关节</w:t>
      </w:r>
      <w:r w:rsidR="00B579FD" w:rsidRPr="00B579FD">
        <w:t>类型的</w:t>
      </w:r>
      <w:r w:rsidR="00B579FD" w:rsidRPr="00B579FD">
        <w:rPr>
          <w:rFonts w:hint="eastAsia"/>
        </w:rPr>
        <w:t>可供</w:t>
      </w:r>
      <w:r w:rsidR="00B579FD" w:rsidRPr="00B579FD">
        <w:t>选择，整个树的</w:t>
      </w:r>
      <w:r w:rsidR="00B579FD" w:rsidRPr="00B579FD">
        <w:rPr>
          <w:rFonts w:hint="eastAsia"/>
        </w:rPr>
        <w:t>关节</w:t>
      </w:r>
      <w:r w:rsidR="00B579FD" w:rsidRPr="00B579FD">
        <w:t>类型</w:t>
      </w:r>
      <w:r w:rsidR="005A3048">
        <w:rPr>
          <w:rFonts w:hint="eastAsia"/>
        </w:rPr>
        <w:t>组合</w:t>
      </w:r>
      <w:r w:rsidR="00B579FD" w:rsidRPr="00B579FD">
        <w:t>搜索可以在</w:t>
      </w:r>
      <w:r w:rsidR="00B579FD" w:rsidRPr="00B579FD">
        <w:t>20</w:t>
      </w:r>
      <w:r w:rsidR="00B579FD" w:rsidRPr="00B579FD">
        <w:t>次中完成，因为共享的边只需要搜索一次。</w:t>
      </w:r>
      <w:r w:rsidR="00B579FD">
        <w:rPr>
          <w:rFonts w:hint="eastAsia"/>
        </w:rPr>
        <w:t>例如第一次从驱动轮搜索到叶子节点的搜索路径为</w:t>
      </w:r>
      <m:oMath>
        <m:d>
          <m:dPr>
            <m:begChr m:val="{"/>
            <m:endChr m:val="}"/>
            <m:ctrlPr>
              <w:rPr>
                <w:rFonts w:ascii="Cambria Math" w:hAnsi="Cambria Math"/>
              </w:rPr>
            </m:ctrlPr>
          </m:dPr>
          <m:e>
            <m:r>
              <w:rPr>
                <w:rFonts w:ascii="Cambria Math" w:hAnsi="Cambria Math" w:hint="eastAsia"/>
              </w:rPr>
              <m:t>A</m:t>
            </m:r>
            <m:r>
              <w:rPr>
                <w:rFonts w:ascii="Cambria Math" w:hAnsi="Cambria Math"/>
              </w:rPr>
              <m:t>,B,C,D</m:t>
            </m:r>
          </m:e>
        </m:d>
      </m:oMath>
      <w:r w:rsidR="00B579FD">
        <w:t>，</w:t>
      </w:r>
      <w:r w:rsidR="00200F5B">
        <w:rPr>
          <w:rFonts w:hint="eastAsia"/>
        </w:rPr>
        <w:t>则这</w:t>
      </w:r>
      <w:r w:rsidR="00B579FD">
        <w:rPr>
          <w:rFonts w:hint="eastAsia"/>
        </w:rPr>
        <w:t>两条边</w:t>
      </w:r>
      <m:oMath>
        <m:d>
          <m:dPr>
            <m:begChr m:val="{"/>
            <m:endChr m:val="}"/>
            <m:ctrlPr>
              <w:rPr>
                <w:rFonts w:ascii="Cambria Math" w:hAnsi="Cambria Math"/>
              </w:rPr>
            </m:ctrlPr>
          </m:dPr>
          <m:e>
            <m:r>
              <w:rPr>
                <w:rFonts w:ascii="Cambria Math" w:hAnsi="Cambria Math" w:hint="eastAsia"/>
              </w:rPr>
              <m:t>A</m:t>
            </m:r>
            <m:r>
              <w:rPr>
                <w:rFonts w:ascii="Cambria Math" w:hAnsi="Cambria Math"/>
              </w:rPr>
              <m:t>,B</m:t>
            </m:r>
          </m:e>
        </m:d>
      </m:oMath>
      <w:r w:rsidR="00B579FD">
        <w:rPr>
          <w:rFonts w:hint="eastAsia"/>
        </w:rPr>
        <w:t>不需要再次被搜索。</w:t>
      </w:r>
      <w:r w:rsidR="003A0D58">
        <w:rPr>
          <w:rFonts w:hint="eastAsia"/>
        </w:rPr>
        <w:t>通过这种搜索方法，可以大幅度较小搜索次数</w:t>
      </w:r>
      <w:r w:rsidR="005A3048">
        <w:rPr>
          <w:rFonts w:hint="eastAsia"/>
        </w:rPr>
        <w:t>，</w:t>
      </w:r>
      <w:r w:rsidR="003A0D58">
        <w:rPr>
          <w:rFonts w:hint="eastAsia"/>
        </w:rPr>
        <w:t>从而提高算法效率</w:t>
      </w:r>
      <w:r w:rsidR="005A3048">
        <w:rPr>
          <w:rFonts w:hint="eastAsia"/>
        </w:rPr>
        <w:t>。因为如果用纯组合的方法，图</w:t>
      </w:r>
      <w:r w:rsidR="005A3048">
        <w:rPr>
          <w:rFonts w:hint="eastAsia"/>
        </w:rPr>
        <w:t>3.6</w:t>
      </w:r>
      <w:r w:rsidR="005A3048">
        <w:rPr>
          <w:rFonts w:hint="eastAsia"/>
        </w:rPr>
        <w:t>的模型关系中的关节类型组合需要</w:t>
      </w:r>
      <w:r w:rsidR="005A3048">
        <w:rPr>
          <w:rFonts w:hint="eastAsia"/>
        </w:rPr>
        <w:t>64</w:t>
      </w:r>
      <w:r w:rsidR="005A3048">
        <w:rPr>
          <w:rFonts w:hint="eastAsia"/>
        </w:rPr>
        <w:t>次搜索。</w:t>
      </w:r>
      <w:r w:rsidR="005A3048" w:rsidRPr="005A3048">
        <w:t>对于</w:t>
      </w:r>
      <w:r w:rsidR="005A3048" w:rsidRPr="005A3048">
        <w:rPr>
          <w:rFonts w:hint="eastAsia"/>
        </w:rPr>
        <w:t>虚拟部件组</w:t>
      </w:r>
      <w:r w:rsidR="005A3048" w:rsidRPr="005A3048">
        <w:t>，其可能的关节类型的</w:t>
      </w:r>
      <w:r w:rsidR="005A3048" w:rsidRPr="005A3048">
        <w:rPr>
          <w:rFonts w:hint="eastAsia"/>
        </w:rPr>
        <w:t>组合</w:t>
      </w:r>
      <w:r w:rsidR="005A3048" w:rsidRPr="005A3048">
        <w:t>数量是所有组合关节的可能关节类型</w:t>
      </w:r>
      <w:r w:rsidR="005A3048" w:rsidRPr="005A3048">
        <w:rPr>
          <w:rFonts w:hint="eastAsia"/>
        </w:rPr>
        <w:t>个</w:t>
      </w:r>
      <w:r w:rsidR="005A3048" w:rsidRPr="005A3048">
        <w:t>数的乘积</w:t>
      </w:r>
      <w:r w:rsidR="005A3048" w:rsidRPr="005A3048">
        <w:rPr>
          <w:rFonts w:hint="eastAsia"/>
        </w:rPr>
        <w:t>决定的</w:t>
      </w:r>
      <w:r w:rsidR="005A3048" w:rsidRPr="005A3048">
        <w:t>，并通过关节约束方程和每个</w:t>
      </w:r>
      <w:r w:rsidR="005A3048" w:rsidRPr="005A3048">
        <w:rPr>
          <w:rFonts w:hint="eastAsia"/>
        </w:rPr>
        <w:t>部件</w:t>
      </w:r>
      <w:r w:rsidR="005A3048" w:rsidRPr="005A3048">
        <w:t>的刚度约束来模拟，</w:t>
      </w:r>
      <w:r w:rsidR="005A3048" w:rsidRPr="005A3048">
        <w:rPr>
          <w:rFonts w:hint="eastAsia"/>
        </w:rPr>
        <w:t>可参考文献</w:t>
      </w:r>
      <w:r w:rsidR="005A3048">
        <w:fldChar w:fldCharType="begin"/>
      </w:r>
      <w:r w:rsidR="005A3048">
        <w:instrText xml:space="preserve"> ADDIN EN.CITE &lt;EndNote&gt;&lt;Cite&gt;&lt;Author&gt;Sumner&lt;/Author&gt;&lt;Year&gt;2013&lt;/Year&gt;&lt;RecNum&gt;99&lt;/RecNum&gt;&lt;DisplayText&gt;[47]&lt;/DisplayText&gt;&lt;record&gt;&lt;rec-number&gt;99&lt;/rec-number&gt;&lt;foreign-keys&gt;&lt;key app="EN" db-id="sdawwts99w0wfaepv9r59zaxv00t0d9prrp0"&gt;99&lt;/key&gt;&lt;/foreign-keys&gt;&lt;ref-type name="Journal Article"&gt;17&lt;/ref-type&gt;&lt;contributors&gt;&lt;authors&gt;&lt;author&gt;Sumner, Robert W.&lt;/author&gt;&lt;author&gt;Sumner, Robert W.&lt;/author&gt;&lt;author&gt;Sumner, Robert W.&lt;/author&gt;&lt;author&gt;Sumner, Robert W.&lt;/author&gt;&lt;author&gt;Sumner, Robert W.&lt;/author&gt;&lt;author&gt;Sumner, Robert W.&lt;/author&gt;&lt;author&gt;Bickel, Bernd&lt;/author&gt;&lt;author&gt;Bickel, Bernd&lt;/author&gt;&lt;/authors&gt;&lt;/contributors&gt;&lt;titles&gt;&lt;title&gt;Computational design of mechanical characters&lt;/title&gt;&lt;secondary-title&gt;Acm Transactions on Graphics&lt;/secondary-title&gt;&lt;/titles&gt;&lt;periodical&gt;&lt;full-title&gt;Acm Transactions on Graphics&lt;/full-title&gt;&lt;/periodical&gt;&lt;pages&gt;83&lt;/pages&gt;&lt;volume&gt;32&lt;/volume&gt;&lt;number&gt;4&lt;/number&gt;&lt;dates&gt;&lt;year&gt;2013&lt;/year&gt;&lt;/dates&gt;&lt;urls&gt;&lt;/urls&gt;&lt;/record&gt;&lt;/Cite&gt;&lt;/EndNote&gt;</w:instrText>
      </w:r>
      <w:r w:rsidR="005A3048">
        <w:fldChar w:fldCharType="separate"/>
      </w:r>
      <w:r w:rsidR="005A3048">
        <w:t>[</w:t>
      </w:r>
      <w:hyperlink w:anchor="_ENREF_47" w:tooltip="Sumner, 2013 #99" w:history="1">
        <w:r w:rsidR="00B85D53">
          <w:t>47</w:t>
        </w:r>
      </w:hyperlink>
      <w:r w:rsidR="005A3048">
        <w:t>]</w:t>
      </w:r>
      <w:r w:rsidR="005A3048">
        <w:fldChar w:fldCharType="end"/>
      </w:r>
      <w:r w:rsidR="005A3048" w:rsidRPr="005A3048">
        <w:t>。</w:t>
      </w:r>
      <w:r w:rsidR="005A3048" w:rsidRPr="00194BB8">
        <w:t>在最坏的情况下，所有的部分都可能被分组到一个虚拟的</w:t>
      </w:r>
      <w:r w:rsidR="005A3048" w:rsidRPr="00194BB8">
        <w:rPr>
          <w:rFonts w:hint="eastAsia"/>
        </w:rPr>
        <w:t>部件</w:t>
      </w:r>
      <w:r w:rsidR="005A3048" w:rsidRPr="00194BB8">
        <w:t>，</w:t>
      </w:r>
      <w:r w:rsidR="005A3048" w:rsidRPr="00194BB8">
        <w:rPr>
          <w:rFonts w:hint="eastAsia"/>
        </w:rPr>
        <w:t>则</w:t>
      </w:r>
      <w:r w:rsidR="005A3048" w:rsidRPr="00194BB8">
        <w:t>我们的搜索将退化到一个穷举搜索方法</w:t>
      </w:r>
      <w:r w:rsidR="002A4D90" w:rsidRPr="00194BB8">
        <w:t>，</w:t>
      </w:r>
      <w:r w:rsidR="002A4D90" w:rsidRPr="00194BB8">
        <w:rPr>
          <w:rFonts w:hint="eastAsia"/>
        </w:rPr>
        <w:t>对</w:t>
      </w:r>
      <w:r w:rsidR="00F12951" w:rsidRPr="00194BB8">
        <w:rPr>
          <w:rFonts w:hint="eastAsia"/>
        </w:rPr>
        <w:t>部件连接</w:t>
      </w:r>
      <w:r w:rsidR="002A4D90" w:rsidRPr="00194BB8">
        <w:rPr>
          <w:rFonts w:hint="eastAsia"/>
        </w:rPr>
        <w:t>关系图进行全遍历搜索</w:t>
      </w:r>
      <w:r w:rsidR="005A3048" w:rsidRPr="00194BB8">
        <w:t>。</w:t>
      </w:r>
    </w:p>
    <w:p w:rsidR="00C65220" w:rsidRDefault="00C65220" w:rsidP="00C65220">
      <w:pPr>
        <w:pStyle w:val="31"/>
      </w:pPr>
      <w:bookmarkStart w:id="75" w:name="_Toc507394604"/>
      <w:r>
        <w:rPr>
          <w:rFonts w:hint="eastAsia"/>
        </w:rPr>
        <w:t>形状参数优化</w:t>
      </w:r>
      <w:bookmarkEnd w:id="75"/>
    </w:p>
    <w:p w:rsidR="00A344B5" w:rsidRDefault="00183D32" w:rsidP="00EA7919">
      <w:pPr>
        <w:ind w:firstLine="480"/>
      </w:pPr>
      <w:r>
        <w:rPr>
          <w:rFonts w:hint="eastAsia"/>
        </w:rPr>
        <w:t>通过上述方法我们已经得到模型中的连接关节集合，下面需要对随机离散的部件形状参数进行优化。收到</w:t>
      </w:r>
      <w:r>
        <w:rPr>
          <w:rFonts w:hint="eastAsia"/>
        </w:rPr>
        <w:t>Zhu</w:t>
      </w:r>
      <w:r w:rsidR="001D4D7E" w:rsidRPr="001D4D7E">
        <w:rPr>
          <w:vertAlign w:val="superscript"/>
        </w:rPr>
        <w:fldChar w:fldCharType="begin"/>
      </w:r>
      <w:r w:rsidR="001D4D7E" w:rsidRPr="001D4D7E">
        <w:rPr>
          <w:vertAlign w:val="superscript"/>
        </w:rPr>
        <w:instrText xml:space="preserve"> ADDIN EN.CITE &lt;EndNote&gt;&lt;Cite&gt;&lt;Author&gt;Zhu&lt;/Author&gt;&lt;Year&gt;2012&lt;/Year&gt;&lt;RecNum&gt;96&lt;/RecNum&gt;&lt;DisplayText&gt;[44]&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1D4D7E" w:rsidRPr="001D4D7E">
        <w:rPr>
          <w:vertAlign w:val="superscript"/>
        </w:rPr>
        <w:fldChar w:fldCharType="separate"/>
      </w:r>
      <w:r w:rsidR="001D4D7E" w:rsidRPr="001D4D7E">
        <w:rPr>
          <w:noProof/>
          <w:vertAlign w:val="superscript"/>
        </w:rPr>
        <w:t>[</w:t>
      </w:r>
      <w:hyperlink w:anchor="_ENREF_44" w:tooltip="Zhu, 2012 #96" w:history="1">
        <w:r w:rsidR="00B85D53" w:rsidRPr="001D4D7E">
          <w:rPr>
            <w:noProof/>
            <w:vertAlign w:val="superscript"/>
          </w:rPr>
          <w:t>44</w:t>
        </w:r>
      </w:hyperlink>
      <w:r w:rsidR="001D4D7E" w:rsidRPr="001D4D7E">
        <w:rPr>
          <w:noProof/>
          <w:vertAlign w:val="superscript"/>
        </w:rPr>
        <w:t>]</w:t>
      </w:r>
      <w:r w:rsidR="001D4D7E" w:rsidRPr="001D4D7E">
        <w:rPr>
          <w:vertAlign w:val="superscript"/>
        </w:rPr>
        <w:fldChar w:fldCharType="end"/>
      </w:r>
      <w:r>
        <w:rPr>
          <w:rFonts w:hint="eastAsia"/>
        </w:rPr>
        <w:t>等人的形状参数算法的启发，本章算法将采用模拟退火的算法优化模型中各个部件的形状参数。算法将最小化</w:t>
      </w:r>
      <w:r w:rsidRPr="00F90660">
        <w:t>玻尔兹曼式的目标函数，</w:t>
      </w:r>
      <w:r w:rsidRPr="00F90660">
        <w:rPr>
          <w:rFonts w:hint="eastAsia"/>
        </w:rPr>
        <w:t>如下方公式所示：</w:t>
      </w:r>
      <w:r w:rsidR="00A344B5">
        <w:t xml:space="preserve"> </w:t>
      </w:r>
      <w:r w:rsidR="0042115F">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44B5" w:rsidTr="00973395">
        <w:trPr>
          <w:trHeight w:val="540"/>
          <w:jc w:val="center"/>
        </w:trPr>
        <w:tc>
          <w:tcPr>
            <w:tcW w:w="400" w:type="pct"/>
            <w:vAlign w:val="center"/>
          </w:tcPr>
          <w:p w:rsidR="00A344B5" w:rsidRDefault="00A344B5" w:rsidP="00973395">
            <w:pPr>
              <w:ind w:firstLineChars="0" w:firstLine="0"/>
              <w:jc w:val="center"/>
            </w:pPr>
          </w:p>
        </w:tc>
        <w:tc>
          <w:tcPr>
            <w:tcW w:w="4200" w:type="pct"/>
            <w:vAlign w:val="center"/>
          </w:tcPr>
          <w:p w:rsidR="00A344B5" w:rsidRDefault="00A344B5" w:rsidP="00973395">
            <w:pPr>
              <w:spacing w:line="360" w:lineRule="auto"/>
              <w:ind w:firstLineChars="0" w:firstLine="0"/>
              <w:jc w:val="center"/>
            </w:pPr>
            <m:oMathPara>
              <m:oMath>
                <m:r>
                  <w:rPr>
                    <w:rFonts w:ascii="Cambria Math" w:hAnsi="Cambria Math" w:hint="eastAsia"/>
                  </w:rPr>
                  <m:t>f</m:t>
                </m:r>
                <m:d>
                  <m:dPr>
                    <m:ctrlPr>
                      <w:rPr>
                        <w:rFonts w:ascii="Cambria Math" w:hAnsi="Cambria Math"/>
                        <w:i/>
                      </w:rPr>
                    </m:ctrlPr>
                  </m:dPr>
                  <m:e>
                    <m:r>
                      <w:rPr>
                        <w:rFonts w:ascii="Cambria Math" w:hAnsi="Cambria Math"/>
                      </w:rPr>
                      <m:t>x</m:t>
                    </m:r>
                  </m:e>
                </m:d>
                <m:r>
                  <m:rPr>
                    <m:sty m:val="p"/>
                  </m:rPr>
                  <w:rPr>
                    <w:rFonts w:ascii="Cambria Math" w:hAnsi="Cambria Math"/>
                  </w:rPr>
                  <m:t>=exp</m:t>
                </m:r>
                <m:d>
                  <m:dPr>
                    <m:ctrlPr>
                      <w:rPr>
                        <w:rFonts w:ascii="Cambria Math" w:hAnsi="Cambria Math"/>
                      </w:rPr>
                    </m:ctrlPr>
                  </m:dPr>
                  <m:e>
                    <m:r>
                      <w:rPr>
                        <w:rFonts w:ascii="Cambria Math" w:hAnsi="Cambria Math"/>
                      </w:rPr>
                      <m:t>-</m:t>
                    </m:r>
                    <m:f>
                      <m:fPr>
                        <m:ctrlPr>
                          <w:rPr>
                            <w:rFonts w:ascii="Cambria Math" w:hAnsi="Cambria Math"/>
                            <w:i/>
                          </w:rPr>
                        </m:ctrlPr>
                      </m:fPr>
                      <m:num>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num>
                      <m:den>
                        <m:r>
                          <w:rPr>
                            <w:rFonts w:ascii="Cambria Math" w:hAnsi="Cambria Math"/>
                          </w:rPr>
                          <m:t>T</m:t>
                        </m:r>
                      </m:den>
                    </m:f>
                  </m:e>
                </m:d>
              </m:oMath>
            </m:oMathPara>
          </w:p>
        </w:tc>
        <w:tc>
          <w:tcPr>
            <w:tcW w:w="400" w:type="pct"/>
            <w:vAlign w:val="center"/>
          </w:tcPr>
          <w:p w:rsidR="00A344B5" w:rsidRDefault="00A344B5" w:rsidP="00973395">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3</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4</w:t>
            </w:r>
            <w:r w:rsidR="00973395">
              <w:fldChar w:fldCharType="end"/>
            </w:r>
            <w:r>
              <w:rPr>
                <w:rFonts w:hint="eastAsia"/>
              </w:rPr>
              <w:t>)</w:t>
            </w:r>
          </w:p>
        </w:tc>
      </w:tr>
    </w:tbl>
    <w:p w:rsidR="00183D32" w:rsidRDefault="00973395" w:rsidP="00973395">
      <w:pPr>
        <w:ind w:firstLineChars="0" w:firstLine="0"/>
      </w:pPr>
      <w:r>
        <w:rPr>
          <w:rFonts w:hint="eastAsia"/>
        </w:rPr>
        <w:t>其中</w:t>
      </w:r>
      <m:oMath>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oMath>
      <w:r>
        <w:rPr>
          <w:rFonts w:hint="eastAsia"/>
        </w:rPr>
        <w:t>是剪影匹配能量函数</w:t>
      </w:r>
      <m:oMath>
        <m:r>
          <w:rPr>
            <w:rFonts w:ascii="Cambria Math" w:hAnsi="Cambria Math"/>
          </w:rPr>
          <m:t>E</m:t>
        </m:r>
        <m:d>
          <m:dPr>
            <m:ctrlPr>
              <w:rPr>
                <w:rFonts w:ascii="Cambria Math" w:hAnsi="Cambria Math"/>
                <w:i/>
              </w:rPr>
            </m:ctrlPr>
          </m:dPr>
          <m:e>
            <m:r>
              <m:rPr>
                <m:scr m:val="script"/>
              </m:rPr>
              <w:rPr>
                <w:rFonts w:ascii="Cambria Math" w:hAnsi="Cambria Math"/>
              </w:rPr>
              <m:t>J,P</m:t>
            </m:r>
          </m:e>
        </m:d>
      </m:oMath>
      <w:r>
        <w:rPr>
          <w:rFonts w:hint="eastAsia"/>
        </w:rPr>
        <w:t>的变形，因为部件关节参数已经确定，则剪影匹配能量函数中变量仅为模型部件参数。在模拟退火优化过程中，每次迭代产生的结果</w:t>
      </w:r>
      <m:oMath>
        <m:sSup>
          <m:sSupPr>
            <m:ctrlPr>
              <w:rPr>
                <w:rFonts w:ascii="Cambria Math" w:hAnsi="Cambria Math"/>
              </w:rPr>
            </m:ctrlPr>
          </m:sSupPr>
          <m:e>
            <m:r>
              <m:rPr>
                <m:scr m:val="script"/>
              </m:rPr>
              <w:rPr>
                <w:rFonts w:ascii="Cambria Math" w:hAnsi="Cambria Math"/>
              </w:rPr>
              <m:t>P</m:t>
            </m:r>
          </m:e>
          <m:sup>
            <m:r>
              <w:rPr>
                <w:rFonts w:ascii="Cambria Math" w:hAnsi="Cambria Math"/>
              </w:rPr>
              <m:t>‘</m:t>
            </m:r>
          </m:sup>
        </m:sSup>
      </m:oMath>
      <w:r>
        <w:rPr>
          <w:rFonts w:hint="eastAsia"/>
        </w:rPr>
        <w:t>是否被接收，取决于如下的概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73395" w:rsidTr="00973395">
        <w:trPr>
          <w:trHeight w:val="540"/>
          <w:jc w:val="center"/>
        </w:trPr>
        <w:tc>
          <w:tcPr>
            <w:tcW w:w="400" w:type="pct"/>
            <w:vAlign w:val="center"/>
          </w:tcPr>
          <w:p w:rsidR="00973395" w:rsidRDefault="00973395" w:rsidP="00973395">
            <w:pPr>
              <w:ind w:firstLineChars="0" w:firstLine="0"/>
              <w:jc w:val="center"/>
            </w:pPr>
          </w:p>
        </w:tc>
        <w:tc>
          <w:tcPr>
            <w:tcW w:w="4200" w:type="pct"/>
            <w:vAlign w:val="center"/>
          </w:tcPr>
          <w:p w:rsidR="00973395" w:rsidRDefault="00973395" w:rsidP="00973395">
            <w:pPr>
              <w:spacing w:line="360" w:lineRule="auto"/>
              <w:ind w:firstLineChars="0" w:firstLine="0"/>
              <w:jc w:val="center"/>
            </w:pPr>
            <m:oMathPara>
              <m:oMath>
                <m:r>
                  <w:rPr>
                    <w:rFonts w:ascii="Cambria Math" w:hAnsi="Cambria Math"/>
                  </w:rPr>
                  <m:t>α</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r>
                  <m:rPr>
                    <m:sty m:val="p"/>
                  </m:rPr>
                  <w:rPr>
                    <w:rFonts w:ascii="Cambria Math" w:hAnsi="Cambria Math"/>
                  </w:rPr>
                  <m:t>=min</m:t>
                </m:r>
                <m:d>
                  <m:dPr>
                    <m:ctrlPr>
                      <w:rPr>
                        <w:rFonts w:ascii="Cambria Math" w:hAnsi="Cambria Math"/>
                      </w:rPr>
                    </m:ctrlPr>
                  </m:dPr>
                  <m:e>
                    <m:r>
                      <w:rPr>
                        <w:rFonts w:ascii="Cambria Math" w:hAnsi="Cambria Math"/>
                      </w:rPr>
                      <m:t>1,</m:t>
                    </m:r>
                    <m:f>
                      <m:fPr>
                        <m:ctrlPr>
                          <w:rPr>
                            <w:rFonts w:ascii="Cambria Math" w:hAnsi="Cambria Math"/>
                            <w:i/>
                          </w:rPr>
                        </m:ctrlPr>
                      </m:fPr>
                      <m:num>
                        <m:r>
                          <w:rPr>
                            <w:rFonts w:ascii="Cambria Math" w:hAnsi="Cambria Math" w:hint="eastAsia"/>
                          </w:rPr>
                          <m:t>f</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d>
                      </m:num>
                      <m:den>
                        <m:r>
                          <w:rPr>
                            <w:rFonts w:ascii="Cambria Math" w:hAnsi="Cambria Math" w:hint="eastAsia"/>
                          </w:rPr>
                          <m:t>f</m:t>
                        </m:r>
                        <m:d>
                          <m:dPr>
                            <m:ctrlPr>
                              <w:rPr>
                                <w:rFonts w:ascii="Cambria Math" w:hAnsi="Cambria Math"/>
                                <w:i/>
                              </w:rPr>
                            </m:ctrlPr>
                          </m:dPr>
                          <m:e>
                            <m:r>
                              <m:rPr>
                                <m:scr m:val="script"/>
                              </m:rPr>
                              <w:rPr>
                                <w:rFonts w:ascii="Cambria Math" w:hAnsi="Cambria Math"/>
                              </w:rPr>
                              <m:t>P</m:t>
                            </m:r>
                          </m:e>
                        </m:d>
                      </m:den>
                    </m:f>
                  </m:e>
                </m:d>
              </m:oMath>
            </m:oMathPara>
          </w:p>
        </w:tc>
        <w:tc>
          <w:tcPr>
            <w:tcW w:w="400" w:type="pct"/>
            <w:vAlign w:val="center"/>
          </w:tcPr>
          <w:p w:rsidR="00973395" w:rsidRDefault="00973395" w:rsidP="00973395">
            <w:pPr>
              <w:ind w:firstLineChars="0" w:firstLine="0"/>
              <w:jc w:val="right"/>
            </w:pPr>
            <w:r>
              <w:rPr>
                <w:rFonts w:hint="eastAsia"/>
              </w:rPr>
              <w:t>(</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SEQ Equation \* ARABIC \s 1</w:instrText>
            </w:r>
            <w:r>
              <w:instrText xml:space="preserve"> </w:instrText>
            </w:r>
            <w:r>
              <w:fldChar w:fldCharType="separate"/>
            </w:r>
            <w:r>
              <w:rPr>
                <w:noProof/>
              </w:rPr>
              <w:t>5</w:t>
            </w:r>
            <w:r>
              <w:fldChar w:fldCharType="end"/>
            </w:r>
            <w:r>
              <w:rPr>
                <w:rFonts w:hint="eastAsia"/>
              </w:rPr>
              <w:t>)</w:t>
            </w:r>
          </w:p>
        </w:tc>
      </w:tr>
    </w:tbl>
    <w:p w:rsidR="00973395" w:rsidRDefault="00A46CA7" w:rsidP="00A46CA7">
      <w:pPr>
        <w:ind w:firstLineChars="0" w:firstLine="0"/>
      </w:pPr>
      <w:r>
        <w:rPr>
          <w:rFonts w:hint="eastAsia"/>
        </w:rPr>
        <w:t>在本章的实验中退火参数</w:t>
      </w:r>
      <m:oMath>
        <m:r>
          <m:rPr>
            <m:sty m:val="p"/>
          </m:rPr>
          <w:rPr>
            <w:rFonts w:ascii="Cambria Math" w:hAnsi="Cambria Math"/>
          </w:rPr>
          <m:t xml:space="preserve"> </m:t>
        </m:r>
        <m:r>
          <w:rPr>
            <w:rFonts w:ascii="Cambria Math" w:hAnsi="Cambria Math" w:hint="eastAsia"/>
          </w:rPr>
          <m:t>T</m:t>
        </m:r>
        <m:r>
          <m:rPr>
            <m:sty m:val="p"/>
          </m:rPr>
          <w:rPr>
            <w:rFonts w:ascii="Cambria Math" w:hAnsi="Cambria Math"/>
          </w:rPr>
          <m:t xml:space="preserve"> </m:t>
        </m:r>
      </m:oMath>
      <w:r>
        <w:rPr>
          <w:rFonts w:hint="eastAsia"/>
        </w:rPr>
        <w:t>初始化为</w:t>
      </w:r>
      <w:r>
        <w:rPr>
          <w:rFonts w:hint="eastAsia"/>
        </w:rPr>
        <w:t>0.1</w:t>
      </w:r>
      <w:r>
        <w:rPr>
          <w:rFonts w:hint="eastAsia"/>
        </w:rPr>
        <w:t>，优化过程中，每</w:t>
      </w:r>
      <w:r>
        <w:rPr>
          <w:rFonts w:hint="eastAsia"/>
        </w:rPr>
        <w:t>50</w:t>
      </w:r>
      <w:r>
        <w:rPr>
          <w:rFonts w:hint="eastAsia"/>
        </w:rPr>
        <w:t>次迭代，退火参数下降因子为</w:t>
      </w:r>
      <w:r>
        <w:rPr>
          <w:rFonts w:hint="eastAsia"/>
        </w:rPr>
        <w:t>0.9</w:t>
      </w:r>
      <w:r w:rsidR="006006AA">
        <w:rPr>
          <w:rFonts w:hint="eastAsia"/>
        </w:rPr>
        <w:t>。</w:t>
      </w:r>
    </w:p>
    <w:p w:rsidR="00CB225A" w:rsidRDefault="004643D7" w:rsidP="00CB225A">
      <w:pPr>
        <w:ind w:firstLine="480"/>
      </w:pPr>
      <w:r>
        <w:rPr>
          <w:rFonts w:hint="eastAsia"/>
          <w:noProof/>
        </w:rPr>
        <mc:AlternateContent>
          <mc:Choice Requires="wpg">
            <w:drawing>
              <wp:anchor distT="0" distB="0" distL="114300" distR="114300" simplePos="0" relativeHeight="251774976" behindDoc="0" locked="0" layoutInCell="1" allowOverlap="1">
                <wp:simplePos x="0" y="0"/>
                <wp:positionH relativeFrom="column">
                  <wp:posOffset>-4577</wp:posOffset>
                </wp:positionH>
                <wp:positionV relativeFrom="paragraph">
                  <wp:posOffset>1795696</wp:posOffset>
                </wp:positionV>
                <wp:extent cx="5255895" cy="3648710"/>
                <wp:effectExtent l="0" t="0" r="1905" b="8890"/>
                <wp:wrapTopAndBottom/>
                <wp:docPr id="415" name="组合 415"/>
                <wp:cNvGraphicFramePr/>
                <a:graphic xmlns:a="http://schemas.openxmlformats.org/drawingml/2006/main">
                  <a:graphicData uri="http://schemas.microsoft.com/office/word/2010/wordprocessingGroup">
                    <wpg:wgp>
                      <wpg:cNvGrpSpPr/>
                      <wpg:grpSpPr>
                        <a:xfrm>
                          <a:off x="0" y="0"/>
                          <a:ext cx="5255895" cy="3648710"/>
                          <a:chOff x="0" y="0"/>
                          <a:chExt cx="5255895" cy="3648710"/>
                        </a:xfrm>
                      </wpg:grpSpPr>
                      <pic:pic xmlns:pic="http://schemas.openxmlformats.org/drawingml/2006/picture">
                        <pic:nvPicPr>
                          <pic:cNvPr id="413" name="图片 413"/>
                          <pic:cNvPicPr>
                            <a:picLocks noChangeAspect="1"/>
                          </pic:cNvPicPr>
                        </pic:nvPicPr>
                        <pic:blipFill>
                          <a:blip r:embed="rId97">
                            <a:extLst>
                              <a:ext uri="{28A0092B-C50C-407E-A947-70E740481C1C}">
                                <a14:useLocalDpi xmlns:a14="http://schemas.microsoft.com/office/drawing/2010/main" val="0"/>
                              </a:ext>
                            </a:extLst>
                          </a:blip>
                          <a:stretch>
                            <a:fillRect/>
                          </a:stretch>
                        </pic:blipFill>
                        <pic:spPr>
                          <a:xfrm>
                            <a:off x="0" y="0"/>
                            <a:ext cx="5255895" cy="3232785"/>
                          </a:xfrm>
                          <a:prstGeom prst="rect">
                            <a:avLst/>
                          </a:prstGeom>
                        </pic:spPr>
                      </pic:pic>
                      <wps:wsp>
                        <wps:cNvPr id="414" name="文本框 414"/>
                        <wps:cNvSpPr txBox="1"/>
                        <wps:spPr>
                          <a:xfrm>
                            <a:off x="0" y="3234690"/>
                            <a:ext cx="5255895" cy="414020"/>
                          </a:xfrm>
                          <a:prstGeom prst="rect">
                            <a:avLst/>
                          </a:prstGeom>
                          <a:solidFill>
                            <a:prstClr val="white"/>
                          </a:solidFill>
                          <a:ln>
                            <a:noFill/>
                          </a:ln>
                          <a:effectLst/>
                        </wps:spPr>
                        <wps:txbx>
                          <w:txbxContent>
                            <w:p w:rsidR="00540D10" w:rsidRPr="001C1CB3" w:rsidRDefault="00540D10" w:rsidP="004643D7">
                              <w:pPr>
                                <w:pStyle w:val="aff"/>
                                <w:spacing w:before="163" w:after="163"/>
                                <w:jc w:val="center"/>
                                <w:rPr>
                                  <w:rFonts w:eastAsia="宋体"/>
                                  <w:sz w:val="24"/>
                                  <w:szCs w:val="24"/>
                                </w:rPr>
                              </w:pPr>
                              <w:bookmarkStart w:id="76" w:name="_Toc50740201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15" o:spid="_x0000_s1083" style="position:absolute;left:0;text-align:left;margin-left:-.35pt;margin-top:141.4pt;width:413.85pt;height:287.3pt;z-index:251774976" coordsize="52558,364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">
                <v:shape id="图片 413" o:spid="_x0000_s1084" type="#_x0000_t75" style="position:absolute;width:52558;height:323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m/V8TDAAAA3AAAAA8AAABkcnMvZG93bnJldi54bWxEj0FrAjEUhO9C/0N4hd40qxUpW6OUpaXr&#10;Ue3B42PzulncvIQkddd/3wiCx2FmvmHW29H24kIhdo4VzGcFCOLG6Y5bBT/Hr+kbiJiQNfaOScGV&#10;Imw3T5M1ltoNvKfLIbUiQziWqMCk5EspY2PIYpw5T5y9XxcspixDK3XAIcNtLxdFsZIWO84LBj1V&#10;hprz4c8qOF+Lofa7wJ+Vl+PKVKfF96lW6uV5/HgHkWhMj/C9XWsFy/kr3M7kIyA3/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9XxMMAAADcAAAADwAAAAAAAAAAAAAAAACf&#10;AgAAZHJzL2Rvd25yZXYueG1sUEsFBgAAAAAEAAQA9wAAAI8DAAAAAA==&#10;">
                  <v:imagedata r:id="rId98" o:title=""/>
                  <v:path arrowok="t"/>
                </v:shape>
                <v:shape id="文本框 414" o:spid="_x0000_s1085" type="#_x0000_t202" style="position:absolute;top:32346;width:52558;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oaLMYA&#10;AADcAAAADwAAAGRycy9kb3ducmV2LnhtbESPQWsCMRSE74X+h/AKXkrNqouUrVFEWqi9iKuX3h6b&#10;52bbzcuSZHX77xtB8DjMzDfMYjXYVpzJh8axgsk4A0FcOd1wreB4+Hh5BREissbWMSn4owCr5ePD&#10;AgvtLryncxlrkSAcClRgYuwKKUNlyGIYu444eSfnLcYkfS21x0uC21ZOs2wuLTacFgx2tDFU/Za9&#10;VbDLv3fmuT+9f63zmd8e+838py6VGj0N6zcQkYZ4D9/an1pBPsnh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DoaLMYAAADcAAAADwAAAAAAAAAAAAAAAACYAgAAZHJz&#10;L2Rvd25yZXYueG1sUEsFBgAAAAAEAAQA9QAAAIsDAAAAAA==&#10;" stroked="f">
                  <v:textbox style="mso-fit-shape-to-text:t" inset="0,0,0,0">
                    <w:txbxContent>
                      <w:p w:rsidR="00540D10" w:rsidRPr="001C1CB3" w:rsidRDefault="00540D10" w:rsidP="004643D7">
                        <w:pPr>
                          <w:pStyle w:val="aff"/>
                          <w:spacing w:before="163" w:after="163"/>
                          <w:jc w:val="center"/>
                          <w:rPr>
                            <w:rFonts w:eastAsia="宋体"/>
                            <w:sz w:val="24"/>
                            <w:szCs w:val="24"/>
                          </w:rPr>
                        </w:pPr>
                        <w:bookmarkStart w:id="99" w:name="_Toc50740201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99"/>
                      </w:p>
                    </w:txbxContent>
                  </v:textbox>
                </v:shape>
                <w10:wrap type="topAndBottom"/>
              </v:group>
            </w:pict>
          </mc:Fallback>
        </mc:AlternateContent>
      </w:r>
      <w:r w:rsidR="00CB225A">
        <w:rPr>
          <w:rFonts w:hint="eastAsia"/>
        </w:rPr>
        <w:t>由于模型部件形状参数是多个随机连续变量，所以在优化过程中，我们根据初始参数空间</w:t>
      </w:r>
      <m:oMath>
        <m:r>
          <m:rPr>
            <m:sty m:val="p"/>
          </m:rPr>
          <w:rPr>
            <w:rFonts w:ascii="Cambria Math" w:hAnsi="Cambria Math"/>
          </w:rPr>
          <m:t xml:space="preserve"> </m:t>
        </m:r>
        <m:r>
          <m:rPr>
            <m:scr m:val="script"/>
          </m:rPr>
          <w:rPr>
            <w:rFonts w:ascii="Cambria Math" w:hAnsi="Cambria Math"/>
          </w:rPr>
          <m:t xml:space="preserve">P </m:t>
        </m:r>
      </m:oMath>
      <w:r w:rsidR="00CB225A">
        <w:t>，</w:t>
      </w:r>
      <w:r w:rsidR="00CB225A">
        <w:rPr>
          <w:rFonts w:hint="eastAsia"/>
        </w:rPr>
        <w:t>分为两个步骤生成随机形状参数：第一步，随机挑选一个机械模型部件，从该部件中随机挑选一个需要改变的形状参数。第二步，</w:t>
      </w:r>
      <w:r w:rsidR="00BF2A78">
        <w:rPr>
          <w:rFonts w:hint="eastAsia"/>
        </w:rPr>
        <w:t>从高斯分布</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r>
                  <w:rPr>
                    <w:rFonts w:ascii="Cambria Math" w:hAnsi="Cambria Math" w:hint="eastAsia"/>
                  </w:rPr>
                  <m:t>s</m:t>
                </m:r>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BF2A78">
        <w:rPr>
          <w:rFonts w:hint="eastAsia"/>
        </w:rPr>
        <w:t>随机采样新的形状参数，高斯分布中</w:t>
      </w:r>
      <w:r w:rsidR="00BF2A78" w:rsidRPr="00BF2A78">
        <w:rPr>
          <w:rFonts w:hint="eastAsia"/>
          <w:i/>
        </w:rPr>
        <w:t>s</w:t>
      </w:r>
      <w:r w:rsidR="00BF2A78">
        <w:rPr>
          <w:rFonts w:hint="eastAsia"/>
        </w:rPr>
        <w:t>代表当前的形状参数值，而分布方差</w:t>
      </w:r>
      <m:oMath>
        <m:sSubSup>
          <m:sSubSupPr>
            <m:ctrlPr>
              <w:rPr>
                <w:rFonts w:ascii="Cambria Math" w:hAnsi="Cambria Math"/>
                <w:i/>
              </w:rPr>
            </m:ctrlPr>
          </m:sSubSupPr>
          <m:e>
            <m:r>
              <w:rPr>
                <w:rFonts w:ascii="Cambria Math" w:hAnsi="Cambria Math"/>
              </w:rPr>
              <m:t xml:space="preserve"> δ</m:t>
            </m:r>
          </m:e>
          <m:sub>
            <m:r>
              <w:rPr>
                <w:rFonts w:ascii="Cambria Math" w:hAnsi="Cambria Math"/>
              </w:rPr>
              <m:t>s</m:t>
            </m:r>
          </m:sub>
          <m:sup>
            <m:r>
              <w:rPr>
                <w:rFonts w:ascii="Cambria Math" w:hAnsi="Cambria Math"/>
              </w:rPr>
              <m:t>2</m:t>
            </m:r>
          </m:sup>
        </m:sSubSup>
        <m:r>
          <w:rPr>
            <w:rFonts w:ascii="Cambria Math" w:hAnsi="Cambria Math"/>
          </w:rPr>
          <m:t xml:space="preserve"> </m:t>
        </m:r>
      </m:oMath>
      <w:r w:rsidR="00BF2A78">
        <w:rPr>
          <w:rFonts w:hint="eastAsia"/>
        </w:rPr>
        <w:t>的初始值设置为</w:t>
      </w:r>
      <w:r w:rsidR="00BF2A78">
        <w:rPr>
          <w:rFonts w:hint="eastAsia"/>
        </w:rPr>
        <w:t>0.1</w:t>
      </w:r>
      <w:r w:rsidR="00BF2A78">
        <w:rPr>
          <w:rFonts w:hint="eastAsia"/>
        </w:rPr>
        <w:t>。因为初始模型与二维图像匹配已经有很好的匹配效果，所以初始方差设置的比较小。并且，随着模型进一步优化，该方差的值和退火参数一样，逐渐减小，减小的速度为每</w:t>
      </w:r>
      <w:r w:rsidR="00BF2A78">
        <w:rPr>
          <w:rFonts w:hint="eastAsia"/>
        </w:rPr>
        <w:t>50</w:t>
      </w:r>
      <w:r w:rsidR="00BF2A78">
        <w:rPr>
          <w:rFonts w:hint="eastAsia"/>
        </w:rPr>
        <w:t>次迭代，乘以</w:t>
      </w:r>
      <w:r w:rsidR="00840403">
        <w:rPr>
          <w:rFonts w:hint="eastAsia"/>
        </w:rPr>
        <w:t>下降</w:t>
      </w:r>
      <w:r w:rsidR="00BF2A78">
        <w:rPr>
          <w:rFonts w:hint="eastAsia"/>
        </w:rPr>
        <w:t>因子</w:t>
      </w:r>
      <w:r w:rsidR="00BF2A78">
        <w:rPr>
          <w:rFonts w:hint="eastAsia"/>
        </w:rPr>
        <w:t>0.9</w:t>
      </w:r>
      <w:r w:rsidR="00BF2A78">
        <w:rPr>
          <w:rFonts w:hint="eastAsia"/>
        </w:rPr>
        <w:t>。</w:t>
      </w:r>
    </w:p>
    <w:p w:rsidR="00AB3D32" w:rsidRDefault="00A12302" w:rsidP="00AB3D32">
      <w:pPr>
        <w:ind w:firstLine="480"/>
      </w:pPr>
      <w:r>
        <w:rPr>
          <w:rFonts w:hint="eastAsia"/>
        </w:rPr>
        <w:lastRenderedPageBreak/>
        <w:t>由于模型中的运动是由驱动轮产生，并通过树状运动链依次传递给每个运动部件，即子部件运动随父部件运动。所以我们定义每个模型部件的参数信息时，每个子部件参数所在的坐标系是父部件的局部坐标系，而不是全局坐标系。</w:t>
      </w:r>
      <w:r w:rsidR="004643D7">
        <w:rPr>
          <w:rFonts w:hint="eastAsia"/>
        </w:rPr>
        <w:t>模型中每个部件的形状参数如图</w:t>
      </w:r>
      <w:r w:rsidR="004643D7">
        <w:rPr>
          <w:rFonts w:hint="eastAsia"/>
        </w:rPr>
        <w:t>3.7</w:t>
      </w:r>
      <w:r w:rsidR="004643D7">
        <w:rPr>
          <w:rFonts w:hint="eastAsia"/>
        </w:rPr>
        <w:t>所示。</w:t>
      </w:r>
      <w:r w:rsidR="0069516D">
        <w:rPr>
          <w:rFonts w:hint="eastAsia"/>
        </w:rPr>
        <w:t>驱动轮参数控制着机械模型中所有运动部件的局部坐标系，所以它的参数</w:t>
      </w:r>
      <w:r w:rsidR="00653FA5">
        <w:rPr>
          <w:rFonts w:hint="eastAsia"/>
        </w:rPr>
        <w:t>需要</w:t>
      </w:r>
      <w:r w:rsidR="0069516D">
        <w:rPr>
          <w:rFonts w:hint="eastAsia"/>
        </w:rPr>
        <w:t>包含</w:t>
      </w:r>
      <w:r w:rsidR="0069516D" w:rsidRPr="0069516D">
        <w:rPr>
          <w:rFonts w:hint="eastAsia"/>
          <w:i/>
        </w:rPr>
        <w:t>XYZ</w:t>
      </w:r>
      <w:r w:rsidR="0069516D">
        <w:rPr>
          <w:rFonts w:hint="eastAsia"/>
        </w:rPr>
        <w:t>三个方向的旋转轴。</w:t>
      </w:r>
      <w:r w:rsidR="00653FA5">
        <w:rPr>
          <w:rFonts w:hint="eastAsia"/>
        </w:rPr>
        <w:t>齿轮和圆柱连杆的包含两个参数：底面圆形半径和模型高度或厚度。</w:t>
      </w:r>
      <w:r w:rsidR="0086757B">
        <w:rPr>
          <w:rFonts w:hint="eastAsia"/>
        </w:rPr>
        <w:t>立方体的参数是三个轴方向的长度，即长、宽、高。</w:t>
      </w:r>
      <w:r w:rsidR="00653FA5">
        <w:rPr>
          <w:rFonts w:hint="eastAsia"/>
        </w:rPr>
        <w:t>曲柄</w:t>
      </w:r>
      <w:r w:rsidR="00C05DE9">
        <w:rPr>
          <w:rFonts w:hint="eastAsia"/>
        </w:rPr>
        <w:t>部件不仅包含底面圆形半径和模型厚度两个参数，它还据有连杆中心和曲柄中心的距离参数，两者的轴心也必须保持在局部坐标系下的</w:t>
      </w:r>
      <w:r w:rsidR="00C05DE9" w:rsidRPr="00C05DE9">
        <w:rPr>
          <w:rFonts w:hint="eastAsia"/>
          <w:i/>
        </w:rPr>
        <w:t>Z</w:t>
      </w:r>
      <w:r w:rsidR="00C05DE9">
        <w:rPr>
          <w:rFonts w:hint="eastAsia"/>
        </w:rPr>
        <w:t>轴上，这个参数控制着连杆的移动距离。</w:t>
      </w:r>
      <w:r w:rsidR="00B85D53">
        <w:rPr>
          <w:rFonts w:hint="eastAsia"/>
        </w:rPr>
        <w:t>每个部件都在父部件的局部坐标系下，我们限定子部件只能在局部坐标系中</w:t>
      </w:r>
      <w:r w:rsidR="00B85D53" w:rsidRPr="00B85D53">
        <w:rPr>
          <w:rFonts w:hint="eastAsia"/>
          <w:i/>
        </w:rPr>
        <w:t>Z</w:t>
      </w:r>
      <w:r w:rsidR="00B85D53">
        <w:rPr>
          <w:rFonts w:hint="eastAsia"/>
        </w:rPr>
        <w:t>轴上运动，所以除了形状参数，每个部件还需要一个参数表示</w:t>
      </w:r>
      <w:r w:rsidR="00B85D53" w:rsidRPr="00B85D53">
        <w:rPr>
          <w:rFonts w:hint="eastAsia"/>
          <w:i/>
        </w:rPr>
        <w:t>Z</w:t>
      </w:r>
      <w:r w:rsidR="00B85D53">
        <w:rPr>
          <w:rFonts w:hint="eastAsia"/>
        </w:rPr>
        <w:t>轴上的偏移量</w:t>
      </w:r>
      <w:r w:rsidR="00B85D53">
        <w:fldChar w:fldCharType="begin"/>
      </w:r>
      <w:r w:rsidR="00B85D53">
        <w:instrText xml:space="preserve"> ADDIN EN.CITE &lt;EndNote&gt;&lt;Cite&gt;&lt;Author&gt;Zhu&lt;/Author&gt;&lt;Year&gt;2012&lt;/Year&gt;&lt;RecNum&gt;96&lt;/RecNum&gt;&lt;DisplayText&gt;[44]&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85D53">
        <w:fldChar w:fldCharType="separate"/>
      </w:r>
      <w:r w:rsidR="00B85D53">
        <w:rPr>
          <w:noProof/>
        </w:rPr>
        <w:t>[</w:t>
      </w:r>
      <w:hyperlink w:anchor="_ENREF_44" w:tooltip="Zhu, 2012 #96" w:history="1">
        <w:r w:rsidR="00B85D53">
          <w:rPr>
            <w:noProof/>
          </w:rPr>
          <w:t>44</w:t>
        </w:r>
      </w:hyperlink>
      <w:r w:rsidR="00B85D53">
        <w:rPr>
          <w:noProof/>
        </w:rPr>
        <w:t>]</w:t>
      </w:r>
      <w:r w:rsidR="00B85D53">
        <w:fldChar w:fldCharType="end"/>
      </w:r>
      <w:r w:rsidR="00B85D53">
        <w:rPr>
          <w:rFonts w:hint="eastAsia"/>
        </w:rPr>
        <w:t>。</w:t>
      </w:r>
    </w:p>
    <w:p w:rsidR="00B85D53" w:rsidRDefault="00B85D53" w:rsidP="00B85D53">
      <w:pPr>
        <w:pStyle w:val="31"/>
      </w:pPr>
      <w:r>
        <w:rPr>
          <w:rFonts w:hint="eastAsia"/>
        </w:rPr>
        <w:t>运动优化</w:t>
      </w:r>
      <w:r w:rsidR="00417F81">
        <w:rPr>
          <w:rFonts w:hint="eastAsia"/>
        </w:rPr>
        <w:t>算法</w:t>
      </w:r>
      <w:r>
        <w:rPr>
          <w:rFonts w:hint="eastAsia"/>
        </w:rPr>
        <w:t>总结</w:t>
      </w:r>
    </w:p>
    <w:p w:rsidR="00B85D53" w:rsidRDefault="007445F8" w:rsidP="00B85D53">
      <w:pPr>
        <w:ind w:firstLine="480"/>
      </w:pPr>
      <w:r>
        <w:rPr>
          <w:noProof/>
        </w:rPr>
        <mc:AlternateContent>
          <mc:Choice Requires="wps">
            <w:drawing>
              <wp:anchor distT="0" distB="0" distL="114300" distR="114300" simplePos="0" relativeHeight="251785216" behindDoc="0" locked="0" layoutInCell="1" allowOverlap="1" wp14:anchorId="4E22576B" wp14:editId="16808C66">
                <wp:simplePos x="0" y="0"/>
                <wp:positionH relativeFrom="column">
                  <wp:posOffset>-635</wp:posOffset>
                </wp:positionH>
                <wp:positionV relativeFrom="paragraph">
                  <wp:posOffset>4345305</wp:posOffset>
                </wp:positionV>
                <wp:extent cx="5255895" cy="635"/>
                <wp:effectExtent l="0" t="0" r="0" b="0"/>
                <wp:wrapTopAndBottom/>
                <wp:docPr id="422" name="文本框 422"/>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540D10" w:rsidRPr="00D52319" w:rsidRDefault="00540D10" w:rsidP="007445F8">
                            <w:pPr>
                              <w:pStyle w:val="aff"/>
                              <w:spacing w:before="163" w:after="163"/>
                              <w:jc w:val="center"/>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22576B" id="文本框 422" o:spid="_x0000_s1086" type="#_x0000_t202" style="position:absolute;left:0;text-align:left;margin-left:-.05pt;margin-top:342.15pt;width:413.85pt;height:.05pt;z-index:251785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" stroked="f">
                <v:textbox style="mso-fit-shape-to-text:t" inset="0,0,0,0">
                  <w:txbxContent>
                    <w:p w:rsidR="00540D10" w:rsidRPr="00D52319" w:rsidRDefault="00540D10" w:rsidP="007445F8">
                      <w:pPr>
                        <w:pStyle w:val="aff"/>
                        <w:spacing w:before="163" w:after="163"/>
                        <w:jc w:val="center"/>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p>
                  </w:txbxContent>
                </v:textbox>
                <w10:wrap type="topAndBottom"/>
              </v:shape>
            </w:pict>
          </mc:Fallback>
        </mc:AlternateContent>
      </w:r>
      <w:r>
        <w:rPr>
          <w:rFonts w:hint="eastAsia"/>
          <w:noProof/>
        </w:rPr>
        <w:drawing>
          <wp:anchor distT="0" distB="0" distL="114300" distR="114300" simplePos="0" relativeHeight="251783168" behindDoc="0" locked="0" layoutInCell="1" allowOverlap="1" wp14:anchorId="52E7E038" wp14:editId="2491B6FC">
            <wp:simplePos x="0" y="0"/>
            <wp:positionH relativeFrom="column">
              <wp:align>center</wp:align>
            </wp:positionH>
            <wp:positionV relativeFrom="paragraph">
              <wp:posOffset>328703</wp:posOffset>
            </wp:positionV>
            <wp:extent cx="5256000" cy="3960000"/>
            <wp:effectExtent l="0" t="0" r="1905" b="2540"/>
            <wp:wrapTopAndBottom/>
            <wp:docPr id="421" name="图片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 name="compare.png"/>
                    <pic:cNvPicPr/>
                  </pic:nvPicPr>
                  <pic:blipFill>
                    <a:blip r:embed="rId99">
                      <a:extLst>
                        <a:ext uri="{28A0092B-C50C-407E-A947-70E740481C1C}">
                          <a14:useLocalDpi xmlns:a14="http://schemas.microsoft.com/office/drawing/2010/main" val="0"/>
                        </a:ext>
                      </a:extLst>
                    </a:blip>
                    <a:stretch>
                      <a:fillRect/>
                    </a:stretch>
                  </pic:blipFill>
                  <pic:spPr>
                    <a:xfrm>
                      <a:off x="0" y="0"/>
                      <a:ext cx="5256000" cy="3960000"/>
                    </a:xfrm>
                    <a:prstGeom prst="rect">
                      <a:avLst/>
                    </a:prstGeom>
                  </pic:spPr>
                </pic:pic>
              </a:graphicData>
            </a:graphic>
            <wp14:sizeRelH relativeFrom="page">
              <wp14:pctWidth>0</wp14:pctWidth>
            </wp14:sizeRelH>
            <wp14:sizeRelV relativeFrom="page">
              <wp14:pctHeight>0</wp14:pctHeight>
            </wp14:sizeRelV>
          </wp:anchor>
        </w:drawing>
      </w:r>
      <w:r w:rsidR="00FF0022">
        <w:rPr>
          <w:rFonts w:hint="eastAsia"/>
        </w:rPr>
        <w:t>本章提出了一种基于视频序列的机械模型仿真方法，本章算法根据机械模</w:t>
      </w:r>
      <w:r w:rsidR="00FF0022">
        <w:rPr>
          <w:rFonts w:hint="eastAsia"/>
        </w:rPr>
        <w:lastRenderedPageBreak/>
        <w:t>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本章算法初始化输入为已知视角下的视频序列和</w:t>
      </w:r>
      <w:r w:rsidR="00CB2DD4">
        <w:rPr>
          <w:rFonts w:hint="eastAsia"/>
        </w:rPr>
        <w:t>初始的机械模型部件集合，用户仅需要指出驱动轮部件，系统就能自动仿真机械模型的运动。</w:t>
      </w:r>
    </w:p>
    <w:p w:rsidR="00CB2DD4" w:rsidRDefault="00CB2DD4" w:rsidP="00B85D53">
      <w:pPr>
        <w:ind w:firstLine="480"/>
      </w:pPr>
      <w:r>
        <w:rPr>
          <w:rFonts w:hint="eastAsia"/>
        </w:rPr>
        <w:t>本章算法只是从单个视角录制的机械运动对模型进行优化，一般来说，单视角信息不足以确定整个模型的三维集合几何形状。</w:t>
      </w:r>
      <w:r w:rsidR="00A40215">
        <w:rPr>
          <w:rFonts w:hint="eastAsia"/>
        </w:rPr>
        <w:t>但是，在我们的例子中，由于机械模型中运动的部件均为刚性运动，</w:t>
      </w:r>
      <w:r w:rsidR="00DD7148">
        <w:rPr>
          <w:rFonts w:hint="eastAsia"/>
        </w:rPr>
        <w:t>给出了精确的照相机坐标和模型的三维形状信息，</w:t>
      </w:r>
      <w:r w:rsidR="00A40215">
        <w:rPr>
          <w:rFonts w:hint="eastAsia"/>
        </w:rPr>
        <w:t>它们的运动信息可以从单视角的边缘特征得到鲁棒性的提取，就像是基于</w:t>
      </w:r>
      <w:r w:rsidR="00DD7148">
        <w:rPr>
          <w:rFonts w:hint="eastAsia"/>
        </w:rPr>
        <w:t>模型的目标跟踪研究一样。初始的模型部件已经与拍摄的真实机械模型相匹配，部件的几何形状参数影响了模型运动时的全局形状，这就意味着这些参数的变换可以直接影响模型部件的刚性运动和视频图像的匹配。</w:t>
      </w:r>
    </w:p>
    <w:p w:rsidR="00D47CE8" w:rsidRDefault="00ED607C" w:rsidP="00B85D53">
      <w:pPr>
        <w:ind w:firstLine="480"/>
      </w:pPr>
      <w:r>
        <w:rPr>
          <w:rFonts w:hint="eastAsia"/>
        </w:rPr>
        <w:t>图</w:t>
      </w:r>
      <w:r>
        <w:rPr>
          <w:rFonts w:hint="eastAsia"/>
        </w:rPr>
        <w:t>3.8</w:t>
      </w:r>
      <w:r>
        <w:rPr>
          <w:rFonts w:hint="eastAsia"/>
        </w:rPr>
        <w:t>显示了</w:t>
      </w:r>
      <w:r>
        <w:t>随机</w:t>
      </w:r>
      <w:r>
        <w:rPr>
          <w:rFonts w:hint="eastAsia"/>
        </w:rPr>
        <w:t>形状参数优化</w:t>
      </w:r>
      <w:r w:rsidR="00DA0392">
        <w:rPr>
          <w:rFonts w:hint="eastAsia"/>
        </w:rPr>
        <w:t>结果对比，这些仿真结果都是在确了运动关节类型后运动仿真得到的。每一帧仿真的三维模型部件投影到二维平面上</w:t>
      </w:r>
      <w:r w:rsidR="00B8086A">
        <w:rPr>
          <w:rFonts w:hint="eastAsia"/>
        </w:rPr>
        <w:t>生成剪影</w:t>
      </w:r>
      <w:r w:rsidR="00DA0392">
        <w:rPr>
          <w:rFonts w:hint="eastAsia"/>
        </w:rPr>
        <w:t>，与视频序列</w:t>
      </w:r>
      <w:r w:rsidR="00B8086A">
        <w:rPr>
          <w:rFonts w:hint="eastAsia"/>
        </w:rPr>
        <w:t>图像</w:t>
      </w:r>
      <w:r w:rsidR="00DA0392">
        <w:rPr>
          <w:rFonts w:hint="eastAsia"/>
        </w:rPr>
        <w:t>做匹配。从</w:t>
      </w:r>
      <w:r w:rsidR="00B8086A">
        <w:rPr>
          <w:rFonts w:hint="eastAsia"/>
        </w:rPr>
        <w:t>结果图中明显看出优化前模型剪影与图像匹配效果不好，因为目前的建模方法都没办法直接重绘模型关节的几何形状，从图像中建模关节，关节内部会产生遮挡，交叉</w:t>
      </w:r>
      <w:r w:rsidR="00705E37">
        <w:rPr>
          <w:rFonts w:hint="eastAsia"/>
        </w:rPr>
        <w:t>等复杂情况。而我们采用的优化方法没有直接重建关节结构，而是通过逆向工程，优化出模型的关节类型和运动参数信息，能够精确仿真模型运动情况，从而使模型剪影与真实视频相匹配，如图</w:t>
      </w:r>
      <w:r w:rsidR="00705E37">
        <w:rPr>
          <w:rFonts w:hint="eastAsia"/>
        </w:rPr>
        <w:t>3.8</w:t>
      </w:r>
      <w:r w:rsidR="00705E37">
        <w:rPr>
          <w:rFonts w:hint="eastAsia"/>
        </w:rPr>
        <w:t>所示。</w:t>
      </w:r>
    </w:p>
    <w:p w:rsidR="007520BA" w:rsidRPr="00B85D53" w:rsidRDefault="00DD7148" w:rsidP="00B85D53">
      <w:pPr>
        <w:ind w:firstLine="480"/>
      </w:pPr>
      <w:r>
        <w:rPr>
          <w:rFonts w:hint="eastAsia"/>
        </w:rPr>
        <w:t>本节最后通过</w:t>
      </w:r>
      <w:r w:rsidR="007520BA">
        <w:rPr>
          <w:rFonts w:hint="eastAsia"/>
        </w:rPr>
        <w:t>表</w:t>
      </w:r>
      <w:r w:rsidR="00530EF3">
        <w:rPr>
          <w:rFonts w:hint="eastAsia"/>
        </w:rPr>
        <w:t>3.1</w:t>
      </w:r>
      <w:r w:rsidR="007520BA">
        <w:rPr>
          <w:rFonts w:hint="eastAsia"/>
        </w:rPr>
        <w:t>详细介绍本章算法流程</w:t>
      </w:r>
      <w:r w:rsidR="003F0E67">
        <w:rPr>
          <w:rFonts w:hint="eastAsia"/>
        </w:rPr>
        <w:t>：</w:t>
      </w:r>
    </w:p>
    <w:p w:rsidR="007520BA" w:rsidRDefault="007520BA" w:rsidP="007520BA">
      <w:pPr>
        <w:pStyle w:val="aff"/>
        <w:spacing w:before="163" w:after="163"/>
        <w:jc w:val="center"/>
      </w:pPr>
      <w:r>
        <w:rPr>
          <w:rFonts w:hint="eastAsia"/>
        </w:rPr>
        <w:t>表</w:t>
      </w:r>
      <w:r>
        <w:rPr>
          <w:rFonts w:hint="eastAsia"/>
        </w:rPr>
        <w:t xml:space="preserve"> </w:t>
      </w:r>
      <w:r w:rsidR="00F3003E">
        <w:fldChar w:fldCharType="begin"/>
      </w:r>
      <w:r w:rsidR="00F3003E">
        <w:instrText xml:space="preserve"> </w:instrText>
      </w:r>
      <w:r w:rsidR="00F3003E">
        <w:rPr>
          <w:rFonts w:hint="eastAsia"/>
        </w:rPr>
        <w:instrText>STYLEREF 1 \s</w:instrText>
      </w:r>
      <w:r w:rsidR="00F3003E">
        <w:instrText xml:space="preserve"> </w:instrText>
      </w:r>
      <w:r w:rsidR="00F3003E">
        <w:fldChar w:fldCharType="separate"/>
      </w:r>
      <w:r w:rsidR="00F3003E">
        <w:t>3</w:t>
      </w:r>
      <w:r w:rsidR="00F3003E">
        <w:fldChar w:fldCharType="end"/>
      </w:r>
      <w:r w:rsidR="00F3003E">
        <w:t>.</w:t>
      </w:r>
      <w:r w:rsidR="00F3003E">
        <w:fldChar w:fldCharType="begin"/>
      </w:r>
      <w:r w:rsidR="00F3003E">
        <w:instrText xml:space="preserve"> </w:instrText>
      </w:r>
      <w:r w:rsidR="00F3003E">
        <w:rPr>
          <w:rFonts w:hint="eastAsia"/>
        </w:rPr>
        <w:instrText xml:space="preserve">SEQ </w:instrText>
      </w:r>
      <w:r w:rsidR="00F3003E">
        <w:rPr>
          <w:rFonts w:hint="eastAsia"/>
        </w:rPr>
        <w:instrText>表</w:instrText>
      </w:r>
      <w:r w:rsidR="00F3003E">
        <w:rPr>
          <w:rFonts w:hint="eastAsia"/>
        </w:rPr>
        <w:instrText xml:space="preserve"> \* ARABIC \s 1</w:instrText>
      </w:r>
      <w:r w:rsidR="00F3003E">
        <w:instrText xml:space="preserve"> </w:instrText>
      </w:r>
      <w:r w:rsidR="00F3003E">
        <w:fldChar w:fldCharType="separate"/>
      </w:r>
      <w:r w:rsidR="00F3003E">
        <w:t>1</w:t>
      </w:r>
      <w:r w:rsidR="00F3003E">
        <w:fldChar w:fldCharType="end"/>
      </w:r>
      <w:r>
        <w:rPr>
          <w:rFonts w:hint="eastAsia"/>
        </w:rPr>
        <w:t>基于视频序列的机械模型仿真算法流程图</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7520BA" w:rsidTr="00AB3D32">
        <w:trPr>
          <w:trHeight w:val="20"/>
        </w:trPr>
        <w:tc>
          <w:tcPr>
            <w:tcW w:w="5000" w:type="pct"/>
            <w:gridSpan w:val="2"/>
            <w:tcBorders>
              <w:top w:val="single" w:sz="24" w:space="0" w:color="auto"/>
              <w:bottom w:val="single" w:sz="12" w:space="0" w:color="auto"/>
            </w:tcBorders>
          </w:tcPr>
          <w:p w:rsidR="007520BA" w:rsidRPr="00517E4C" w:rsidRDefault="007520BA" w:rsidP="00AB3D32">
            <w:pPr>
              <w:pStyle w:val="aff0"/>
              <w:spacing w:before="20" w:after="20"/>
              <w:jc w:val="left"/>
            </w:pPr>
            <w:r w:rsidRPr="00517E4C">
              <w:rPr>
                <w:rFonts w:hint="eastAsia"/>
              </w:rPr>
              <w:t>算法</w:t>
            </w:r>
            <w:r>
              <w:t>5.1</w:t>
            </w:r>
            <w:r w:rsidRPr="00517E4C">
              <w:rPr>
                <w:rFonts w:hint="eastAsia"/>
              </w:rPr>
              <w:t>：</w:t>
            </w:r>
            <w:r>
              <w:rPr>
                <w:rFonts w:hint="eastAsia"/>
              </w:rPr>
              <w:t>基于视频序列的机械模型仿真算法</w:t>
            </w:r>
          </w:p>
        </w:tc>
      </w:tr>
      <w:tr w:rsidR="007520BA" w:rsidTr="00AB3D32">
        <w:trPr>
          <w:trHeight w:val="20"/>
        </w:trPr>
        <w:tc>
          <w:tcPr>
            <w:tcW w:w="5000" w:type="pct"/>
            <w:gridSpan w:val="2"/>
            <w:tcBorders>
              <w:top w:val="single" w:sz="12" w:space="0" w:color="auto"/>
            </w:tcBorders>
          </w:tcPr>
          <w:p w:rsidR="007520BA" w:rsidRDefault="007520BA" w:rsidP="00A135A9">
            <w:pPr>
              <w:pStyle w:val="aff0"/>
              <w:spacing w:before="20" w:after="20"/>
              <w:jc w:val="left"/>
            </w:pPr>
            <w:r>
              <w:rPr>
                <w:rFonts w:hint="eastAsia"/>
              </w:rPr>
              <w:t>输入：初始静态机械模型</w:t>
            </w:r>
            <w:r w:rsidR="006C5783">
              <w:rPr>
                <w:rFonts w:hint="eastAsia"/>
              </w:rPr>
              <w:t>和形状参数的集合</w:t>
            </w:r>
            <m:oMath>
              <m:sSub>
                <m:sSubPr>
                  <m:ctrlPr>
                    <w:rPr>
                      <w:rFonts w:ascii="Cambria Math" w:hAnsi="Cambria Math"/>
                    </w:rPr>
                  </m:ctrlPr>
                </m:sSubPr>
                <m:e>
                  <m:r>
                    <m:rPr>
                      <m:scr m:val="script"/>
                      <m:sty m:val="p"/>
                    </m:rPr>
                    <w:rPr>
                      <w:rFonts w:ascii="Cambria Math" w:hAnsi="Cambria Math"/>
                    </w:rPr>
                    <m:t>P</m:t>
                  </m:r>
                </m:e>
                <m:sub>
                  <m:r>
                    <w:rPr>
                      <w:rFonts w:ascii="Cambria Math" w:hAnsi="Cambria Math"/>
                    </w:rPr>
                    <m:t>0</m:t>
                  </m:r>
                </m:sub>
              </m:sSub>
            </m:oMath>
            <w:r>
              <w:rPr>
                <w:rFonts w:hint="eastAsia"/>
              </w:rPr>
              <w:t>，模型运动视频序列</w:t>
            </w:r>
            <m:oMath>
              <m:r>
                <w:rPr>
                  <w:rFonts w:ascii="Cambria Math" w:hAnsi="Cambria Math"/>
                </w:rPr>
                <m:t>I</m:t>
              </m:r>
            </m:oMath>
            <w:r>
              <w:rPr>
                <w:rFonts w:hint="eastAsia"/>
              </w:rPr>
              <w:t>，</w:t>
            </w:r>
            <w:r w:rsidR="00A135A9">
              <w:rPr>
                <w:rFonts w:hint="eastAsia"/>
              </w:rPr>
              <w:t>匹配阈值</w:t>
            </w:r>
            <m:oMath>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p>
        </w:tc>
      </w:tr>
      <w:tr w:rsidR="007520BA" w:rsidRPr="005062F0" w:rsidTr="00AB3D32">
        <w:trPr>
          <w:trHeight w:val="20"/>
        </w:trPr>
        <w:tc>
          <w:tcPr>
            <w:tcW w:w="5000" w:type="pct"/>
            <w:gridSpan w:val="2"/>
          </w:tcPr>
          <w:p w:rsidR="007520BA" w:rsidRDefault="007520BA" w:rsidP="005062F0">
            <w:pPr>
              <w:pStyle w:val="aff0"/>
              <w:spacing w:before="20" w:after="20"/>
              <w:jc w:val="left"/>
            </w:pPr>
            <w:r>
              <w:rPr>
                <w:rFonts w:hint="eastAsia"/>
              </w:rPr>
              <w:t>输出：模型连接关节类型的集合</w:t>
            </w:r>
            <m:oMath>
              <m:r>
                <m:rPr>
                  <m:scr m:val="script"/>
                </m:rPr>
                <w:rPr>
                  <w:rFonts w:ascii="Cambria Math" w:hAnsi="Cambria Math"/>
                </w:rPr>
                <m:t>J</m:t>
              </m:r>
            </m:oMath>
            <w:r>
              <w:rPr>
                <w:rFonts w:hint="eastAsia"/>
              </w:rPr>
              <w:t>，模型部件形状参数的集合</w:t>
            </w:r>
            <m:oMath>
              <m:r>
                <m:rPr>
                  <m:scr m:val="script"/>
                </m:rPr>
                <w:rPr>
                  <w:rFonts w:ascii="Cambria Math" w:hAnsi="Cambria Math"/>
                </w:rPr>
                <m:t>P</m:t>
              </m:r>
            </m:oMath>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rPr>
                <w:i/>
              </w:rPr>
            </w:pPr>
            <w:r>
              <w:rPr>
                <w:rFonts w:hint="eastAsia"/>
              </w:rPr>
              <w:t>1:</w:t>
            </w:r>
          </w:p>
        </w:tc>
        <w:tc>
          <w:tcPr>
            <w:tcW w:w="4643" w:type="pct"/>
          </w:tcPr>
          <w:p w:rsidR="007520BA" w:rsidRPr="005062F0" w:rsidRDefault="00C6758F" w:rsidP="00C6758F">
            <w:pPr>
              <w:pStyle w:val="aff0"/>
              <w:spacing w:before="20" w:after="20"/>
              <w:jc w:val="left"/>
            </w:pPr>
            <w:r w:rsidRPr="005062F0">
              <w:rPr>
                <w:rFonts w:hint="eastAsia"/>
              </w:rPr>
              <w:t>将三维驱动轮部件投影在二维平面上</w:t>
            </w:r>
            <w:r>
              <w:rPr>
                <w:rFonts w:hint="eastAsia"/>
              </w:rPr>
              <w:t>，得到二维的驱动轮旋转中心</w:t>
            </w:r>
            <m:oMath>
              <m:r>
                <w:rPr>
                  <w:rFonts w:ascii="Cambria Math" w:hAnsi="Cambria Math" w:hint="eastAsia"/>
                </w:rPr>
                <m:t>O</m:t>
              </m:r>
            </m:oMath>
          </w:p>
        </w:tc>
      </w:tr>
      <w:tr w:rsidR="007520BA" w:rsidTr="00AB3D32">
        <w:trPr>
          <w:trHeight w:val="20"/>
        </w:trPr>
        <w:tc>
          <w:tcPr>
            <w:tcW w:w="357" w:type="pct"/>
          </w:tcPr>
          <w:p w:rsidR="007520BA" w:rsidRDefault="007520BA" w:rsidP="00AB3D32">
            <w:pPr>
              <w:pStyle w:val="aff0"/>
              <w:spacing w:before="20" w:after="20"/>
              <w:ind w:firstLineChars="100" w:firstLine="210"/>
              <w:jc w:val="right"/>
            </w:pPr>
            <w:r>
              <w:rPr>
                <w:rFonts w:hint="eastAsia"/>
              </w:rPr>
              <w:t>2:</w:t>
            </w:r>
          </w:p>
        </w:tc>
        <w:tc>
          <w:tcPr>
            <w:tcW w:w="4643" w:type="pct"/>
          </w:tcPr>
          <w:p w:rsidR="007520BA" w:rsidRDefault="00C6758F" w:rsidP="001B008F">
            <w:pPr>
              <w:pStyle w:val="aff0"/>
              <w:spacing w:before="20" w:after="20"/>
              <w:jc w:val="left"/>
            </w:pPr>
            <w:r w:rsidRPr="00AA5D61">
              <w:rPr>
                <w:b/>
              </w:rPr>
              <w:t>for</w:t>
            </w:r>
            <w:r>
              <w:t xml:space="preserve"> </w:t>
            </w:r>
            <m:oMath>
              <m:r>
                <w:rPr>
                  <w:rFonts w:ascii="Cambria Math" w:hAnsi="Cambria Math" w:hint="eastAsia"/>
                </w:rPr>
                <m:t>i</m:t>
              </m:r>
              <m:r>
                <m:rPr>
                  <m:sty m:val="p"/>
                </m:rPr>
                <w:rPr>
                  <w:rFonts w:ascii="Cambria Math" w:hAnsi="Cambria Math"/>
                </w:rPr>
                <m:t xml:space="preserve">=1, 2, 3,… , </m:t>
              </m:r>
              <m:r>
                <w:rPr>
                  <w:rFonts w:ascii="Cambria Math" w:hAnsi="Cambria Math"/>
                </w:rPr>
                <m:t>I-1</m:t>
              </m:r>
            </m:oMath>
            <w:r>
              <w:rPr>
                <w:rFonts w:hint="eastAsia"/>
              </w:rPr>
              <w:t xml:space="preserve"> </w:t>
            </w:r>
            <w:r w:rsidRPr="00AA5D61">
              <w:rPr>
                <w:rFonts w:hint="eastAsia"/>
                <w:b/>
              </w:rPr>
              <w:t>do</w:t>
            </w:r>
            <w:r w:rsidR="001B008F">
              <w:t xml:space="preserve"> </w:t>
            </w:r>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pPr>
            <w:r>
              <w:rPr>
                <w:rFonts w:hint="eastAsia"/>
              </w:rPr>
              <w:t>3:</w:t>
            </w:r>
          </w:p>
        </w:tc>
        <w:tc>
          <w:tcPr>
            <w:tcW w:w="4643" w:type="pct"/>
          </w:tcPr>
          <w:p w:rsidR="007520BA" w:rsidRPr="005062F0" w:rsidRDefault="001B008F" w:rsidP="00AB3D32">
            <w:pPr>
              <w:pStyle w:val="aff0"/>
              <w:spacing w:before="20" w:after="20"/>
              <w:ind w:firstLineChars="205" w:firstLine="430"/>
              <w:jc w:val="left"/>
            </w:pPr>
            <w:r>
              <w:rPr>
                <w:rFonts w:hint="eastAsia"/>
              </w:rPr>
              <w:t>通过单应性变换将驱动轮图像变换到正交视角</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4:</w:t>
            </w:r>
          </w:p>
        </w:tc>
        <w:tc>
          <w:tcPr>
            <w:tcW w:w="4643" w:type="pct"/>
          </w:tcPr>
          <w:p w:rsidR="007520BA" w:rsidRPr="00517E4C" w:rsidRDefault="001B008F" w:rsidP="001B008F">
            <w:pPr>
              <w:pStyle w:val="aff0"/>
              <w:spacing w:before="20" w:after="20"/>
              <w:ind w:firstLineChars="205" w:firstLine="430"/>
              <w:jc w:val="left"/>
            </w:pPr>
            <w:r>
              <w:rPr>
                <w:rFonts w:hint="eastAsia"/>
              </w:rPr>
              <w:t>提取第</w:t>
            </w:r>
            <w:r w:rsidRPr="001B008F">
              <w:rPr>
                <w:rFonts w:hint="eastAsia"/>
                <w:i/>
              </w:rPr>
              <w:t>i</w:t>
            </w:r>
            <w:r>
              <w:rPr>
                <w:rFonts w:hint="eastAsia"/>
              </w:rPr>
              <w:t>和</w:t>
            </w:r>
            <w:r w:rsidRPr="001B008F">
              <w:rPr>
                <w:rFonts w:hint="eastAsia"/>
                <w:i/>
              </w:rPr>
              <w:t>i</w:t>
            </w:r>
            <w:r>
              <w:rPr>
                <w:rFonts w:hint="eastAsia"/>
              </w:rPr>
              <w:t>+1</w:t>
            </w:r>
            <w:r w:rsidR="005062F0">
              <w:rPr>
                <w:rFonts w:hint="eastAsia"/>
              </w:rPr>
              <w:t>帧图像的匹配点</w:t>
            </w:r>
            <w:r>
              <w:rPr>
                <w:rFonts w:hint="eastAsia"/>
              </w:rPr>
              <w:t>集合</w:t>
            </w:r>
            <m:oMath>
              <m:sSub>
                <m:sSubPr>
                  <m:ctrlPr>
                    <w:rPr>
                      <w:rFonts w:ascii="Cambria Math" w:hAnsi="Cambria Math"/>
                      <w:i/>
                    </w:rPr>
                  </m:ctrlPr>
                </m:sSubPr>
                <m:e>
                  <m:r>
                    <w:rPr>
                      <w:rFonts w:ascii="Cambria Math" w:hAnsi="Cambria Math"/>
                    </w:rPr>
                    <m:t>A</m:t>
                  </m:r>
                </m:e>
                <m:sub>
                  <m:r>
                    <w:rPr>
                      <w:rFonts w:ascii="Cambria Math" w:hAnsi="Cambria Math" w:hint="eastAsia"/>
                    </w:rPr>
                    <m:t>i</m:t>
                  </m:r>
                </m:sub>
              </m:sSub>
            </m:oMath>
            <w:r>
              <w:rPr>
                <w:rFonts w:hint="eastAsia"/>
              </w:rPr>
              <w:t>和</w:t>
            </w:r>
            <m:oMath>
              <m:sSub>
                <m:sSubPr>
                  <m:ctrlPr>
                    <w:rPr>
                      <w:rFonts w:ascii="Cambria Math" w:hAnsi="Cambria Math"/>
                      <w:i/>
                    </w:rPr>
                  </m:ctrlPr>
                </m:sSubPr>
                <m:e>
                  <m:r>
                    <w:rPr>
                      <w:rFonts w:ascii="Cambria Math" w:hAnsi="Cambria Math"/>
                    </w:rPr>
                    <m:t>A</m:t>
                  </m:r>
                </m:e>
                <m:sub>
                  <m:r>
                    <w:rPr>
                      <w:rFonts w:ascii="Cambria Math" w:hAnsi="Cambria Math" w:hint="eastAsia"/>
                    </w:rPr>
                    <m:t>i</m:t>
                  </m:r>
                  <m:r>
                    <w:rPr>
                      <w:rFonts w:ascii="Cambria Math" w:hAnsi="Cambria Math"/>
                    </w:rPr>
                    <m:t>+1</m:t>
                  </m:r>
                </m:sub>
              </m:sSub>
            </m:oMath>
            <w:r>
              <w:t>，</w:t>
            </w:r>
            <w:r>
              <w:rPr>
                <w:rFonts w:hint="eastAsia"/>
              </w:rPr>
              <w:t>得到初始旋转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5:</w:t>
            </w:r>
          </w:p>
        </w:tc>
        <w:tc>
          <w:tcPr>
            <w:tcW w:w="4643" w:type="pct"/>
          </w:tcPr>
          <w:p w:rsidR="007520BA" w:rsidRPr="00517E4C" w:rsidRDefault="001B008F" w:rsidP="001B008F">
            <w:pPr>
              <w:pStyle w:val="aff0"/>
              <w:spacing w:before="20" w:after="20"/>
              <w:ind w:firstLineChars="205" w:firstLine="430"/>
              <w:jc w:val="left"/>
            </w:pPr>
            <w:r>
              <w:rPr>
                <w:rFonts w:hint="eastAsia"/>
              </w:rPr>
              <w:t>驱动轮部件旋转</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r>
              <w:rPr>
                <w:rFonts w:hint="eastAsia"/>
              </w:rPr>
              <w:t>，再将其投影在二维图像上，与</w:t>
            </w:r>
            <w:r w:rsidRPr="001B008F">
              <w:rPr>
                <w:rFonts w:hint="eastAsia"/>
                <w:i/>
              </w:rPr>
              <w:t>i</w:t>
            </w:r>
            <w:r>
              <w:rPr>
                <w:rFonts w:hint="eastAsia"/>
              </w:rPr>
              <w:t>+1</w:t>
            </w:r>
            <w:r>
              <w:rPr>
                <w:rFonts w:hint="eastAsia"/>
              </w:rPr>
              <w:t>帧图像进行匹配，优化初始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8F02AB" w:rsidRDefault="007520BA" w:rsidP="00AB3D32">
            <w:pPr>
              <w:pStyle w:val="aff0"/>
              <w:spacing w:before="20" w:after="20"/>
              <w:jc w:val="right"/>
            </w:pPr>
            <w:r>
              <w:rPr>
                <w:rFonts w:hint="eastAsia"/>
              </w:rPr>
              <w:lastRenderedPageBreak/>
              <w:t>6:</w:t>
            </w:r>
          </w:p>
        </w:tc>
        <w:tc>
          <w:tcPr>
            <w:tcW w:w="4643" w:type="pct"/>
          </w:tcPr>
          <w:p w:rsidR="007520BA" w:rsidRPr="00517E4C" w:rsidRDefault="001B008F" w:rsidP="001B008F">
            <w:pPr>
              <w:pStyle w:val="aff0"/>
              <w:spacing w:before="20" w:after="20"/>
              <w:jc w:val="left"/>
            </w:pPr>
            <w:r>
              <w:rPr>
                <w:rFonts w:hint="eastAsia"/>
                <w:b/>
              </w:rPr>
              <w:t>end</w:t>
            </w:r>
            <w:r>
              <w:rPr>
                <w:b/>
              </w:rPr>
              <w:t xml:space="preserve"> </w:t>
            </w:r>
            <w:r>
              <w:rPr>
                <w:rFonts w:hint="eastAsia"/>
                <w:b/>
              </w:rPr>
              <w:t>for</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7:</w:t>
            </w:r>
          </w:p>
        </w:tc>
        <w:tc>
          <w:tcPr>
            <w:tcW w:w="4643" w:type="pct"/>
          </w:tcPr>
          <w:p w:rsidR="007520BA" w:rsidRPr="006C5783" w:rsidRDefault="006C5783" w:rsidP="0039288F">
            <w:pPr>
              <w:pStyle w:val="aff0"/>
              <w:spacing w:before="20" w:after="20"/>
              <w:jc w:val="left"/>
            </w:pPr>
            <w:r w:rsidRPr="006C5783">
              <w:rPr>
                <w:rFonts w:hint="eastAsia"/>
              </w:rPr>
              <w:t>建立运行关节搜索树</w:t>
            </w:r>
            <w:r w:rsidRPr="006C5783">
              <w:rPr>
                <w:rFonts w:hint="eastAsia"/>
                <w:i/>
              </w:rPr>
              <w:t>T</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8:</w:t>
            </w:r>
          </w:p>
        </w:tc>
        <w:tc>
          <w:tcPr>
            <w:tcW w:w="4643" w:type="pct"/>
          </w:tcPr>
          <w:p w:rsidR="007520BA" w:rsidRPr="00F236FF" w:rsidRDefault="006C5783" w:rsidP="006C5783">
            <w:pPr>
              <w:pStyle w:val="aff0"/>
              <w:spacing w:before="20" w:after="20"/>
              <w:jc w:val="left"/>
            </w:pPr>
            <w:r>
              <w:rPr>
                <w:b/>
              </w:rPr>
              <w:t>while</w:t>
            </w:r>
            <w:r>
              <w:t xml:space="preserve"> </w:t>
            </w:r>
            <m:oMath>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w:rPr>
                  <w:rFonts w:ascii="Cambria Math" w:hAnsi="Cambria Math"/>
                </w:rPr>
                <m:t>∈T</m:t>
              </m:r>
            </m:oMath>
            <w:r>
              <w:rPr>
                <w:rFonts w:hint="eastAsia"/>
              </w:rPr>
              <w:t xml:space="preserve"> </w:t>
            </w:r>
            <w:r w:rsidRPr="00AA5D61">
              <w:rPr>
                <w:rFonts w:hint="eastAsia"/>
                <w:b/>
              </w:rPr>
              <w:t>do</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9:</w:t>
            </w:r>
          </w:p>
        </w:tc>
        <w:tc>
          <w:tcPr>
            <w:tcW w:w="4643" w:type="pct"/>
          </w:tcPr>
          <w:p w:rsidR="007520BA" w:rsidRPr="00054918" w:rsidRDefault="00054918" w:rsidP="00054918">
            <w:pPr>
              <w:pStyle w:val="aff0"/>
              <w:spacing w:before="20" w:after="20"/>
              <w:ind w:firstLineChars="205" w:firstLine="432"/>
              <w:jc w:val="left"/>
              <w:rPr>
                <w:b/>
              </w:rPr>
            </w:pPr>
            <w:r w:rsidRPr="00054918">
              <w:rPr>
                <w:b/>
              </w:rPr>
              <w:t>if</w:t>
            </w:r>
            <w:r>
              <w:t xml:space="preserve"> </w:t>
            </w:r>
            <m:oMath>
              <m:r>
                <w:rPr>
                  <w:rFonts w:ascii="Cambria Math" w:hAnsi="Cambria Math"/>
                </w:rPr>
                <m:t>E</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m:rPr>
                      <m:scr m:val="script"/>
                    </m:rPr>
                    <w:rPr>
                      <w:rFonts w:ascii="Cambria Math" w:hAnsi="Cambria Math"/>
                    </w:rPr>
                    <m:t>,P</m:t>
                  </m:r>
                </m:e>
              </m:d>
              <m:r>
                <m:rPr>
                  <m:sty m:val="p"/>
                </m:rPr>
                <w:rPr>
                  <w:rFonts w:ascii="Cambria Math" w:hAnsi="Cambria Math"/>
                </w:rPr>
                <m:t>&lt;</m:t>
              </m:r>
              <m:r>
                <w:rPr>
                  <w:rFonts w:ascii="Cambria Math" w:hAnsi="Cambria Math"/>
                </w:rPr>
                <m:t>E</m:t>
              </m:r>
              <m:d>
                <m:dPr>
                  <m:ctrlPr>
                    <w:rPr>
                      <w:rFonts w:ascii="Cambria Math" w:hAnsi="Cambria Math"/>
                      <w:i/>
                    </w:rPr>
                  </m:ctrlPr>
                </m:dPr>
                <m:e>
                  <m:r>
                    <m:rPr>
                      <m:scr m:val="script"/>
                    </m:rPr>
                    <w:rPr>
                      <w:rFonts w:ascii="Cambria Math" w:hAnsi="Cambria Math"/>
                    </w:rPr>
                    <m:t>J,P</m:t>
                  </m:r>
                </m:e>
              </m:d>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0:</w:t>
            </w:r>
          </w:p>
        </w:tc>
        <w:tc>
          <w:tcPr>
            <w:tcW w:w="4643" w:type="pct"/>
          </w:tcPr>
          <w:p w:rsidR="007520BA" w:rsidRDefault="007520BA" w:rsidP="00AB3D32">
            <w:pPr>
              <w:pStyle w:val="aff0"/>
              <w:spacing w:before="20" w:after="20"/>
              <w:ind w:firstLineChars="205" w:firstLine="432"/>
              <w:jc w:val="left"/>
              <w:rPr>
                <w:b/>
              </w:rPr>
            </w:pPr>
            <w:r>
              <w:rPr>
                <w:b/>
              </w:rPr>
              <w:t xml:space="preserve"> </w:t>
            </w:r>
            <w:r w:rsidR="00054918">
              <w:rPr>
                <w:b/>
              </w:rPr>
              <w:t xml:space="preserve">    then </w:t>
            </w:r>
            <m:oMath>
              <m:r>
                <m:rPr>
                  <m:scr m:val="script"/>
                </m:rPr>
                <w:rPr>
                  <w:rFonts w:ascii="Cambria Math" w:hAnsi="Cambria Math"/>
                </w:rPr>
                <m:t>J=</m:t>
              </m:r>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1:</w:t>
            </w:r>
          </w:p>
        </w:tc>
        <w:tc>
          <w:tcPr>
            <w:tcW w:w="4643" w:type="pct"/>
          </w:tcPr>
          <w:p w:rsidR="007520BA" w:rsidRPr="008F02AB" w:rsidRDefault="00CB2D54" w:rsidP="00CB2D54">
            <w:pPr>
              <w:pStyle w:val="aff0"/>
              <w:spacing w:before="20" w:after="20"/>
              <w:jc w:val="left"/>
              <w:rPr>
                <w:b/>
              </w:rPr>
            </w:pPr>
            <w:r>
              <w:rPr>
                <w:rFonts w:hint="eastAsia"/>
                <w:b/>
              </w:rPr>
              <w:t>end</w:t>
            </w:r>
            <w:r>
              <w:rPr>
                <w:b/>
              </w:rPr>
              <w:t xml:space="preserve"> while</w:t>
            </w:r>
          </w:p>
        </w:tc>
      </w:tr>
      <w:tr w:rsidR="00DD5CE9" w:rsidTr="00AB3D32">
        <w:trPr>
          <w:trHeight w:val="20"/>
        </w:trPr>
        <w:tc>
          <w:tcPr>
            <w:tcW w:w="357" w:type="pct"/>
          </w:tcPr>
          <w:p w:rsidR="00DD5CE9" w:rsidRDefault="00490D18" w:rsidP="00AB3D32">
            <w:pPr>
              <w:pStyle w:val="aff0"/>
              <w:spacing w:before="20" w:after="20"/>
              <w:jc w:val="right"/>
            </w:pPr>
            <w:r>
              <w:rPr>
                <w:rFonts w:hint="eastAsia"/>
              </w:rPr>
              <w:t>12:</w:t>
            </w:r>
          </w:p>
        </w:tc>
        <w:tc>
          <w:tcPr>
            <w:tcW w:w="4643" w:type="pct"/>
          </w:tcPr>
          <w:p w:rsidR="00DD5CE9" w:rsidRDefault="00A135A9" w:rsidP="00CB2D54">
            <w:pPr>
              <w:pStyle w:val="aff0"/>
              <w:spacing w:before="20" w:after="20"/>
              <w:jc w:val="left"/>
              <w:rPr>
                <w:b/>
              </w:rPr>
            </w:pPr>
            <w:r>
              <w:rPr>
                <w:rFonts w:hint="eastAsia"/>
                <w:b/>
              </w:rPr>
              <w:t>while</w:t>
            </w:r>
            <w:r>
              <w:rPr>
                <w:b/>
              </w:rPr>
              <w:t xml:space="preserve"> </w:t>
            </w:r>
            <m:oMath>
              <m:r>
                <w:rPr>
                  <w:rFonts w:ascii="Cambria Math" w:hAnsi="Cambria Math"/>
                </w:rPr>
                <m:t>E</m:t>
              </m:r>
              <m:d>
                <m:dPr>
                  <m:ctrlPr>
                    <w:rPr>
                      <w:rFonts w:ascii="Cambria Math" w:hAnsi="Cambria Math"/>
                      <w:i/>
                    </w:rPr>
                  </m:ctrlPr>
                </m:dPr>
                <m:e>
                  <m:r>
                    <m:rPr>
                      <m:scr m:val="script"/>
                    </m:rPr>
                    <w:rPr>
                      <w:rFonts w:ascii="Cambria Math" w:hAnsi="Cambria Math"/>
                    </w:rPr>
                    <m:t>J,P</m:t>
                  </m:r>
                </m:e>
              </m:d>
              <m:r>
                <m:rPr>
                  <m:sty m:val="p"/>
                </m:rPr>
                <w:rPr>
                  <w:rFonts w:ascii="Cambria Math" w:hAnsi="Cambria Math"/>
                </w:rPr>
                <m:t>&gt;</m:t>
              </m:r>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r>
              <w:rPr>
                <w:rFonts w:hint="eastAsia"/>
              </w:rPr>
              <w:t xml:space="preserve"> </w:t>
            </w:r>
            <w:r w:rsidRPr="00A135A9">
              <w:rPr>
                <w:rFonts w:hint="eastAsia"/>
                <w:b/>
              </w:rPr>
              <w:t>do</w:t>
            </w:r>
          </w:p>
        </w:tc>
      </w:tr>
      <w:tr w:rsidR="00DD5CE9" w:rsidTr="00AB3D32">
        <w:trPr>
          <w:trHeight w:val="20"/>
        </w:trPr>
        <w:tc>
          <w:tcPr>
            <w:tcW w:w="357" w:type="pct"/>
          </w:tcPr>
          <w:p w:rsidR="00DD5CE9" w:rsidRDefault="00490D18" w:rsidP="00AB3D32">
            <w:pPr>
              <w:pStyle w:val="aff0"/>
              <w:spacing w:before="20" w:after="20"/>
              <w:jc w:val="right"/>
            </w:pPr>
            <w:r>
              <w:rPr>
                <w:rFonts w:hint="eastAsia"/>
              </w:rPr>
              <w:t>13:</w:t>
            </w:r>
          </w:p>
        </w:tc>
        <w:tc>
          <w:tcPr>
            <w:tcW w:w="4643" w:type="pct"/>
          </w:tcPr>
          <w:p w:rsidR="00DD5CE9" w:rsidRDefault="00A135A9" w:rsidP="00A135A9">
            <w:pPr>
              <w:pStyle w:val="aff0"/>
              <w:spacing w:before="20" w:after="20"/>
              <w:jc w:val="left"/>
              <w:rPr>
                <w:b/>
              </w:rPr>
            </w:pPr>
            <w:r>
              <w:rPr>
                <w:rFonts w:hint="eastAsia"/>
                <w:b/>
              </w:rPr>
              <w:t xml:space="preserve">    </w:t>
            </w:r>
            <w:r w:rsidRPr="00A135A9">
              <w:rPr>
                <w:rFonts w:hint="eastAsia"/>
              </w:rPr>
              <w:t>随机挑选一个部件</w:t>
            </w:r>
            <m:oMath>
              <m:r>
                <w:rPr>
                  <w:rFonts w:ascii="Cambria Math" w:hAnsi="Cambria Math"/>
                </w:rPr>
                <m:t>P∈</m:t>
              </m:r>
              <m:r>
                <m:rPr>
                  <m:scr m:val="script"/>
                </m:rPr>
                <w:rPr>
                  <w:rFonts w:ascii="Cambria Math" w:hAnsi="Cambria Math"/>
                </w:rPr>
                <m:t>P</m:t>
              </m:r>
            </m:oMath>
          </w:p>
        </w:tc>
      </w:tr>
      <w:tr w:rsidR="00A135A9" w:rsidTr="00AB3D32">
        <w:trPr>
          <w:trHeight w:val="20"/>
        </w:trPr>
        <w:tc>
          <w:tcPr>
            <w:tcW w:w="357" w:type="pct"/>
          </w:tcPr>
          <w:p w:rsidR="00A135A9" w:rsidRDefault="00490D18" w:rsidP="00AB3D32">
            <w:pPr>
              <w:pStyle w:val="aff0"/>
              <w:spacing w:before="20" w:after="20"/>
              <w:jc w:val="right"/>
            </w:pPr>
            <w:r>
              <w:rPr>
                <w:rFonts w:hint="eastAsia"/>
              </w:rPr>
              <w:t>14:</w:t>
            </w:r>
          </w:p>
        </w:tc>
        <w:tc>
          <w:tcPr>
            <w:tcW w:w="4643" w:type="pct"/>
          </w:tcPr>
          <w:p w:rsidR="00A135A9" w:rsidRPr="0066259E" w:rsidRDefault="00A135A9" w:rsidP="0066259E">
            <w:pPr>
              <w:pStyle w:val="aff0"/>
              <w:spacing w:before="20" w:after="20"/>
              <w:jc w:val="left"/>
              <w:rPr>
                <w:b/>
              </w:rPr>
            </w:pPr>
            <w:r>
              <w:rPr>
                <w:rFonts w:hint="eastAsia"/>
                <w:b/>
              </w:rPr>
              <w:t xml:space="preserve">    </w:t>
            </w:r>
            <w:r w:rsidR="003A5B3D" w:rsidRPr="0066259E">
              <w:rPr>
                <w:rFonts w:hint="eastAsia"/>
              </w:rPr>
              <w:t>随机挑选</w:t>
            </w:r>
            <w:r w:rsidR="003A5B3D" w:rsidRPr="00A135A9">
              <w:rPr>
                <w:rFonts w:hint="eastAsia"/>
              </w:rPr>
              <w:t>部件</w:t>
            </w:r>
            <m:oMath>
              <m:r>
                <w:rPr>
                  <w:rFonts w:ascii="Cambria Math" w:hAnsi="Cambria Math"/>
                </w:rPr>
                <m:t>P</m:t>
              </m:r>
            </m:oMath>
            <w:r w:rsidR="003A5B3D">
              <w:rPr>
                <w:rFonts w:hint="eastAsia"/>
              </w:rPr>
              <w:t>的一个参数</w:t>
            </w:r>
            <m:oMath>
              <m:r>
                <w:rPr>
                  <w:rFonts w:ascii="Cambria Math" w:hAnsi="Cambria Math"/>
                </w:rPr>
                <m:t>μ</m:t>
              </m:r>
            </m:oMath>
            <w:r w:rsidR="0066259E">
              <w:rPr>
                <w:rFonts w:hint="eastAsia"/>
              </w:rPr>
              <w:t>，并</w:t>
            </w:r>
            <w:r w:rsidR="003A5B3D">
              <w:rPr>
                <w:rFonts w:hint="eastAsia"/>
              </w:rPr>
              <w:t>重新高斯采样</w:t>
            </w:r>
            <m:oMath>
              <m:sSup>
                <m:sSupPr>
                  <m:ctrlPr>
                    <w:rPr>
                      <w:rFonts w:ascii="Cambria Math" w:hAnsi="Cambria Math"/>
                    </w:rPr>
                  </m:ctrlPr>
                </m:sSupPr>
                <m:e>
                  <m:r>
                    <w:rPr>
                      <w:rFonts w:ascii="Cambria Math" w:hAnsi="Cambria Math"/>
                    </w:rPr>
                    <m:t>μ</m:t>
                  </m:r>
                </m:e>
                <m:sup>
                  <m:r>
                    <w:rPr>
                      <w:rFonts w:ascii="Cambria Math" w:hAnsi="Cambria Math"/>
                    </w:rPr>
                    <m:t>'</m:t>
                  </m:r>
                </m:sup>
              </m:sSup>
            </m:oMath>
            <w:r w:rsidR="0066259E">
              <w:rPr>
                <w:rFonts w:hint="eastAsia"/>
              </w:rPr>
              <w:t>=</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0</m:t>
                          </m:r>
                        </m:sub>
                      </m:sSub>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66259E">
              <w:rPr>
                <w:rFonts w:hint="eastAsia"/>
              </w:rPr>
              <w:t>，计算新能量函数</w:t>
            </w:r>
            <m:oMath>
              <m:sSup>
                <m:sSupPr>
                  <m:ctrlPr>
                    <w:rPr>
                      <w:rFonts w:ascii="Cambria Math" w:hAnsi="Cambria Math"/>
                    </w:rPr>
                  </m:ctrlPr>
                </m:sSupPr>
                <m:e>
                  <m:r>
                    <w:rPr>
                      <w:rFonts w:ascii="Cambria Math" w:hAnsi="Cambria Math"/>
                    </w:rPr>
                    <m:t>E</m:t>
                  </m:r>
                </m:e>
                <m:sup>
                  <m:r>
                    <w:rPr>
                      <w:rFonts w:ascii="Cambria Math" w:hAnsi="Cambria Math"/>
                    </w:rPr>
                    <m:t>'</m:t>
                  </m:r>
                </m:sup>
              </m:sSup>
            </m:oMath>
          </w:p>
        </w:tc>
      </w:tr>
      <w:tr w:rsidR="0066259E" w:rsidTr="00AB3D32">
        <w:trPr>
          <w:trHeight w:val="20"/>
        </w:trPr>
        <w:tc>
          <w:tcPr>
            <w:tcW w:w="357" w:type="pct"/>
          </w:tcPr>
          <w:p w:rsidR="0066259E" w:rsidRDefault="00490D18" w:rsidP="00AB3D32">
            <w:pPr>
              <w:pStyle w:val="aff0"/>
              <w:spacing w:before="20" w:after="20"/>
              <w:jc w:val="right"/>
            </w:pPr>
            <w:r>
              <w:rPr>
                <w:rFonts w:hint="eastAsia"/>
              </w:rPr>
              <w:t>15:</w:t>
            </w:r>
          </w:p>
        </w:tc>
        <w:tc>
          <w:tcPr>
            <w:tcW w:w="4643" w:type="pct"/>
          </w:tcPr>
          <w:p w:rsidR="0066259E" w:rsidRDefault="0066259E" w:rsidP="0066259E">
            <w:pPr>
              <w:pStyle w:val="aff0"/>
              <w:spacing w:before="20" w:after="20"/>
              <w:jc w:val="left"/>
              <w:rPr>
                <w:b/>
              </w:rPr>
            </w:pPr>
            <w:r>
              <w:rPr>
                <w:rFonts w:hint="eastAsia"/>
                <w:b/>
              </w:rPr>
              <w:t xml:space="preserve">    </w:t>
            </w:r>
            <w:r>
              <w:rPr>
                <w:b/>
              </w:rPr>
              <w:t>i</w:t>
            </w:r>
            <w:r>
              <w:rPr>
                <w:rFonts w:hint="eastAsia"/>
                <w:b/>
              </w:rPr>
              <w:t>f</w:t>
            </w:r>
            <w:r>
              <w:rPr>
                <w:b/>
              </w:rPr>
              <w:t xml:space="preserve"> </w:t>
            </w:r>
            <w:r w:rsidRPr="00A05DD3">
              <w:rPr>
                <w:rFonts w:hint="eastAsia"/>
                <w:b/>
              </w:rPr>
              <w:t>rand</w:t>
            </w:r>
            <m:oMath>
              <m:d>
                <m:dPr>
                  <m:ctrlPr>
                    <w:rPr>
                      <w:rFonts w:ascii="Cambria Math" w:hAnsi="Cambria Math"/>
                    </w:rPr>
                  </m:ctrlPr>
                </m:dPr>
                <m:e>
                  <m:r>
                    <w:rPr>
                      <w:rFonts w:ascii="Cambria Math" w:hAnsi="Cambria Math"/>
                    </w:rPr>
                    <m:t>0,1</m:t>
                  </m:r>
                </m:e>
              </m:d>
              <m:r>
                <m:rPr>
                  <m:sty m:val="p"/>
                </m:rPr>
                <w:rPr>
                  <w:rFonts w:ascii="Cambria Math" w:hAnsi="Cambria Math"/>
                </w:rPr>
                <m:t>&lt;α</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oMath>
            <w:r w:rsidR="00A05DD3">
              <w:rPr>
                <w:rFonts w:hint="eastAsia"/>
                <w:b/>
              </w:rPr>
              <w:t xml:space="preserve"> then</w:t>
            </w:r>
            <w:r w:rsidR="00A05DD3">
              <w:rPr>
                <w:b/>
              </w:rPr>
              <w:t xml:space="preserve"> </w:t>
            </w:r>
            <m:oMath>
              <m:r>
                <m:rPr>
                  <m:scr m:val="script"/>
                </m:rPr>
                <w:rPr>
                  <w:rFonts w:ascii="Cambria Math" w:hAnsi="Cambria Math"/>
                </w:rPr>
                <m:t>P</m:t>
              </m:r>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oMath>
          </w:p>
        </w:tc>
      </w:tr>
      <w:tr w:rsidR="007520BA" w:rsidTr="00AB3D32">
        <w:trPr>
          <w:trHeight w:val="20"/>
        </w:trPr>
        <w:tc>
          <w:tcPr>
            <w:tcW w:w="357" w:type="pct"/>
            <w:tcBorders>
              <w:bottom w:val="single" w:sz="24" w:space="0" w:color="auto"/>
            </w:tcBorders>
          </w:tcPr>
          <w:p w:rsidR="007520BA" w:rsidRPr="00517E4C" w:rsidRDefault="00490D18" w:rsidP="00AB3D32">
            <w:pPr>
              <w:pStyle w:val="aff0"/>
              <w:spacing w:before="20" w:after="20"/>
              <w:jc w:val="right"/>
            </w:pPr>
            <w:r>
              <w:rPr>
                <w:rFonts w:hint="eastAsia"/>
              </w:rPr>
              <w:t>16:</w:t>
            </w:r>
          </w:p>
        </w:tc>
        <w:tc>
          <w:tcPr>
            <w:tcW w:w="4643" w:type="pct"/>
            <w:tcBorders>
              <w:bottom w:val="single" w:sz="24" w:space="0" w:color="auto"/>
            </w:tcBorders>
          </w:tcPr>
          <w:p w:rsidR="007520BA" w:rsidRDefault="00DE5968" w:rsidP="006C5783">
            <w:pPr>
              <w:pStyle w:val="aff0"/>
              <w:spacing w:before="20" w:after="20"/>
              <w:jc w:val="left"/>
              <w:rPr>
                <w:b/>
              </w:rPr>
            </w:pPr>
            <w:r>
              <w:rPr>
                <w:b/>
              </w:rPr>
              <w:t>end while</w:t>
            </w:r>
          </w:p>
        </w:tc>
      </w:tr>
    </w:tbl>
    <w:p w:rsidR="0021316A" w:rsidRDefault="0021316A" w:rsidP="0021316A">
      <w:pPr>
        <w:pStyle w:val="21"/>
      </w:pPr>
      <w:r>
        <w:rPr>
          <w:rFonts w:hint="eastAsia"/>
        </w:rPr>
        <w:t>实验结果及分析</w:t>
      </w:r>
    </w:p>
    <w:p w:rsidR="003D0590" w:rsidRDefault="003D0590" w:rsidP="003D0590">
      <w:pPr>
        <w:ind w:firstLine="480"/>
      </w:pPr>
      <w:r>
        <w:rPr>
          <w:rFonts w:hint="eastAsia"/>
        </w:rPr>
        <w:t>本章介绍的系统可以应用在家用电脑环境中，该系统测试环境：</w:t>
      </w:r>
      <w:r>
        <w:rPr>
          <w:rFonts w:hint="eastAsia"/>
        </w:rPr>
        <w:t>CPU</w:t>
      </w:r>
      <w:r>
        <w:rPr>
          <w:rFonts w:hint="eastAsia"/>
        </w:rPr>
        <w:t>为</w:t>
      </w:r>
      <w:r>
        <w:rPr>
          <w:rFonts w:hint="eastAsia"/>
        </w:rPr>
        <w:t>Intel I5</w:t>
      </w:r>
      <w:r>
        <w:rPr>
          <w:rFonts w:hint="eastAsia"/>
        </w:rPr>
        <w:t>处理器；主频为</w:t>
      </w:r>
      <w:r>
        <w:rPr>
          <w:rFonts w:hint="eastAsia"/>
        </w:rPr>
        <w:t>2.67G</w:t>
      </w:r>
      <w:r>
        <w:rPr>
          <w:rFonts w:hint="eastAsia"/>
        </w:rPr>
        <w:t>；内存大小为</w:t>
      </w:r>
      <w:r>
        <w:rPr>
          <w:rFonts w:hint="eastAsia"/>
        </w:rPr>
        <w:t>8G</w:t>
      </w:r>
      <w:r>
        <w:rPr>
          <w:rFonts w:hint="eastAsia"/>
        </w:rPr>
        <w:t>。该算法在六个模型上进行测试</w:t>
      </w:r>
      <w:r w:rsidR="00C9095C">
        <w:rPr>
          <w:rFonts w:hint="eastAsia"/>
        </w:rPr>
        <w:t>，</w:t>
      </w:r>
      <w:r w:rsidR="00C9095C">
        <w:t>该</w:t>
      </w:r>
      <w:r w:rsidR="00C9095C">
        <w:rPr>
          <w:rFonts w:hint="eastAsia"/>
        </w:rPr>
        <w:t>六个已重建的模型是通过</w:t>
      </w:r>
      <w:r w:rsidR="00C9095C">
        <w:t>第二章</w:t>
      </w:r>
      <w:r w:rsidR="00C9095C">
        <w:rPr>
          <w:rFonts w:hint="eastAsia"/>
        </w:rPr>
        <w:t>描述的系统重建的</w:t>
      </w:r>
      <w:r w:rsidR="00F3003E">
        <w:rPr>
          <w:rFonts w:hint="eastAsia"/>
        </w:rPr>
        <w:t>三维</w:t>
      </w:r>
      <w:r w:rsidR="00C9095C">
        <w:rPr>
          <w:rFonts w:hint="eastAsia"/>
        </w:rPr>
        <w:t>模型</w:t>
      </w:r>
      <w:r>
        <w:rPr>
          <w:rFonts w:hint="eastAsia"/>
        </w:rPr>
        <w:t>，测试模型中不仅有简单的玩具，也有真实复杂机械的模型。表</w:t>
      </w:r>
      <w:r w:rsidR="00450AA8">
        <w:t>3.2</w:t>
      </w:r>
      <w:r>
        <w:rPr>
          <w:rFonts w:hint="eastAsia"/>
        </w:rPr>
        <w:t>详细展示了建模实验的详细数据。</w:t>
      </w:r>
      <w:r w:rsidR="00002A89">
        <w:rPr>
          <w:rFonts w:hint="eastAsia"/>
        </w:rPr>
        <w:t>而模型仿真运动结果如图</w:t>
      </w:r>
      <w:r w:rsidR="00002A89">
        <w:rPr>
          <w:rFonts w:hint="eastAsia"/>
        </w:rPr>
        <w:t>3.9</w:t>
      </w:r>
      <w:r w:rsidR="00002A89">
        <w:rPr>
          <w:rFonts w:hint="eastAsia"/>
        </w:rPr>
        <w:t>所示。</w:t>
      </w:r>
    </w:p>
    <w:p w:rsidR="00F3003E" w:rsidRDefault="00F3003E" w:rsidP="00F3003E">
      <w:pPr>
        <w:pStyle w:val="aff0"/>
      </w:pPr>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2</w:t>
      </w:r>
      <w:r>
        <w:fldChar w:fldCharType="end"/>
      </w:r>
      <w:r>
        <w:rPr>
          <w:rFonts w:hint="eastAsia"/>
        </w:rPr>
        <w:t>模型运动优化详细数据</w:t>
      </w: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F3003E" w:rsidTr="00F3003E">
        <w:trPr>
          <w:trHeight w:val="284"/>
          <w:jc w:val="center"/>
        </w:trPr>
        <w:tc>
          <w:tcPr>
            <w:tcW w:w="2067" w:type="dxa"/>
            <w:tcBorders>
              <w:top w:val="single" w:sz="24" w:space="0" w:color="auto"/>
              <w:bottom w:val="single" w:sz="24" w:space="0" w:color="auto"/>
              <w:right w:val="single" w:sz="12" w:space="0" w:color="auto"/>
            </w:tcBorders>
          </w:tcPr>
          <w:p w:rsidR="00F3003E" w:rsidRDefault="00F3003E" w:rsidP="00F3003E">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运动部件个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关节搜索</w:t>
            </w:r>
            <w:r w:rsidR="00A23623">
              <w:rPr>
                <w:rFonts w:hint="eastAsia"/>
              </w:rPr>
              <w:t>次数</w:t>
            </w:r>
          </w:p>
        </w:tc>
        <w:tc>
          <w:tcPr>
            <w:tcW w:w="2067" w:type="dxa"/>
            <w:tcBorders>
              <w:top w:val="single" w:sz="24" w:space="0" w:color="auto"/>
              <w:left w:val="single" w:sz="12" w:space="0" w:color="auto"/>
              <w:bottom w:val="single" w:sz="24" w:space="0" w:color="auto"/>
            </w:tcBorders>
          </w:tcPr>
          <w:p w:rsidR="00F3003E" w:rsidRDefault="00F3003E" w:rsidP="00F3003E">
            <w:pPr>
              <w:pStyle w:val="aff0"/>
            </w:pPr>
            <w:r>
              <w:rPr>
                <w:rFonts w:hint="eastAsia"/>
              </w:rPr>
              <w:t>随机优化时间</w:t>
            </w:r>
          </w:p>
        </w:tc>
      </w:tr>
      <w:tr w:rsidR="00F3003E" w:rsidTr="00F3003E">
        <w:trPr>
          <w:trHeight w:val="284"/>
          <w:jc w:val="center"/>
        </w:trPr>
        <w:tc>
          <w:tcPr>
            <w:tcW w:w="2067" w:type="dxa"/>
            <w:tcBorders>
              <w:top w:val="single" w:sz="24" w:space="0" w:color="auto"/>
              <w:right w:val="single" w:sz="12" w:space="0" w:color="auto"/>
            </w:tcBorders>
          </w:tcPr>
          <w:p w:rsidR="00F3003E" w:rsidRDefault="00F3003E" w:rsidP="00F3003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F3003E" w:rsidRDefault="00F3003E" w:rsidP="00F3003E">
            <w:pPr>
              <w:pStyle w:val="aff0"/>
              <w:spacing w:before="0" w:after="0"/>
            </w:pPr>
            <w:r>
              <w:rPr>
                <w:rFonts w:hint="eastAsia"/>
              </w:rPr>
              <w:t>10</w:t>
            </w:r>
          </w:p>
        </w:tc>
        <w:tc>
          <w:tcPr>
            <w:tcW w:w="2067" w:type="dxa"/>
            <w:tcBorders>
              <w:top w:val="single" w:sz="24" w:space="0" w:color="auto"/>
              <w:left w:val="single" w:sz="12" w:space="0" w:color="auto"/>
              <w:right w:val="single" w:sz="12" w:space="0" w:color="auto"/>
            </w:tcBorders>
          </w:tcPr>
          <w:p w:rsidR="00F3003E" w:rsidRDefault="00075CD0" w:rsidP="00F3003E">
            <w:pPr>
              <w:pStyle w:val="aff0"/>
              <w:spacing w:before="0" w:after="0"/>
            </w:pPr>
            <w:r>
              <w:rPr>
                <w:rFonts w:hint="eastAsia"/>
              </w:rPr>
              <w:t>20</w:t>
            </w:r>
          </w:p>
        </w:tc>
        <w:tc>
          <w:tcPr>
            <w:tcW w:w="2067" w:type="dxa"/>
            <w:tcBorders>
              <w:top w:val="single" w:sz="24" w:space="0" w:color="auto"/>
              <w:left w:val="single" w:sz="12" w:space="0" w:color="auto"/>
            </w:tcBorders>
          </w:tcPr>
          <w:p w:rsidR="00F3003E" w:rsidRDefault="00075CD0" w:rsidP="00F3003E">
            <w:pPr>
              <w:pStyle w:val="aff0"/>
              <w:spacing w:before="0" w:after="0"/>
            </w:pPr>
            <w:r>
              <w:rPr>
                <w:rFonts w:hint="eastAsia"/>
              </w:rPr>
              <w:t>198.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Tree-gears</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rPr>
                <w:rFonts w:hint="eastAsia"/>
              </w:rPr>
              <w:t>16</w:t>
            </w:r>
          </w:p>
        </w:tc>
        <w:tc>
          <w:tcPr>
            <w:tcW w:w="2067" w:type="dxa"/>
            <w:tcBorders>
              <w:left w:val="single" w:sz="12" w:space="0" w:color="auto"/>
            </w:tcBorders>
          </w:tcPr>
          <w:p w:rsidR="00F3003E" w:rsidRDefault="00075CD0" w:rsidP="00F3003E">
            <w:pPr>
              <w:pStyle w:val="aff0"/>
              <w:spacing w:before="0" w:after="0"/>
            </w:pPr>
            <w:r>
              <w:rPr>
                <w:rFonts w:hint="eastAsia"/>
              </w:rPr>
              <w:t>180.3</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6</w:t>
            </w:r>
          </w:p>
        </w:tc>
        <w:tc>
          <w:tcPr>
            <w:tcW w:w="2067" w:type="dxa"/>
            <w:tcBorders>
              <w:left w:val="single" w:sz="12" w:space="0" w:color="auto"/>
              <w:right w:val="single" w:sz="12" w:space="0" w:color="auto"/>
            </w:tcBorders>
          </w:tcPr>
          <w:p w:rsidR="00F3003E" w:rsidRDefault="00075CD0" w:rsidP="00F3003E">
            <w:pPr>
              <w:pStyle w:val="aff0"/>
              <w:spacing w:before="0" w:after="0"/>
            </w:pPr>
            <w:r>
              <w:t>8</w:t>
            </w:r>
          </w:p>
        </w:tc>
        <w:tc>
          <w:tcPr>
            <w:tcW w:w="2067" w:type="dxa"/>
            <w:tcBorders>
              <w:left w:val="single" w:sz="12" w:space="0" w:color="auto"/>
            </w:tcBorders>
          </w:tcPr>
          <w:p w:rsidR="00F3003E" w:rsidRDefault="00075CD0" w:rsidP="00F3003E">
            <w:pPr>
              <w:pStyle w:val="aff0"/>
              <w:spacing w:before="0" w:after="0"/>
            </w:pPr>
            <w:r>
              <w:rPr>
                <w:rFonts w:hint="eastAsia"/>
              </w:rPr>
              <w:t>170.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Robot-arm</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t>128</w:t>
            </w:r>
          </w:p>
        </w:tc>
        <w:tc>
          <w:tcPr>
            <w:tcW w:w="2067" w:type="dxa"/>
            <w:tcBorders>
              <w:left w:val="single" w:sz="12" w:space="0" w:color="auto"/>
            </w:tcBorders>
          </w:tcPr>
          <w:p w:rsidR="00F3003E" w:rsidRDefault="004E25C4" w:rsidP="00F3003E">
            <w:pPr>
              <w:pStyle w:val="aff0"/>
              <w:spacing w:before="0" w:after="0"/>
            </w:pPr>
            <w:r>
              <w:t>205.7</w:t>
            </w:r>
            <w:r w:rsidR="00F3003E">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12</w:t>
            </w:r>
          </w:p>
        </w:tc>
        <w:tc>
          <w:tcPr>
            <w:tcW w:w="2067" w:type="dxa"/>
            <w:tcBorders>
              <w:left w:val="single" w:sz="12" w:space="0" w:color="auto"/>
              <w:right w:val="single" w:sz="12" w:space="0" w:color="auto"/>
            </w:tcBorders>
          </w:tcPr>
          <w:p w:rsidR="00F3003E" w:rsidRDefault="00075CD0" w:rsidP="00F3003E">
            <w:pPr>
              <w:pStyle w:val="aff0"/>
              <w:spacing w:before="0" w:after="0"/>
            </w:pPr>
            <w:r>
              <w:t>34</w:t>
            </w:r>
          </w:p>
        </w:tc>
        <w:tc>
          <w:tcPr>
            <w:tcW w:w="2067" w:type="dxa"/>
            <w:tcBorders>
              <w:left w:val="single" w:sz="12" w:space="0" w:color="auto"/>
            </w:tcBorders>
          </w:tcPr>
          <w:p w:rsidR="00F3003E" w:rsidRDefault="004E25C4" w:rsidP="00F3003E">
            <w:pPr>
              <w:pStyle w:val="aff0"/>
              <w:spacing w:before="0" w:after="0"/>
            </w:pPr>
            <w:r>
              <w:rPr>
                <w:rFonts w:hint="eastAsia"/>
              </w:rPr>
              <w:t>228.2</w:t>
            </w:r>
            <w:r w:rsidR="00F3003E">
              <w:rPr>
                <w:rFonts w:hint="eastAsia"/>
              </w:rPr>
              <w:t>s</w:t>
            </w:r>
          </w:p>
        </w:tc>
      </w:tr>
      <w:tr w:rsidR="00F3003E" w:rsidTr="00F3003E">
        <w:trPr>
          <w:trHeight w:val="284"/>
          <w:jc w:val="center"/>
        </w:trPr>
        <w:tc>
          <w:tcPr>
            <w:tcW w:w="2067" w:type="dxa"/>
            <w:tcBorders>
              <w:bottom w:val="single" w:sz="24" w:space="0" w:color="auto"/>
              <w:right w:val="single" w:sz="12" w:space="0" w:color="auto"/>
            </w:tcBorders>
          </w:tcPr>
          <w:p w:rsidR="00F3003E" w:rsidRDefault="00F3003E" w:rsidP="00F3003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F3003E" w:rsidRDefault="00F3003E" w:rsidP="00F3003E">
            <w:pPr>
              <w:pStyle w:val="aff0"/>
              <w:spacing w:before="0" w:after="0"/>
            </w:pPr>
            <w:r>
              <w:rPr>
                <w:rFonts w:hint="eastAsia"/>
              </w:rPr>
              <w:t>15</w:t>
            </w:r>
          </w:p>
        </w:tc>
        <w:tc>
          <w:tcPr>
            <w:tcW w:w="2067" w:type="dxa"/>
            <w:tcBorders>
              <w:left w:val="single" w:sz="12" w:space="0" w:color="auto"/>
              <w:bottom w:val="single" w:sz="24" w:space="0" w:color="auto"/>
              <w:right w:val="single" w:sz="12" w:space="0" w:color="auto"/>
            </w:tcBorders>
          </w:tcPr>
          <w:p w:rsidR="00F3003E" w:rsidRDefault="00075CD0" w:rsidP="00F3003E">
            <w:pPr>
              <w:pStyle w:val="aff0"/>
              <w:spacing w:before="0" w:after="0"/>
            </w:pPr>
            <w:r>
              <w:t>134</w:t>
            </w:r>
          </w:p>
        </w:tc>
        <w:tc>
          <w:tcPr>
            <w:tcW w:w="2067" w:type="dxa"/>
            <w:tcBorders>
              <w:left w:val="single" w:sz="12" w:space="0" w:color="auto"/>
              <w:bottom w:val="single" w:sz="24" w:space="0" w:color="auto"/>
            </w:tcBorders>
          </w:tcPr>
          <w:p w:rsidR="00F3003E" w:rsidRDefault="004E25C4" w:rsidP="00F3003E">
            <w:pPr>
              <w:pStyle w:val="aff0"/>
              <w:spacing w:before="0" w:after="0"/>
            </w:pPr>
            <w:r>
              <w:rPr>
                <w:rFonts w:hint="eastAsia"/>
              </w:rPr>
              <w:t>210.6</w:t>
            </w:r>
            <w:r w:rsidR="00F3003E">
              <w:rPr>
                <w:rFonts w:hint="eastAsia"/>
              </w:rPr>
              <w:t>s</w:t>
            </w:r>
          </w:p>
        </w:tc>
      </w:tr>
    </w:tbl>
    <w:p w:rsidR="006F2886" w:rsidRDefault="00A23623" w:rsidP="0021316A">
      <w:pPr>
        <w:ind w:firstLine="480"/>
      </w:pPr>
      <w:r>
        <w:rPr>
          <w:rFonts w:hint="eastAsia"/>
        </w:rPr>
        <w:t>模型的关节类型搜索次数如表</w:t>
      </w:r>
      <w:r>
        <w:rPr>
          <w:rFonts w:hint="eastAsia"/>
        </w:rPr>
        <w:t>3.2</w:t>
      </w:r>
      <w:r>
        <w:rPr>
          <w:rFonts w:hint="eastAsia"/>
        </w:rPr>
        <w:t>所示，模型</w:t>
      </w:r>
      <w:r>
        <w:rPr>
          <w:rFonts w:hint="eastAsia"/>
        </w:rPr>
        <w:t>Clock</w:t>
      </w:r>
      <w:r>
        <w:rPr>
          <w:rFonts w:hint="eastAsia"/>
        </w:rPr>
        <w:t>和</w:t>
      </w:r>
      <w:r>
        <w:rPr>
          <w:rFonts w:hint="eastAsia"/>
        </w:rPr>
        <w:t>Windmill</w:t>
      </w:r>
      <w:r>
        <w:rPr>
          <w:rFonts w:hint="eastAsia"/>
        </w:rPr>
        <w:t>运动结构相对简单，关节类型主要以齿轮对齿轮为主，其他的部件也主要以圆柱连杆相连接，其关节类型为焊接关节。模型</w:t>
      </w:r>
      <w:r>
        <w:rPr>
          <w:rFonts w:hint="eastAsia"/>
        </w:rPr>
        <w:t>Windmill</w:t>
      </w:r>
      <w:r>
        <w:rPr>
          <w:rFonts w:hint="eastAsia"/>
        </w:rPr>
        <w:t>有一条很长的运动链，运动从驱动轮到扇叶的传递，经过了</w:t>
      </w:r>
      <w:r>
        <w:rPr>
          <w:rFonts w:hint="eastAsia"/>
        </w:rPr>
        <w:t>10</w:t>
      </w:r>
      <w:r>
        <w:rPr>
          <w:rFonts w:hint="eastAsia"/>
        </w:rPr>
        <w:t>个运动部件，其中包含</w:t>
      </w:r>
      <w:r w:rsidR="00002A89">
        <w:rPr>
          <w:rFonts w:hint="eastAsia"/>
        </w:rPr>
        <w:t>3</w:t>
      </w:r>
      <w:r w:rsidR="00002A89">
        <w:rPr>
          <w:rFonts w:hint="eastAsia"/>
        </w:rPr>
        <w:t>个齿轮对齿轮关节类型的</w:t>
      </w:r>
    </w:p>
    <w:p w:rsidR="0021316A" w:rsidRDefault="0021316A" w:rsidP="0021316A">
      <w:pPr>
        <w:ind w:firstLine="480"/>
      </w:pPr>
      <w:r>
        <w:rPr>
          <w:noProof/>
        </w:rPr>
        <w:lastRenderedPageBreak/>
        <mc:AlternateContent>
          <mc:Choice Requires="wps">
            <w:drawing>
              <wp:anchor distT="0" distB="0" distL="114300" distR="114300" simplePos="0" relativeHeight="251778048" behindDoc="0" locked="0" layoutInCell="1" allowOverlap="1" wp14:anchorId="2D51539D" wp14:editId="24018016">
                <wp:simplePos x="0" y="0"/>
                <wp:positionH relativeFrom="column">
                  <wp:posOffset>-635</wp:posOffset>
                </wp:positionH>
                <wp:positionV relativeFrom="paragraph">
                  <wp:posOffset>7483475</wp:posOffset>
                </wp:positionV>
                <wp:extent cx="5255895" cy="635"/>
                <wp:effectExtent l="0" t="0" r="0" b="0"/>
                <wp:wrapTopAndBottom/>
                <wp:docPr id="416" name="文本框 416"/>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540D10" w:rsidRPr="004A6EC7" w:rsidRDefault="00540D10" w:rsidP="0021316A">
                            <w:pPr>
                              <w:pStyle w:val="aff"/>
                              <w:spacing w:before="163" w:after="163"/>
                              <w:jc w:val="center"/>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51539D" id="文本框 416" o:spid="_x0000_s1087" type="#_x0000_t202" style="position:absolute;left:0;text-align:left;margin-left:-.05pt;margin-top:589.25pt;width:413.85pt;height:.05pt;z-index:251778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" stroked="f">
                <v:textbox style="mso-fit-shape-to-text:t" inset="0,0,0,0">
                  <w:txbxContent>
                    <w:p w:rsidR="00540D10" w:rsidRPr="004A6EC7" w:rsidRDefault="00540D10" w:rsidP="0021316A">
                      <w:pPr>
                        <w:pStyle w:val="aff"/>
                        <w:spacing w:before="163" w:after="163"/>
                        <w:jc w:val="center"/>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p>
                  </w:txbxContent>
                </v:textbox>
                <w10:wrap type="topAndBottom"/>
              </v:shape>
            </w:pict>
          </mc:Fallback>
        </mc:AlternateContent>
      </w:r>
      <w:r>
        <w:rPr>
          <w:noProof/>
        </w:rPr>
        <w:drawing>
          <wp:anchor distT="0" distB="0" distL="114300" distR="114300" simplePos="0" relativeHeight="251776000" behindDoc="0" locked="0" layoutInCell="1" allowOverlap="1" wp14:anchorId="689B86FF" wp14:editId="3196D345">
            <wp:simplePos x="0" y="0"/>
            <wp:positionH relativeFrom="column">
              <wp:align>center</wp:align>
            </wp:positionH>
            <wp:positionV relativeFrom="paragraph">
              <wp:posOffset>-359</wp:posOffset>
            </wp:positionV>
            <wp:extent cx="5256000" cy="7426800"/>
            <wp:effectExtent l="0" t="0" r="1905" b="3175"/>
            <wp:wrapTopAndBottom/>
            <wp:docPr id="408" name="图片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 name="result.png"/>
                    <pic:cNvPicPr/>
                  </pic:nvPicPr>
                  <pic:blipFill>
                    <a:blip r:embed="rId100">
                      <a:extLst>
                        <a:ext uri="{28A0092B-C50C-407E-A947-70E740481C1C}">
                          <a14:useLocalDpi xmlns:a14="http://schemas.microsoft.com/office/drawing/2010/main" val="0"/>
                        </a:ext>
                      </a:extLst>
                    </a:blip>
                    <a:stretch>
                      <a:fillRect/>
                    </a:stretch>
                  </pic:blipFill>
                  <pic:spPr>
                    <a:xfrm>
                      <a:off x="0" y="0"/>
                      <a:ext cx="5256000" cy="7426800"/>
                    </a:xfrm>
                    <a:prstGeom prst="rect">
                      <a:avLst/>
                    </a:prstGeom>
                  </pic:spPr>
                </pic:pic>
              </a:graphicData>
            </a:graphic>
            <wp14:sizeRelH relativeFrom="margin">
              <wp14:pctWidth>0</wp14:pctWidth>
            </wp14:sizeRelH>
            <wp14:sizeRelV relativeFrom="margin">
              <wp14:pctHeight>0</wp14:pctHeight>
            </wp14:sizeRelV>
          </wp:anchor>
        </w:drawing>
      </w:r>
    </w:p>
    <w:p w:rsidR="0021316A" w:rsidRDefault="006F2886" w:rsidP="00AB3D32">
      <w:pPr>
        <w:ind w:firstLine="480"/>
      </w:pPr>
      <w:r>
        <w:rPr>
          <w:rFonts w:hint="eastAsia"/>
          <w:noProof/>
        </w:rPr>
        <w:lastRenderedPageBreak/>
        <mc:AlternateContent>
          <mc:Choice Requires="wpg">
            <w:drawing>
              <wp:anchor distT="0" distB="0" distL="114300" distR="114300" simplePos="0" relativeHeight="251782144" behindDoc="0" locked="0" layoutInCell="1" allowOverlap="1" wp14:anchorId="0233CC25" wp14:editId="182B6543">
                <wp:simplePos x="0" y="0"/>
                <wp:positionH relativeFrom="column">
                  <wp:posOffset>-4445</wp:posOffset>
                </wp:positionH>
                <wp:positionV relativeFrom="paragraph">
                  <wp:posOffset>209921</wp:posOffset>
                </wp:positionV>
                <wp:extent cx="5256530" cy="7418070"/>
                <wp:effectExtent l="0" t="0" r="1270" b="0"/>
                <wp:wrapTopAndBottom/>
                <wp:docPr id="419" name="组合 419"/>
                <wp:cNvGraphicFramePr/>
                <a:graphic xmlns:a="http://schemas.openxmlformats.org/drawingml/2006/main">
                  <a:graphicData uri="http://schemas.microsoft.com/office/word/2010/wordprocessingGroup">
                    <wpg:wgp>
                      <wpg:cNvGrpSpPr/>
                      <wpg:grpSpPr>
                        <a:xfrm>
                          <a:off x="0" y="0"/>
                          <a:ext cx="5256530" cy="7418070"/>
                          <a:chOff x="0" y="0"/>
                          <a:chExt cx="5256530" cy="7418070"/>
                        </a:xfrm>
                      </wpg:grpSpPr>
                      <pic:pic xmlns:pic="http://schemas.openxmlformats.org/drawingml/2006/picture">
                        <pic:nvPicPr>
                          <pic:cNvPr id="417" name="图片 417"/>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0" y="0"/>
                            <a:ext cx="5256530" cy="6746875"/>
                          </a:xfrm>
                          <a:prstGeom prst="rect">
                            <a:avLst/>
                          </a:prstGeom>
                        </pic:spPr>
                      </pic:pic>
                      <wps:wsp>
                        <wps:cNvPr id="418" name="文本框 418"/>
                        <wps:cNvSpPr txBox="1"/>
                        <wps:spPr>
                          <a:xfrm>
                            <a:off x="0" y="6797040"/>
                            <a:ext cx="5256530" cy="621030"/>
                          </a:xfrm>
                          <a:prstGeom prst="rect">
                            <a:avLst/>
                          </a:prstGeom>
                          <a:solidFill>
                            <a:prstClr val="white"/>
                          </a:solidFill>
                          <a:ln>
                            <a:noFill/>
                          </a:ln>
                          <a:effectLst/>
                        </wps:spPr>
                        <wps:txbx>
                          <w:txbxContent>
                            <w:p w:rsidR="00540D10" w:rsidRPr="00842EE7" w:rsidRDefault="00540D10" w:rsidP="006F2886">
                              <w:pPr>
                                <w:pStyle w:val="aff"/>
                                <w:spacing w:before="163" w:after="163"/>
                                <w:rPr>
                                  <w:rFonts w:ascii="Calibri" w:eastAsia="黑体" w:hAnsi="Calibri"/>
                                  <w:sz w:val="28"/>
                                  <w:szCs w:val="28"/>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233CC25" id="组合 419" o:spid="_x0000_s1088" style="position:absolute;left:0;text-align:left;margin-left:-.35pt;margin-top:16.55pt;width:413.9pt;height:584.1pt;z-index:251782144" coordsize="52565,741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">
                <v:shape id="图片 417" o:spid="_x0000_s1089" type="#_x0000_t75" style="position:absolute;width:52565;height:674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iVsRTFAAAA3AAAAA8AAABkcnMvZG93bnJldi54bWxEj9FqwkAURN8F/2G5Ql9K3ShVQ+oqWigt&#10;goJpP+CSvSYh2bshu5ptv75bKPg4zMwZZr0NphU36l1tWcFsmoAgLqyuuVTw9fn2lIJwHllja5kU&#10;fJOD7WY8WmOm7cBnuuW+FBHCLkMFlfddJqUrKjLoprYjjt7F9gZ9lH0pdY9DhJtWzpNkKQ3WHBcq&#10;7Oi1oqLJr0bB/LD4eTySa1L9jslwSoMPzV6ph0nYvYDwFPw9/N/+0AqeZyv4OxOPgNz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olbEUxQAAANwAAAAPAAAAAAAAAAAAAAAA&#10;AJ8CAABkcnMvZG93bnJldi54bWxQSwUGAAAAAAQABAD3AAAAkQMAAAAA&#10;">
                  <v:imagedata r:id="rId102" o:title=""/>
                  <v:path arrowok="t"/>
                </v:shape>
                <v:shape id="文本框 418" o:spid="_x0000_s1090" type="#_x0000_t202" style="position:absolute;top:67970;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cQKcMA&#10;AADcAAAADwAAAGRycy9kb3ducmV2LnhtbERPz2vCMBS+D/wfwhO8jJnqioxqFBEFt4us8+Lt0Tyb&#10;bs1LSVKt//1yGOz48f1ebQbbihv50DhWMJtmIIgrpxuuFZy/Di9vIEJE1tg6JgUPCrBZj55WWGh3&#10;50+6lbEWKYRDgQpMjF0hZagMWQxT1xEn7uq8xZigr6X2eE/htpXzLFtIiw2nBoMd7QxVP2VvFZzy&#10;y8k899f9xzZ/9e/nfrf4rkulJuNhuwQRaYj/4j/3USvIZ2ltOpOOgF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cQKcMAAADcAAAADwAAAAAAAAAAAAAAAACYAgAAZHJzL2Rv&#10;d25yZXYueG1sUEsFBgAAAAAEAAQA9QAAAIgDAAAAAA==&#10;" stroked="f">
                  <v:textbox style="mso-fit-shape-to-text:t" inset="0,0,0,0">
                    <w:txbxContent>
                      <w:p w:rsidR="00540D10" w:rsidRPr="00842EE7" w:rsidRDefault="00540D10" w:rsidP="006F2886">
                        <w:pPr>
                          <w:pStyle w:val="aff"/>
                          <w:spacing w:before="163" w:after="163"/>
                          <w:rPr>
                            <w:rFonts w:ascii="Calibri" w:eastAsia="黑体" w:hAnsi="Calibri"/>
                            <w:sz w:val="28"/>
                            <w:szCs w:val="28"/>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p>
                    </w:txbxContent>
                  </v:textbox>
                </v:shape>
                <w10:wrap type="topAndBottom"/>
              </v:group>
            </w:pict>
          </mc:Fallback>
        </mc:AlternateContent>
      </w:r>
    </w:p>
    <w:p w:rsidR="00002A89" w:rsidRDefault="00002A89" w:rsidP="00991A2D">
      <w:pPr>
        <w:ind w:firstLineChars="0" w:firstLine="0"/>
      </w:pPr>
      <w:r>
        <w:rPr>
          <w:rFonts w:hint="eastAsia"/>
        </w:rPr>
        <w:lastRenderedPageBreak/>
        <w:t>运动传输</w:t>
      </w:r>
      <w:r w:rsidR="00991A2D">
        <w:rPr>
          <w:rFonts w:hint="eastAsia"/>
        </w:rPr>
        <w:t>。在我们的实验</w:t>
      </w:r>
      <w:r w:rsidR="00991A2D" w:rsidRPr="00991A2D">
        <w:rPr>
          <w:rFonts w:hint="eastAsia"/>
        </w:rPr>
        <w:t>中，</w:t>
      </w:r>
      <w:r w:rsidR="00991A2D">
        <w:rPr>
          <w:rFonts w:hint="eastAsia"/>
        </w:rPr>
        <w:t>模型</w:t>
      </w:r>
      <w:r w:rsidR="00991A2D">
        <w:rPr>
          <w:rFonts w:hint="eastAsia"/>
        </w:rPr>
        <w:t>Windmill</w:t>
      </w:r>
      <w:r w:rsidR="00991A2D" w:rsidRPr="00991A2D">
        <w:rPr>
          <w:rFonts w:hint="eastAsia"/>
        </w:rPr>
        <w:t>的</w:t>
      </w:r>
      <w:r w:rsidR="00991A2D">
        <w:rPr>
          <w:rFonts w:hint="eastAsia"/>
        </w:rPr>
        <w:t>关节类型</w:t>
      </w:r>
      <w:r w:rsidR="00991A2D" w:rsidRPr="00991A2D">
        <w:rPr>
          <w:rFonts w:hint="eastAsia"/>
        </w:rPr>
        <w:t>搜索次数为</w:t>
      </w:r>
      <w:r w:rsidR="00991A2D" w:rsidRPr="00991A2D">
        <w:rPr>
          <w:rFonts w:hint="eastAsia"/>
        </w:rPr>
        <w:t>128</w:t>
      </w:r>
      <w:r w:rsidR="00991A2D" w:rsidRPr="00991A2D">
        <w:rPr>
          <w:rFonts w:hint="eastAsia"/>
        </w:rPr>
        <w:t>，其余</w:t>
      </w:r>
      <w:r w:rsidR="00991A2D" w:rsidRPr="00991A2D">
        <w:rPr>
          <w:rFonts w:hint="eastAsia"/>
        </w:rPr>
        <w:t>3</w:t>
      </w:r>
      <w:r w:rsidR="00991A2D" w:rsidRPr="00991A2D">
        <w:rPr>
          <w:rFonts w:hint="eastAsia"/>
        </w:rPr>
        <w:t>个</w:t>
      </w:r>
      <w:r w:rsidR="00991A2D">
        <w:rPr>
          <w:rFonts w:hint="eastAsia"/>
        </w:rPr>
        <w:t>关节</w:t>
      </w:r>
      <w:r w:rsidR="00991A2D" w:rsidRPr="00991A2D">
        <w:rPr>
          <w:rFonts w:hint="eastAsia"/>
        </w:rPr>
        <w:t>连接在齿轮和安装柱面之间，共</w:t>
      </w:r>
      <w:r w:rsidR="00991A2D" w:rsidRPr="00991A2D">
        <w:rPr>
          <w:rFonts w:hint="eastAsia"/>
        </w:rPr>
        <w:t>134</w:t>
      </w:r>
      <w:r w:rsidR="00991A2D" w:rsidRPr="00991A2D">
        <w:rPr>
          <w:rFonts w:hint="eastAsia"/>
        </w:rPr>
        <w:t>个，在我们</w:t>
      </w:r>
      <w:r w:rsidR="00991A2D">
        <w:rPr>
          <w:rFonts w:hint="eastAsia"/>
        </w:rPr>
        <w:t>双核的</w:t>
      </w:r>
      <w:r w:rsidR="00991A2D" w:rsidRPr="00991A2D">
        <w:rPr>
          <w:rFonts w:hint="eastAsia"/>
        </w:rPr>
        <w:t>计算机上</w:t>
      </w:r>
      <w:r w:rsidR="00C772B3">
        <w:rPr>
          <w:rFonts w:hint="eastAsia"/>
        </w:rPr>
        <w:t>运行</w:t>
      </w:r>
      <w:r w:rsidR="00991A2D" w:rsidRPr="00991A2D">
        <w:rPr>
          <w:rFonts w:hint="eastAsia"/>
        </w:rPr>
        <w:t>可以在</w:t>
      </w:r>
      <w:r w:rsidR="00991A2D" w:rsidRPr="00991A2D">
        <w:rPr>
          <w:rFonts w:hint="eastAsia"/>
        </w:rPr>
        <w:t>30</w:t>
      </w:r>
      <w:r w:rsidR="00991A2D" w:rsidRPr="00991A2D">
        <w:rPr>
          <w:rFonts w:hint="eastAsia"/>
        </w:rPr>
        <w:t>秒内完成。</w:t>
      </w:r>
      <w:r w:rsidR="00556884">
        <w:rPr>
          <w:rFonts w:hint="eastAsia"/>
        </w:rPr>
        <w:t>模型</w:t>
      </w:r>
      <w:r w:rsidR="00556884">
        <w:rPr>
          <w:rFonts w:hint="eastAsia"/>
        </w:rPr>
        <w:t>Robot</w:t>
      </w:r>
      <w:r w:rsidR="00556884">
        <w:t xml:space="preserve"> </w:t>
      </w:r>
      <w:r w:rsidR="00556884">
        <w:rPr>
          <w:rFonts w:hint="eastAsia"/>
        </w:rPr>
        <w:t>arm</w:t>
      </w:r>
      <w:r w:rsidR="00556884">
        <w:rPr>
          <w:rFonts w:hint="eastAsia"/>
        </w:rPr>
        <w:t>在关节搜索过程中，需要探测运动环，如图</w:t>
      </w:r>
      <w:r w:rsidR="00556884">
        <w:rPr>
          <w:rFonts w:hint="eastAsia"/>
        </w:rPr>
        <w:t>3.5</w:t>
      </w:r>
      <w:r w:rsidR="00556884">
        <w:rPr>
          <w:rFonts w:hint="eastAsia"/>
        </w:rPr>
        <w:t>所示</w:t>
      </w:r>
      <w:r w:rsidR="00330E70">
        <w:rPr>
          <w:rFonts w:hint="eastAsia"/>
        </w:rPr>
        <w:t>。</w:t>
      </w:r>
      <w:r w:rsidR="00330E70" w:rsidRPr="00330E70">
        <w:rPr>
          <w:rFonts w:hint="eastAsia"/>
        </w:rPr>
        <w:t>由于环上的关节只能是固定的或转动的关节，所以这个模型需要</w:t>
      </w:r>
      <w:r w:rsidR="00330E70" w:rsidRPr="00330E70">
        <w:rPr>
          <w:rFonts w:hint="eastAsia"/>
        </w:rPr>
        <w:t>128</w:t>
      </w:r>
      <w:r w:rsidR="00330E70">
        <w:rPr>
          <w:rFonts w:hint="eastAsia"/>
        </w:rPr>
        <w:t>次</w:t>
      </w:r>
      <w:r w:rsidR="00330E70" w:rsidRPr="00330E70">
        <w:rPr>
          <w:rFonts w:hint="eastAsia"/>
        </w:rPr>
        <w:t>关节类型搜索。</w:t>
      </w:r>
    </w:p>
    <w:p w:rsidR="009B7E9E" w:rsidRDefault="00E80B0B" w:rsidP="009B7E9E">
      <w:pPr>
        <w:ind w:firstLine="480"/>
      </w:pPr>
      <w:r>
        <w:rPr>
          <w:rFonts w:hint="eastAsia"/>
          <w:noProof/>
        </w:rPr>
        <mc:AlternateContent>
          <mc:Choice Requires="wpg">
            <w:drawing>
              <wp:anchor distT="0" distB="0" distL="114300" distR="114300" simplePos="0" relativeHeight="251789312" behindDoc="0" locked="0" layoutInCell="1" allowOverlap="1">
                <wp:simplePos x="0" y="0"/>
                <wp:positionH relativeFrom="column">
                  <wp:posOffset>3810</wp:posOffset>
                </wp:positionH>
                <wp:positionV relativeFrom="paragraph">
                  <wp:posOffset>1544955</wp:posOffset>
                </wp:positionV>
                <wp:extent cx="5255260" cy="3560445"/>
                <wp:effectExtent l="0" t="0" r="2540" b="1905"/>
                <wp:wrapTopAndBottom/>
                <wp:docPr id="424" name="组合 424"/>
                <wp:cNvGraphicFramePr/>
                <a:graphic xmlns:a="http://schemas.openxmlformats.org/drawingml/2006/main">
                  <a:graphicData uri="http://schemas.microsoft.com/office/word/2010/wordprocessingGroup">
                    <wpg:wgp>
                      <wpg:cNvGrpSpPr/>
                      <wpg:grpSpPr>
                        <a:xfrm>
                          <a:off x="0" y="0"/>
                          <a:ext cx="5255260" cy="3560445"/>
                          <a:chOff x="0" y="0"/>
                          <a:chExt cx="5255260" cy="3562021"/>
                        </a:xfrm>
                      </wpg:grpSpPr>
                      <pic:pic xmlns:pic="http://schemas.openxmlformats.org/drawingml/2006/picture">
                        <pic:nvPicPr>
                          <pic:cNvPr id="420" name="图片 420"/>
                          <pic:cNvPicPr>
                            <a:picLocks noChangeAspect="1"/>
                          </pic:cNvPicPr>
                        </pic:nvPicPr>
                        <pic:blipFill>
                          <a:blip r:embed="rId103">
                            <a:extLst>
                              <a:ext uri="{28A0092B-C50C-407E-A947-70E740481C1C}">
                                <a14:useLocalDpi xmlns:a14="http://schemas.microsoft.com/office/drawing/2010/main" val="0"/>
                              </a:ext>
                            </a:extLst>
                          </a:blip>
                          <a:stretch>
                            <a:fillRect/>
                          </a:stretch>
                        </pic:blipFill>
                        <pic:spPr>
                          <a:xfrm>
                            <a:off x="586596" y="0"/>
                            <a:ext cx="4081780" cy="2937510"/>
                          </a:xfrm>
                          <a:prstGeom prst="rect">
                            <a:avLst/>
                          </a:prstGeom>
                        </pic:spPr>
                      </pic:pic>
                      <wps:wsp>
                        <wps:cNvPr id="423" name="文本框 423"/>
                        <wps:cNvSpPr txBox="1"/>
                        <wps:spPr>
                          <a:xfrm>
                            <a:off x="0" y="2940991"/>
                            <a:ext cx="5255260" cy="621030"/>
                          </a:xfrm>
                          <a:prstGeom prst="rect">
                            <a:avLst/>
                          </a:prstGeom>
                          <a:solidFill>
                            <a:prstClr val="white"/>
                          </a:solidFill>
                          <a:ln>
                            <a:noFill/>
                          </a:ln>
                          <a:effectLst/>
                        </wps:spPr>
                        <wps:txbx>
                          <w:txbxContent>
                            <w:p w:rsidR="00540D10" w:rsidRPr="003A4469" w:rsidRDefault="00540D10" w:rsidP="00C478E9">
                              <w:pPr>
                                <w:pStyle w:val="aff"/>
                                <w:spacing w:before="163" w:after="163"/>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能量函数</w:t>
                              </w:r>
                              <w:r w:rsidRPr="00C478E9">
                                <w:rPr>
                                  <w:rFonts w:hint="eastAsia"/>
                                </w:rPr>
                                <w:t>收敛图</w:t>
                              </w:r>
                              <w:r>
                                <w:rPr>
                                  <w:rFonts w:hint="eastAsia"/>
                                </w:rPr>
                                <w:t>：</w:t>
                              </w:r>
                              <w:r>
                                <w:rPr>
                                  <w:rFonts w:hint="eastAsia"/>
                                </w:rPr>
                                <w:t>Robot</w:t>
                              </w:r>
                              <w:r>
                                <w:t>-arm</w:t>
                              </w:r>
                              <w:r w:rsidRPr="00C478E9">
                                <w:rPr>
                                  <w:rFonts w:hint="eastAsia"/>
                                </w:rPr>
                                <w:t>和</w:t>
                              </w:r>
                              <w:r>
                                <w:rPr>
                                  <w:rFonts w:hint="eastAsia"/>
                                </w:rPr>
                                <w:t>Piston</w:t>
                              </w:r>
                              <w:r>
                                <w:t>-engine</w:t>
                              </w:r>
                              <w:r w:rsidRPr="00C478E9">
                                <w:rPr>
                                  <w:rFonts w:hint="eastAsia"/>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组合 424" o:spid="_x0000_s1091" style="position:absolute;left:0;text-align:left;margin-left:.3pt;margin-top:121.65pt;width:413.8pt;height:280.35pt;z-index:251789312;mso-height-relative:margin" coordsize="52552,35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">
                <v:shape id="图片 420" o:spid="_x0000_s1092" type="#_x0000_t75" style="position:absolute;left:5865;width:40818;height:293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P219G/AAAA3AAAAA8AAABkcnMvZG93bnJldi54bWxET02LwjAQvS/4H8IseBFNVxaRapRFEHpd&#10;VwVvQzO2xWYSmrHWf28Owh4f73u9HVyreupi49nA1ywDRVx623Bl4Pi3ny5BRUG22HomA0+KsN2M&#10;PtaYW//gX+oPUqkUwjFHA7VIyLWOZU0O48wH4sRdfedQEuwqbTt8pHDX6nmWLbTDhlNDjYF2NZW3&#10;w90Z6Cd0uTY72p8W4m+FhOL8DN6Y8efwswIlNMi/+O0urIHveZqfzqQjoDcv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z9tfRvwAAANwAAAAPAAAAAAAAAAAAAAAAAJ8CAABk&#10;cnMvZG93bnJldi54bWxQSwUGAAAAAAQABAD3AAAAiwMAAAAA&#10;">
                  <v:imagedata r:id="rId104" o:title=""/>
                  <v:path arrowok="t"/>
                </v:shape>
                <v:shape id="文本框 423" o:spid="_x0000_s1093" type="#_x0000_t202" style="position:absolute;top:29409;width:5255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9I5cYA&#10;AADcAAAADwAAAGRycy9kb3ducmV2LnhtbESPQWsCMRSE74X+h/AKvRTNVhcpq1FEWmi9iFsv3h6b&#10;52bt5mVJsrr996ZQ8DjMzDfMYjXYVlzIh8axgtdxBoK4crrhWsHh+2P0BiJEZI2tY1LwSwFWy8eH&#10;BRbaXXlPlzLWIkE4FKjAxNgVUobKkMUwdh1x8k7OW4xJ+lpqj9cEt62cZNlMWmw4LRjsaGOo+il7&#10;q2CXH3fmpT+9b9f51H8d+s3sXJdKPT8N6zmISEO8h//bn1pBPpnC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b9I5cYAAADcAAAADwAAAAAAAAAAAAAAAACYAgAAZHJz&#10;L2Rvd25yZXYueG1sUEsFBgAAAAAEAAQA9QAAAIsDAAAAAA==&#10;" stroked="f">
                  <v:textbox style="mso-fit-shape-to-text:t" inset="0,0,0,0">
                    <w:txbxContent>
                      <w:p w:rsidR="00540D10" w:rsidRPr="003A4469" w:rsidRDefault="00540D10" w:rsidP="00C478E9">
                        <w:pPr>
                          <w:pStyle w:val="aff"/>
                          <w:spacing w:before="163" w:after="163"/>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能量函数</w:t>
                        </w:r>
                        <w:r w:rsidRPr="00C478E9">
                          <w:rPr>
                            <w:rFonts w:hint="eastAsia"/>
                          </w:rPr>
                          <w:t>收敛图</w:t>
                        </w:r>
                        <w:r>
                          <w:rPr>
                            <w:rFonts w:hint="eastAsia"/>
                          </w:rPr>
                          <w:t>：</w:t>
                        </w:r>
                        <w:r>
                          <w:rPr>
                            <w:rFonts w:hint="eastAsia"/>
                          </w:rPr>
                          <w:t>Robot</w:t>
                        </w:r>
                        <w:r>
                          <w:t>-arm</w:t>
                        </w:r>
                        <w:r w:rsidRPr="00C478E9">
                          <w:rPr>
                            <w:rFonts w:hint="eastAsia"/>
                          </w:rPr>
                          <w:t>和</w:t>
                        </w:r>
                        <w:r>
                          <w:rPr>
                            <w:rFonts w:hint="eastAsia"/>
                          </w:rPr>
                          <w:t>Piston</w:t>
                        </w:r>
                        <w:r>
                          <w:t>-engine</w:t>
                        </w:r>
                        <w:r w:rsidRPr="00C478E9">
                          <w:rPr>
                            <w:rFonts w:hint="eastAsia"/>
                          </w:rPr>
                          <w:t>。</w:t>
                        </w:r>
                      </w:p>
                    </w:txbxContent>
                  </v:textbox>
                </v:shape>
                <w10:wrap type="topAndBottom"/>
              </v:group>
            </w:pict>
          </mc:Fallback>
        </mc:AlternateContent>
      </w:r>
      <w:r w:rsidR="00D77F66">
        <w:rPr>
          <w:rFonts w:hint="eastAsia"/>
        </w:rPr>
        <w:t>图</w:t>
      </w:r>
      <w:r w:rsidR="00D77F66">
        <w:rPr>
          <w:rFonts w:hint="eastAsia"/>
        </w:rPr>
        <w:t>3.10</w:t>
      </w:r>
      <w:r w:rsidR="00D77F66">
        <w:rPr>
          <w:rFonts w:hint="eastAsia"/>
        </w:rPr>
        <w:t>显示了基于视频序列的机械模型</w:t>
      </w:r>
      <w:r w:rsidR="00D77F66">
        <w:rPr>
          <w:rFonts w:hint="eastAsia"/>
        </w:rPr>
        <w:t>Robot</w:t>
      </w:r>
      <w:r w:rsidR="00D77F66">
        <w:t xml:space="preserve"> </w:t>
      </w:r>
      <w:r w:rsidR="00D77F66">
        <w:rPr>
          <w:rFonts w:hint="eastAsia"/>
        </w:rPr>
        <w:t>arm</w:t>
      </w:r>
      <w:r w:rsidR="00D77F66">
        <w:rPr>
          <w:rFonts w:hint="eastAsia"/>
        </w:rPr>
        <w:t>运动优化结果。从图中明显看出，优化前，第一帧和最后一帧模型剪影和图像匹配较好，而中间某些帧匹配较差，主要原因是建模的过程是在第一帧模型上建模的，所以匹配较好，而当模型运动后，模型运动参数无法从静态模型中精准获取，从而误差累积，匹配的偏差越来越大。而通过随机优化模型运动参数后，模型剪影与每一帧图像都能够完美匹配。</w:t>
      </w:r>
    </w:p>
    <w:p w:rsidR="00385CED" w:rsidRDefault="00A876AB" w:rsidP="009B7E9E">
      <w:pPr>
        <w:ind w:firstLine="480"/>
      </w:pPr>
      <w:r>
        <w:rPr>
          <w:rFonts w:hint="eastAsia"/>
        </w:rPr>
        <w:t>图</w:t>
      </w:r>
      <w:r>
        <w:rPr>
          <w:rFonts w:hint="eastAsia"/>
        </w:rPr>
        <w:t>3.11</w:t>
      </w:r>
      <w:r>
        <w:rPr>
          <w:rFonts w:hint="eastAsia"/>
        </w:rPr>
        <w:t>说明了模拟退火算法在优化模型的运动参数上的收敛性。在实验中，优化算法的迭代次</w:t>
      </w:r>
      <w:r w:rsidR="00FF0642">
        <w:rPr>
          <w:rFonts w:hint="eastAsia"/>
        </w:rPr>
        <w:t>数与模型的形状参数数量是成正比关系。模型</w:t>
      </w:r>
      <w:r w:rsidR="00FF0642">
        <w:rPr>
          <w:rFonts w:hint="eastAsia"/>
        </w:rPr>
        <w:t>Piston-engine</w:t>
      </w:r>
      <w:r w:rsidR="00FF0642">
        <w:rPr>
          <w:rFonts w:hint="eastAsia"/>
        </w:rPr>
        <w:t>中所有运动部件的运动参数个数为</w:t>
      </w:r>
      <w:r w:rsidR="00FF0642">
        <w:rPr>
          <w:rFonts w:hint="eastAsia"/>
        </w:rPr>
        <w:t>21</w:t>
      </w:r>
      <w:r w:rsidR="00FF0642">
        <w:rPr>
          <w:rFonts w:hint="eastAsia"/>
        </w:rPr>
        <w:t>个，模型</w:t>
      </w:r>
      <w:r w:rsidR="00FF0642">
        <w:rPr>
          <w:rFonts w:hint="eastAsia"/>
        </w:rPr>
        <w:t>Robot</w:t>
      </w:r>
      <w:r w:rsidR="00FF0642">
        <w:t xml:space="preserve"> </w:t>
      </w:r>
      <w:r w:rsidR="00FF0642">
        <w:rPr>
          <w:rFonts w:hint="eastAsia"/>
        </w:rPr>
        <w:t>arm</w:t>
      </w:r>
      <w:r w:rsidR="00FF0642">
        <w:rPr>
          <w:rFonts w:hint="eastAsia"/>
        </w:rPr>
        <w:t>总共有</w:t>
      </w:r>
      <w:r w:rsidR="00FF0642">
        <w:rPr>
          <w:rFonts w:hint="eastAsia"/>
        </w:rPr>
        <w:t>15</w:t>
      </w:r>
      <w:r w:rsidR="00FF0642">
        <w:rPr>
          <w:rFonts w:hint="eastAsia"/>
        </w:rPr>
        <w:t>个运动参数。因此，当两个模型同时迭代</w:t>
      </w:r>
      <w:r w:rsidR="00FF0642">
        <w:rPr>
          <w:rFonts w:hint="eastAsia"/>
        </w:rPr>
        <w:t>150</w:t>
      </w:r>
      <w:r w:rsidR="00FF0642">
        <w:rPr>
          <w:rFonts w:hint="eastAsia"/>
        </w:rPr>
        <w:t>次时，从曲线图中能明显看出，模型</w:t>
      </w:r>
      <w:r w:rsidR="00FF0642">
        <w:rPr>
          <w:rFonts w:hint="eastAsia"/>
        </w:rPr>
        <w:t>Robot</w:t>
      </w:r>
      <w:r w:rsidR="00FF0642">
        <w:t xml:space="preserve"> </w:t>
      </w:r>
      <w:r w:rsidR="00FF0642">
        <w:rPr>
          <w:rFonts w:hint="eastAsia"/>
        </w:rPr>
        <w:t>arm</w:t>
      </w:r>
      <w:r w:rsidR="00FF0642">
        <w:rPr>
          <w:rFonts w:hint="eastAsia"/>
        </w:rPr>
        <w:t>优化时的能量值收敛速度要比模型</w:t>
      </w:r>
      <w:r w:rsidR="00FF0642">
        <w:rPr>
          <w:rFonts w:hint="eastAsia"/>
        </w:rPr>
        <w:t>Piston-engine</w:t>
      </w:r>
      <w:r w:rsidR="00FF0642">
        <w:rPr>
          <w:rFonts w:hint="eastAsia"/>
        </w:rPr>
        <w:t>速度快很多。图</w:t>
      </w:r>
      <w:r w:rsidR="00FF0642">
        <w:rPr>
          <w:rFonts w:hint="eastAsia"/>
        </w:rPr>
        <w:t>3.8</w:t>
      </w:r>
      <w:r w:rsidR="00FF0642">
        <w:rPr>
          <w:rFonts w:hint="eastAsia"/>
        </w:rPr>
        <w:t>和图</w:t>
      </w:r>
      <w:r w:rsidR="00FF0642">
        <w:rPr>
          <w:rFonts w:hint="eastAsia"/>
        </w:rPr>
        <w:t>3.10</w:t>
      </w:r>
      <w:r w:rsidR="00FF0642">
        <w:rPr>
          <w:rFonts w:hint="eastAsia"/>
        </w:rPr>
        <w:t>均显示了模型</w:t>
      </w:r>
      <w:r w:rsidR="00FF0642">
        <w:rPr>
          <w:rFonts w:hint="eastAsia"/>
        </w:rPr>
        <w:t>Piston-engine</w:t>
      </w:r>
      <w:r w:rsidR="00FF0642">
        <w:rPr>
          <w:rFonts w:hint="eastAsia"/>
        </w:rPr>
        <w:t>、</w:t>
      </w:r>
      <w:r w:rsidR="00FF0642">
        <w:rPr>
          <w:rFonts w:hint="eastAsia"/>
        </w:rPr>
        <w:t>Crank-block</w:t>
      </w:r>
      <w:r w:rsidR="00FF0642">
        <w:rPr>
          <w:rFonts w:hint="eastAsia"/>
        </w:rPr>
        <w:t>和</w:t>
      </w:r>
      <w:r w:rsidR="00FF0642">
        <w:rPr>
          <w:rFonts w:hint="eastAsia"/>
        </w:rPr>
        <w:t>Robot-arm</w:t>
      </w:r>
      <w:r w:rsidR="00FF0642">
        <w:rPr>
          <w:rFonts w:hint="eastAsia"/>
        </w:rPr>
        <w:t>通过随机优化，能消除掉模</w:t>
      </w:r>
      <w:r w:rsidR="004042FC">
        <w:rPr>
          <w:rFonts w:hint="eastAsia"/>
          <w:noProof/>
        </w:rPr>
        <w:lastRenderedPageBreak/>
        <mc:AlternateContent>
          <mc:Choice Requires="wpg">
            <w:drawing>
              <wp:anchor distT="0" distB="0" distL="114300" distR="114300" simplePos="0" relativeHeight="251793408" behindDoc="0" locked="0" layoutInCell="1" allowOverlap="1">
                <wp:simplePos x="0" y="0"/>
                <wp:positionH relativeFrom="column">
                  <wp:posOffset>4050</wp:posOffset>
                </wp:positionH>
                <wp:positionV relativeFrom="paragraph">
                  <wp:posOffset>3175</wp:posOffset>
                </wp:positionV>
                <wp:extent cx="5255895" cy="2846070"/>
                <wp:effectExtent l="0" t="0" r="1905" b="0"/>
                <wp:wrapTopAndBottom/>
                <wp:docPr id="427" name="组合 427"/>
                <wp:cNvGraphicFramePr/>
                <a:graphic xmlns:a="http://schemas.openxmlformats.org/drawingml/2006/main">
                  <a:graphicData uri="http://schemas.microsoft.com/office/word/2010/wordprocessingGroup">
                    <wpg:wgp>
                      <wpg:cNvGrpSpPr/>
                      <wpg:grpSpPr>
                        <a:xfrm>
                          <a:off x="0" y="0"/>
                          <a:ext cx="5255895" cy="2846070"/>
                          <a:chOff x="0" y="0"/>
                          <a:chExt cx="5255895" cy="2846070"/>
                        </a:xfrm>
                      </wpg:grpSpPr>
                      <pic:pic xmlns:pic="http://schemas.openxmlformats.org/drawingml/2006/picture">
                        <pic:nvPicPr>
                          <pic:cNvPr id="425" name="图片 425"/>
                          <pic:cNvPicPr>
                            <a:picLocks noChangeAspect="1"/>
                          </pic:cNvPicPr>
                        </pic:nvPicPr>
                        <pic:blipFill>
                          <a:blip r:embed="rId105">
                            <a:extLst>
                              <a:ext uri="{28A0092B-C50C-407E-A947-70E740481C1C}">
                                <a14:useLocalDpi xmlns:a14="http://schemas.microsoft.com/office/drawing/2010/main" val="0"/>
                              </a:ext>
                            </a:extLst>
                          </a:blip>
                          <a:stretch>
                            <a:fillRect/>
                          </a:stretch>
                        </pic:blipFill>
                        <pic:spPr>
                          <a:xfrm>
                            <a:off x="0" y="0"/>
                            <a:ext cx="5255895" cy="1961515"/>
                          </a:xfrm>
                          <a:prstGeom prst="rect">
                            <a:avLst/>
                          </a:prstGeom>
                        </pic:spPr>
                      </pic:pic>
                      <wps:wsp>
                        <wps:cNvPr id="426" name="文本框 426"/>
                        <wps:cNvSpPr txBox="1"/>
                        <wps:spPr>
                          <a:xfrm>
                            <a:off x="0" y="2018030"/>
                            <a:ext cx="5255895" cy="828040"/>
                          </a:xfrm>
                          <a:prstGeom prst="rect">
                            <a:avLst/>
                          </a:prstGeom>
                          <a:solidFill>
                            <a:prstClr val="white"/>
                          </a:solidFill>
                          <a:ln>
                            <a:noFill/>
                          </a:ln>
                          <a:effectLst/>
                        </wps:spPr>
                        <wps:txbx>
                          <w:txbxContent>
                            <w:p w:rsidR="00540D10" w:rsidRPr="000D6CCF" w:rsidRDefault="00540D10" w:rsidP="004042FC">
                              <w:pPr>
                                <w:pStyle w:val="aff"/>
                                <w:spacing w:before="163" w:after="163"/>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rsidR="004042FC">
                                <w:t>两</w:t>
                              </w:r>
                              <w:r w:rsidR="004042FC">
                                <w:rPr>
                                  <w:rFonts w:hint="eastAsia"/>
                                </w:rPr>
                                <w:t>种优化算法</w:t>
                              </w:r>
                              <w:r w:rsidR="004042FC">
                                <w:t>对比图。左图</w:t>
                              </w:r>
                              <w:r w:rsidR="004042FC">
                                <w:rPr>
                                  <w:rFonts w:hint="eastAsia"/>
                                </w:rPr>
                                <w:t>为本章介绍的通过模拟退火算法得到的模型参数优化结果</w:t>
                              </w:r>
                              <w:r w:rsidR="004042FC">
                                <w:t>图</w:t>
                              </w:r>
                              <w:r w:rsidR="004042FC">
                                <w:rPr>
                                  <w:rFonts w:hint="eastAsia"/>
                                </w:rPr>
                                <w:t>。</w:t>
                              </w:r>
                              <w:r w:rsidR="004042FC">
                                <w:t>右图</w:t>
                              </w:r>
                              <w:r w:rsidR="004042FC">
                                <w:rPr>
                                  <w:rFonts w:hint="eastAsia"/>
                                </w:rPr>
                                <w:t>为通过梯度下降</w:t>
                              </w:r>
                              <w:r w:rsidR="004042FC">
                                <w:t>算法</w:t>
                              </w:r>
                              <w:r w:rsidR="004042FC">
                                <w:rPr>
                                  <w:rFonts w:hint="eastAsia"/>
                                </w:rPr>
                                <w:t>优化得到的结果图。图中</w:t>
                              </w:r>
                              <w:r w:rsidR="004042FC">
                                <w:t>红色</w:t>
                              </w:r>
                              <w:r w:rsidR="004042FC">
                                <w:rPr>
                                  <w:rFonts w:hint="eastAsia"/>
                                </w:rPr>
                                <w:t>的线显示了采用梯度下降算法</w:t>
                              </w:r>
                              <w:r w:rsidR="004042FC">
                                <w:t>得到</w:t>
                              </w:r>
                              <w:r w:rsidR="004042FC">
                                <w:rPr>
                                  <w:rFonts w:hint="eastAsia"/>
                                </w:rPr>
                                <w:t>的结果与</w:t>
                              </w:r>
                              <w:r w:rsidR="004042FC">
                                <w:t>图像</w:t>
                              </w:r>
                              <w:r w:rsidR="004042FC">
                                <w:rPr>
                                  <w:rFonts w:hint="eastAsia"/>
                                </w:rPr>
                                <w:t>种的边界匹配误差比较大</w:t>
                              </w:r>
                              <w:r w:rsidR="004042FC">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27" o:spid="_x0000_s1094" style="position:absolute;left:0;text-align:left;margin-left:.3pt;margin-top:.25pt;width:413.85pt;height:224.1pt;z-index:251793408" coordsize="52558,284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">
                <v:shape id="图片 425" o:spid="_x0000_s1095" type="#_x0000_t75" style="position:absolute;width:52558;height:196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165HEAAAA3AAAAA8AAABkcnMvZG93bnJldi54bWxEj9FqAjEURN+F/kO4Bd80W7GiW6OIoCgi&#10;UtsPuN1cN4ubm3UTNf17Uyj4OMzMGWY6j7YWN2p95VjBWz8DQVw4XXGp4Ptr1RuD8AFZY+2YFPyS&#10;h/nspTPFXLs7f9LtGEqRIOxzVGBCaHIpfWHIou+7hjh5J9daDEm2pdQt3hPc1nKQZSNpseK0YLCh&#10;paHifLxaBfvT2O2aQ5zsf9abtYmHy3k7GSnVfY2LDxCBYniG/9sbrWA4eIe/M+kIyN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h165HEAAAA3AAAAA8AAAAAAAAAAAAAAAAA&#10;nwIAAGRycy9kb3ducmV2LnhtbFBLBQYAAAAABAAEAPcAAACQAwAAAAA=&#10;">
                  <v:imagedata r:id="rId106" o:title=""/>
                  <v:path arrowok="t"/>
                </v:shape>
                <v:shape id="文本框 426" o:spid="_x0000_s1096" type="#_x0000_t202" style="position:absolute;top:20180;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jrfccA&#10;AADcAAAADwAAAGRycy9kb3ducmV2LnhtbESPQWvCQBSE7wX/w/KEXkrdaEMo0VVELLS9SFMv3h7Z&#10;ZzZt9m3Y3Wj677uFgsdhZr5hVpvRduJCPrSOFcxnGQji2umWGwXHz5fHZxAhImvsHJOCHwqwWU/u&#10;Vlhqd+UPulSxEQnCoUQFJsa+lDLUhiyGmeuJk3d23mJM0jdSe7wmuO3kIssKabHltGCwp52h+rsa&#10;rIJDfjqYh+G8f9/mT/7tOOyKr6ZS6n46bpcgIo3xFv5vv2oF+aKAvzPpCMj1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XI633HAAAA3AAAAA8AAAAAAAAAAAAAAAAAmAIAAGRy&#10;cy9kb3ducmV2LnhtbFBLBQYAAAAABAAEAPUAAACMAwAAAAA=&#10;" stroked="f">
                  <v:textbox style="mso-fit-shape-to-text:t" inset="0,0,0,0">
                    <w:txbxContent>
                      <w:p w:rsidR="00540D10" w:rsidRPr="000D6CCF" w:rsidRDefault="00540D10" w:rsidP="004042FC">
                        <w:pPr>
                          <w:pStyle w:val="aff"/>
                          <w:spacing w:before="163" w:after="163"/>
                          <w:rPr>
                            <w:rFonts w:eastAsia="宋体" w:hint="eastAsia"/>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rsidR="004042FC">
                          <w:t>两</w:t>
                        </w:r>
                        <w:r w:rsidR="004042FC">
                          <w:rPr>
                            <w:rFonts w:hint="eastAsia"/>
                          </w:rPr>
                          <w:t>种优化算法</w:t>
                        </w:r>
                        <w:r w:rsidR="004042FC">
                          <w:t>对比图。左图</w:t>
                        </w:r>
                        <w:r w:rsidR="004042FC">
                          <w:rPr>
                            <w:rFonts w:hint="eastAsia"/>
                          </w:rPr>
                          <w:t>为本章介绍的通过模拟退火算法得到的模型参数优化结果</w:t>
                        </w:r>
                        <w:r w:rsidR="004042FC">
                          <w:t>图</w:t>
                        </w:r>
                        <w:r w:rsidR="004042FC">
                          <w:rPr>
                            <w:rFonts w:hint="eastAsia"/>
                          </w:rPr>
                          <w:t>。</w:t>
                        </w:r>
                        <w:r w:rsidR="004042FC">
                          <w:t>右图</w:t>
                        </w:r>
                        <w:r w:rsidR="004042FC">
                          <w:rPr>
                            <w:rFonts w:hint="eastAsia"/>
                          </w:rPr>
                          <w:t>为通过梯度下降</w:t>
                        </w:r>
                        <w:r w:rsidR="004042FC">
                          <w:t>算法</w:t>
                        </w:r>
                        <w:r w:rsidR="004042FC">
                          <w:rPr>
                            <w:rFonts w:hint="eastAsia"/>
                          </w:rPr>
                          <w:t>优化得到的结果图。图中</w:t>
                        </w:r>
                        <w:r w:rsidR="004042FC">
                          <w:t>红色</w:t>
                        </w:r>
                        <w:r w:rsidR="004042FC">
                          <w:rPr>
                            <w:rFonts w:hint="eastAsia"/>
                          </w:rPr>
                          <w:t>的线显示了采用梯度下降算法</w:t>
                        </w:r>
                        <w:r w:rsidR="004042FC">
                          <w:t>得到</w:t>
                        </w:r>
                        <w:r w:rsidR="004042FC">
                          <w:rPr>
                            <w:rFonts w:hint="eastAsia"/>
                          </w:rPr>
                          <w:t>的结果与</w:t>
                        </w:r>
                        <w:r w:rsidR="004042FC">
                          <w:t>图像</w:t>
                        </w:r>
                        <w:r w:rsidR="004042FC">
                          <w:rPr>
                            <w:rFonts w:hint="eastAsia"/>
                          </w:rPr>
                          <w:t>种的边界匹配误差比较大</w:t>
                        </w:r>
                        <w:r w:rsidR="004042FC">
                          <w:t>。</w:t>
                        </w:r>
                      </w:p>
                    </w:txbxContent>
                  </v:textbox>
                </v:shape>
                <w10:wrap type="topAndBottom"/>
              </v:group>
            </w:pict>
          </mc:Fallback>
        </mc:AlternateContent>
      </w:r>
      <w:r w:rsidR="00FF0642">
        <w:rPr>
          <w:rFonts w:hint="eastAsia"/>
        </w:rPr>
        <w:t>型剪影与图像边界的不匹配。</w:t>
      </w:r>
    </w:p>
    <w:p w:rsidR="004042FC" w:rsidRPr="004042FC" w:rsidRDefault="003D5A2E" w:rsidP="00571033">
      <w:pPr>
        <w:ind w:firstLine="480"/>
      </w:pPr>
      <w:r>
        <w:rPr>
          <w:rFonts w:hint="eastAsia"/>
        </w:rPr>
        <w:t>本章实验采用了两种优化算法对模型的几何参数进行优化，它们分别是模拟退火算法和梯度下降算法，梯度下降算法的梯度由每个模型几何参数的数值梯度计算得到，其结果如图</w:t>
      </w:r>
      <w:r>
        <w:rPr>
          <w:rFonts w:hint="eastAsia"/>
        </w:rPr>
        <w:t>3.12</w:t>
      </w:r>
      <w:r>
        <w:rPr>
          <w:rFonts w:hint="eastAsia"/>
        </w:rPr>
        <w:t>所示。本章算法采用的是模拟退火算法，其原因是，模型种各部件之间的几何参数约束是相互影响的，</w:t>
      </w:r>
      <w:r w:rsidR="00571033">
        <w:rPr>
          <w:rFonts w:hint="eastAsia"/>
        </w:rPr>
        <w:t>如果所有形状参数同时进行优化，</w:t>
      </w:r>
      <w:r w:rsidR="00571033">
        <w:t>则</w:t>
      </w:r>
      <w:r w:rsidR="00571033">
        <w:rPr>
          <w:rFonts w:hint="eastAsia"/>
        </w:rPr>
        <w:t>很难正确地维护部件间的相互约束，</w:t>
      </w:r>
      <w:r w:rsidR="00571033">
        <w:t>从而</w:t>
      </w:r>
      <w:r w:rsidR="00571033">
        <w:rPr>
          <w:rFonts w:hint="eastAsia"/>
        </w:rPr>
        <w:t>无法优化至</w:t>
      </w:r>
      <w:r w:rsidR="00571033">
        <w:t>满意</w:t>
      </w:r>
      <w:r w:rsidR="00571033">
        <w:rPr>
          <w:rFonts w:hint="eastAsia"/>
        </w:rPr>
        <w:t>的结果</w:t>
      </w:r>
      <w:r w:rsidR="00571033">
        <w:t>。</w:t>
      </w:r>
      <w:r w:rsidR="008E4080">
        <w:rPr>
          <w:rFonts w:hint="eastAsia"/>
        </w:rPr>
        <w:t>如图</w:t>
      </w:r>
      <w:r w:rsidR="008E4080">
        <w:rPr>
          <w:rFonts w:hint="eastAsia"/>
        </w:rPr>
        <w:t>3.11</w:t>
      </w:r>
      <w:r w:rsidR="008E4080">
        <w:rPr>
          <w:rFonts w:hint="eastAsia"/>
        </w:rPr>
        <w:t>所示，模拟退火方法可以优化至较低的剪影匹配能量结果，而梯度下降法每次迭代优化模型中局部的形状参数至图像中二维轮廓的高度非线性映射，所以这种方法在优化过程中很容易陷入局部最小解。</w:t>
      </w:r>
    </w:p>
    <w:p w:rsidR="006F2886" w:rsidRPr="00DA3003" w:rsidRDefault="006F2886" w:rsidP="00DA3003">
      <w:pPr>
        <w:pStyle w:val="21"/>
      </w:pPr>
      <w:r>
        <w:rPr>
          <w:rFonts w:hint="eastAsia"/>
        </w:rPr>
        <w:t>本章小结</w:t>
      </w:r>
    </w:p>
    <w:p w:rsidR="00141EFF" w:rsidRDefault="0084680A" w:rsidP="009C6199">
      <w:pPr>
        <w:ind w:firstLine="480"/>
      </w:pPr>
      <w:r>
        <w:rPr>
          <w:rFonts w:hint="eastAsia"/>
        </w:rPr>
        <w:t>本章提出了一种基于视频序列的机械模型仿真方法，</w:t>
      </w:r>
      <w:r w:rsidR="009C6199">
        <w:rPr>
          <w:rFonts w:hint="eastAsia"/>
        </w:rPr>
        <w:t>算法通过输入的拍摄模型运动的单视角视频，对静态三维模型进行运动仿真和模型运动参数的优化。模型运动的主要两个参数是部件间的关节类型和模型的部件几何参数。</w:t>
      </w:r>
      <w:r>
        <w:rPr>
          <w:rFonts w:hint="eastAsia"/>
        </w:rPr>
        <w:t>本章算法根据机械模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w:t>
      </w:r>
      <w:r w:rsidR="009C6199">
        <w:rPr>
          <w:rFonts w:hint="eastAsia"/>
        </w:rPr>
        <w:t>本章算法提出了剪影匹配能量函数，它能对三维模型运动和二维视频图像进行有效的匹配评估，通过对该函数的优化，可以是模型具有与真实视频中机械模</w:t>
      </w:r>
      <w:r w:rsidR="009C6199">
        <w:rPr>
          <w:rFonts w:hint="eastAsia"/>
        </w:rPr>
        <w:lastRenderedPageBreak/>
        <w:t>型相同的运动数据。本章实验对六组模型进行了验证，通过结果显示，都能得到很好的仿真效果。本章也采用了两种优化算法进行对比试验，实验结果显示本章采用的模拟退火算法能达到很好的收敛效果。</w:t>
      </w:r>
    </w:p>
    <w:p w:rsidR="0084680A" w:rsidRDefault="0084680A" w:rsidP="0084680A">
      <w:pPr>
        <w:ind w:firstLine="480"/>
      </w:pPr>
    </w:p>
    <w:p w:rsidR="008C1062" w:rsidRPr="008C1062" w:rsidRDefault="0084680A" w:rsidP="0084680A">
      <w:pPr>
        <w:ind w:firstLineChars="0" w:firstLine="0"/>
        <w:sectPr w:rsidR="008C1062" w:rsidRPr="008C1062" w:rsidSect="0084680A">
          <w:headerReference w:type="default" r:id="rId107"/>
          <w:pgSz w:w="11906" w:h="16838" w:code="9"/>
          <w:pgMar w:top="2155" w:right="1814" w:bottom="2155" w:left="1814" w:header="1701" w:footer="1701" w:gutter="0"/>
          <w:cols w:space="425"/>
          <w:docGrid w:type="linesAndChars" w:linePitch="326"/>
        </w:sectPr>
      </w:pPr>
      <w:r>
        <w:br w:type="page"/>
      </w:r>
    </w:p>
    <w:p w:rsidR="0044027E" w:rsidRPr="005116FE" w:rsidRDefault="0067633C" w:rsidP="009C304E">
      <w:pPr>
        <w:pStyle w:val="1"/>
      </w:pPr>
      <w:bookmarkStart w:id="77" w:name="_Toc507394606"/>
      <w:r>
        <w:rPr>
          <w:rFonts w:hint="eastAsia"/>
        </w:rPr>
        <w:lastRenderedPageBreak/>
        <w:t>基于关节</w:t>
      </w:r>
      <w:r w:rsidR="004802B5">
        <w:rPr>
          <w:rFonts w:hint="eastAsia"/>
        </w:rPr>
        <w:t>优化</w:t>
      </w:r>
      <w:r>
        <w:rPr>
          <w:rFonts w:hint="eastAsia"/>
        </w:rPr>
        <w:t>的机械模型装箱方法</w:t>
      </w:r>
      <w:bookmarkEnd w:id="77"/>
    </w:p>
    <w:p w:rsidR="009F5760" w:rsidRDefault="00C402DF" w:rsidP="00C402DF">
      <w:pPr>
        <w:pStyle w:val="21"/>
      </w:pPr>
      <w:bookmarkStart w:id="78" w:name="_Toc507394607"/>
      <w:r>
        <w:rPr>
          <w:rFonts w:hint="eastAsia"/>
        </w:rPr>
        <w:t>引言</w:t>
      </w:r>
      <w:bookmarkEnd w:id="78"/>
    </w:p>
    <w:p w:rsidR="00615328" w:rsidRDefault="00615328" w:rsidP="00615328">
      <w:pPr>
        <w:ind w:firstLine="480"/>
      </w:pPr>
      <w:bookmarkStart w:id="79" w:name="_GoBack"/>
      <w:bookmarkEnd w:id="79"/>
      <w:r>
        <w:t>3</w:t>
      </w:r>
      <w:r>
        <w:rPr>
          <w:rFonts w:hint="eastAsia"/>
        </w:rPr>
        <w:t>D</w:t>
      </w:r>
      <w:r>
        <w:rPr>
          <w:rFonts w:hint="eastAsia"/>
        </w:rPr>
        <w:t>打印作为一种快速工业制造技术，对于全球制造工业界的影响有着革命性质的意义。在</w:t>
      </w:r>
      <w:r>
        <w:rPr>
          <w:rFonts w:hint="eastAsia"/>
        </w:rPr>
        <w:t>3D</w:t>
      </w:r>
      <w:r>
        <w:rPr>
          <w:rFonts w:hint="eastAsia"/>
        </w:rPr>
        <w:t>打印等多种制造工艺的促进下，三维重建技术得到迅猛的发展，同时，三维模型的数量也出现井喷式增长。那么，如何有效得存储、装载和运输三维模型成为亟待解决的问题。本文提出了一种基于关节优化的机械模型装箱方法，致力于提高模型存储时的空间利用率。有效得利用空间，意味着降低运输成本，减轻运输工作量和运输时间，从而促进制造业的快速发展。</w:t>
      </w:r>
    </w:p>
    <w:p w:rsidR="00615328" w:rsidRDefault="00615328" w:rsidP="00615328">
      <w:pPr>
        <w:ind w:firstLine="480"/>
      </w:pPr>
      <w:r>
        <w:rPr>
          <w:rFonts w:hint="eastAsia"/>
        </w:rPr>
        <w:t>机械模型的装箱方法顾名思义，是将机械模型部件以一种紧凑的排列方法放入指定的箱子中。由于装箱问题是</w:t>
      </w:r>
      <w:r>
        <w:rPr>
          <w:rFonts w:hint="eastAsia"/>
        </w:rPr>
        <w:t>NP-Hard</w:t>
      </w:r>
      <w:r>
        <w:rPr>
          <w:rFonts w:hint="eastAsia"/>
        </w:rPr>
        <w:t>问题，为了追求最大空间利用率而搜索最佳装箱策略是不明智的，而装箱的客体是机械模型又增加了问题的复杂程度。机械模型的关节使</w:t>
      </w:r>
      <w:r>
        <w:t>模型</w:t>
      </w:r>
      <w:r>
        <w:rPr>
          <w:rFonts w:hint="eastAsia"/>
        </w:rPr>
        <w:t>部件具有运动的自由度，即</w:t>
      </w:r>
      <w:r>
        <w:t>模型不是一个</w:t>
      </w:r>
      <w:r>
        <w:rPr>
          <w:rFonts w:hint="eastAsia"/>
        </w:rPr>
        <w:t>静态模型，所以机械</w:t>
      </w:r>
      <w:r>
        <w:t>模型</w:t>
      </w:r>
      <w:r>
        <w:rPr>
          <w:rFonts w:hint="eastAsia"/>
        </w:rPr>
        <w:t>的装箱问题是一个动态的装箱优化问题。</w:t>
      </w:r>
    </w:p>
    <w:p w:rsidR="00615328" w:rsidRDefault="00615328" w:rsidP="00615328">
      <w:pPr>
        <w:ind w:firstLine="480"/>
        <w:rPr>
          <w:rFonts w:hint="eastAsia"/>
        </w:rPr>
      </w:pPr>
      <w:r>
        <w:rPr>
          <w:rFonts w:hint="eastAsia"/>
        </w:rPr>
        <w:t>机械模型的拆解和装箱都是机械制造业中重要的优化问题。通常，模型拆解是断开模型关节，将模型拆分为满足几何要求的多个部件组的集合，装箱是将部件组集合放入指定的箱子中。这两个问题均为</w:t>
      </w:r>
      <w:r>
        <w:rPr>
          <w:rFonts w:hint="eastAsia"/>
        </w:rPr>
        <w:t>NP-Hard</w:t>
      </w:r>
      <w:r>
        <w:rPr>
          <w:rFonts w:hint="eastAsia"/>
        </w:rPr>
        <w:t>问题，考虑到算法效率需求，通常会采用启发式算法得到满足用户需求的近似解。</w:t>
      </w:r>
    </w:p>
    <w:p w:rsidR="008873BD" w:rsidRDefault="008873BD" w:rsidP="008873BD">
      <w:pPr>
        <w:ind w:firstLine="480"/>
      </w:pPr>
    </w:p>
    <w:p w:rsidR="00306D97" w:rsidRDefault="00F0278F" w:rsidP="00FF01D1">
      <w:pPr>
        <w:pStyle w:val="21"/>
      </w:pPr>
      <w:bookmarkStart w:id="80" w:name="_Toc507394608"/>
      <w:r>
        <w:t>本章小结</w:t>
      </w:r>
      <w:bookmarkEnd w:id="80"/>
    </w:p>
    <w:p w:rsidR="00AF1FAE" w:rsidRDefault="00AF1FAE">
      <w:pPr>
        <w:widowControl/>
        <w:spacing w:line="240" w:lineRule="auto"/>
        <w:ind w:firstLineChars="0" w:firstLine="0"/>
        <w:jc w:val="left"/>
      </w:pPr>
      <w:r>
        <w:br w:type="page"/>
      </w:r>
    </w:p>
    <w:p w:rsidR="004802B5" w:rsidRDefault="00A378AA" w:rsidP="00AF1FAE">
      <w:pPr>
        <w:pStyle w:val="1"/>
        <w:ind w:left="703" w:firstLine="289"/>
        <w15:collapsed/>
      </w:pPr>
      <w:bookmarkStart w:id="81" w:name="_Toc507394609"/>
      <w:r>
        <w:rPr>
          <w:rFonts w:hint="eastAsia"/>
        </w:rPr>
        <w:lastRenderedPageBreak/>
        <w:t>实时精确的半规则</w:t>
      </w:r>
      <w:r w:rsidR="004802B5">
        <w:rPr>
          <w:rFonts w:hint="eastAsia"/>
        </w:rPr>
        <w:t>网格化方法</w:t>
      </w:r>
      <w:bookmarkEnd w:id="81"/>
    </w:p>
    <w:p w:rsidR="00672FFE" w:rsidRDefault="004802B5" w:rsidP="004802B5">
      <w:pPr>
        <w:pStyle w:val="21"/>
      </w:pPr>
      <w:bookmarkStart w:id="82" w:name="_Toc507394610"/>
      <w:r>
        <w:rPr>
          <w:rFonts w:hint="eastAsia"/>
        </w:rPr>
        <w:t>引言</w:t>
      </w:r>
      <w:bookmarkEnd w:id="82"/>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BB28EB">
        <w:fldChar w:fldCharType="begin"/>
      </w:r>
      <w:r w:rsidR="00840A60">
        <w:instrText xml:space="preserve"> ADDIN EN.CITE &lt;EndNote&gt;&lt;Cite&gt;&lt;Author&gt;Mallat&lt;/Author&gt;&lt;Year&gt;1989&lt;/Year&gt;&lt;RecNum&gt;1&lt;/RecNum&gt;&lt;DisplayText&gt;[56]&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BB28EB">
        <w:fldChar w:fldCharType="separate"/>
      </w:r>
      <w:r w:rsidR="00840A60">
        <w:rPr>
          <w:noProof/>
        </w:rPr>
        <w:t>[</w:t>
      </w:r>
      <w:hyperlink w:anchor="_ENREF_56" w:tooltip="Mallat, 1989 #1" w:history="1">
        <w:r w:rsidR="00B85D53">
          <w:rPr>
            <w:noProof/>
          </w:rPr>
          <w:t>56</w:t>
        </w:r>
      </w:hyperlink>
      <w:r w:rsidR="00840A60">
        <w:rPr>
          <w:noProof/>
        </w:rPr>
        <w:t>]</w:t>
      </w:r>
      <w:r w:rsidR="002D1FE6" w:rsidRPr="00BB28EB">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840A60">
        <w:rPr>
          <w:vertAlign w:val="superscript"/>
        </w:rPr>
        <w:instrText xml:space="preserve"> ADDIN EN.CITE &lt;EndNote&gt;&lt;Cite&gt;&lt;Author&gt;Certain&lt;/Author&gt;&lt;Year&gt;1996&lt;/Year&gt;&lt;RecNum&gt;2&lt;/RecNum&gt;&lt;DisplayText&gt;[57]&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840A60">
        <w:rPr>
          <w:noProof/>
          <w:vertAlign w:val="superscript"/>
        </w:rPr>
        <w:t>[</w:t>
      </w:r>
      <w:hyperlink w:anchor="_ENREF_57" w:tooltip="Certain, 1996 #2" w:history="1">
        <w:r w:rsidR="00B85D53">
          <w:rPr>
            <w:noProof/>
            <w:vertAlign w:val="superscript"/>
          </w:rPr>
          <w:t>57</w:t>
        </w:r>
      </w:hyperlink>
      <w:r w:rsidR="00840A60">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r w:rsidR="00B920CB">
        <w:rPr>
          <w:rFonts w:hint="eastAsia"/>
        </w:rPr>
        <w:t>Roudet</w:t>
      </w:r>
      <w:r w:rsidR="00B920CB" w:rsidRPr="00B920CB">
        <w:rPr>
          <w:vertAlign w:val="superscript"/>
        </w:rPr>
        <w:fldChar w:fldCharType="begin"/>
      </w:r>
      <w:r w:rsidR="00840A60">
        <w:rPr>
          <w:vertAlign w:val="superscript"/>
        </w:rPr>
        <w:instrText xml:space="preserve"> ADDIN EN.CITE &lt;EndNote&gt;&lt;Cite&gt;&lt;Author&gt;Roudet&lt;/Author&gt;&lt;Year&gt;2007&lt;/Year&gt;&lt;RecNum&gt;3&lt;/RecNum&gt;&lt;DisplayText&gt;[58]&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840A60">
        <w:rPr>
          <w:noProof/>
          <w:vertAlign w:val="superscript"/>
        </w:rPr>
        <w:t>[</w:t>
      </w:r>
      <w:hyperlink w:anchor="_ENREF_58" w:tooltip="Roudet, 2007 #3" w:history="1">
        <w:r w:rsidR="00B85D53">
          <w:rPr>
            <w:noProof/>
            <w:vertAlign w:val="superscript"/>
          </w:rPr>
          <w:t>58</w:t>
        </w:r>
      </w:hyperlink>
      <w:r w:rsidR="00840A60">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fldChar w:fldCharType="begin">
          <w:fldData xml:space="preserve">PEVuZE5vdGU+PENpdGU+PEF1dGhvcj5LaG9kYWtvdnNreTwvQXV0aG9yPjxZZWFyPjIwMDQ8L1ll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</w:fldData>
        </w:fldChar>
      </w:r>
      <w:r w:rsidR="00840A60">
        <w:instrText xml:space="preserve"> ADDIN EN.CITE </w:instrText>
      </w:r>
      <w:r w:rsidR="00840A60">
        <w:fldChar w:fldCharType="begin">
          <w:fldData xml:space="preserve">PEVuZE5vdGU+PENpdGU+PEF1dGhvcj5LaG9kYWtvdnNreTwvQXV0aG9yPjxZZWFyPjIwMDQ8L1ll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</w:fldData>
        </w:fldChar>
      </w:r>
      <w:r w:rsidR="00840A60">
        <w:instrText xml:space="preserve"> ADDIN EN.CITE.DATA </w:instrText>
      </w:r>
      <w:r w:rsidR="00840A60">
        <w:fldChar w:fldCharType="end"/>
      </w:r>
      <w:r w:rsidR="00B920CB">
        <w:fldChar w:fldCharType="separate"/>
      </w:r>
      <w:r w:rsidR="00840A60">
        <w:rPr>
          <w:noProof/>
        </w:rPr>
        <w:t>[</w:t>
      </w:r>
      <w:hyperlink w:anchor="_ENREF_59" w:tooltip="Khodakovsky, 2004 #4" w:history="1">
        <w:r w:rsidR="00B85D53">
          <w:rPr>
            <w:noProof/>
          </w:rPr>
          <w:t>59-63</w:t>
        </w:r>
      </w:hyperlink>
      <w:r w:rsidR="00840A60">
        <w:rPr>
          <w:noProof/>
        </w:rPr>
        <w:t>]</w:t>
      </w:r>
      <w:r w:rsidR="00B920CB">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要求极高，需要算法达到毫秒级别。主流的半规则化三角网格有两个主要步骤：简化网格和精细化网格。为了达到算法效率要求，我们算法需要并行化这两个主要步骤。精细化网格</w:t>
      </w:r>
      <w:r w:rsidR="00E32AF7">
        <w:rPr>
          <w:rFonts w:hint="eastAsia"/>
        </w:rPr>
        <w:t>算法具有局部独立性，基本可以直接并行化。网格简化本章采用</w:t>
      </w:r>
      <w:r w:rsidR="00496761" w:rsidRPr="00496761">
        <w:t>Garland</w:t>
      </w:r>
      <w:r w:rsidR="006F31F3">
        <w:rPr>
          <w:vertAlign w:val="superscript"/>
        </w:rPr>
        <w:fldChar w:fldCharType="begin"/>
      </w:r>
      <w:r w:rsidR="00840A60">
        <w:rPr>
          <w:vertAlign w:val="superscript"/>
        </w:rPr>
        <w:instrText xml:space="preserve"> ADDIN EN.CITE &lt;EndNote&gt;&lt;Cite&gt;&lt;Author&gt;Garland&lt;/Author&gt;&lt;Year&gt;1997&lt;/Year&gt;&lt;RecNum&gt;9&lt;/RecNum&gt;&lt;DisplayText&gt;[64]&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840A60">
        <w:rPr>
          <w:noProof/>
          <w:vertAlign w:val="superscript"/>
        </w:rPr>
        <w:t>[</w:t>
      </w:r>
      <w:hyperlink w:anchor="_ENREF_64" w:tooltip="Garland, 1997 #9" w:history="1">
        <w:r w:rsidR="00B85D53">
          <w:rPr>
            <w:noProof/>
            <w:vertAlign w:val="superscript"/>
          </w:rPr>
          <w:t>64</w:t>
        </w:r>
      </w:hyperlink>
      <w:r w:rsidR="00840A60">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977A01">
      <w:pPr>
        <w:pStyle w:val="af7"/>
        <w:numPr>
          <w:ilvl w:val="0"/>
          <w:numId w:val="25"/>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977A01">
      <w:pPr>
        <w:pStyle w:val="af7"/>
        <w:numPr>
          <w:ilvl w:val="0"/>
          <w:numId w:val="25"/>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977A01">
      <w:pPr>
        <w:pStyle w:val="af7"/>
        <w:numPr>
          <w:ilvl w:val="0"/>
          <w:numId w:val="25"/>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977A01">
      <w:pPr>
        <w:pStyle w:val="af7"/>
        <w:numPr>
          <w:ilvl w:val="0"/>
          <w:numId w:val="25"/>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1728EA" w:rsidP="003C615B">
      <w:pPr>
        <w:pStyle w:val="21"/>
      </w:pPr>
      <w:bookmarkStart w:id="83" w:name="_Toc507394611"/>
      <w:r>
        <w:rPr>
          <w:rFonts w:hint="eastAsia"/>
        </w:rPr>
        <w:t>相关背景</w:t>
      </w:r>
      <w:bookmarkEnd w:id="83"/>
    </w:p>
    <w:p w:rsidR="003C615B" w:rsidRDefault="003C615B" w:rsidP="003C615B">
      <w:pPr>
        <w:pStyle w:val="31"/>
      </w:pPr>
      <w:bookmarkStart w:id="84" w:name="_Toc507394612"/>
      <w:r>
        <w:rPr>
          <w:rFonts w:hint="eastAsia"/>
        </w:rPr>
        <w:t>半规则网格与多分辨率分析</w:t>
      </w:r>
      <w:bookmarkEnd w:id="84"/>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2D2C15" w:rsidP="003C615B">
      <w:pPr>
        <w:ind w:firstLine="480"/>
      </w:pPr>
      <w:r>
        <w:rPr>
          <w:rFonts w:hint="eastAsia"/>
          <w:noProof/>
        </w:rPr>
        <mc:AlternateContent>
          <mc:Choice Requires="wpg">
            <w:drawing>
              <wp:anchor distT="0" distB="0" distL="114300" distR="114300" simplePos="0" relativeHeight="251680768" behindDoc="0" locked="0" layoutInCell="1" allowOverlap="1" wp14:anchorId="53D86933" wp14:editId="30489A4D">
                <wp:simplePos x="0" y="0"/>
                <wp:positionH relativeFrom="column">
                  <wp:align>center</wp:align>
                </wp:positionH>
                <wp:positionV relativeFrom="paragraph">
                  <wp:posOffset>163195</wp:posOffset>
                </wp:positionV>
                <wp:extent cx="5256000" cy="2851200"/>
                <wp:effectExtent l="0" t="0" r="1905" b="6350"/>
                <wp:wrapTopAndBottom/>
                <wp:docPr id="17" name="组合 17"/>
                <wp:cNvGraphicFramePr/>
                <a:graphic xmlns:a="http://schemas.openxmlformats.org/drawingml/2006/main">
                  <a:graphicData uri="http://schemas.microsoft.com/office/word/2010/wordprocessingGroup">
                    <wpg:wgp>
                      <wpg:cNvGrpSpPr/>
                      <wpg:grpSpPr>
                        <a:xfrm>
                          <a:off x="0" y="0"/>
                          <a:ext cx="5256000" cy="2851200"/>
                          <a:chOff x="0" y="0"/>
                          <a:chExt cx="5256530" cy="2851150"/>
                        </a:xfrm>
                      </wpg:grpSpPr>
                      <pic:pic xmlns:pic="http://schemas.openxmlformats.org/drawingml/2006/picture">
                        <pic:nvPicPr>
                          <pic:cNvPr id="4" name="图片 4"/>
                          <pic:cNvPicPr>
                            <a:picLocks noChangeAspect="1"/>
                          </pic:cNvPicPr>
                        </pic:nvPicPr>
                        <pic:blipFill>
                          <a:blip r:embed="rId108">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540D10" w:rsidRPr="00826737" w:rsidRDefault="00540D10" w:rsidP="002D2C15">
                              <w:pPr>
                                <w:pStyle w:val="aff"/>
                                <w:spacing w:before="163" w:after="163"/>
                                <w:ind w:firstLine="360"/>
                                <w:rPr>
                                  <w:rFonts w:ascii="黑体" w:eastAsia="黑体" w:hAnsi="黑体"/>
                                  <w:sz w:val="26"/>
                                  <w:szCs w:val="26"/>
                                </w:rPr>
                              </w:pPr>
                              <w:bookmarkStart w:id="85" w:name="_Toc507402020"/>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3D86933" id="组合 17" o:spid="_x0000_s1097" style="position:absolute;left:0;text-align:left;margin-left:0;margin-top:12.85pt;width:413.85pt;height:224.5pt;z-index:251680768;mso-position-horizontal:center;mso-width-relative:margin;mso-height-relative:margin"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">
                <v:shape id="图片 4" o:spid="_x0000_s1098"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109" o:title=""/>
                  <v:path arrowok="t"/>
                </v:shape>
                <v:shape id="文本框 1" o:spid="_x0000_s1099"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540D10" w:rsidRPr="00826737" w:rsidRDefault="00540D10" w:rsidP="002D2C15">
                        <w:pPr>
                          <w:pStyle w:val="aff"/>
                          <w:spacing w:before="163" w:after="163"/>
                          <w:ind w:firstLine="360"/>
                          <w:rPr>
                            <w:rFonts w:ascii="黑体" w:eastAsia="黑体" w:hAnsi="黑体"/>
                            <w:sz w:val="26"/>
                            <w:szCs w:val="26"/>
                          </w:rPr>
                        </w:pPr>
                        <w:bookmarkStart w:id="109" w:name="_Toc507402020"/>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09"/>
                      </w:p>
                    </w:txbxContent>
                  </v:textbox>
                </v:shape>
                <w10:wrap type="topAndBottom"/>
              </v:group>
            </w:pict>
          </mc:Fallback>
        </mc:AlternateContent>
      </w:r>
      <w:r w:rsidR="009A3B44">
        <w:rPr>
          <w:rFonts w:hint="eastAsia"/>
        </w:rPr>
        <w:t>半规则网格几何拓扑结构非常适合基于小波的多分辨率分析（如图</w:t>
      </w:r>
      <w:r w:rsidR="00CF6F6A">
        <w:rPr>
          <w:rFonts w:hint="eastAsia"/>
        </w:rPr>
        <w:t>5.1</w:t>
      </w:r>
      <w:r w:rsidR="009A3B44">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得到低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86" w:name="_Toc507394613"/>
      <w:r>
        <w:rPr>
          <w:rFonts w:hint="eastAsia"/>
        </w:rPr>
        <w:t>网格</w:t>
      </w:r>
      <w:r w:rsidR="003C615B">
        <w:rPr>
          <w:rFonts w:hint="eastAsia"/>
        </w:rPr>
        <w:t>半规则化算法</w:t>
      </w:r>
      <w:r w:rsidR="0070552A">
        <w:rPr>
          <w:rFonts w:hint="eastAsia"/>
        </w:rPr>
        <w:t>综述</w:t>
      </w:r>
      <w:bookmarkEnd w:id="86"/>
    </w:p>
    <w:p w:rsidR="00433218" w:rsidRDefault="00433218" w:rsidP="008E7F07">
      <w:pPr>
        <w:ind w:firstLine="480"/>
      </w:pPr>
      <w:r>
        <w:rPr>
          <w:rFonts w:hint="eastAsia"/>
        </w:rPr>
        <w:t>本章提出的半规则网格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840A60">
        <w:rPr>
          <w:vertAlign w:val="superscript"/>
        </w:rPr>
        <w:instrText xml:space="preserve"> ADDIN EN.CITE &lt;EndNote&gt;&lt;Cite&gt;&lt;Author&gt;Payan&lt;/Author&gt;&lt;Year&gt;2015&lt;/Year&gt;&lt;RecNum&gt;12&lt;/RecNum&gt;&lt;DisplayText&gt;[65]&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840A60">
        <w:rPr>
          <w:noProof/>
          <w:vertAlign w:val="superscript"/>
        </w:rPr>
        <w:t>[</w:t>
      </w:r>
      <w:hyperlink w:anchor="_ENREF_65" w:tooltip="Payan, 2015 #12" w:history="1">
        <w:r w:rsidR="00B85D53">
          <w:rPr>
            <w:noProof/>
            <w:vertAlign w:val="superscript"/>
          </w:rPr>
          <w:t>65</w:t>
        </w:r>
      </w:hyperlink>
      <w:r w:rsidR="00840A60">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r w:rsidR="00000F38">
        <w:rPr>
          <w:rFonts w:hint="eastAsia"/>
          <w:noProof/>
        </w:rPr>
        <mc:AlternateContent>
          <mc:Choice Requires="wpg">
            <w:drawing>
              <wp:anchor distT="0" distB="0" distL="114300" distR="114300" simplePos="0" relativeHeight="251682816" behindDoc="0" locked="0" layoutInCell="1" allowOverlap="1" wp14:anchorId="6C544E77" wp14:editId="79532AE8">
                <wp:simplePos x="0" y="0"/>
                <wp:positionH relativeFrom="margin">
                  <wp:posOffset>0</wp:posOffset>
                </wp:positionH>
                <wp:positionV relativeFrom="paragraph">
                  <wp:posOffset>94615</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110">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540D10" w:rsidRPr="00E12106" w:rsidRDefault="00540D10" w:rsidP="00000F38">
                              <w:pPr>
                                <w:pStyle w:val="aff"/>
                                <w:spacing w:before="163" w:after="163"/>
                                <w:ind w:firstLine="360"/>
                                <w:rPr>
                                  <w:rFonts w:eastAsia="宋体"/>
                                  <w:sz w:val="24"/>
                                  <w:szCs w:val="24"/>
                                </w:rPr>
                              </w:pPr>
                              <w:bookmarkStart w:id="87" w:name="_Toc50740202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C544E77" id="组合 8" o:spid="_x0000_s1100" style="position:absolute;left:0;text-align:left;margin-left:0;margin-top:7.45pt;width:413.9pt;height:446.65pt;z-index:251682816;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">
                <v:shape id="图片 6" o:spid="_x0000_s1101"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111" o:title=""/>
                  <v:path arrowok="t"/>
                </v:shape>
                <v:shape id="文本框 7" o:spid="_x0000_s1102"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540D10" w:rsidRPr="00E12106" w:rsidRDefault="00540D10" w:rsidP="00000F38">
                        <w:pPr>
                          <w:pStyle w:val="aff"/>
                          <w:spacing w:before="163" w:after="163"/>
                          <w:ind w:firstLine="360"/>
                          <w:rPr>
                            <w:rFonts w:eastAsia="宋体"/>
                            <w:sz w:val="24"/>
                            <w:szCs w:val="24"/>
                          </w:rPr>
                        </w:pPr>
                        <w:bookmarkStart w:id="112" w:name="_Toc50740202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12"/>
                      </w:p>
                    </w:txbxContent>
                  </v:textbox>
                </v:shape>
                <w10:wrap type="topAndBottom" anchorx="margin"/>
              </v:group>
            </w:pict>
          </mc:Fallback>
        </mc:AlternateContent>
      </w:r>
    </w:p>
    <w:p w:rsidR="00034B57" w:rsidRPr="00162018" w:rsidRDefault="00E86B0C" w:rsidP="008E7F07">
      <w:pPr>
        <w:ind w:firstLine="480"/>
      </w:pPr>
      <w:r>
        <w:rPr>
          <w:rFonts w:hint="eastAsia"/>
        </w:rPr>
        <w:t>半规则网格化算法关键核心在于如何在简化网格的同时如何参数化网格。网格参数化方法很多，全局网格参数化方法（例如</w:t>
      </w:r>
      <w:r w:rsidR="007D0998">
        <w:rPr>
          <w:rFonts w:hint="eastAsia"/>
        </w:rPr>
        <w:t>文献</w:t>
      </w:r>
      <w:r w:rsidR="006B65A2">
        <w:fldChar w:fldCharType="begin"/>
      </w:r>
      <w:r w:rsidR="00840A60">
        <w:instrText xml:space="preserve"> ADDIN EN.CITE &lt;EndNote&gt;&lt;Cite&gt;&lt;Author&gt;Alliez&lt;/Author&gt;&lt;Year&gt;2002&lt;/Year&gt;&lt;RecNum&gt;13&lt;/RecNum&gt;&lt;DisplayText&gt;[66, 67]&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fldChar w:fldCharType="separate"/>
      </w:r>
      <w:r w:rsidR="00840A60">
        <w:rPr>
          <w:noProof/>
        </w:rPr>
        <w:t>[</w:t>
      </w:r>
      <w:hyperlink w:anchor="_ENREF_66" w:tooltip="Alliez, 2002 #13" w:history="1">
        <w:r w:rsidR="00B85D53">
          <w:rPr>
            <w:noProof/>
          </w:rPr>
          <w:t>66</w:t>
        </w:r>
      </w:hyperlink>
      <w:r w:rsidR="00840A60">
        <w:rPr>
          <w:noProof/>
        </w:rPr>
        <w:t xml:space="preserve">, </w:t>
      </w:r>
      <w:hyperlink w:anchor="_ENREF_67" w:tooltip="Schreiner, 2004 #14" w:history="1">
        <w:r w:rsidR="00B85D53">
          <w:rPr>
            <w:noProof/>
          </w:rPr>
          <w:t>67</w:t>
        </w:r>
      </w:hyperlink>
      <w:r w:rsidR="00840A60">
        <w:rPr>
          <w:noProof/>
        </w:rPr>
        <w:t>]</w:t>
      </w:r>
      <w:r w:rsidR="006B65A2">
        <w:fldChar w:fldCharType="end"/>
      </w:r>
      <w:r w:rsidR="007D0998">
        <w:t>）</w:t>
      </w:r>
      <w:r w:rsidR="007D0998">
        <w:rPr>
          <w:rFonts w:hint="eastAsia"/>
        </w:rPr>
        <w:t>都可以应用到半规则网格化算法，但是时间效率比较差。本文是要求实时生成半规则网格，考虑到算法时间效率，本文参考了文献</w:t>
      </w:r>
      <w:r w:rsidR="007D0998">
        <w:fldChar w:fldCharType="begin"/>
      </w:r>
      <w:r w:rsidR="00840A60">
        <w:instrText xml:space="preserve"> ADDIN EN.CITE &lt;EndNote&gt;&lt;Cite&gt;&lt;Author&gt;Floater&lt;/Author&gt;&lt;Year&gt;2005&lt;/Year&gt;&lt;RecNum&gt;15&lt;/RecNum&gt;&lt;DisplayText&gt;[68, 69]&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fldChar w:fldCharType="separate"/>
      </w:r>
      <w:r w:rsidR="00840A60">
        <w:rPr>
          <w:noProof/>
        </w:rPr>
        <w:t>[</w:t>
      </w:r>
      <w:hyperlink w:anchor="_ENREF_68" w:tooltip="Floater, 2005 #15" w:history="1">
        <w:r w:rsidR="00B85D53">
          <w:rPr>
            <w:noProof/>
          </w:rPr>
          <w:t>68</w:t>
        </w:r>
      </w:hyperlink>
      <w:r w:rsidR="00840A60">
        <w:rPr>
          <w:noProof/>
        </w:rPr>
        <w:t xml:space="preserve">, </w:t>
      </w:r>
      <w:hyperlink w:anchor="_ENREF_69" w:tooltip="Lee, 1998 #16" w:history="1">
        <w:r w:rsidR="00B85D53">
          <w:rPr>
            <w:noProof/>
          </w:rPr>
          <w:t>69</w:t>
        </w:r>
      </w:hyperlink>
      <w:r w:rsidR="00840A60">
        <w:rPr>
          <w:noProof/>
        </w:rPr>
        <w:t>]</w:t>
      </w:r>
      <w:r w:rsidR="007D0998">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并行化，并且具有很好的运行效率。</w:t>
      </w:r>
    </w:p>
    <w:p w:rsidR="003C615B" w:rsidRDefault="00F624E2" w:rsidP="003C615B">
      <w:pPr>
        <w:pStyle w:val="31"/>
      </w:pPr>
      <w:bookmarkStart w:id="88" w:name="_Toc507394614"/>
      <w:r>
        <w:rPr>
          <w:rFonts w:hint="eastAsia"/>
        </w:rPr>
        <w:t>网格</w:t>
      </w:r>
      <w:r w:rsidR="003C615B">
        <w:rPr>
          <w:rFonts w:hint="eastAsia"/>
        </w:rPr>
        <w:t>半规则化相关工作</w:t>
      </w:r>
      <w:bookmarkEnd w:id="88"/>
    </w:p>
    <w:p w:rsidR="00310E38" w:rsidRDefault="0007238C" w:rsidP="00045BB2">
      <w:pPr>
        <w:ind w:firstLine="480"/>
      </w:pPr>
      <w:r>
        <w:rPr>
          <w:rFonts w:hint="eastAsia"/>
        </w:rPr>
        <w:t>对于半规则网格的研究最早出现在十九世纪中期。</w:t>
      </w:r>
      <w:r>
        <w:rPr>
          <w:rFonts w:hint="eastAsia"/>
        </w:rPr>
        <w:t>Lounsbery</w:t>
      </w:r>
      <w:r>
        <w:rPr>
          <w:rFonts w:hint="eastAsia"/>
        </w:rPr>
        <w:t>等人</w:t>
      </w:r>
      <w:r w:rsidRPr="0007238C">
        <w:rPr>
          <w:vertAlign w:val="superscript"/>
        </w:rPr>
        <w:fldChar w:fldCharType="begin">
          <w:fldData xml:space="preserve">PEVuZE5vdGU+PENpdGU+PEF1dGhvcj5MZWU8L0F1dGhvcj48WWVhcj4xOTk4PC9ZZWFyPjxSZWNO
dW0+MTY8L1JlY051bT48RGlzcGxheVRleHQ+WzY5LCA3M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840A60">
        <w:rPr>
          <w:vertAlign w:val="superscript"/>
        </w:rPr>
        <w:instrText xml:space="preserve"> ADDIN EN.CITE </w:instrText>
      </w:r>
      <w:r w:rsidR="00840A60">
        <w:rPr>
          <w:vertAlign w:val="superscript"/>
        </w:rPr>
        <w:fldChar w:fldCharType="begin">
          <w:fldData xml:space="preserve">PEVuZE5vdGU+PENpdGU+PEF1dGhvcj5MZWU8L0F1dGhvcj48WWVhcj4xOTk4PC9ZZWFyPjxSZWNO
dW0+MTY8L1JlY051bT48RGlzcGxheVRleHQ+WzY5LCA3M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840A60">
        <w:rPr>
          <w:vertAlign w:val="superscript"/>
        </w:rPr>
        <w:instrText xml:space="preserve"> ADDIN EN.CITE.DATA </w:instrText>
      </w:r>
      <w:r w:rsidR="00840A60">
        <w:rPr>
          <w:vertAlign w:val="superscript"/>
        </w:rPr>
      </w:r>
      <w:r w:rsidR="00840A60">
        <w:rPr>
          <w:vertAlign w:val="superscript"/>
        </w:rPr>
        <w:fldChar w:fldCharType="end"/>
      </w:r>
      <w:r w:rsidRPr="0007238C">
        <w:rPr>
          <w:vertAlign w:val="superscript"/>
        </w:rPr>
      </w:r>
      <w:r w:rsidRPr="0007238C">
        <w:rPr>
          <w:vertAlign w:val="superscript"/>
        </w:rPr>
        <w:fldChar w:fldCharType="separate"/>
      </w:r>
      <w:r w:rsidR="00840A60">
        <w:rPr>
          <w:noProof/>
          <w:vertAlign w:val="superscript"/>
        </w:rPr>
        <w:t>[</w:t>
      </w:r>
      <w:hyperlink w:anchor="_ENREF_69" w:tooltip="Lee, 1998 #16" w:history="1">
        <w:r w:rsidR="00B85D53">
          <w:rPr>
            <w:noProof/>
            <w:vertAlign w:val="superscript"/>
          </w:rPr>
          <w:t>69</w:t>
        </w:r>
      </w:hyperlink>
      <w:r w:rsidR="00840A60">
        <w:rPr>
          <w:noProof/>
          <w:vertAlign w:val="superscript"/>
        </w:rPr>
        <w:t xml:space="preserve">, </w:t>
      </w:r>
      <w:hyperlink w:anchor="_ENREF_70" w:tooltip="Lounsbery, 1993 #17" w:history="1">
        <w:r w:rsidR="00B85D53">
          <w:rPr>
            <w:noProof/>
            <w:vertAlign w:val="superscript"/>
          </w:rPr>
          <w:t>70</w:t>
        </w:r>
      </w:hyperlink>
      <w:r w:rsidR="00840A60">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fldChar w:fldCharType="begin">
          <w:fldData xml:space="preserve">PEVuZE5vdGU+PENpdGU+PEF1dGhvcj5FY2s8L0F1dGhvcj48WWVhcj4xOTk1PC9ZZWFyPjxSZWNO
dW0+MTg8L1JlY051bT48RGlzcGxheVRleHQ+WzY5LCA3MSwgNzJ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840A60">
        <w:instrText xml:space="preserve"> ADDIN EN.CITE </w:instrText>
      </w:r>
      <w:r w:rsidR="00840A60">
        <w:fldChar w:fldCharType="begin">
          <w:fldData xml:space="preserve">PEVuZE5vdGU+PENpdGU+PEF1dGhvcj5FY2s8L0F1dGhvcj48WWVhcj4xOTk1PC9ZZWFyPjxSZWNO
dW0+MTg8L1JlY051bT48RGlzcGxheVRleHQ+WzY5LCA3MSwgNzJ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840A60">
        <w:instrText xml:space="preserve"> ADDIN EN.CITE.DATA </w:instrText>
      </w:r>
      <w:r w:rsidR="00840A60">
        <w:fldChar w:fldCharType="end"/>
      </w:r>
      <w:r>
        <w:fldChar w:fldCharType="separate"/>
      </w:r>
      <w:r w:rsidR="00840A60">
        <w:rPr>
          <w:noProof/>
        </w:rPr>
        <w:t>[</w:t>
      </w:r>
      <w:hyperlink w:anchor="_ENREF_69" w:tooltip="Lee, 1998 #16" w:history="1">
        <w:r w:rsidR="00B85D53">
          <w:rPr>
            <w:noProof/>
          </w:rPr>
          <w:t>69</w:t>
        </w:r>
      </w:hyperlink>
      <w:r w:rsidR="00840A60">
        <w:rPr>
          <w:noProof/>
        </w:rPr>
        <w:t xml:space="preserve">, </w:t>
      </w:r>
      <w:hyperlink w:anchor="_ENREF_71" w:tooltip="Eck, 1995 #18" w:history="1">
        <w:r w:rsidR="00B85D53">
          <w:rPr>
            <w:noProof/>
          </w:rPr>
          <w:t>71</w:t>
        </w:r>
      </w:hyperlink>
      <w:r w:rsidR="00840A60">
        <w:rPr>
          <w:noProof/>
        </w:rPr>
        <w:t xml:space="preserve">, </w:t>
      </w:r>
      <w:hyperlink w:anchor="_ENREF_72" w:tooltip="Gioia, 1999 #19" w:history="1">
        <w:r w:rsidR="00B85D53">
          <w:rPr>
            <w:noProof/>
          </w:rPr>
          <w:t>72</w:t>
        </w:r>
      </w:hyperlink>
      <w:r w:rsidR="00840A60">
        <w:rPr>
          <w:noProof/>
        </w:rPr>
        <w:t>]</w:t>
      </w:r>
      <w:r>
        <w:fldChar w:fldCharType="end"/>
      </w:r>
      <w:r w:rsidR="00310E38">
        <w:rPr>
          <w:rFonts w:hint="eastAsia"/>
        </w:rPr>
        <w:t>致力于处理复杂的网格布线情况、有边界的情况和复杂的几何表面情况。</w:t>
      </w:r>
      <w:r w:rsidR="00045BB2">
        <w:rPr>
          <w:rFonts w:hint="eastAsia"/>
        </w:rPr>
        <w:t>文献</w:t>
      </w:r>
      <w:r w:rsidR="00045BB2">
        <w:fldChar w:fldCharType="begin"/>
      </w:r>
      <w:r w:rsidR="00840A60">
        <w:instrText xml:space="preserve"> ADDIN EN.CITE &lt;EndNote&gt;&lt;Cite&gt;&lt;Author&gt;Guskov&lt;/Author&gt;&lt;Year&gt;2000&lt;/Year&gt;&lt;RecNum&gt;20&lt;/RecNum&gt;&lt;DisplayText&gt;[73, 74]&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045BB2">
        <w:fldChar w:fldCharType="separate"/>
      </w:r>
      <w:r w:rsidR="00840A60">
        <w:rPr>
          <w:noProof/>
        </w:rPr>
        <w:t>[</w:t>
      </w:r>
      <w:hyperlink w:anchor="_ENREF_73" w:tooltip="Guskov, 2000 #20" w:history="1">
        <w:r w:rsidR="00B85D53">
          <w:rPr>
            <w:noProof/>
          </w:rPr>
          <w:t>73</w:t>
        </w:r>
      </w:hyperlink>
      <w:r w:rsidR="00840A60">
        <w:rPr>
          <w:noProof/>
        </w:rPr>
        <w:t xml:space="preserve">, </w:t>
      </w:r>
      <w:hyperlink w:anchor="_ENREF_74" w:tooltip="Lee, 2000 #21" w:history="1">
        <w:r w:rsidR="00B85D53">
          <w:rPr>
            <w:noProof/>
          </w:rPr>
          <w:t>74</w:t>
        </w:r>
      </w:hyperlink>
      <w:r w:rsidR="00840A60">
        <w:rPr>
          <w:noProof/>
        </w:rPr>
        <w:t>]</w:t>
      </w:r>
      <w:r w:rsidR="00045BB2">
        <w:fldChar w:fldCharType="end"/>
      </w:r>
      <w:r w:rsidR="00045BB2">
        <w:rPr>
          <w:rFonts w:hint="eastAsia"/>
        </w:rPr>
        <w:t>通过局部参数化或局部投影，半规则网格顶点对应到非规则网格表面。二十一世纪前的研究都是分块参数化的，缺乏对参数化平滑，之后的大部分研究（例如文献</w:t>
      </w:r>
      <w:r w:rsidR="00045BB2">
        <w:fldChar w:fldCharType="begin">
          <w:fldData xml:space="preserve">PEVuZE5vdGU+PENpdGU+PEF1dGhvcj5Ib3JtYW5uPC9BdXRob3I+PFllYXI+MjAwMTwvWWVhcj48
UmVjTnVtPjIyPC9SZWNOdW0+PERpc3BsYXlUZXh0Pls3NS03OF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840A60">
        <w:instrText xml:space="preserve"> ADDIN EN.CITE </w:instrText>
      </w:r>
      <w:r w:rsidR="00840A60">
        <w:fldChar w:fldCharType="begin">
          <w:fldData xml:space="preserve">PEVuZE5vdGU+PENpdGU+PEF1dGhvcj5Ib3JtYW5uPC9BdXRob3I+PFllYXI+MjAwMTwvWWVhcj48
UmVjTnVtPjIyPC9SZWNOdW0+PERpc3BsYXlUZXh0Pls3NS03OF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840A60">
        <w:instrText xml:space="preserve"> ADDIN EN.CITE.DATA </w:instrText>
      </w:r>
      <w:r w:rsidR="00840A60">
        <w:fldChar w:fldCharType="end"/>
      </w:r>
      <w:r w:rsidR="00045BB2">
        <w:fldChar w:fldCharType="separate"/>
      </w:r>
      <w:r w:rsidR="00840A60">
        <w:rPr>
          <w:noProof/>
        </w:rPr>
        <w:t>[</w:t>
      </w:r>
      <w:hyperlink w:anchor="_ENREF_75" w:tooltip="Hormann, 2001 #22" w:history="1">
        <w:r w:rsidR="00B85D53">
          <w:rPr>
            <w:noProof/>
          </w:rPr>
          <w:t>75-78</w:t>
        </w:r>
      </w:hyperlink>
      <w:r w:rsidR="00840A60">
        <w:rPr>
          <w:noProof/>
        </w:rPr>
        <w:t>]</w:t>
      </w:r>
      <w:r w:rsidR="00045BB2">
        <w:fldChar w:fldCharType="end"/>
      </w:r>
      <w:r w:rsidR="00045BB2">
        <w:rPr>
          <w:rFonts w:hint="eastAsia"/>
        </w:rPr>
        <w:t>）主要在平滑参数化得到低畸变的参数信息。最近几年的研究主要致力于得到高精度的半规则网格，仅仅对参数化进行平滑是不够的，需要得到高精度的采样信息，文献</w:t>
      </w:r>
      <w:r w:rsidR="00045BB2">
        <w:fldChar w:fldCharType="begin">
          <w:fldData xml:space="preserve">PEVuZE5vdGU+PENpdGU+PEF1dGhvcj5EZW5pczwvQXV0aG9yPjxZZWFyPjIwMTA8L1llYXI+PFJl
Y051bT4yNjwvUmVjTnVtPjxEaXNwbGF5VGV4dD5bNzktODF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840A60">
        <w:instrText xml:space="preserve"> ADDIN EN.CITE </w:instrText>
      </w:r>
      <w:r w:rsidR="00840A60">
        <w:fldChar w:fldCharType="begin">
          <w:fldData xml:space="preserve">PEVuZE5vdGU+PENpdGU+PEF1dGhvcj5EZW5pczwvQXV0aG9yPjxZZWFyPjIwMTA8L1llYXI+PFJl
Y051bT4yNjwvUmVjTnVtPjxEaXNwbGF5VGV4dD5bNzktODF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840A60">
        <w:instrText xml:space="preserve"> ADDIN EN.CITE.DATA </w:instrText>
      </w:r>
      <w:r w:rsidR="00840A60">
        <w:fldChar w:fldCharType="end"/>
      </w:r>
      <w:r w:rsidR="00045BB2">
        <w:fldChar w:fldCharType="separate"/>
      </w:r>
      <w:r w:rsidR="00840A60">
        <w:rPr>
          <w:noProof/>
        </w:rPr>
        <w:t>[</w:t>
      </w:r>
      <w:hyperlink w:anchor="_ENREF_79" w:tooltip="Denis, 2010 #26" w:history="1">
        <w:r w:rsidR="00B85D53">
          <w:rPr>
            <w:noProof/>
          </w:rPr>
          <w:t>79-81</w:t>
        </w:r>
      </w:hyperlink>
      <w:r w:rsidR="00840A60">
        <w:rPr>
          <w:noProof/>
        </w:rPr>
        <w:t>]</w:t>
      </w:r>
      <w:r w:rsidR="00045BB2">
        <w:fldChar w:fldCharType="end"/>
      </w:r>
      <w:r w:rsidR="00045BB2">
        <w:rPr>
          <w:rFonts w:hint="eastAsia"/>
        </w:rPr>
        <w:t>采取的方法是在非规则网格上直接重新采样。本章网格半规则化算法</w:t>
      </w:r>
      <w:r w:rsidR="00C27D32">
        <w:rPr>
          <w:rFonts w:hint="eastAsia"/>
        </w:rPr>
        <w:t>应用在交互系统中，需要一种自适应实时的半规则化算法，所以本章算法思路类似</w:t>
      </w:r>
      <w:r w:rsidR="00C27D32">
        <w:fldChar w:fldCharType="begin"/>
      </w:r>
      <w:r w:rsidR="00840A60">
        <w:instrText xml:space="preserve"> ADDIN EN.CITE &lt;EndNote&gt;&lt;Cite&gt;&lt;Author&gt;Lee&lt;/Author&gt;&lt;Year&gt;1998&lt;/Year&gt;&lt;RecNum&gt;16&lt;/RecNum&gt;&lt;DisplayText&gt;[69]&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C27D32">
        <w:fldChar w:fldCharType="separate"/>
      </w:r>
      <w:r w:rsidR="00840A60">
        <w:rPr>
          <w:noProof/>
        </w:rPr>
        <w:t>[</w:t>
      </w:r>
      <w:hyperlink w:anchor="_ENREF_69" w:tooltip="Lee, 1998 #16" w:history="1">
        <w:r w:rsidR="00B85D53">
          <w:rPr>
            <w:noProof/>
          </w:rPr>
          <w:t>69</w:t>
        </w:r>
      </w:hyperlink>
      <w:r w:rsidR="00840A60">
        <w:rPr>
          <w:noProof/>
        </w:rPr>
        <w:t>]</w:t>
      </w:r>
      <w:r w:rsidR="00C27D32">
        <w:fldChar w:fldCharType="end"/>
      </w:r>
      <w:r w:rsidR="00C27D32">
        <w:t>，</w:t>
      </w:r>
      <w:r w:rsidR="00C27D32">
        <w:rPr>
          <w:rFonts w:hint="eastAsia"/>
        </w:rPr>
        <w:t>局部的参数化有利于算法的并行化，从而大幅度提高算法效率。</w:t>
      </w:r>
    </w:p>
    <w:p w:rsidR="008264DA" w:rsidRDefault="001B42AD" w:rsidP="009B334B">
      <w:pPr>
        <w:ind w:firstLine="480"/>
      </w:pPr>
      <w:r>
        <w:rPr>
          <w:rFonts w:hint="eastAsia"/>
        </w:rPr>
        <w:t>并行简化网格也是</w:t>
      </w:r>
      <w:r w:rsidR="00FF559E">
        <w:rPr>
          <w:rFonts w:hint="eastAsia"/>
        </w:rPr>
        <w:t>计算机</w:t>
      </w:r>
      <w:r>
        <w:rPr>
          <w:rFonts w:hint="eastAsia"/>
        </w:rPr>
        <w:t>图形学方向的热点研究问题，</w:t>
      </w:r>
      <w:r>
        <w:t>同时也是</w:t>
      </w:r>
      <w:r>
        <w:rPr>
          <w:rFonts w:hint="eastAsia"/>
        </w:rPr>
        <w:t>网格半规则化重要步骤。</w:t>
      </w:r>
      <w:r w:rsidR="009A7949">
        <w:rPr>
          <w:rFonts w:hint="eastAsia"/>
        </w:rPr>
        <w:t>边界冲突是并行简化网格的主要问题，解决这一问题主要有两种方法：</w:t>
      </w:r>
      <w:r w:rsidR="00BE73F5">
        <w:rPr>
          <w:rFonts w:hint="eastAsia"/>
        </w:rPr>
        <w:t>顶点</w:t>
      </w:r>
      <w:r w:rsidR="00FE543F">
        <w:rPr>
          <w:rFonts w:hint="eastAsia"/>
        </w:rPr>
        <w:t>删除法</w:t>
      </w:r>
      <w:r w:rsidR="00BE73F5">
        <w:rPr>
          <w:rFonts w:hint="eastAsia"/>
        </w:rPr>
        <w:t>和</w:t>
      </w:r>
      <w:r w:rsidR="00FD2C22">
        <w:rPr>
          <w:rFonts w:hint="eastAsia"/>
        </w:rPr>
        <w:t>边</w:t>
      </w:r>
      <w:r w:rsidR="00D02926">
        <w:rPr>
          <w:rFonts w:hint="eastAsia"/>
        </w:rPr>
        <w:t>折叠</w:t>
      </w:r>
      <w:r w:rsidR="00FE543F">
        <w:rPr>
          <w:rFonts w:hint="eastAsia"/>
        </w:rPr>
        <w:t>法</w:t>
      </w:r>
      <w:r w:rsidR="00BE73F5">
        <w:rPr>
          <w:rFonts w:hint="eastAsia"/>
        </w:rPr>
        <w:t>。顶点</w:t>
      </w:r>
      <w:r w:rsidR="00FE543F">
        <w:rPr>
          <w:rFonts w:hint="eastAsia"/>
        </w:rPr>
        <w:t>删除</w:t>
      </w:r>
      <w:r w:rsidR="00BE73F5">
        <w:rPr>
          <w:rFonts w:hint="eastAsia"/>
        </w:rPr>
        <w:t>法</w:t>
      </w:r>
      <w:r w:rsidR="00FD2C22">
        <w:rPr>
          <w:rFonts w:hint="eastAsia"/>
        </w:rPr>
        <w:t>（例如文献</w:t>
      </w:r>
      <w:r w:rsidR="00FD2C22">
        <w:fldChar w:fldCharType="begin"/>
      </w:r>
      <w:r w:rsidR="00840A60">
        <w:instrText xml:space="preserve"> ADDIN EN.CITE &lt;EndNote&gt;&lt;Cite&gt;&lt;Author&gt;Schroeder&lt;/Author&gt;&lt;Year&gt;1992&lt;/Year&gt;&lt;RecNum&gt;32&lt;/RecNum&gt;&lt;DisplayText&gt;[82]&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00FD2C22">
        <w:fldChar w:fldCharType="separate"/>
      </w:r>
      <w:r w:rsidR="00840A60">
        <w:rPr>
          <w:noProof/>
        </w:rPr>
        <w:t>[</w:t>
      </w:r>
      <w:hyperlink w:anchor="_ENREF_82" w:tooltip="Schroeder, 1992 #32" w:history="1">
        <w:r w:rsidR="00B85D53">
          <w:rPr>
            <w:noProof/>
          </w:rPr>
          <w:t>82</w:t>
        </w:r>
      </w:hyperlink>
      <w:r w:rsidR="00840A60">
        <w:rPr>
          <w:noProof/>
        </w:rPr>
        <w:t>]</w:t>
      </w:r>
      <w:r w:rsidR="00FD2C22">
        <w:fldChar w:fldCharType="end"/>
      </w:r>
      <w:r w:rsidR="00FD2C22">
        <w:t>）</w:t>
      </w:r>
      <w:r w:rsidR="00BE73F5">
        <w:rPr>
          <w:rFonts w:hint="eastAsia"/>
        </w:rPr>
        <w:t>是选择独立顶点，删除这些顶点，通过重新三角网格化来填补因删除顶点产生的网格空洞，迭代上述操作，直到得到满意的简化网格。</w:t>
      </w:r>
      <w:r w:rsidR="00FD2C22">
        <w:rPr>
          <w:rFonts w:hint="eastAsia"/>
        </w:rPr>
        <w:t>为了提高每次迭代删除顶点的数量，</w:t>
      </w:r>
      <w:r w:rsidR="00FD2C22">
        <w:rPr>
          <w:rFonts w:hint="eastAsia"/>
        </w:rPr>
        <w:t>Rossignac</w:t>
      </w:r>
      <w:r w:rsidR="00FD2C22">
        <w:rPr>
          <w:rFonts w:hint="eastAsia"/>
        </w:rPr>
        <w:t>等人</w:t>
      </w:r>
      <w:r w:rsidR="00FD2C22" w:rsidRPr="00FD2C22">
        <w:rPr>
          <w:vertAlign w:val="superscript"/>
        </w:rPr>
        <w:fldChar w:fldCharType="begin"/>
      </w:r>
      <w:r w:rsidR="00840A60">
        <w:rPr>
          <w:vertAlign w:val="superscript"/>
        </w:rPr>
        <w:instrText xml:space="preserve"> ADDIN EN.CITE &lt;EndNote&gt;&lt;Cite&gt;&lt;Author&gt;Rossignac&lt;/Author&gt;&lt;Year&gt;1993&lt;/Year&gt;&lt;RecNum&gt;33&lt;/RecNum&gt;&lt;DisplayText&gt;[83]&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00FD2C22" w:rsidRPr="00FD2C22">
        <w:rPr>
          <w:vertAlign w:val="superscript"/>
        </w:rPr>
        <w:fldChar w:fldCharType="separate"/>
      </w:r>
      <w:r w:rsidR="00840A60">
        <w:rPr>
          <w:noProof/>
          <w:vertAlign w:val="superscript"/>
        </w:rPr>
        <w:t>[</w:t>
      </w:r>
      <w:hyperlink w:anchor="_ENREF_83" w:tooltip="Rossignac, 1993 #33" w:history="1">
        <w:r w:rsidR="00B85D53">
          <w:rPr>
            <w:noProof/>
            <w:vertAlign w:val="superscript"/>
          </w:rPr>
          <w:t>83</w:t>
        </w:r>
      </w:hyperlink>
      <w:r w:rsidR="00840A60">
        <w:rPr>
          <w:noProof/>
          <w:vertAlign w:val="superscript"/>
        </w:rPr>
        <w:t>]</w:t>
      </w:r>
      <w:r w:rsidR="00FD2C22" w:rsidRPr="00FD2C22">
        <w:rPr>
          <w:vertAlign w:val="superscript"/>
        </w:rPr>
        <w:fldChar w:fldCharType="end"/>
      </w:r>
      <w:r w:rsidR="00FD2C22">
        <w:rPr>
          <w:rFonts w:hint="eastAsia"/>
        </w:rPr>
        <w:t>提出的算法基于几何最近邻提取顶点簇。</w:t>
      </w:r>
      <w:r w:rsidR="00FD2C22">
        <w:rPr>
          <w:rFonts w:hint="eastAsia"/>
        </w:rPr>
        <w:t>Lindstrom</w:t>
      </w:r>
      <w:r w:rsidR="00FD2C22">
        <w:rPr>
          <w:rFonts w:hint="eastAsia"/>
        </w:rPr>
        <w:t>等人</w:t>
      </w:r>
      <w:r w:rsidR="00FD2C22" w:rsidRPr="00FD2C22">
        <w:rPr>
          <w:vertAlign w:val="superscript"/>
        </w:rPr>
        <w:fldChar w:fldCharType="begin"/>
      </w:r>
      <w:r w:rsidR="00840A60">
        <w:rPr>
          <w:vertAlign w:val="superscript"/>
        </w:rPr>
        <w:instrText xml:space="preserve"> ADDIN EN.CITE &lt;EndNote&gt;&lt;Cite&gt;&lt;Author&gt;Lindstrom&lt;/Author&gt;&lt;Year&gt;2000&lt;/Year&gt;&lt;RecNum&gt;34&lt;/RecNum&gt;&lt;DisplayText&gt;[84]&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00FD2C22" w:rsidRPr="00FD2C22">
        <w:rPr>
          <w:vertAlign w:val="superscript"/>
        </w:rPr>
        <w:fldChar w:fldCharType="separate"/>
      </w:r>
      <w:r w:rsidR="00840A60">
        <w:rPr>
          <w:noProof/>
          <w:vertAlign w:val="superscript"/>
        </w:rPr>
        <w:t>[</w:t>
      </w:r>
      <w:hyperlink w:anchor="_ENREF_84" w:tooltip="Lindstrom, 2000 #34" w:history="1">
        <w:r w:rsidR="00B85D53">
          <w:rPr>
            <w:noProof/>
            <w:vertAlign w:val="superscript"/>
          </w:rPr>
          <w:t>84</w:t>
        </w:r>
      </w:hyperlink>
      <w:r w:rsidR="00840A60">
        <w:rPr>
          <w:noProof/>
          <w:vertAlign w:val="superscript"/>
        </w:rPr>
        <w:t>]</w:t>
      </w:r>
      <w:r w:rsidR="00FD2C22" w:rsidRPr="00FD2C22">
        <w:rPr>
          <w:vertAlign w:val="superscript"/>
        </w:rPr>
        <w:fldChar w:fldCharType="end"/>
      </w:r>
      <w:r w:rsidR="00FD2C22">
        <w:rPr>
          <w:rFonts w:hint="eastAsia"/>
        </w:rPr>
        <w:t>使用</w:t>
      </w:r>
      <w:r w:rsidR="00FD2C22">
        <w:rPr>
          <w:rFonts w:hint="eastAsia"/>
        </w:rPr>
        <w:t>Rossignac</w:t>
      </w:r>
      <w:r w:rsidR="00FD2C22">
        <w:rPr>
          <w:rFonts w:hint="eastAsia"/>
        </w:rPr>
        <w:t>的提取顶点簇的方法，简化超出内存容量的大型网格模型。</w:t>
      </w:r>
      <w:r w:rsidR="00FD2C22">
        <w:rPr>
          <w:rFonts w:hint="eastAsia"/>
        </w:rPr>
        <w:t>Schaefer</w:t>
      </w:r>
      <w:r w:rsidR="00FD2C22">
        <w:rPr>
          <w:rFonts w:hint="eastAsia"/>
        </w:rPr>
        <w:t>等人</w:t>
      </w:r>
      <w:r w:rsidR="00F0472C">
        <w:fldChar w:fldCharType="begin"/>
      </w:r>
      <w:r w:rsidR="00840A60">
        <w:instrText xml:space="preserve"> ADDIN EN.CITE &lt;EndNote&gt;&lt;Cite&gt;&lt;Author&gt;Schaefer&lt;/Author&gt;&lt;Year&gt;2003&lt;/Year&gt;&lt;RecNum&gt;35&lt;/RecNum&gt;&lt;DisplayText&gt;[85]&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00F0472C">
        <w:fldChar w:fldCharType="separate"/>
      </w:r>
      <w:r w:rsidR="00840A60">
        <w:rPr>
          <w:noProof/>
        </w:rPr>
        <w:t>[</w:t>
      </w:r>
      <w:hyperlink w:anchor="_ENREF_85" w:tooltip="Schaefer, 2003 #35" w:history="1">
        <w:r w:rsidR="00B85D53">
          <w:rPr>
            <w:noProof/>
          </w:rPr>
          <w:t>85</w:t>
        </w:r>
      </w:hyperlink>
      <w:r w:rsidR="00840A60">
        <w:rPr>
          <w:noProof/>
        </w:rPr>
        <w:t>]</w:t>
      </w:r>
      <w:r w:rsidR="00F0472C">
        <w:fldChar w:fldCharType="end"/>
      </w:r>
      <w:r w:rsidR="00FD2C22">
        <w:rPr>
          <w:rFonts w:hint="eastAsia"/>
        </w:rPr>
        <w:t>使用八叉树整理网格拓扑结构，从而自适应得到顶点簇。</w:t>
      </w:r>
      <w:r w:rsidR="00FE543F">
        <w:rPr>
          <w:rFonts w:hint="eastAsia"/>
        </w:rPr>
        <w:t>边</w:t>
      </w:r>
      <w:r w:rsidR="00FE543F">
        <w:t>折叠</w:t>
      </w:r>
      <w:r w:rsidR="00FE543F">
        <w:rPr>
          <w:rFonts w:hint="eastAsia"/>
        </w:rPr>
        <w:t>法是迭代的将一条边缩减为一个顶点，通过评估算法确定该顶点位置，并重新网格三角化。</w:t>
      </w:r>
      <w:r w:rsidR="009D4162">
        <w:rPr>
          <w:rFonts w:hint="eastAsia"/>
        </w:rPr>
        <w:t>早期，</w:t>
      </w:r>
      <w:r w:rsidR="009D4162" w:rsidRPr="009D4162">
        <w:t>Guéziec</w:t>
      </w:r>
      <w:r w:rsidR="009D4162">
        <w:rPr>
          <w:rFonts w:hint="eastAsia"/>
        </w:rPr>
        <w:t>等人</w:t>
      </w:r>
      <w:r w:rsidR="00F0472C">
        <w:fldChar w:fldCharType="begin"/>
      </w:r>
      <w:r w:rsidR="00840A60">
        <w:instrText xml:space="preserve"> ADDIN EN.CITE &lt;EndNote&gt;&lt;Cite&gt;&lt;Author&gt;Gueziec&lt;/Author&gt;&lt;Year&gt;1995&lt;/Year&gt;&lt;RecNum&gt;36&lt;/RecNum&gt;&lt;DisplayText&gt;[86]&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00F0472C">
        <w:fldChar w:fldCharType="separate"/>
      </w:r>
      <w:r w:rsidR="00840A60">
        <w:rPr>
          <w:noProof/>
        </w:rPr>
        <w:t>[</w:t>
      </w:r>
      <w:hyperlink w:anchor="_ENREF_86" w:tooltip="Gueziec, 1995 #36" w:history="1">
        <w:r w:rsidR="00B85D53">
          <w:rPr>
            <w:noProof/>
          </w:rPr>
          <w:t>86</w:t>
        </w:r>
      </w:hyperlink>
      <w:r w:rsidR="00840A60">
        <w:rPr>
          <w:noProof/>
        </w:rPr>
        <w:t>]</w:t>
      </w:r>
      <w:r w:rsidR="00F0472C">
        <w:fldChar w:fldCharType="end"/>
      </w:r>
      <w:r w:rsidR="009D4162">
        <w:rPr>
          <w:rFonts w:hint="eastAsia"/>
        </w:rPr>
        <w:t>提出基于边折叠的网格简化算法，主要致力于寻找一种挑选待折叠的边的策略。</w:t>
      </w:r>
      <w:r w:rsidR="009D4162">
        <w:rPr>
          <w:rFonts w:hint="eastAsia"/>
        </w:rPr>
        <w:t>Garland</w:t>
      </w:r>
      <w:r w:rsidR="009D4162">
        <w:rPr>
          <w:rFonts w:hint="eastAsia"/>
        </w:rPr>
        <w:t>等人</w:t>
      </w:r>
      <w:r w:rsidR="00F0472C">
        <w:fldChar w:fldCharType="begin"/>
      </w:r>
      <w:r w:rsidR="00840A60">
        <w:instrText xml:space="preserve"> ADDIN EN.CITE &lt;EndNote&gt;&lt;Cite&gt;&lt;Author&gt;Garland&lt;/Author&gt;&lt;Year&gt;1997&lt;/Year&gt;&lt;RecNum&gt;9&lt;/RecNum&gt;&lt;DisplayText&gt;[64]&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F0472C">
        <w:fldChar w:fldCharType="separate"/>
      </w:r>
      <w:r w:rsidR="00840A60">
        <w:rPr>
          <w:noProof/>
        </w:rPr>
        <w:t>[</w:t>
      </w:r>
      <w:hyperlink w:anchor="_ENREF_64" w:tooltip="Garland, 1997 #9" w:history="1">
        <w:r w:rsidR="00B85D53">
          <w:rPr>
            <w:noProof/>
          </w:rPr>
          <w:t>64</w:t>
        </w:r>
      </w:hyperlink>
      <w:r w:rsidR="00840A60">
        <w:rPr>
          <w:noProof/>
        </w:rPr>
        <w:t>]</w:t>
      </w:r>
      <w:r w:rsidR="00F0472C">
        <w:fldChar w:fldCharType="end"/>
      </w:r>
      <w:r w:rsidR="009D4162">
        <w:rPr>
          <w:rFonts w:hint="eastAsia"/>
        </w:rPr>
        <w:t>提出</w:t>
      </w:r>
      <w:r w:rsidR="009D4162" w:rsidRPr="00280FB5">
        <w:t>了一个简单的二次误差度量，有效地测量了顶点变化引起的表面畸变，并提出了一种基于</w:t>
      </w:r>
      <w:r w:rsidR="00995F24" w:rsidRPr="00280FB5">
        <w:t>度量</w:t>
      </w:r>
      <w:r w:rsidR="009D4162" w:rsidRPr="00280FB5">
        <w:t>的高效简化算法。</w:t>
      </w:r>
      <w:r w:rsidR="00280FB5">
        <w:rPr>
          <w:rFonts w:hint="eastAsia"/>
        </w:rPr>
        <w:t>为了提高简化效率，许多简化方法寻求并行算法。文献</w:t>
      </w:r>
      <w:r w:rsidR="00F0472C">
        <w:fldChar w:fldCharType="begin"/>
      </w:r>
      <w:r w:rsidR="00840A60">
        <w:instrText xml:space="preserve"> ADDIN EN.CITE &lt;EndNote&gt;&lt;Cite&gt;&lt;Author&gt;Cabiddu&lt;/Author&gt;&lt;Year&gt;2015&lt;/Year&gt;&lt;RecNum&gt;37&lt;/RecNum&gt;&lt;DisplayText&gt;[87, 88]&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00F0472C">
        <w:fldChar w:fldCharType="separate"/>
      </w:r>
      <w:r w:rsidR="00840A60">
        <w:rPr>
          <w:noProof/>
        </w:rPr>
        <w:t>[</w:t>
      </w:r>
      <w:hyperlink w:anchor="_ENREF_87" w:tooltip="Cabiddu, 2015 #37" w:history="1">
        <w:r w:rsidR="00B85D53">
          <w:rPr>
            <w:noProof/>
          </w:rPr>
          <w:t>87</w:t>
        </w:r>
      </w:hyperlink>
      <w:r w:rsidR="00840A60">
        <w:rPr>
          <w:noProof/>
        </w:rPr>
        <w:t xml:space="preserve">, </w:t>
      </w:r>
      <w:hyperlink w:anchor="_ENREF_88" w:tooltip="Xiong, 2008 #38" w:history="1">
        <w:r w:rsidR="00B85D53">
          <w:rPr>
            <w:noProof/>
          </w:rPr>
          <w:t>88</w:t>
        </w:r>
      </w:hyperlink>
      <w:r w:rsidR="00840A60">
        <w:rPr>
          <w:noProof/>
        </w:rPr>
        <w:t>]</w:t>
      </w:r>
      <w:r w:rsidR="00F0472C">
        <w:fldChar w:fldCharType="end"/>
      </w:r>
      <w:r w:rsidR="00280FB5">
        <w:rPr>
          <w:rFonts w:hint="eastAsia"/>
        </w:rPr>
        <w:t>先将网格分割为多个子网格，然后再进行简化，这种简化算法并行粒度很难控制，无法应用在</w:t>
      </w:r>
      <w:r w:rsidR="00280FB5">
        <w:rPr>
          <w:rFonts w:hint="eastAsia"/>
        </w:rPr>
        <w:t>GPU</w:t>
      </w:r>
      <w:r w:rsidR="00280FB5">
        <w:rPr>
          <w:rFonts w:hint="eastAsia"/>
        </w:rPr>
        <w:t>上。</w:t>
      </w:r>
      <w:r w:rsidR="00DC4D94">
        <w:t xml:space="preserve">Tatarchuk </w:t>
      </w:r>
      <w:r w:rsidR="00DC4D94">
        <w:rPr>
          <w:rFonts w:hint="eastAsia"/>
        </w:rPr>
        <w:t>等人</w:t>
      </w:r>
      <w:r w:rsidR="00F0472C">
        <w:fldChar w:fldCharType="begin"/>
      </w:r>
      <w:r w:rsidR="00840A60">
        <w:instrText xml:space="preserve"> ADDIN EN.CITE &lt;EndNote&gt;&lt;Cite&gt;&lt;Author&gt;Tatarchuk&lt;/Author&gt;&lt;Year&gt;2007&lt;/Year&gt;&lt;RecNum&gt;39&lt;/RecNum&gt;&lt;DisplayText&gt;[89]&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00F0472C">
        <w:fldChar w:fldCharType="separate"/>
      </w:r>
      <w:r w:rsidR="00840A60">
        <w:rPr>
          <w:noProof/>
        </w:rPr>
        <w:t>[</w:t>
      </w:r>
      <w:hyperlink w:anchor="_ENREF_89" w:tooltip="Tatarchuk, 2007 #39" w:history="1">
        <w:r w:rsidR="00B85D53">
          <w:rPr>
            <w:noProof/>
          </w:rPr>
          <w:t>89</w:t>
        </w:r>
      </w:hyperlink>
      <w:r w:rsidR="00840A60">
        <w:rPr>
          <w:noProof/>
        </w:rPr>
        <w:t>]</w:t>
      </w:r>
      <w:r w:rsidR="00F0472C">
        <w:fldChar w:fldCharType="end"/>
      </w:r>
      <w:r w:rsidR="00DC4D94">
        <w:rPr>
          <w:rFonts w:hint="eastAsia"/>
        </w:rPr>
        <w:t>对网格顶点建立八叉树结构，利用该结构对顶点聚簇，对多个簇进行并行简化。</w:t>
      </w:r>
      <w:r w:rsidR="00F0472C">
        <w:rPr>
          <w:rFonts w:hint="eastAsia"/>
        </w:rPr>
        <w:t>并行的粒度取决于八叉树的分辨率，虽然效率很高，但灵活性不足。</w:t>
      </w:r>
      <w:r w:rsidR="00F0472C">
        <w:rPr>
          <w:rFonts w:hint="eastAsia"/>
        </w:rPr>
        <w:t>Shontz</w:t>
      </w:r>
      <w:r w:rsidR="00F0472C">
        <w:rPr>
          <w:rFonts w:hint="eastAsia"/>
        </w:rPr>
        <w:t>等人</w:t>
      </w:r>
      <w:r w:rsidR="00F0472C">
        <w:fldChar w:fldCharType="begin"/>
      </w:r>
      <w:r w:rsidR="00840A60">
        <w:instrText xml:space="preserve"> ADDIN EN.CITE &lt;EndNote&gt;&lt;Cite&gt;&lt;Author&gt;Shontz&lt;/Author&gt;&lt;Year&gt;2013&lt;/Year&gt;&lt;RecNum&gt;40&lt;/RecNum&gt;&lt;DisplayText&gt;[90]&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00F0472C">
        <w:fldChar w:fldCharType="separate"/>
      </w:r>
      <w:r w:rsidR="00840A60">
        <w:rPr>
          <w:noProof/>
        </w:rPr>
        <w:t>[</w:t>
      </w:r>
      <w:hyperlink w:anchor="_ENREF_90" w:tooltip="Shontz, 2013 #40" w:history="1">
        <w:r w:rsidR="00B85D53">
          <w:rPr>
            <w:noProof/>
          </w:rPr>
          <w:t>90</w:t>
        </w:r>
      </w:hyperlink>
      <w:r w:rsidR="00840A60">
        <w:rPr>
          <w:noProof/>
        </w:rPr>
        <w:t>]</w:t>
      </w:r>
      <w:r w:rsidR="00F0472C">
        <w:fldChar w:fldCharType="end"/>
      </w:r>
      <w:r w:rsidR="00F0472C">
        <w:rPr>
          <w:rFonts w:hint="eastAsia"/>
        </w:rPr>
        <w:t>提出了一种混合算法，将分割网格和简化网格分别放在</w:t>
      </w:r>
      <w:r w:rsidR="00F0472C">
        <w:rPr>
          <w:rFonts w:hint="eastAsia"/>
        </w:rPr>
        <w:t>CPU</w:t>
      </w:r>
      <w:r w:rsidR="00F0472C">
        <w:rPr>
          <w:rFonts w:hint="eastAsia"/>
        </w:rPr>
        <w:t>和</w:t>
      </w:r>
      <w:r w:rsidR="00F0472C">
        <w:rPr>
          <w:rFonts w:hint="eastAsia"/>
        </w:rPr>
        <w:t>GPU</w:t>
      </w:r>
      <w:r w:rsidR="00F0472C">
        <w:rPr>
          <w:rFonts w:hint="eastAsia"/>
        </w:rPr>
        <w:t>上处理。文献</w:t>
      </w:r>
      <w:r w:rsidR="00F0472C">
        <w:fldChar w:fldCharType="begin"/>
      </w:r>
      <w:r w:rsidR="00840A60">
        <w:instrText xml:space="preserve"> ADDIN EN.CITE &lt;EndNote&gt;&lt;Cite&gt;&lt;Author&gt;Papageorgiou&lt;/Author&gt;&lt;Year&gt;2015&lt;/Year&gt;&lt;RecNum&gt;41&lt;/RecNum&gt;&lt;DisplayText&gt;[91, 92]&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840A60">
        <w:rPr>
          <w:noProof/>
        </w:rPr>
        <w:t>[</w:t>
      </w:r>
      <w:hyperlink w:anchor="_ENREF_91" w:tooltip="Papageorgiou, 2015 #41" w:history="1">
        <w:r w:rsidR="00B85D53">
          <w:rPr>
            <w:noProof/>
          </w:rPr>
          <w:t>91</w:t>
        </w:r>
      </w:hyperlink>
      <w:r w:rsidR="00840A60">
        <w:rPr>
          <w:noProof/>
        </w:rPr>
        <w:t xml:space="preserve">, </w:t>
      </w:r>
      <w:hyperlink w:anchor="_ENREF_92" w:tooltip="Cellier, 2012 #42" w:history="1">
        <w:r w:rsidR="00B85D53">
          <w:rPr>
            <w:noProof/>
          </w:rPr>
          <w:t>92</w:t>
        </w:r>
      </w:hyperlink>
      <w:r w:rsidR="00840A60">
        <w:rPr>
          <w:noProof/>
        </w:rPr>
        <w:t>]</w:t>
      </w:r>
      <w:r w:rsidR="00F0472C">
        <w:fldChar w:fldCharType="end"/>
      </w:r>
      <w:r w:rsidR="00F0472C">
        <w:rPr>
          <w:rFonts w:hint="eastAsia"/>
        </w:rPr>
        <w:t>通过建立顶点的独立集得到简化时的独立区域，在并行简化时，每个独立区域之间不会影响。本章采用的简化算法是</w:t>
      </w:r>
      <w:r w:rsidR="00315ACF">
        <w:rPr>
          <w:rFonts w:hint="eastAsia"/>
        </w:rPr>
        <w:t>基于层次的</w:t>
      </w:r>
      <w:r w:rsidR="005014A1">
        <w:rPr>
          <w:rFonts w:hint="eastAsia"/>
        </w:rPr>
        <w:t>迭代简化</w:t>
      </w:r>
      <w:r w:rsidR="00F0472C">
        <w:rPr>
          <w:rFonts w:hint="eastAsia"/>
        </w:rPr>
        <w:t>，与文献</w:t>
      </w:r>
      <w:r w:rsidR="00F0472C">
        <w:fldChar w:fldCharType="begin"/>
      </w:r>
      <w:r w:rsidR="00840A60">
        <w:instrText xml:space="preserve"> ADDIN EN.CITE &lt;EndNote&gt;&lt;Cite&gt;&lt;Author&gt;Papageorgiou&lt;/Author&gt;&lt;Year&gt;2015&lt;/Year&gt;&lt;RecNum&gt;41&lt;/RecNum&gt;&lt;DisplayText&gt;[91, 92]&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840A60">
        <w:rPr>
          <w:noProof/>
        </w:rPr>
        <w:t>[</w:t>
      </w:r>
      <w:hyperlink w:anchor="_ENREF_91" w:tooltip="Papageorgiou, 2015 #41" w:history="1">
        <w:r w:rsidR="00B85D53">
          <w:rPr>
            <w:noProof/>
          </w:rPr>
          <w:t>91</w:t>
        </w:r>
      </w:hyperlink>
      <w:r w:rsidR="00840A60">
        <w:rPr>
          <w:noProof/>
        </w:rPr>
        <w:t xml:space="preserve">, </w:t>
      </w:r>
      <w:hyperlink w:anchor="_ENREF_92" w:tooltip="Cellier, 2012 #42" w:history="1">
        <w:r w:rsidR="00B85D53">
          <w:rPr>
            <w:noProof/>
          </w:rPr>
          <w:t>92</w:t>
        </w:r>
      </w:hyperlink>
      <w:r w:rsidR="00840A60">
        <w:rPr>
          <w:noProof/>
        </w:rPr>
        <w:t>]</w:t>
      </w:r>
      <w:r w:rsidR="00F0472C">
        <w:fldChar w:fldCharType="end"/>
      </w:r>
      <w:r w:rsidR="00F0472C">
        <w:rPr>
          <w:rFonts w:hint="eastAsia"/>
        </w:rPr>
        <w:t>类似，不过本章每层建立被选中</w:t>
      </w:r>
      <w:r w:rsidR="005014A1">
        <w:rPr>
          <w:rFonts w:hint="eastAsia"/>
        </w:rPr>
        <w:t>的</w:t>
      </w:r>
      <w:r w:rsidR="00F0472C">
        <w:rPr>
          <w:rFonts w:hint="eastAsia"/>
        </w:rPr>
        <w:t>边的最大独立集，</w:t>
      </w:r>
      <w:r w:rsidR="005014A1">
        <w:rPr>
          <w:rFonts w:hint="eastAsia"/>
        </w:rPr>
        <w:t>基于</w:t>
      </w:r>
      <w:r w:rsidR="005014A1" w:rsidRPr="00280FB5">
        <w:t>二次误差度量</w:t>
      </w:r>
      <w:r w:rsidR="005014A1">
        <w:rPr>
          <w:rFonts w:hint="eastAsia"/>
        </w:rPr>
        <w:t>简化方法</w:t>
      </w:r>
      <w:r w:rsidR="005014A1">
        <w:fldChar w:fldCharType="begin"/>
      </w:r>
      <w:r w:rsidR="00840A60">
        <w:instrText xml:space="preserve"> ADDIN EN.CITE &lt;EndNote&gt;&lt;Cite&gt;&lt;Author&gt;Garland&lt;/Author&gt;&lt;Year&gt;1997&lt;/Year&gt;&lt;RecNum&gt;9&lt;/RecNum&gt;&lt;DisplayText&gt;[64]&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5014A1">
        <w:fldChar w:fldCharType="separate"/>
      </w:r>
      <w:r w:rsidR="00840A60">
        <w:rPr>
          <w:noProof/>
        </w:rPr>
        <w:t>[</w:t>
      </w:r>
      <w:hyperlink w:anchor="_ENREF_64" w:tooltip="Garland, 1997 #9" w:history="1">
        <w:r w:rsidR="00B85D53">
          <w:rPr>
            <w:noProof/>
          </w:rPr>
          <w:t>64</w:t>
        </w:r>
      </w:hyperlink>
      <w:r w:rsidR="00840A60">
        <w:rPr>
          <w:noProof/>
        </w:rPr>
        <w:t>]</w:t>
      </w:r>
      <w:r w:rsidR="005014A1">
        <w:fldChar w:fldCharType="end"/>
      </w:r>
      <w:r w:rsidR="005014A1">
        <w:rPr>
          <w:rFonts w:hint="eastAsia"/>
        </w:rPr>
        <w:t>，简化每一条</w:t>
      </w:r>
      <w:r w:rsidR="005014A1">
        <w:t>选中</w:t>
      </w:r>
      <w:r w:rsidR="005014A1">
        <w:rPr>
          <w:rFonts w:hint="eastAsia"/>
        </w:rPr>
        <w:t>的边，</w:t>
      </w:r>
      <w:r w:rsidR="009B334B">
        <w:rPr>
          <w:rFonts w:hint="eastAsia"/>
        </w:rPr>
        <w:t>每个独立区域都是独立的，</w:t>
      </w:r>
      <w:r w:rsidR="009B334B">
        <w:t>独立</w:t>
      </w:r>
      <w:r w:rsidR="009B334B">
        <w:rPr>
          <w:rFonts w:hint="eastAsia"/>
        </w:rPr>
        <w:t>区域之间可以并行</w:t>
      </w:r>
      <w:r w:rsidR="009B334B">
        <w:t>简化操作，</w:t>
      </w:r>
      <w:r w:rsidR="005014A1">
        <w:rPr>
          <w:rFonts w:hint="eastAsia"/>
        </w:rPr>
        <w:t>迭代</w:t>
      </w:r>
      <w:r w:rsidR="005014A1">
        <w:t>上述</w:t>
      </w:r>
      <w:r w:rsidR="005014A1">
        <w:rPr>
          <w:rFonts w:hint="eastAsia"/>
        </w:rPr>
        <w:t>操作，</w:t>
      </w:r>
      <w:r w:rsidR="005014A1">
        <w:t>直到</w:t>
      </w:r>
      <w:r w:rsidR="005014A1">
        <w:rPr>
          <w:rFonts w:hint="eastAsia"/>
        </w:rPr>
        <w:t>得到满意</w:t>
      </w:r>
      <w:r w:rsidR="005014A1">
        <w:t>的</w:t>
      </w:r>
      <w:r w:rsidR="005014A1">
        <w:rPr>
          <w:rFonts w:hint="eastAsia"/>
        </w:rPr>
        <w:t>网格</w:t>
      </w:r>
      <w:r w:rsidR="005014A1">
        <w:t>。</w:t>
      </w:r>
    </w:p>
    <w:p w:rsidR="00C90B1F" w:rsidRDefault="00D51309" w:rsidP="008264DA">
      <w:pPr>
        <w:pStyle w:val="21"/>
      </w:pPr>
      <w:bookmarkStart w:id="89" w:name="_Toc507394615"/>
      <w:r>
        <w:rPr>
          <w:rFonts w:hint="eastAsia"/>
        </w:rPr>
        <w:t>基于层次</w:t>
      </w:r>
      <w:r w:rsidR="00315ACF">
        <w:rPr>
          <w:rFonts w:hint="eastAsia"/>
        </w:rPr>
        <w:t>的</w:t>
      </w:r>
      <w:r w:rsidR="008264DA">
        <w:rPr>
          <w:rFonts w:hint="eastAsia"/>
        </w:rPr>
        <w:t>网格半规则化算法</w:t>
      </w:r>
      <w:r w:rsidR="0070552A">
        <w:rPr>
          <w:rFonts w:hint="eastAsia"/>
        </w:rPr>
        <w:t>概述</w:t>
      </w:r>
      <w:bookmarkEnd w:id="89"/>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r w:rsidR="007E48FB">
        <w:rPr>
          <w:rFonts w:hint="eastAsia"/>
        </w:rPr>
        <w:t>个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相邻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E92C5C" w:rsidP="00FC5BF7">
      <w:pPr>
        <w:ind w:firstLine="480"/>
      </w:pPr>
      <w:r>
        <w:rPr>
          <w:rFonts w:hint="eastAsia"/>
        </w:rPr>
        <w:t>主流的网格半规则化算法概括为两步，</w:t>
      </w:r>
      <w:r>
        <w:t>简化网格</w:t>
      </w:r>
      <w:r>
        <w:rPr>
          <w:rFonts w:hint="eastAsia"/>
        </w:rPr>
        <w:t>和细分</w:t>
      </w:r>
      <w:r>
        <w:t>网格</w:t>
      </w:r>
      <w:r>
        <w:rPr>
          <w:rFonts w:hint="eastAsia"/>
        </w:rPr>
        <w:t>（</w:t>
      </w:r>
      <w:r>
        <w:t>如</w:t>
      </w:r>
      <w:r>
        <w:rPr>
          <w:rFonts w:hint="eastAsia"/>
        </w:rPr>
        <w:t>图</w:t>
      </w:r>
      <w:r w:rsidR="00705960">
        <w:rPr>
          <w:rFonts w:hint="eastAsia"/>
        </w:rPr>
        <w:t>5</w:t>
      </w:r>
      <w:r w:rsidR="00705960">
        <w:t>.2</w:t>
      </w:r>
      <w:r>
        <w:t>所示</w:t>
      </w:r>
      <w:r>
        <w:rPr>
          <w:rFonts w:hint="eastAsia"/>
        </w:rPr>
        <w:t>）</w:t>
      </w:r>
      <w:r>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fldChar w:fldCharType="begin"/>
      </w:r>
      <w:r w:rsidR="00840A60">
        <w:instrText xml:space="preserve"> ADDIN EN.CITE &lt;EndNote&gt;&lt;Cite&gt;&lt;Author&gt;Garland&lt;/Author&gt;&lt;Year&gt;1997&lt;/Year&gt;&lt;RecNum&gt;9&lt;/RecNum&gt;&lt;DisplayText&gt;[64]&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fldChar w:fldCharType="separate"/>
      </w:r>
      <w:r w:rsidR="00840A60">
        <w:rPr>
          <w:noProof/>
        </w:rPr>
        <w:t>[</w:t>
      </w:r>
      <w:hyperlink w:anchor="_ENREF_64" w:tooltip="Garland, 1997 #9" w:history="1">
        <w:r w:rsidR="00B85D53">
          <w:rPr>
            <w:noProof/>
          </w:rPr>
          <w:t>64</w:t>
        </w:r>
      </w:hyperlink>
      <w:r w:rsidR="00840A60">
        <w:rPr>
          <w:noProof/>
        </w:rPr>
        <w:t>]</w:t>
      </w:r>
      <w:r w:rsidR="00AE0EC9">
        <w:fldChar w:fldCharType="end"/>
      </w:r>
      <w:r w:rsidR="00AE0EC9">
        <w:t>，</w:t>
      </w:r>
      <w:r w:rsidR="00AE0EC9">
        <w:rPr>
          <w:rFonts w:hint="eastAsia"/>
        </w:rPr>
        <w:t>为了使算法可并行化，我们首先需要寻找网格</w:t>
      </w:r>
      <w:r w:rsidR="00A92174">
        <w:rPr>
          <w:rFonts w:hint="eastAsia"/>
        </w:rPr>
        <w:t>独立的</w:t>
      </w:r>
      <w:r w:rsidR="00AE0EC9">
        <w:rPr>
          <w:rFonts w:hint="eastAsia"/>
        </w:rPr>
        <w:t>边</w:t>
      </w:r>
      <w:r w:rsidR="00A92174">
        <w:rPr>
          <w:rFonts w:hint="eastAsia"/>
        </w:rPr>
        <w:t>，这些边组成</w:t>
      </w:r>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r w:rsidR="00293329">
        <w:rPr>
          <w:rFonts w:hint="eastAsia"/>
          <w:noProof/>
        </w:rPr>
        <mc:AlternateContent>
          <mc:Choice Requires="wpg">
            <w:drawing>
              <wp:anchor distT="0" distB="0" distL="114300" distR="114300" simplePos="0" relativeHeight="251684864" behindDoc="0" locked="0" layoutInCell="1" allowOverlap="1" wp14:anchorId="06A1F3E8" wp14:editId="0E16B4DF">
                <wp:simplePos x="0" y="0"/>
                <wp:positionH relativeFrom="column">
                  <wp:posOffset>0</wp:posOffset>
                </wp:positionH>
                <wp:positionV relativeFrom="paragraph">
                  <wp:posOffset>873125</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540D10" w:rsidRPr="00AC20FB" w:rsidRDefault="00540D10" w:rsidP="00293329">
                              <w:pPr>
                                <w:pStyle w:val="aff"/>
                                <w:spacing w:before="163" w:after="163"/>
                                <w:ind w:firstLine="360"/>
                              </w:pPr>
                              <w:bookmarkStart w:id="90" w:name="_Toc507402022"/>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91" w:name="OLE_LINK136"/>
                              <w:bookmarkStart w:id="92" w:name="OLE_LINK137"/>
                              <w:bookmarkStart w:id="93"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91"/>
                              <w:bookmarkEnd w:id="92"/>
                              <w:bookmarkEnd w:id="93"/>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A1F3E8" id="组合 14" o:spid="_x0000_s1103" style="position:absolute;left:0;text-align:left;margin-left:0;margin-top:68.75pt;width:413.25pt;height:342.15pt;z-index:251684864"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">
                <v:shape id="图片 9" o:spid="_x0000_s1104"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113" o:title=""/>
                  <v:path arrowok="t"/>
                </v:shape>
                <v:shape id="文本框 13" o:spid="_x0000_s1105"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540D10" w:rsidRPr="00AC20FB" w:rsidRDefault="00540D10" w:rsidP="00293329">
                        <w:pPr>
                          <w:pStyle w:val="aff"/>
                          <w:spacing w:before="163" w:after="163"/>
                          <w:ind w:firstLine="360"/>
                        </w:pPr>
                        <w:bookmarkStart w:id="119" w:name="_Toc507402022"/>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120" w:name="OLE_LINK136"/>
                        <w:bookmarkStart w:id="121" w:name="OLE_LINK137"/>
                        <w:bookmarkStart w:id="122"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20"/>
                        <w:bookmarkEnd w:id="121"/>
                        <w:bookmarkEnd w:id="122"/>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19"/>
                      </w:p>
                    </w:txbxContent>
                  </v:textbox>
                </v:shape>
                <w10:wrap type="topAndBottom"/>
              </v:group>
            </w:pict>
          </mc:Fallback>
        </mc:AlternateContent>
      </w:r>
    </w:p>
    <w:p w:rsidR="00333765" w:rsidRDefault="00C65D8B" w:rsidP="00C65D8B">
      <w:pPr>
        <w:pStyle w:val="21"/>
      </w:pPr>
      <w:bookmarkStart w:id="94" w:name="_Toc507394616"/>
      <w:r>
        <w:rPr>
          <w:rFonts w:hint="eastAsia"/>
        </w:rPr>
        <w:t>基于层次的网格并行简化</w:t>
      </w:r>
      <w:bookmarkEnd w:id="94"/>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95" w:name="_Toc507394617"/>
      <w:r>
        <w:rPr>
          <w:rFonts w:hint="eastAsia"/>
        </w:rPr>
        <w:t>网格</w:t>
      </w:r>
      <w:r w:rsidR="0000280B">
        <w:rPr>
          <w:rFonts w:hint="eastAsia"/>
        </w:rPr>
        <w:t>分层</w:t>
      </w:r>
      <w:r>
        <w:rPr>
          <w:rFonts w:hint="eastAsia"/>
        </w:rPr>
        <w:t>并行</w:t>
      </w:r>
      <w:r w:rsidR="0000280B">
        <w:rPr>
          <w:rFonts w:hint="eastAsia"/>
        </w:rPr>
        <w:t>简化</w:t>
      </w:r>
      <w:bookmarkEnd w:id="95"/>
    </w:p>
    <w:p w:rsidR="00EE53F8" w:rsidRDefault="00EE53F8" w:rsidP="00AD73FC">
      <w:pPr>
        <w:ind w:firstLine="480"/>
      </w:pPr>
      <w:r>
        <w:rPr>
          <w:rFonts w:hint="eastAsia"/>
        </w:rPr>
        <w:t>本章采用的网格简化过程是分层简化，每层简化分为两步（如图</w:t>
      </w:r>
      <w:r>
        <w:rPr>
          <w:rFonts w:hint="eastAsia"/>
        </w:rPr>
        <w:t>5.4</w:t>
      </w:r>
      <w:r>
        <w:rPr>
          <w:rFonts w:hint="eastAsia"/>
        </w:rPr>
        <w:t>所示）：第一，选取若干待简化边，采用</w:t>
      </w:r>
      <w:r w:rsidRPr="00280FB5">
        <w:t>二次误差度量</w:t>
      </w:r>
      <w:r>
        <w:rPr>
          <w:rFonts w:hint="eastAsia"/>
        </w:rPr>
        <w:t>简化方法简化，每条边设定一个独立区域，多个独立区域之间可以并行简化。第二</w:t>
      </w:r>
      <w:r w:rsidR="002D0434">
        <w:rPr>
          <w:rFonts w:hint="eastAsia"/>
        </w:rPr>
        <w:t>，采用德洛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w:t>
      </w:r>
      <w:r w:rsidR="00984126">
        <w:rPr>
          <w:rFonts w:hint="eastAsia"/>
          <w:noProof/>
        </w:rPr>
        <mc:AlternateContent>
          <mc:Choice Requires="wpg">
            <w:drawing>
              <wp:anchor distT="0" distB="0" distL="114300" distR="114300" simplePos="0" relativeHeight="251686912" behindDoc="0" locked="0" layoutInCell="1" allowOverlap="1" wp14:anchorId="18257B39" wp14:editId="70F4F3A0">
                <wp:simplePos x="0" y="0"/>
                <wp:positionH relativeFrom="column">
                  <wp:align>center</wp:align>
                </wp:positionH>
                <wp:positionV relativeFrom="paragraph">
                  <wp:posOffset>813435</wp:posOffset>
                </wp:positionV>
                <wp:extent cx="5252400" cy="2768400"/>
                <wp:effectExtent l="0" t="0" r="5715" b="0"/>
                <wp:wrapTopAndBottom/>
                <wp:docPr id="19" name="组合 19"/>
                <wp:cNvGraphicFramePr/>
                <a:graphic xmlns:a="http://schemas.openxmlformats.org/drawingml/2006/main">
                  <a:graphicData uri="http://schemas.microsoft.com/office/word/2010/wordprocessingGroup">
                    <wpg:wgp>
                      <wpg:cNvGrpSpPr/>
                      <wpg:grpSpPr>
                        <a:xfrm>
                          <a:off x="0" y="0"/>
                          <a:ext cx="5252400" cy="2768400"/>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540D10" w:rsidRPr="0030130E" w:rsidRDefault="00540D10" w:rsidP="00984126">
                              <w:pPr>
                                <w:pStyle w:val="aff"/>
                                <w:spacing w:before="163" w:after="163"/>
                                <w:ind w:firstLine="360"/>
                                <w:rPr>
                                  <w:rFonts w:eastAsia="宋体"/>
                                  <w:sz w:val="24"/>
                                  <w:szCs w:val="24"/>
                                </w:rPr>
                              </w:pPr>
                              <w:bookmarkStart w:id="96" w:name="_Toc50740202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8257B39" id="组合 19" o:spid="_x0000_s1106" style="position:absolute;left:0;text-align:left;margin-left:0;margin-top:64.05pt;width:413.55pt;height:218pt;z-index:251686912;mso-position-horizontal:center;mso-width-relative:margin;mso-height-relative:margin"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">
                <v:shape id="文本框 15" o:spid="_x0000_s1107"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540D10" w:rsidRPr="0030130E" w:rsidRDefault="00540D10" w:rsidP="00984126">
                        <w:pPr>
                          <w:pStyle w:val="aff"/>
                          <w:spacing w:before="163" w:after="163"/>
                          <w:ind w:firstLine="360"/>
                          <w:rPr>
                            <w:rFonts w:eastAsia="宋体"/>
                            <w:sz w:val="24"/>
                            <w:szCs w:val="24"/>
                          </w:rPr>
                        </w:pPr>
                        <w:bookmarkStart w:id="126" w:name="_Toc50740202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126"/>
                      </w:p>
                    </w:txbxContent>
                  </v:textbox>
                </v:shape>
                <v:shape id="图片 16" o:spid="_x0000_s1108"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115" o:title=""/>
                  <v:path arrowok="t"/>
                </v:shape>
                <w10:wrap type="topAndBottom"/>
              </v:group>
            </w:pict>
          </mc:Fallback>
        </mc:AlternateContent>
      </w:r>
      <w:r w:rsidR="00CD35B6">
        <w:rPr>
          <w:rFonts w:hint="eastAsia"/>
        </w:rPr>
        <w:t>域内减少了一个</w:t>
      </w:r>
      <w:r w:rsidR="00CD35B6">
        <w:t>顶点</w:t>
      </w:r>
      <w:r w:rsidR="00CD35B6">
        <w:rPr>
          <w:rFonts w:hint="eastAsia"/>
        </w:rPr>
        <w:t>和三个边</w:t>
      </w:r>
      <w:r w:rsidR="00CD35B6">
        <w:t>。</w:t>
      </w:r>
    </w:p>
    <w:p w:rsidR="00AD73FC" w:rsidRDefault="00FA548F" w:rsidP="00AD73FC">
      <w:pPr>
        <w:ind w:firstLine="480"/>
      </w:pPr>
      <w:r>
        <w:rPr>
          <w:rFonts w:hint="eastAsia"/>
        </w:rPr>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r w:rsidR="00CF50E7">
        <w:rPr>
          <w:rFonts w:hint="eastAsia"/>
        </w:rPr>
        <w:t>Openmesh</w:t>
      </w:r>
      <w:r w:rsidR="006E2100">
        <w:fldChar w:fldCharType="begin"/>
      </w:r>
      <w:r w:rsidR="00840A60">
        <w:instrText xml:space="preserve"> ADDIN EN.CITE &lt;EndNote&gt;&lt;Cite&gt;&lt;Author&gt;Botsch&lt;/Author&gt;&lt;Year&gt;2002&lt;/Year&gt;&lt;RecNum&gt;43&lt;/RecNum&gt;&lt;DisplayText&gt;[93]&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840A60">
        <w:rPr>
          <w:noProof/>
        </w:rPr>
        <w:t>[</w:t>
      </w:r>
      <w:hyperlink w:anchor="_ENREF_93" w:tooltip="Botsch, 2002 #43" w:history="1">
        <w:r w:rsidR="00B85D53">
          <w:rPr>
            <w:noProof/>
          </w:rPr>
          <w:t>93</w:t>
        </w:r>
      </w:hyperlink>
      <w:r w:rsidR="00840A60">
        <w:rPr>
          <w:noProof/>
        </w:rPr>
        <w:t>]</w:t>
      </w:r>
      <w:r w:rsidR="006E2100">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0C08D8">
        <w:rPr>
          <w:rFonts w:hint="eastAsia"/>
        </w:rPr>
        <w:t>我们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1</w:t>
            </w:r>
            <w:r w:rsidR="00973395">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E3127A"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2</w:t>
            </w:r>
            <w:r w:rsidR="00973395">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3</w:t>
            </w:r>
            <w:r w:rsidR="00973395">
              <w:fldChar w:fldCharType="end"/>
            </w:r>
            <w:r w:rsidR="00D134C9" w:rsidRPr="001E202C">
              <w:t>)</w:t>
            </w:r>
          </w:p>
        </w:tc>
      </w:tr>
    </w:tbl>
    <w:p w:rsidR="00B0428D"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Pr>
          <w:rFonts w:hint="eastAsia"/>
        </w:rPr>
        <w:t>，我们</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3D7D18" w:rsidRPr="003D7D18" w:rsidRDefault="001735C2" w:rsidP="003D7D18">
      <w:pPr>
        <w:ind w:firstLine="480"/>
        <w:rPr>
          <w:i/>
        </w:rPr>
      </w:pPr>
      <w:r>
        <w:rPr>
          <w:rFonts w:hint="eastAsia"/>
        </w:rPr>
        <w:t>如何</w:t>
      </w:r>
      <w:r w:rsidR="005843CB">
        <w:rPr>
          <w:rFonts w:hint="eastAsia"/>
        </w:rPr>
        <w:t>确定</w:t>
      </w:r>
      <w:r w:rsidR="009968CE">
        <w:rPr>
          <w:rFonts w:hint="eastAsia"/>
        </w:rPr>
        <w:t>收缩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47072D">
        <w:rPr>
          <w:rFonts w:hint="eastAsia"/>
        </w:rPr>
        <w:t>首先我们</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F0472F">
        <w:rPr>
          <w:rFonts w:hint="eastAsia"/>
        </w:rPr>
        <w:t>不过这样的精度无法得到满意的结果。为了得到更精确的简化网格，我们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bookmarkStart w:id="97" w:name="OLE_LINK16"/>
            <w:bookmarkStart w:id="98" w:name="OLE_LINK17"/>
          </w:p>
        </w:tc>
        <w:tc>
          <w:tcPr>
            <w:tcW w:w="6539" w:type="dxa"/>
            <w:vAlign w:val="center"/>
          </w:tcPr>
          <w:p w:rsidR="003D7D18" w:rsidRPr="001E202C" w:rsidRDefault="00E3127A"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4</w:t>
            </w:r>
            <w:r w:rsidR="00973395">
              <w:fldChar w:fldCharType="end"/>
            </w:r>
            <w:r w:rsidRPr="001E202C">
              <w:t>)</w:t>
            </w:r>
          </w:p>
        </w:tc>
      </w:tr>
    </w:tbl>
    <w:bookmarkEnd w:id="97"/>
    <w:bookmarkEnd w:id="98"/>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我们</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r>
        <w:rPr>
          <w:rFonts w:hint="eastAsia"/>
        </w:rPr>
        <w:t>Openmesh</w:t>
      </w:r>
      <w:r w:rsidR="006E2100">
        <w:fldChar w:fldCharType="begin"/>
      </w:r>
      <w:r w:rsidR="00840A60">
        <w:instrText xml:space="preserve"> ADDIN EN.CITE &lt;EndNote&gt;&lt;Cite&gt;&lt;Author&gt;Botsch&lt;/Author&gt;&lt;Year&gt;2002&lt;/Year&gt;&lt;RecNum&gt;43&lt;/RecNum&gt;&lt;DisplayText&gt;[93]&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840A60">
        <w:rPr>
          <w:noProof/>
        </w:rPr>
        <w:t>[</w:t>
      </w:r>
      <w:hyperlink w:anchor="_ENREF_93" w:tooltip="Botsch, 2002 #43" w:history="1">
        <w:r w:rsidR="00B85D53">
          <w:rPr>
            <w:noProof/>
          </w:rPr>
          <w:t>93</w:t>
        </w:r>
      </w:hyperlink>
      <w:r w:rsidR="00840A60">
        <w:rPr>
          <w:noProof/>
        </w:rPr>
        <w:t>]</w:t>
      </w:r>
      <w:r w:rsidR="006E2100">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t>为了找到适合</w:t>
      </w:r>
      <w:r w:rsidRPr="00280FB5">
        <w:t>二次误差度量</w:t>
      </w:r>
      <w:r>
        <w:rPr>
          <w:rFonts w:hint="eastAsia"/>
        </w:rPr>
        <w:t>简化算法的独立区域，</w:t>
      </w:r>
      <w:r>
        <w:t>我</w:t>
      </w:r>
      <w:r>
        <w:rPr>
          <w:rFonts w:hint="eastAsia"/>
        </w:rPr>
        <w:t>们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一周相邻三角形（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网格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99" w:name="_Toc507402031"/>
      <w:r>
        <w:rPr>
          <w:rFonts w:hint="eastAsia"/>
        </w:rPr>
        <w:t>表</w:t>
      </w:r>
      <w:r>
        <w:rPr>
          <w:rFonts w:hint="eastAsia"/>
        </w:rPr>
        <w:t xml:space="preserve"> </w:t>
      </w:r>
      <w:r w:rsidR="00F3003E">
        <w:fldChar w:fldCharType="begin"/>
      </w:r>
      <w:r w:rsidR="00F3003E">
        <w:instrText xml:space="preserve"> </w:instrText>
      </w:r>
      <w:r w:rsidR="00F3003E">
        <w:rPr>
          <w:rFonts w:hint="eastAsia"/>
        </w:rPr>
        <w:instrText>STYLEREF 1 \s</w:instrText>
      </w:r>
      <w:r w:rsidR="00F3003E">
        <w:instrText xml:space="preserve"> </w:instrText>
      </w:r>
      <w:r w:rsidR="00F3003E">
        <w:fldChar w:fldCharType="separate"/>
      </w:r>
      <w:r w:rsidR="00F3003E">
        <w:rPr>
          <w:noProof/>
        </w:rPr>
        <w:t>5</w:t>
      </w:r>
      <w:r w:rsidR="00F3003E">
        <w:fldChar w:fldCharType="end"/>
      </w:r>
      <w:r w:rsidR="00F3003E">
        <w:t>.</w:t>
      </w:r>
      <w:r w:rsidR="00F3003E">
        <w:fldChar w:fldCharType="begin"/>
      </w:r>
      <w:r w:rsidR="00F3003E">
        <w:instrText xml:space="preserve"> </w:instrText>
      </w:r>
      <w:r w:rsidR="00F3003E">
        <w:rPr>
          <w:rFonts w:hint="eastAsia"/>
        </w:rPr>
        <w:instrText xml:space="preserve">SEQ </w:instrText>
      </w:r>
      <w:r w:rsidR="00F3003E">
        <w:rPr>
          <w:rFonts w:hint="eastAsia"/>
        </w:rPr>
        <w:instrText>表</w:instrText>
      </w:r>
      <w:r w:rsidR="00F3003E">
        <w:rPr>
          <w:rFonts w:hint="eastAsia"/>
        </w:rPr>
        <w:instrText xml:space="preserve"> \* ARABIC \s 1</w:instrText>
      </w:r>
      <w:r w:rsidR="00F3003E">
        <w:instrText xml:space="preserve"> </w:instrText>
      </w:r>
      <w:r w:rsidR="00F3003E">
        <w:fldChar w:fldCharType="separate"/>
      </w:r>
      <w:r w:rsidR="00F3003E">
        <w:rPr>
          <w:noProof/>
        </w:rPr>
        <w:t>1</w:t>
      </w:r>
      <w:r w:rsidR="00F3003E">
        <w:fldChar w:fldCharType="end"/>
      </w:r>
      <w:r w:rsidRPr="00517E4C">
        <w:rPr>
          <w:rFonts w:hint="eastAsia"/>
        </w:rPr>
        <w:t>网格分层并行简化</w:t>
      </w:r>
      <w:r>
        <w:rPr>
          <w:rFonts w:hint="eastAsia"/>
        </w:rPr>
        <w:t>算法</w:t>
      </w:r>
      <w:bookmarkEnd w:id="99"/>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0E3998">
            <w:pPr>
              <w:pStyle w:val="aff0"/>
              <w:spacing w:before="20" w:after="20"/>
              <w:jc w:val="left"/>
            </w:pPr>
            <w:bookmarkStart w:id="100" w:name="_Toc507058178"/>
            <w:r w:rsidRPr="00517E4C">
              <w:rPr>
                <w:rFonts w:hint="eastAsia"/>
              </w:rPr>
              <w:t>算法</w:t>
            </w:r>
            <w:r w:rsidR="000E3998">
              <w:t>5.1</w:t>
            </w:r>
            <w:r w:rsidRPr="00517E4C">
              <w:rPr>
                <w:rFonts w:hint="eastAsia"/>
              </w:rPr>
              <w:t>：网格分层并行简化</w:t>
            </w:r>
            <w:r w:rsidR="006C00B6">
              <w:rPr>
                <w:rFonts w:hint="eastAsia"/>
              </w:rPr>
              <w:t>算法</w:t>
            </w:r>
            <w:bookmarkEnd w:id="100"/>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101" w:name="OLE_LINK1"/>
            <w:bookmarkStart w:id="102" w:name="OLE_LINK2"/>
            <w:bookmarkStart w:id="103" w:name="OLE_LINK3"/>
            <w:bookmarkStart w:id="104" w:name="OLE_LINK4"/>
            <w:bookmarkStart w:id="105" w:name="OLE_LINK5"/>
            <w:bookmarkStart w:id="106" w:name="OLE_LINK6"/>
            <w:bookmarkStart w:id="107"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101"/>
            <w:bookmarkEnd w:id="102"/>
            <w:bookmarkEnd w:id="103"/>
            <w:bookmarkEnd w:id="104"/>
            <w:bookmarkEnd w:id="105"/>
            <w:bookmarkEnd w:id="106"/>
            <w:bookmarkEnd w:id="107"/>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108" w:name="_Toc507394618"/>
      <w:bookmarkStart w:id="109" w:name="OLE_LINK13"/>
      <w:bookmarkStart w:id="110" w:name="OLE_LINK14"/>
      <w:bookmarkStart w:id="111" w:name="OLE_LINK139"/>
      <w:r>
        <w:rPr>
          <w:rFonts w:hint="eastAsia"/>
        </w:rPr>
        <w:t>网格表面参数化</w:t>
      </w:r>
      <w:bookmarkEnd w:id="108"/>
    </w:p>
    <w:bookmarkEnd w:id="109"/>
    <w:bookmarkEnd w:id="110"/>
    <w:bookmarkEnd w:id="111"/>
    <w:p w:rsidR="00F02BE5" w:rsidRDefault="004C0D8D" w:rsidP="00F02BE5">
      <w:pPr>
        <w:ind w:firstLine="480"/>
      </w:pPr>
      <w:r>
        <w:rPr>
          <w:rFonts w:hint="eastAsia"/>
        </w:rPr>
        <w:t>分</w:t>
      </w:r>
      <w:r>
        <w:t>层简化可以将输入的不规则网格</w:t>
      </w:r>
      <w:bookmarkStart w:id="112" w:name="OLE_LINK11"/>
      <w:bookmarkStart w:id="113"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112"/>
      <w:bookmarkEnd w:id="113"/>
      <w:r>
        <w:t>简化成基网格</w:t>
      </w:r>
      <w:bookmarkStart w:id="114" w:name="OLE_LINK8"/>
      <w:bookmarkStart w:id="115" w:name="OLE_LINK9"/>
      <w:bookmarkStart w:id="116"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114"/>
      <w:bookmarkEnd w:id="115"/>
      <w:bookmarkEnd w:id="116"/>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2E26D9" w:rsidRDefault="009C72F8" w:rsidP="00533EB3">
      <w:pPr>
        <w:ind w:firstLine="480"/>
      </w:pPr>
      <w:r>
        <w:rPr>
          <w:noProof/>
        </w:rPr>
        <mc:AlternateContent>
          <mc:Choice Requires="wps">
            <w:drawing>
              <wp:anchor distT="0" distB="0" distL="114300" distR="114300" simplePos="0" relativeHeight="251653120" behindDoc="0" locked="0" layoutInCell="1" allowOverlap="1" wp14:anchorId="00332AA1" wp14:editId="45F70C60">
                <wp:simplePos x="0" y="0"/>
                <wp:positionH relativeFrom="column">
                  <wp:align>left</wp:align>
                </wp:positionH>
                <wp:positionV relativeFrom="paragraph">
                  <wp:posOffset>4450080</wp:posOffset>
                </wp:positionV>
                <wp:extent cx="5234400" cy="1036800"/>
                <wp:effectExtent l="0" t="0" r="4445" b="0"/>
                <wp:wrapTopAndBottom/>
                <wp:docPr id="3" name="文本框 3"/>
                <wp:cNvGraphicFramePr/>
                <a:graphic xmlns:a="http://schemas.openxmlformats.org/drawingml/2006/main">
                  <a:graphicData uri="http://schemas.microsoft.com/office/word/2010/wordprocessingShape">
                    <wps:wsp>
                      <wps:cNvSpPr txBox="1"/>
                      <wps:spPr>
                        <a:xfrm>
                          <a:off x="0" y="0"/>
                          <a:ext cx="5234400" cy="1036800"/>
                        </a:xfrm>
                        <a:prstGeom prst="rect">
                          <a:avLst/>
                        </a:prstGeom>
                        <a:solidFill>
                          <a:prstClr val="white"/>
                        </a:solidFill>
                        <a:ln>
                          <a:noFill/>
                        </a:ln>
                        <a:effectLst/>
                      </wps:spPr>
                      <wps:txbx>
                        <w:txbxContent>
                          <w:p w:rsidR="00540D10" w:rsidRPr="00A927BB" w:rsidRDefault="00540D10" w:rsidP="009C72F8">
                            <w:pPr>
                              <w:pStyle w:val="aff"/>
                              <w:spacing w:before="163" w:after="163"/>
                              <w:rPr>
                                <w:rFonts w:eastAsia="宋体"/>
                                <w:sz w:val="24"/>
                                <w:szCs w:val="24"/>
                              </w:rPr>
                            </w:pPr>
                            <w:bookmarkStart w:id="117" w:name="_Toc50740202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0332AA1" id="文本框 3" o:spid="_x0000_s1109" type="#_x0000_t202" style="position:absolute;left:0;text-align:left;margin-left:0;margin-top:350.4pt;width:412.15pt;height:81.65pt;z-index:251653120;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" stroked="f">
                <v:textbox style="mso-fit-shape-to-text:t" inset="0,0,0,0">
                  <w:txbxContent>
                    <w:p w:rsidR="00540D10" w:rsidRPr="00A927BB" w:rsidRDefault="00540D10" w:rsidP="009C72F8">
                      <w:pPr>
                        <w:pStyle w:val="aff"/>
                        <w:spacing w:before="163" w:after="163"/>
                        <w:rPr>
                          <w:rFonts w:eastAsia="宋体"/>
                          <w:sz w:val="24"/>
                          <w:szCs w:val="24"/>
                        </w:rPr>
                      </w:pPr>
                      <w:bookmarkStart w:id="148" w:name="_Toc50740202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148"/>
                    </w:p>
                  </w:txbxContent>
                </v:textbox>
                <w10:wrap type="topAndBottom"/>
              </v:shape>
            </w:pict>
          </mc:Fallback>
        </mc:AlternateContent>
      </w:r>
      <w:r>
        <w:rPr>
          <w:rFonts w:hint="eastAsia"/>
          <w:noProof/>
        </w:rPr>
        <w:drawing>
          <wp:anchor distT="0" distB="0" distL="114300" distR="114300" simplePos="0" relativeHeight="251651072" behindDoc="0" locked="0" layoutInCell="1" allowOverlap="1" wp14:anchorId="31A286F5" wp14:editId="43204330">
            <wp:simplePos x="0" y="0"/>
            <wp:positionH relativeFrom="column">
              <wp:posOffset>1050406</wp:posOffset>
            </wp:positionH>
            <wp:positionV relativeFrom="paragraph">
              <wp:posOffset>1110441</wp:posOffset>
            </wp:positionV>
            <wp:extent cx="2983865" cy="3338830"/>
            <wp:effectExtent l="0" t="0" r="6985"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atten.png"/>
                    <pic:cNvPicPr/>
                  </pic:nvPicPr>
                  <pic:blipFill>
                    <a:blip r:embed="rId116">
                      <a:extLst>
                        <a:ext uri="{28A0092B-C50C-407E-A947-70E740481C1C}">
                          <a14:useLocalDpi xmlns:a14="http://schemas.microsoft.com/office/drawing/2010/main" val="0"/>
                        </a:ext>
                      </a:extLst>
                    </a:blip>
                    <a:stretch>
                      <a:fillRect/>
                    </a:stretch>
                  </pic:blipFill>
                  <pic:spPr>
                    <a:xfrm>
                      <a:off x="0" y="0"/>
                      <a:ext cx="2983865" cy="3338830"/>
                    </a:xfrm>
                    <a:prstGeom prst="rect">
                      <a:avLst/>
                    </a:prstGeom>
                  </pic:spPr>
                </pic:pic>
              </a:graphicData>
            </a:graphic>
            <wp14:sizeRelH relativeFrom="page">
              <wp14:pctWidth>0</wp14:pctWidth>
            </wp14:sizeRelH>
            <wp14:sizeRelV relativeFrom="page">
              <wp14:pctHeight>0</wp14:pctHeight>
            </wp14:sizeRelV>
          </wp:anchor>
        </w:drawing>
      </w:r>
      <w:r w:rsidR="00533EB3">
        <w:rPr>
          <w:rFonts w:hint="eastAsia"/>
        </w:rPr>
        <w:t>为了得到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rsidR="00533EB3">
        <w:rPr>
          <w:rFonts w:hint="eastAsia"/>
        </w:rPr>
        <w:t>的拓扑结构</w:t>
      </w:r>
      <w:bookmarkStart w:id="118" w:name="OLE_LINK26"/>
      <w:bookmarkStart w:id="119" w:name="OLE_LINK27"/>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bookmarkEnd w:id="118"/>
      <w:bookmarkEnd w:id="119"/>
      <w:r w:rsidR="00533EB3">
        <w:t>，</w:t>
      </w:r>
      <w:r w:rsidR="00533EB3">
        <w:rPr>
          <w:rFonts w:hint="eastAsia"/>
        </w:rPr>
        <w:t>5.4.1</w:t>
      </w:r>
      <w:r w:rsidR="00533EB3">
        <w:rPr>
          <w:rFonts w:hint="eastAsia"/>
        </w:rPr>
        <w:t>已经介绍了网格简化的过程</w:t>
      </w:r>
      <w:r w:rsidR="00635E4D">
        <w:rPr>
          <w:rFonts w:hint="eastAsia"/>
        </w:rPr>
        <w:t>，将网格分割为若干个独立域并行简化</w:t>
      </w:r>
      <w:r w:rsidR="00533EB3">
        <w:rPr>
          <w:rFonts w:hint="eastAsia"/>
        </w:rPr>
        <w:t>，下面介绍</w:t>
      </w:r>
      <w:r w:rsidR="00635E4D">
        <w:rPr>
          <w:rFonts w:hint="eastAsia"/>
        </w:rPr>
        <w:t>在每个独立域内</w:t>
      </w:r>
      <w:r w:rsidR="00533EB3">
        <w:rPr>
          <w:rFonts w:hint="eastAsia"/>
        </w:rPr>
        <w:t>如何参数化和如何重新三角网格化。</w:t>
      </w:r>
      <w:r w:rsidR="001700AF">
        <w:rPr>
          <w:rFonts w:hint="eastAsia"/>
        </w:rPr>
        <w:t>为了参数化每个独立域内的网格信息，我们需要找到一个平面，将独立域内的顶点投影到平面上。</w:t>
      </w:r>
    </w:p>
    <w:p w:rsidR="00533EB3" w:rsidRPr="00BD5188" w:rsidRDefault="00810299" w:rsidP="00533EB3">
      <w:pPr>
        <w:ind w:firstLine="480"/>
      </w:pPr>
      <w:r>
        <w:rPr>
          <w:rFonts w:hint="eastAsia"/>
        </w:rPr>
        <w:t>独立域由一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和它</w:t>
      </w:r>
      <w:r w:rsidR="004D79CC">
        <w:rPr>
          <w:rFonts w:hint="eastAsia"/>
        </w:rPr>
        <w:t>们</w:t>
      </w:r>
      <w:r>
        <w:rPr>
          <w:rFonts w:hint="eastAsia"/>
        </w:rPr>
        <w:t>环形邻域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构成。</w:t>
      </w:r>
      <w:r w:rsidR="002E26D9">
        <w:rPr>
          <w:rFonts w:hint="eastAsia"/>
        </w:rPr>
        <w:t>我们使用文献</w:t>
      </w:r>
      <w:r w:rsidR="009E444A">
        <w:fldChar w:fldCharType="begin"/>
      </w:r>
      <w:r w:rsidR="00840A60">
        <w:instrText xml:space="preserve"> ADDIN EN.CITE &lt;EndNote&gt;&lt;Cite&gt;&lt;Author&gt;Duchamp&lt;/Author&gt;&lt;Year&gt;1997&lt;/Year&gt;&lt;RecNum&gt;45&lt;/RecNum&gt;&lt;DisplayText&gt;[94]&lt;/DisplayText&gt;&lt;record&gt;&lt;rec-number&gt;45&lt;/rec-number&gt;&lt;foreign-keys&gt;&lt;key app="EN" db-id="sdawwts99w0wfaepv9r59zaxv00t0d9prrp0"&gt;45&lt;/key&gt;&lt;/foreign-keys&gt;&lt;ref-type name="Journal Article"&gt;17&lt;/ref-type&gt;&lt;contributors&gt;&lt;authors&gt;&lt;author&gt;Duchamp, T.&lt;/author&gt;&lt;author&gt;Certain, A.&lt;/author&gt;&lt;author&gt;Derose, A.&lt;/author&gt;&lt;/authors&gt;&lt;/contributors&gt;&lt;titles&gt;&lt;title&gt;Hierarchical Computation Of Pl Harmonic Embeddings&lt;/title&gt;&lt;secondary-title&gt;Siam Journal on Matrix Analysis &amp;amp; Applications&lt;/secondary-title&gt;&lt;/titles&gt;&lt;periodical&gt;&lt;full-title&gt;Siam Journal on Matrix Analysis &amp;amp; Applications&lt;/full-title&gt;&lt;/periodical&gt;&lt;dates&gt;&lt;year&gt;1997&lt;/year&gt;&lt;/dates&gt;&lt;urls&gt;&lt;/urls&gt;&lt;/record&gt;&lt;/Cite&gt;&lt;/EndNote&gt;</w:instrText>
      </w:r>
      <w:r w:rsidR="009E444A">
        <w:fldChar w:fldCharType="separate"/>
      </w:r>
      <w:r w:rsidR="00840A60">
        <w:rPr>
          <w:noProof/>
        </w:rPr>
        <w:t>[</w:t>
      </w:r>
      <w:hyperlink w:anchor="_ENREF_94" w:tooltip="Duchamp, 1997 #45" w:history="1">
        <w:r w:rsidR="00B85D53">
          <w:rPr>
            <w:noProof/>
          </w:rPr>
          <w:t>94</w:t>
        </w:r>
      </w:hyperlink>
      <w:r w:rsidR="00840A60">
        <w:rPr>
          <w:noProof/>
        </w:rPr>
        <w:t>]</w:t>
      </w:r>
      <w:r w:rsidR="009E444A">
        <w:fldChar w:fldCharType="end"/>
      </w:r>
      <w:r w:rsidR="000F6E54">
        <w:rPr>
          <w:rFonts w:hint="eastAsia"/>
        </w:rPr>
        <w:t>保角映射的</w:t>
      </w:r>
      <w:r w:rsidR="002E26D9">
        <w:rPr>
          <w:rFonts w:hint="eastAsia"/>
        </w:rPr>
        <w:t>方法，将环形邻域的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hint="eastAsia"/>
              </w:rPr>
              <m:t>v</m:t>
            </m:r>
          </m:e>
        </m:d>
      </m:oMath>
      <w:r w:rsidR="002E26D9">
        <w:rPr>
          <w:rFonts w:hint="eastAsia"/>
        </w:rPr>
        <w:t>投影到平面上。为了在顶点投影时得到最小畸变，需要将每个独立域分割为两个环形邻域。分割方法如图</w:t>
      </w:r>
      <w:r w:rsidR="002E26D9">
        <w:rPr>
          <w:rFonts w:hint="eastAsia"/>
        </w:rPr>
        <w:t>5.5</w:t>
      </w:r>
      <w:r w:rsidR="002E26D9">
        <w:rPr>
          <w:rFonts w:hint="eastAsia"/>
        </w:rPr>
        <w:t>所示，图中红色顶点代表独立区域内简化后生成的新顶点</w:t>
      </w:r>
      <m:oMath>
        <m:acc>
          <m:accPr>
            <m:chr m:val="̅"/>
            <m:ctrlPr>
              <w:rPr>
                <w:rFonts w:ascii="Cambria Math" w:hAnsi="Cambria Math"/>
              </w:rPr>
            </m:ctrlPr>
          </m:accPr>
          <m:e>
            <m:r>
              <w:rPr>
                <w:rFonts w:ascii="Cambria Math" w:hAnsi="Cambria Math" w:hint="eastAsia"/>
              </w:rPr>
              <m:t>v</m:t>
            </m:r>
          </m:e>
        </m:acc>
      </m:oMath>
      <w:r w:rsidR="002E26D9">
        <w:t>，</w:t>
      </w:r>
      <w:r w:rsidR="00256FA1">
        <w:rPr>
          <w:rFonts w:hint="eastAsia"/>
        </w:rPr>
        <w:t>环形区域</w:t>
      </w:r>
      <w:r w:rsidR="00256FA1">
        <w:rPr>
          <w:rFonts w:hint="eastAsia"/>
        </w:rPr>
        <w:t>1</w:t>
      </w:r>
      <w:r w:rsidR="00256FA1">
        <w:rPr>
          <w:rFonts w:hint="eastAsia"/>
        </w:rPr>
        <w:t>、</w:t>
      </w:r>
      <w:r w:rsidR="00256FA1">
        <w:rPr>
          <w:rFonts w:hint="eastAsia"/>
        </w:rPr>
        <w:t>2</w:t>
      </w:r>
      <w:r w:rsidR="00256FA1">
        <w:rPr>
          <w:rFonts w:hint="eastAsia"/>
        </w:rPr>
        <w:t>分别包含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256FA1">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256FA1">
        <w:t>，</w:t>
      </w:r>
      <w:r w:rsidR="00256FA1">
        <w:rPr>
          <w:rFonts w:hint="eastAsia"/>
        </w:rPr>
        <w:t>并将新顶点</w:t>
      </w:r>
      <m:oMath>
        <m:acc>
          <m:accPr>
            <m:chr m:val="̅"/>
            <m:ctrlPr>
              <w:rPr>
                <w:rFonts w:ascii="Cambria Math" w:hAnsi="Cambria Math"/>
              </w:rPr>
            </m:ctrlPr>
          </m:accPr>
          <m:e>
            <m:r>
              <w:rPr>
                <w:rFonts w:ascii="Cambria Math" w:hAnsi="Cambria Math" w:hint="eastAsia"/>
              </w:rPr>
              <m:t>v</m:t>
            </m:r>
          </m:e>
        </m:acc>
      </m:oMath>
      <w:r w:rsidR="00256FA1">
        <w:rPr>
          <w:rFonts w:hint="eastAsia"/>
        </w:rPr>
        <w:t>插入环形顶点内，新顶点</w:t>
      </w:r>
      <m:oMath>
        <m:acc>
          <m:accPr>
            <m:chr m:val="̅"/>
            <m:ctrlPr>
              <w:rPr>
                <w:rFonts w:ascii="Cambria Math" w:hAnsi="Cambria Math"/>
              </w:rPr>
            </m:ctrlPr>
          </m:accPr>
          <m:e>
            <m:r>
              <w:rPr>
                <w:rFonts w:ascii="Cambria Math" w:hAnsi="Cambria Math" w:hint="eastAsia"/>
              </w:rPr>
              <m:t>v</m:t>
            </m:r>
          </m:e>
        </m:acc>
      </m:oMath>
      <w:r w:rsidR="00256FA1">
        <w:rPr>
          <w:rFonts w:hint="eastAsia"/>
        </w:rPr>
        <w:t>拓扑结构直接与顶点</w:t>
      </w:r>
      <m:oMath>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hint="eastAsia"/>
          </w:rPr>
          <m:t>和</m:t>
        </m:r>
        <m:sSub>
          <m:sSubPr>
            <m:ctrlPr>
              <w:rPr>
                <w:rFonts w:ascii="Cambria Math" w:hAnsi="Cambria Math"/>
                <w:i/>
              </w:rPr>
            </m:ctrlPr>
          </m:sSubPr>
          <m:e>
            <m:r>
              <w:rPr>
                <w:rFonts w:ascii="Cambria Math" w:hAnsi="Cambria Math"/>
              </w:rPr>
              <m:t>v</m:t>
            </m:r>
          </m:e>
          <m:sub>
            <m:r>
              <w:rPr>
                <w:rFonts w:ascii="Cambria Math" w:hAnsi="Cambria Math"/>
              </w:rPr>
              <m:t>2</m:t>
            </m:r>
          </m:sub>
        </m:sSub>
      </m:oMath>
      <w:r w:rsidR="00256FA1">
        <w:rPr>
          <w:rFonts w:hint="eastAsia"/>
        </w:rPr>
        <w:t>相连接。</w:t>
      </w:r>
      <w:r w:rsidR="00A7700D">
        <w:rPr>
          <w:rFonts w:hint="eastAsia"/>
        </w:rPr>
        <w:t>则简化边的两个环形邻域分别由</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构成。</w:t>
      </w:r>
      <w:r w:rsidR="003847B3">
        <w:rPr>
          <w:rFonts w:hint="eastAsia"/>
        </w:rPr>
        <w:t>最终</w:t>
      </w:r>
      <w:r w:rsidR="00151D23">
        <w:rPr>
          <w:rFonts w:hint="eastAsia"/>
        </w:rPr>
        <w:t>算法</w:t>
      </w:r>
      <w:r w:rsidR="00151D23">
        <w:t>将</w:t>
      </w:r>
      <w:r w:rsidR="00980738">
        <w:rPr>
          <w:rFonts w:hint="eastAsia"/>
        </w:rPr>
        <w:t>被</w:t>
      </w:r>
      <w:r w:rsidR="00980738">
        <w:t>删除</w:t>
      </w:r>
      <w:r w:rsidR="00980738">
        <w:rPr>
          <w:rFonts w:hint="eastAsia"/>
        </w:rPr>
        <w:t>顶点</w:t>
      </w:r>
      <m:oMath>
        <m:r>
          <w:rPr>
            <w:rFonts w:ascii="Cambria Math" w:hAnsi="Cambria Math"/>
          </w:rPr>
          <m:t>φ</m:t>
        </m:r>
        <m:d>
          <m:dPr>
            <m:ctrlPr>
              <w:rPr>
                <w:rFonts w:ascii="Cambria Math" w:hAnsi="Cambria Math"/>
                <w:i/>
              </w:rPr>
            </m:ctrlPr>
          </m:dPr>
          <m:e>
            <m:d>
              <m:dPr>
                <m:begChr m:val="{"/>
                <m:endChr m:val="}"/>
                <m:ctrlPr>
                  <w:rPr>
                    <w:rFonts w:ascii="Cambria Math" w:hAnsi="Cambria Math"/>
                    <w:i/>
                  </w:rPr>
                </m:ctrlPr>
              </m:dPr>
              <m:e>
                <m:r>
                  <w:rPr>
                    <w:rFonts w:ascii="Cambria Math" w:hAnsi="Cambria Math" w:hint="eastAsia"/>
                  </w:rPr>
                  <m:t>i</m:t>
                </m:r>
              </m:e>
            </m:d>
          </m:e>
        </m:d>
      </m:oMath>
      <w:r w:rsidR="00980738">
        <w:rPr>
          <w:rFonts w:hint="eastAsia"/>
        </w:rPr>
        <w:t>的环</w:t>
      </w:r>
      <w:r w:rsidR="00151D23">
        <w:rPr>
          <w:rFonts w:hint="eastAsia"/>
        </w:rPr>
        <w:t>形</w:t>
      </w:r>
      <w:r w:rsidR="00151D23">
        <w:t>邻域</w:t>
      </w:r>
      <w:r w:rsidR="00151D23">
        <w:rPr>
          <w:rFonts w:hint="eastAsia"/>
        </w:rPr>
        <w:t>顶点</w:t>
      </w:r>
      <m:oMath>
        <m:r>
          <w:rPr>
            <w:rFonts w:ascii="Cambria Math" w:hAnsi="Cambria Math"/>
          </w:rPr>
          <m:t>φ</m:t>
        </m:r>
        <m:d>
          <m:dPr>
            <m:ctrlPr>
              <w:rPr>
                <w:rFonts w:ascii="Cambria Math" w:hAnsi="Cambria Math"/>
                <w:i/>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i</m:t>
                </m:r>
              </m:e>
            </m:d>
          </m:e>
        </m:d>
      </m:oMath>
      <w:r w:rsidR="00BD5188">
        <w:rPr>
          <w:rFonts w:hint="eastAsia"/>
        </w:rPr>
        <w:t>投影</w:t>
      </w:r>
      <w:r w:rsidR="00BD5188">
        <w:t>到平面上</w:t>
      </w:r>
      <w:r w:rsidR="00BD5188">
        <w:rPr>
          <w:rFonts w:hint="eastAsia"/>
        </w:rPr>
        <w:t>，</w:t>
      </w:r>
      <w:r w:rsidR="00BD5188">
        <w:t>通过</w:t>
      </w:r>
      <w:r w:rsidR="00BD5188">
        <w:rPr>
          <w:rFonts w:hint="eastAsia"/>
        </w:rPr>
        <w:t>重新</w:t>
      </w:r>
      <w:r w:rsidR="00BD5188">
        <w:t>三角化</w:t>
      </w:r>
      <w:r w:rsidR="00BD5188">
        <w:rPr>
          <w:rFonts w:hint="eastAsia"/>
        </w:rPr>
        <w:t>多边形</w:t>
      </w:r>
      <w:r w:rsidR="00BD5188">
        <w:t>，得到</w:t>
      </w:r>
      <w:r w:rsidR="00BD5188">
        <w:rPr>
          <w:rFonts w:hint="eastAsia"/>
        </w:rPr>
        <w:t>区域</w:t>
      </w:r>
      <w:r w:rsidR="00BD5188">
        <w:t>内</w:t>
      </w:r>
      <w:r w:rsidR="00BD5188">
        <w:rPr>
          <w:rFonts w:hint="eastAsia"/>
        </w:rPr>
        <w:t>新</w:t>
      </w:r>
      <w:r w:rsidR="00BD5188">
        <w:t>的</w:t>
      </w:r>
      <w:r w:rsidR="00BD5188">
        <w:rPr>
          <w:rFonts w:hint="eastAsia"/>
        </w:rPr>
        <w:t>网格拓扑</w:t>
      </w:r>
      <w:r w:rsidR="00BD5188">
        <w:t>结构</w:t>
      </w:r>
      <w:r w:rsidR="00BD5188">
        <w:rPr>
          <w:rFonts w:hint="eastAsia"/>
        </w:rPr>
        <w:t>。</w:t>
      </w:r>
    </w:p>
    <w:p w:rsidR="004F37A5" w:rsidRPr="005E4FB8" w:rsidRDefault="000F6E54" w:rsidP="005E4FB8">
      <w:pPr>
        <w:pStyle w:val="afc"/>
        <w:ind w:firstLine="480"/>
        <w:rPr>
          <w:rFonts w:ascii="Times New Roman" w:eastAsia="宋体" w:hAnsi="Times New Roman" w:cs="Times New Roman"/>
          <w:sz w:val="24"/>
          <w:szCs w:val="24"/>
        </w:rPr>
      </w:pPr>
      <w:bookmarkStart w:id="120" w:name="OLE_LINK40"/>
      <w:bookmarkStart w:id="121" w:name="OLE_LINK41"/>
      <w:r w:rsidRPr="005E4FB8">
        <w:rPr>
          <w:rFonts w:ascii="Times New Roman" w:eastAsia="宋体" w:hAnsi="Times New Roman" w:cs="Times New Roman" w:hint="eastAsia"/>
          <w:sz w:val="24"/>
          <w:szCs w:val="24"/>
        </w:rPr>
        <w:t>将环形</w:t>
      </w:r>
      <w:r w:rsidR="00316077" w:rsidRPr="005E4FB8">
        <w:rPr>
          <w:rFonts w:ascii="Times New Roman" w:eastAsia="宋体" w:hAnsi="Times New Roman" w:cs="Times New Roman" w:hint="eastAsia"/>
          <w:sz w:val="24"/>
          <w:szCs w:val="24"/>
        </w:rPr>
        <w:t>邻</w:t>
      </w:r>
      <w:r w:rsidRPr="005E4FB8">
        <w:rPr>
          <w:rFonts w:ascii="Times New Roman" w:eastAsia="宋体" w:hAnsi="Times New Roman" w:cs="Times New Roman" w:hint="eastAsia"/>
          <w:sz w:val="24"/>
          <w:szCs w:val="24"/>
        </w:rPr>
        <w:t>域顶点用保角映射方法投影到平面上</w:t>
      </w:r>
      <w:bookmarkEnd w:id="120"/>
      <w:bookmarkEnd w:id="121"/>
      <w:r w:rsidRPr="005E4FB8">
        <w:rPr>
          <w:rFonts w:ascii="Times New Roman" w:eastAsia="宋体" w:hAnsi="Times New Roman" w:cs="Times New Roman" w:hint="eastAsia"/>
          <w:sz w:val="24"/>
          <w:szCs w:val="24"/>
        </w:rPr>
        <w:t>，用函数</w:t>
      </w:r>
      <m:oMath>
        <m:r>
          <w:rPr>
            <w:rFonts w:ascii="Cambria Math" w:eastAsia="宋体" w:hAnsi="Cambria Math" w:cs="Times New Roman"/>
            <w:sz w:val="24"/>
            <w:szCs w:val="24"/>
          </w:rPr>
          <m:t>μ</m:t>
        </m:r>
      </m:oMath>
      <w:r w:rsidRPr="005E4FB8">
        <w:rPr>
          <w:rFonts w:ascii="Times New Roman" w:eastAsia="宋体" w:hAnsi="Times New Roman" w:cs="Times New Roman" w:hint="eastAsia"/>
          <w:sz w:val="24"/>
          <w:szCs w:val="24"/>
        </w:rPr>
        <w:t>表示。</w:t>
      </w:r>
      <w:r w:rsidR="00316077" w:rsidRPr="005E4FB8">
        <w:rPr>
          <w:rFonts w:ascii="Times New Roman" w:eastAsia="宋体" w:hAnsi="Times New Roman" w:cs="Times New Roman" w:hint="eastAsia"/>
          <w:sz w:val="24"/>
          <w:szCs w:val="24"/>
        </w:rPr>
        <w:t>首先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897919" w:rsidRPr="005E4FB8">
        <w:rPr>
          <w:rFonts w:ascii="Times New Roman" w:eastAsia="宋体" w:hAnsi="Times New Roman" w:cs="Times New Roman" w:hint="eastAsia"/>
          <w:sz w:val="24"/>
          <w:szCs w:val="24"/>
        </w:rPr>
        <w:t>内</w:t>
      </w:r>
      <w:r w:rsidR="00897919" w:rsidRPr="005E4FB8">
        <w:rPr>
          <w:rFonts w:ascii="Times New Roman" w:eastAsia="宋体" w:hAnsi="Times New Roman" w:cs="Times New Roman"/>
          <w:sz w:val="24"/>
          <w:szCs w:val="24"/>
        </w:rPr>
        <w:t>的</w:t>
      </w:r>
      <w:r w:rsidR="00897919" w:rsidRPr="005E4FB8">
        <w:rPr>
          <w:rFonts w:ascii="Times New Roman" w:eastAsia="宋体" w:hAnsi="Times New Roman" w:cs="Times New Roman" w:hint="eastAsia"/>
          <w:sz w:val="24"/>
          <w:szCs w:val="24"/>
        </w:rPr>
        <w:t>顶点</w:t>
      </w:r>
      <m:oMath>
        <m:d>
          <m:dPr>
            <m:begChr m:val="{"/>
            <m:endChr m:val="}"/>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647377" w:rsidRPr="005E4FB8">
        <w:rPr>
          <w:rFonts w:ascii="Times New Roman" w:eastAsia="宋体" w:hAnsi="Times New Roman" w:cs="Times New Roman" w:hint="eastAsia"/>
          <w:sz w:val="24"/>
          <w:szCs w:val="24"/>
        </w:rPr>
        <w:t>作为平面的中心坐标</w:t>
      </w:r>
      <m:oMath>
        <m:r>
          <w:rPr>
            <w:rFonts w:ascii="Cambria Math" w:eastAsia="宋体" w:hAnsi="Cambria Math" w:cs="Times New Roman"/>
            <w:sz w:val="24"/>
            <w:szCs w:val="24"/>
          </w:rPr>
          <m:t>μ</m:t>
        </m:r>
        <m:d>
          <m:dPr>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sz w:val="24"/>
                    <w:szCs w:val="24"/>
                  </w:rPr>
                  <m:t>i</m:t>
                </m:r>
              </m:sub>
            </m:sSub>
          </m:e>
        </m:d>
        <m:r>
          <m:rPr>
            <m:sty m:val="p"/>
          </m:rPr>
          <w:rPr>
            <w:rFonts w:ascii="Cambria Math" w:eastAsia="宋体" w:hAnsi="Cambria Math" w:cs="Times New Roman"/>
            <w:sz w:val="24"/>
            <w:szCs w:val="24"/>
          </w:rPr>
          <m:t>=0</m:t>
        </m:r>
      </m:oMath>
      <w:r w:rsidR="00647377" w:rsidRPr="005E4FB8">
        <w:rPr>
          <w:rFonts w:ascii="Times New Roman" w:eastAsia="宋体" w:hAnsi="Times New Roman" w:cs="Times New Roman" w:hint="eastAsia"/>
          <w:sz w:val="24"/>
          <w:szCs w:val="24"/>
        </w:rPr>
        <w:t>。</w:t>
      </w:r>
      <w:r w:rsidR="004F37A5" w:rsidRPr="005E4FB8">
        <w:rPr>
          <w:rFonts w:ascii="Times New Roman" w:eastAsia="宋体" w:hAnsi="Times New Roman" w:cs="Times New Roman" w:hint="eastAsia"/>
          <w:sz w:val="24"/>
          <w:szCs w:val="24"/>
        </w:rPr>
        <w:t>该定点由</w:t>
      </w:r>
      <m:oMath>
        <m:r>
          <w:rPr>
            <w:rFonts w:ascii="Cambria Math" w:eastAsia="宋体" w:hAnsi="Cambria Math" w:cs="Times New Roman"/>
            <w:sz w:val="24"/>
            <w:szCs w:val="24"/>
          </w:rPr>
          <m:t>K</m:t>
        </m:r>
      </m:oMath>
      <w:r w:rsidR="004F37A5" w:rsidRPr="005E4FB8">
        <w:rPr>
          <w:rFonts w:ascii="Times New Roman" w:eastAsia="宋体" w:hAnsi="Times New Roman" w:cs="Times New Roman" w:hint="eastAsia"/>
          <w:sz w:val="24"/>
          <w:szCs w:val="24"/>
        </w:rPr>
        <w:t>个顶点组成的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e>
          <m:e>
            <m:r>
              <m:rPr>
                <m:sty m:val="p"/>
              </m:rPr>
              <w:rPr>
                <w:rFonts w:ascii="Cambria Math" w:eastAsia="宋体" w:hAnsi="Cambria Math" w:cs="Times New Roman"/>
                <w:sz w:val="24"/>
                <w:szCs w:val="24"/>
              </w:rPr>
              <m:t>1≤</m:t>
            </m:r>
            <m:r>
              <w:rPr>
                <w:rFonts w:ascii="Cambria Math" w:eastAsia="宋体" w:hAnsi="Cambria Math" w:cs="Times New Roman"/>
                <w:sz w:val="24"/>
                <w:szCs w:val="24"/>
              </w:rPr>
              <m:t>k</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oMath>
      <w:r w:rsidR="004F37A5" w:rsidRPr="005E4FB8">
        <w:rPr>
          <w:rFonts w:ascii="Times New Roman" w:eastAsia="宋体" w:hAnsi="Times New Roman" w:cs="Times New Roman" w:hint="eastAsia"/>
          <w:sz w:val="24"/>
          <w:szCs w:val="24"/>
        </w:rPr>
        <w:t>，其中三角形</w:t>
      </w:r>
      <m:oMath>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i</m:t>
            </m:r>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e>
        </m:d>
      </m:oMath>
      <w:r w:rsidR="004F37A5" w:rsidRPr="005E4FB8">
        <w:rPr>
          <w:rFonts w:ascii="Times New Roman" w:eastAsia="宋体" w:hAnsi="Times New Roman" w:cs="Times New Roman" w:hint="eastAsia"/>
          <w:sz w:val="24"/>
          <w:szCs w:val="24"/>
        </w:rPr>
        <w:t>属于</w:t>
      </w:r>
      <m:oMath>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w:rPr>
                <w:rFonts w:ascii="Cambria Math" w:eastAsia="宋体" w:hAnsi="Cambria Math" w:cs="Times New Roman"/>
                <w:sz w:val="24"/>
                <w:szCs w:val="24"/>
              </w:rPr>
              <m:t>l</m:t>
            </m:r>
          </m:sup>
        </m:sSup>
      </m:oMath>
      <w:r w:rsidR="004F37A5" w:rsidRPr="005E4FB8">
        <w:rPr>
          <w:rFonts w:ascii="Times New Roman" w:eastAsia="宋体" w:hAnsi="Times New Roman" w:cs="Times New Roman" w:hint="eastAsia"/>
          <w:sz w:val="24"/>
          <w:szCs w:val="24"/>
        </w:rPr>
        <w:t>中的拓扑结构，因为是环形首个顶点也是末尾顶点，即</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m:rPr>
                <m:sty m:val="p"/>
              </m:rPr>
              <w:rPr>
                <w:rFonts w:ascii="Cambria Math" w:eastAsia="宋体" w:hAnsi="Cambria Math" w:cs="Times New Roman"/>
                <w:sz w:val="24"/>
                <w:szCs w:val="24"/>
              </w:rPr>
              <m:t>0</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oMath>
      <w:r w:rsidR="004F37A5" w:rsidRPr="005E4FB8">
        <w:rPr>
          <w:rFonts w:ascii="Times New Roman" w:eastAsia="宋体" w:hAnsi="Times New Roman" w:cs="Times New Roman" w:hint="eastAsia"/>
          <w:sz w:val="24"/>
          <w:szCs w:val="24"/>
        </w:rPr>
        <w:t>。环形邻域中的顶点投影到平面的坐标表示为：</w:t>
      </w:r>
      <w:r w:rsidR="005E4FB8" w:rsidRPr="005E4FB8">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C2ABE" w:rsidTr="005E4FB8">
        <w:trPr>
          <w:trHeight w:val="540"/>
          <w:jc w:val="center"/>
        </w:trPr>
        <w:tc>
          <w:tcPr>
            <w:tcW w:w="400" w:type="pct"/>
            <w:vAlign w:val="center"/>
          </w:tcPr>
          <w:p w:rsidR="00AC2ABE" w:rsidRDefault="00AC2ABE" w:rsidP="006C28B2">
            <w:pPr>
              <w:ind w:firstLineChars="0" w:firstLine="0"/>
              <w:jc w:val="center"/>
            </w:pPr>
            <w:bookmarkStart w:id="122" w:name="OLE_LINK18"/>
            <w:bookmarkStart w:id="123" w:name="OLE_LINK19"/>
            <w:bookmarkStart w:id="124" w:name="OLE_LINK20"/>
            <w:bookmarkStart w:id="125" w:name="OLE_LINK37"/>
          </w:p>
        </w:tc>
        <w:tc>
          <w:tcPr>
            <w:tcW w:w="4200" w:type="pct"/>
            <w:vAlign w:val="center"/>
          </w:tcPr>
          <w:p w:rsidR="00AC2ABE" w:rsidRDefault="005E4FB8" w:rsidP="002468E7">
            <w:pPr>
              <w:spacing w:line="360" w:lineRule="auto"/>
              <w:ind w:firstLineChars="0" w:firstLine="0"/>
              <w:jc w:val="center"/>
            </w:pPr>
            <m:oMathPara>
              <m:oMath>
                <m:r>
                  <w:rPr>
                    <w:rFonts w:ascii="Cambria Math" w:hAnsi="Cambria Math"/>
                  </w:rPr>
                  <m:t>μ</m:t>
                </m:r>
                <m:d>
                  <m:dPr>
                    <m:ctrlPr>
                      <w:rPr>
                        <w:rFonts w:ascii="Cambria Math" w:hAnsi="Cambria Math" w:cs="宋体"/>
                        <w:i/>
                      </w:rPr>
                    </m:ctrlPr>
                  </m:dPr>
                  <m:e>
                    <m:sSub>
                      <m:sSubPr>
                        <m:ctrlPr>
                          <w:rPr>
                            <w:rFonts w:ascii="Cambria Math" w:hAnsi="Cambria Math" w:cs="宋体"/>
                            <w:i/>
                          </w:rPr>
                        </m:ctrlPr>
                      </m:sSubPr>
                      <m:e>
                        <m:r>
                          <w:rPr>
                            <w:rFonts w:ascii="Cambria Math" w:hAnsi="Cambria Math"/>
                          </w:rPr>
                          <m:t>p</m:t>
                        </m:r>
                      </m:e>
                      <m:sub>
                        <m:sSub>
                          <m:sSubPr>
                            <m:ctrlPr>
                              <w:rPr>
                                <w:rFonts w:ascii="Cambria Math" w:hAnsi="Cambria Math" w:cs="宋体"/>
                                <w:i/>
                              </w:rPr>
                            </m:ctrlPr>
                          </m:sSubPr>
                          <m:e>
                            <m:r>
                              <w:rPr>
                                <w:rFonts w:ascii="Cambria Math" w:hAnsi="Cambria Math"/>
                              </w:rPr>
                              <m:t>j</m:t>
                            </m:r>
                          </m:e>
                          <m:sub>
                            <m:r>
                              <w:rPr>
                                <w:rFonts w:ascii="Cambria Math" w:hAnsi="Cambria Math"/>
                              </w:rPr>
                              <m:t>k</m:t>
                            </m:r>
                          </m:sub>
                        </m:sSub>
                      </m:sub>
                    </m:sSub>
                  </m:e>
                </m:d>
                <m:r>
                  <m:rPr>
                    <m:sty m:val="p"/>
                  </m:rPr>
                  <w:rPr>
                    <w:rFonts w:ascii="Cambria Math" w:hAnsi="Cambria Math"/>
                  </w:rPr>
                  <m:t>=</m:t>
                </m:r>
                <m:sSubSup>
                  <m:sSubSupPr>
                    <m:ctrlPr>
                      <w:rPr>
                        <w:rFonts w:ascii="Cambria Math" w:hAnsi="Cambria Math" w:cs="宋体"/>
                      </w:rPr>
                    </m:ctrlPr>
                  </m:sSubSupPr>
                  <m:e>
                    <m:r>
                      <w:rPr>
                        <w:rFonts w:ascii="Cambria Math" w:hAnsi="Cambria Math"/>
                      </w:rPr>
                      <m:t>r</m:t>
                    </m:r>
                  </m:e>
                  <m:sub>
                    <m:r>
                      <w:rPr>
                        <w:rFonts w:ascii="Cambria Math" w:hAnsi="Cambria Math"/>
                      </w:rPr>
                      <m:t>k</m:t>
                    </m:r>
                  </m:sub>
                  <m:sup>
                    <m:r>
                      <w:rPr>
                        <w:rFonts w:ascii="Cambria Math" w:hAnsi="Cambria Math"/>
                      </w:rPr>
                      <m:t>a</m:t>
                    </m:r>
                  </m:sup>
                </m:sSubSup>
                <m:r>
                  <m:rPr>
                    <m:sty m:val="p"/>
                  </m:rPr>
                  <w:rPr>
                    <w:rFonts w:ascii="Cambria Math" w:hAnsi="Cambria Math"/>
                  </w:rPr>
                  <m:t>exp</m:t>
                </m:r>
                <m:d>
                  <m:dPr>
                    <m:ctrlPr>
                      <w:rPr>
                        <w:rFonts w:ascii="Cambria Math" w:hAnsi="Cambria Math" w:cs="宋体"/>
                        <w:i/>
                      </w:rPr>
                    </m:ctrlPr>
                  </m:dPr>
                  <m:e>
                    <m:r>
                      <w:rPr>
                        <w:rFonts w:ascii="Cambria Math" w:hAnsi="Cambria Math"/>
                      </w:rPr>
                      <m:t>i</m:t>
                    </m:r>
                    <w:bookmarkStart w:id="126" w:name="OLE_LINK21"/>
                    <w:bookmarkStart w:id="127" w:name="OLE_LINK22"/>
                    <w:bookmarkStart w:id="128" w:name="OLE_LINK25"/>
                    <m:sSub>
                      <m:sSubPr>
                        <m:ctrlPr>
                          <w:rPr>
                            <w:rFonts w:ascii="Cambria Math" w:hAnsi="Cambria Math" w:cs="宋体"/>
                            <w:i/>
                          </w:rPr>
                        </m:ctrlPr>
                      </m:sSubPr>
                      <m:e>
                        <m:r>
                          <w:rPr>
                            <w:rFonts w:ascii="Cambria Math" w:hAnsi="Cambria Math"/>
                          </w:rPr>
                          <m:t>θ</m:t>
                        </m:r>
                      </m:e>
                      <m:sub>
                        <m:r>
                          <w:rPr>
                            <w:rFonts w:ascii="Cambria Math" w:hAnsi="Cambria Math"/>
                          </w:rPr>
                          <m:t>k</m:t>
                        </m:r>
                      </m:sub>
                    </m:sSub>
                    <w:bookmarkStart w:id="129" w:name="OLE_LINK23"/>
                    <w:bookmarkStart w:id="130" w:name="OLE_LINK24"/>
                    <w:bookmarkEnd w:id="126"/>
                    <w:bookmarkEnd w:id="127"/>
                    <w:bookmarkEnd w:id="128"/>
                    <m:r>
                      <w:rPr>
                        <w:rFonts w:ascii="Cambria Math" w:hAnsi="Cambria Math"/>
                      </w:rPr>
                      <m:t>a</m:t>
                    </m:r>
                    <w:bookmarkEnd w:id="129"/>
                    <w:bookmarkEnd w:id="130"/>
                  </m:e>
                </m:d>
              </m:oMath>
            </m:oMathPara>
          </w:p>
        </w:tc>
        <w:tc>
          <w:tcPr>
            <w:tcW w:w="400" w:type="pct"/>
            <w:vAlign w:val="center"/>
          </w:tcPr>
          <w:p w:rsidR="00AC2ABE" w:rsidRDefault="00AC2ABE" w:rsidP="005E4FB8">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5</w:t>
            </w:r>
            <w:r w:rsidR="00973395">
              <w:fldChar w:fldCharType="end"/>
            </w:r>
            <w:r>
              <w:rPr>
                <w:rFonts w:hint="eastAsia"/>
              </w:rPr>
              <w:t>)</w:t>
            </w:r>
          </w:p>
        </w:tc>
      </w:tr>
    </w:tbl>
    <w:bookmarkEnd w:id="122"/>
    <w:bookmarkEnd w:id="123"/>
    <w:bookmarkEnd w:id="124"/>
    <w:bookmarkEnd w:id="125"/>
    <w:p w:rsidR="001700AF" w:rsidRPr="003929E3" w:rsidRDefault="00876299" w:rsidP="003929E3">
      <w:pPr>
        <w:pStyle w:val="afc"/>
        <w:ind w:firstLineChars="0" w:firstLine="0"/>
        <w:rPr>
          <w:rFonts w:ascii="Times New Roman" w:eastAsia="宋体" w:hAnsi="Times New Roman" w:cs="Times New Roman"/>
          <w:sz w:val="24"/>
          <w:szCs w:val="24"/>
        </w:rPr>
      </w:pPr>
      <w:r w:rsidRPr="003929E3">
        <w:rPr>
          <w:rFonts w:ascii="Times New Roman" w:eastAsia="宋体" w:hAnsi="Times New Roman" w:cs="Times New Roman" w:hint="eastAsia"/>
          <w:sz w:val="24"/>
          <w:szCs w:val="24"/>
        </w:rPr>
        <w:t>其中</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r</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sub>
            </m:sSub>
          </m:e>
        </m:d>
      </m:oMath>
      <w:r w:rsidRPr="003929E3">
        <w:rPr>
          <w:rFonts w:ascii="Times New Roman" w:eastAsia="宋体" w:hAnsi="Times New Roman" w:cs="Times New Roman"/>
          <w:sz w:val="24"/>
          <w:szCs w:val="24"/>
        </w:rPr>
        <w:t>，</w:t>
      </w:r>
      <w:r w:rsidR="003929E3" w:rsidRPr="003929E3">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3929E3" w:rsidTr="006C28B2">
        <w:trPr>
          <w:trHeight w:val="540"/>
          <w:jc w:val="center"/>
        </w:trPr>
        <w:tc>
          <w:tcPr>
            <w:tcW w:w="400" w:type="pct"/>
            <w:vAlign w:val="center"/>
          </w:tcPr>
          <w:p w:rsidR="003929E3" w:rsidRDefault="003929E3" w:rsidP="006C28B2">
            <w:pPr>
              <w:ind w:firstLineChars="0" w:firstLine="0"/>
              <w:jc w:val="center"/>
            </w:pPr>
          </w:p>
        </w:tc>
        <w:tc>
          <w:tcPr>
            <w:tcW w:w="4200" w:type="pct"/>
            <w:vAlign w:val="center"/>
          </w:tcPr>
          <w:p w:rsidR="003929E3" w:rsidRDefault="00E3127A" w:rsidP="003929E3">
            <w:pPr>
              <w:spacing w:line="360" w:lineRule="auto"/>
              <w:ind w:firstLineChars="0" w:firstLine="0"/>
              <w:jc w:val="center"/>
            </w:pPr>
            <m:oMathPara>
              <m:oMath>
                <m:sSub>
                  <m:sSubPr>
                    <m:ctrlPr>
                      <w:rPr>
                        <w:rFonts w:ascii="Cambria Math" w:hAnsi="Cambria Math" w:cs="宋体"/>
                        <w:i/>
                      </w:rPr>
                    </m:ctrlPr>
                  </m:sSubPr>
                  <m:e>
                    <m:r>
                      <w:rPr>
                        <w:rFonts w:ascii="Cambria Math" w:hAnsi="Cambria Math"/>
                      </w:rPr>
                      <m:t>θ</m:t>
                    </m:r>
                  </m:e>
                  <m:sub>
                    <m:r>
                      <w:rPr>
                        <w:rFonts w:ascii="Cambria Math" w:hAnsi="Cambria Math"/>
                      </w:rPr>
                      <m:t>k</m:t>
                    </m:r>
                  </m:sub>
                </m:sSub>
                <m:r>
                  <w:rPr>
                    <w:rFonts w:ascii="Cambria Math" w:hAnsi="Cambria Math" w:cs="宋体"/>
                  </w:rPr>
                  <m:t>=</m:t>
                </m:r>
                <m:nary>
                  <m:naryPr>
                    <m:chr m:val="∑"/>
                    <m:limLoc m:val="undOvr"/>
                    <m:ctrlPr>
                      <w:rPr>
                        <w:rFonts w:ascii="Cambria Math" w:hAnsi="Cambria Math" w:cs="宋体"/>
                        <w:i/>
                      </w:rPr>
                    </m:ctrlPr>
                  </m:naryPr>
                  <m:sub>
                    <m:r>
                      <w:rPr>
                        <w:rFonts w:ascii="Cambria Math" w:hAnsi="Cambria Math" w:cs="宋体"/>
                      </w:rPr>
                      <m:t>l=1</m:t>
                    </m:r>
                  </m:sub>
                  <m:sup>
                    <m:r>
                      <w:rPr>
                        <w:rFonts w:ascii="Cambria Math" w:hAnsi="Cambria Math" w:cs="宋体" w:hint="eastAsia"/>
                      </w:rPr>
                      <m:t>k</m:t>
                    </m:r>
                  </m:sup>
                  <m:e>
                    <m:r>
                      <w:rPr>
                        <w:rFonts w:ascii="Cambria Math" w:hAnsi="Cambria Math" w:cs="宋体"/>
                      </w:rPr>
                      <m:t>∠</m:t>
                    </m:r>
                    <m:d>
                      <m:dPr>
                        <m:ctrlPr>
                          <w:rPr>
                            <w:rFonts w:ascii="Cambria Math" w:hAnsi="Cambria Math" w:cs="宋体"/>
                            <w:i/>
                          </w:rPr>
                        </m:ctrlPr>
                      </m:dPr>
                      <m:e>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1</m:t>
                                </m:r>
                              </m:sub>
                            </m:sSub>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r>
                              <w:rPr>
                                <w:rFonts w:ascii="Cambria Math" w:hAnsi="Cambria Math" w:cs="宋体"/>
                              </w:rPr>
                              <m:t>i</m:t>
                            </m:r>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m:t>
                                </m:r>
                              </m:sub>
                            </m:sSub>
                          </m:sub>
                        </m:sSub>
                      </m:e>
                    </m:d>
                  </m:e>
                </m:nary>
              </m:oMath>
            </m:oMathPara>
          </w:p>
        </w:tc>
        <w:tc>
          <w:tcPr>
            <w:tcW w:w="400" w:type="pct"/>
            <w:vAlign w:val="center"/>
          </w:tcPr>
          <w:p w:rsidR="003929E3" w:rsidRDefault="003929E3" w:rsidP="003929E3">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6</w:t>
            </w:r>
            <w:r w:rsidR="00973395">
              <w:fldChar w:fldCharType="end"/>
            </w:r>
            <w:r>
              <w:rPr>
                <w:rFonts w:hint="eastAsia"/>
              </w:rPr>
              <w:t>)</w:t>
            </w:r>
          </w:p>
        </w:tc>
      </w:tr>
    </w:tbl>
    <w:p w:rsidR="00876299" w:rsidRPr="00BD5188" w:rsidRDefault="006C28B2" w:rsidP="00876299">
      <w:pPr>
        <w:ind w:firstLineChars="0" w:firstLine="0"/>
      </w:pPr>
      <w:r>
        <w:rPr>
          <w:rFonts w:hint="eastAsia"/>
        </w:rPr>
        <w:t>并且</w:t>
      </w:r>
      <m:oMath>
        <m:r>
          <w:rPr>
            <w:rFonts w:ascii="Cambria Math" w:hAnsi="Cambria Math"/>
          </w:rPr>
          <m:t>a=</m:t>
        </m:r>
        <m:f>
          <m:fPr>
            <m:type m:val="lin"/>
            <m:ctrlPr>
              <w:rPr>
                <w:rFonts w:ascii="Cambria Math" w:hAnsi="Cambria Math"/>
                <w:i/>
              </w:rPr>
            </m:ctrlPr>
          </m:fPr>
          <m:num>
            <m:r>
              <w:rPr>
                <w:rFonts w:ascii="Cambria Math" w:hAnsi="Cambria Math"/>
              </w:rPr>
              <m:t>2π</m:t>
            </m:r>
          </m:num>
          <m:den>
            <m:sSub>
              <m:sSubPr>
                <m:ctrlPr>
                  <w:rPr>
                    <w:rFonts w:ascii="Cambria Math" w:hAnsi="Cambria Math" w:cs="宋体"/>
                    <w:i/>
                  </w:rPr>
                </m:ctrlPr>
              </m:sSubPr>
              <m:e>
                <m:r>
                  <w:rPr>
                    <w:rFonts w:ascii="Cambria Math" w:hAnsi="Cambria Math"/>
                  </w:rPr>
                  <m:t>θ</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den>
        </m:f>
      </m:oMath>
      <w:r>
        <w:t>。</w:t>
      </w:r>
      <w:r w:rsidR="00C0402F">
        <w:rPr>
          <w:rFonts w:hint="eastAsia"/>
        </w:rPr>
        <w:t>使用</w:t>
      </w:r>
      <w:bookmarkStart w:id="131" w:name="OLE_LINK65"/>
      <w:bookmarkStart w:id="132" w:name="OLE_LINK66"/>
      <w:r w:rsidR="00C0402F">
        <w:rPr>
          <w:rFonts w:hint="eastAsia"/>
        </w:rPr>
        <w:t>保角映射</w:t>
      </w:r>
      <w:bookmarkEnd w:id="131"/>
      <w:bookmarkEnd w:id="132"/>
      <w:r w:rsidR="00C0402F">
        <w:rPr>
          <w:rFonts w:hint="eastAsia"/>
        </w:rPr>
        <w:t>方法好处在于：首先这种方法使用于任何网格结构；并且这样方便计算，能够使算法达到实时的效果；而且可以最小化因投影产生的畸变；最后是这种映射方法是双向映射，不会将两个三角形投影到同一个区域而产生网格重叠。映射后，环形邻域的顶点被投影到同一个平面，我们可以采用固定边界的</w:t>
      </w:r>
      <w:r w:rsidR="00C0402F" w:rsidRPr="00C0402F">
        <w:t>Delaunay</w:t>
      </w:r>
      <w:r w:rsidR="00C0402F">
        <w:rPr>
          <w:rFonts w:hint="eastAsia"/>
        </w:rPr>
        <w:t>三角化</w:t>
      </w:r>
      <w:r w:rsidR="00FA0B14">
        <w:rPr>
          <w:rFonts w:hint="eastAsia"/>
        </w:rPr>
        <w:t>（</w:t>
      </w:r>
      <w:r w:rsidR="00FA0B14">
        <w:rPr>
          <w:rFonts w:hint="eastAsia"/>
        </w:rPr>
        <w:t>CDT</w:t>
      </w:r>
      <w:r w:rsidR="00FA0B14">
        <w:rPr>
          <w:rFonts w:hint="eastAsia"/>
        </w:rPr>
        <w:t>）</w:t>
      </w:r>
      <w:r w:rsidR="001113AD">
        <w:rPr>
          <w:rFonts w:hint="eastAsia"/>
        </w:rPr>
        <w:t>重新三角化环形区域，得到每个独立区域简化后的网格拓扑结构，从而得到整个网格简化后的网格拓扑结构</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r w:rsidR="001113AD">
        <w:t>。</w:t>
      </w:r>
    </w:p>
    <w:p w:rsidR="00533EB3" w:rsidRDefault="00191085" w:rsidP="00533EB3">
      <w:pPr>
        <w:ind w:firstLine="480"/>
      </w:pPr>
      <w:r>
        <w:rPr>
          <w:rFonts w:hint="eastAsia"/>
        </w:rPr>
        <w:t>上述介绍了将简化后删除的顶点投影到平面上，接下来将删除的顶点参数化在</w:t>
      </w:r>
      <w:r w:rsidR="0018730E">
        <w:rPr>
          <w:rFonts w:hint="eastAsia"/>
        </w:rPr>
        <w:t>简化后的</w:t>
      </w:r>
      <w:r>
        <w:rPr>
          <w:rFonts w:hint="eastAsia"/>
        </w:rPr>
        <w:t>网格平面上</w:t>
      </w:r>
      <w:r w:rsidR="00533EB3">
        <w:rPr>
          <w:rFonts w:hint="eastAsia"/>
        </w:rPr>
        <w:t>，我们首先定义映射函数</w:t>
      </w:r>
      <w:bookmarkStart w:id="133" w:name="OLE_LINK30"/>
      <w:bookmarkStart w:id="134" w:name="OLE_LINK31"/>
      <w:bookmarkStart w:id="135" w:name="OLE_LINK32"/>
      <m:oMath>
        <m:r>
          <m:rPr>
            <m:sty m:val="p"/>
          </m:rPr>
          <w:rPr>
            <w:rFonts w:ascii="Cambria Math" w:hAnsi="Cambria Math"/>
          </w:rPr>
          <m:t>Π</m:t>
        </m:r>
      </m:oMath>
      <w:bookmarkEnd w:id="133"/>
      <w:bookmarkEnd w:id="134"/>
      <w:bookmarkEnd w:id="135"/>
      <w:r w:rsidR="00533EB3">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33EB3" w:rsidTr="001700AF">
        <w:trPr>
          <w:trHeight w:val="540"/>
          <w:jc w:val="center"/>
        </w:trPr>
        <w:tc>
          <w:tcPr>
            <w:tcW w:w="400" w:type="pct"/>
            <w:vAlign w:val="center"/>
          </w:tcPr>
          <w:p w:rsidR="00533EB3" w:rsidRDefault="00533EB3" w:rsidP="001700AF">
            <w:pPr>
              <w:ind w:firstLineChars="0" w:firstLine="0"/>
              <w:jc w:val="center"/>
            </w:pPr>
            <w:bookmarkStart w:id="136" w:name="OLE_LINK15"/>
          </w:p>
        </w:tc>
        <w:tc>
          <w:tcPr>
            <w:tcW w:w="4200" w:type="pct"/>
            <w:vAlign w:val="center"/>
          </w:tcPr>
          <w:p w:rsidR="00533EB3" w:rsidRDefault="00533EB3" w:rsidP="001700AF">
            <w:pPr>
              <w:ind w:firstLineChars="0" w:firstLine="0"/>
              <w:jc w:val="center"/>
            </w:pPr>
            <w:bookmarkStart w:id="137" w:name="OLE_LINK33"/>
            <w:bookmarkStart w:id="138" w:name="OLE_LINK34"/>
            <m:oMathPara>
              <m:oMath>
                <m:r>
                  <m:rPr>
                    <m:sty m:val="p"/>
                  </m:rPr>
                  <w:rPr>
                    <w:rFonts w:ascii="Cambria Math" w:hAnsi="Cambria Math"/>
                  </w:rPr>
                  <m:t>Π</m:t>
                </m:r>
                <w:bookmarkEnd w:id="137"/>
                <w:bookmarkEnd w:id="138"/>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r>
                  <w:rPr>
                    <w:rFonts w:ascii="Cambria Math" w:hAnsi="Cambria Math"/>
                  </w:rPr>
                  <m:t>=φ</m:t>
                </m:r>
                <m:d>
                  <m:dPr>
                    <m:ctrlPr>
                      <w:rPr>
                        <w:rFonts w:ascii="Cambria Math" w:hAnsi="Cambria Math"/>
                        <w:i/>
                      </w:rPr>
                    </m:ctrlPr>
                  </m:dPr>
                  <m:e>
                    <w:bookmarkStart w:id="139" w:name="OLE_LINK38"/>
                    <w:bookmarkStart w:id="140" w:name="OLE_LINK39"/>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139"/>
                    <w:bookmarkEnd w:id="140"/>
                  </m:e>
                </m:d>
              </m:oMath>
            </m:oMathPara>
          </w:p>
        </w:tc>
        <w:tc>
          <w:tcPr>
            <w:tcW w:w="400" w:type="pct"/>
            <w:vAlign w:val="center"/>
          </w:tcPr>
          <w:p w:rsidR="00533EB3" w:rsidRDefault="00533EB3" w:rsidP="001700AF">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7</w:t>
            </w:r>
            <w:r w:rsidR="00973395">
              <w:fldChar w:fldCharType="end"/>
            </w:r>
            <w:r>
              <w:rPr>
                <w:rFonts w:hint="eastAsia"/>
              </w:rPr>
              <w:t>)</w:t>
            </w:r>
          </w:p>
        </w:tc>
      </w:tr>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E3127A" w:rsidP="001700AF">
            <w:pPr>
              <w:ind w:firstLineChars="0" w:firstLine="0"/>
              <w:jc w:val="center"/>
            </w:pPr>
            <m:oMathPara>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e>
                </m:d>
                <m:r>
                  <w:rPr>
                    <w:rFonts w:ascii="Cambria Math" w:hAnsi="Cambria Math"/>
                  </w:rPr>
                  <m:t>=</m:t>
                </m:r>
                <w:bookmarkStart w:id="141" w:name="OLE_LINK28"/>
                <w:bookmarkStart w:id="142" w:name="OLE_LINK29"/>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m:oMathPara>
            <w:bookmarkEnd w:id="141"/>
            <w:bookmarkEnd w:id="142"/>
          </w:p>
        </w:tc>
        <w:tc>
          <w:tcPr>
            <w:tcW w:w="400" w:type="pct"/>
            <w:vAlign w:val="center"/>
          </w:tcPr>
          <w:p w:rsidR="00533EB3" w:rsidRDefault="00533EB3" w:rsidP="001700AF">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8</w:t>
            </w:r>
            <w:r w:rsidR="00973395">
              <w:fldChar w:fldCharType="end"/>
            </w:r>
            <w:r>
              <w:rPr>
                <w:rFonts w:hint="eastAsia"/>
              </w:rPr>
              <w:t>)</w:t>
            </w:r>
          </w:p>
        </w:tc>
      </w:tr>
    </w:tbl>
    <w:bookmarkEnd w:id="136"/>
    <w:p w:rsidR="005C3A72" w:rsidRDefault="00533EB3" w:rsidP="005C3A72">
      <w:pPr>
        <w:ind w:firstLineChars="0" w:firstLine="0"/>
      </w:pPr>
      <w:r>
        <w:rPr>
          <w:rFonts w:hint="eastAsia"/>
        </w:rPr>
        <w:t>其中函数</w:t>
      </w:r>
      <m:oMath>
        <m:r>
          <m:rPr>
            <m:sty m:val="p"/>
          </m:rPr>
          <w:rPr>
            <w:rFonts w:ascii="Cambria Math" w:hAnsi="Cambria Math"/>
          </w:rPr>
          <m:t>Π</m:t>
        </m:r>
      </m:oMath>
      <w:r w:rsidR="00F663EE">
        <w:rPr>
          <w:rFonts w:hint="eastAsia"/>
        </w:rPr>
        <w:t>是一个双向映射函数，可以将初始网格上的顶点投影到</w:t>
      </w:r>
      <w:r>
        <w:rPr>
          <w:rFonts w:hint="eastAsia"/>
        </w:rPr>
        <w:t>基网格</w:t>
      </w:r>
      <w:r w:rsidR="00F663EE">
        <w:rPr>
          <w:rFonts w:hint="eastAsia"/>
        </w:rPr>
        <w:t>表面，也可以将</w:t>
      </w:r>
      <w:r>
        <w:rPr>
          <w:rFonts w:hint="eastAsia"/>
        </w:rPr>
        <w:t>基网格</w:t>
      </w:r>
      <w:r w:rsidR="00F663EE">
        <w:rPr>
          <w:rFonts w:hint="eastAsia"/>
        </w:rPr>
        <w:t>上的顶点投影到初始网格表面</w:t>
      </w:r>
      <w:r>
        <w:rPr>
          <w:rFonts w:hint="eastAsia"/>
        </w:rPr>
        <w:t>。</w:t>
      </w:r>
      <w:r w:rsidR="00573398">
        <w:rPr>
          <w:rFonts w:hint="eastAsia"/>
        </w:rPr>
        <w:t>将一</w:t>
      </w:r>
      <w:r w:rsidR="00573398">
        <w:t>顶点</w:t>
      </w:r>
      <m:oMath>
        <m:r>
          <w:rPr>
            <w:rFonts w:ascii="Cambria Math" w:hAnsi="Cambria Math"/>
          </w:rPr>
          <m:t>p∈</m:t>
        </m:r>
        <w:bookmarkStart w:id="143" w:name="OLE_LINK35"/>
        <w:bookmarkStart w:id="144" w:name="OLE_LINK36"/>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w:bookmarkEnd w:id="143"/>
      <w:bookmarkEnd w:id="144"/>
      <w:r w:rsidR="0018730E">
        <w:rPr>
          <w:rFonts w:hint="eastAsia"/>
        </w:rPr>
        <w:t>通过映射函数</w:t>
      </w:r>
      <m:oMath>
        <m:r>
          <m:rPr>
            <m:sty m:val="p"/>
          </m:rPr>
          <w:rPr>
            <w:rFonts w:ascii="Cambria Math" w:hAnsi="Cambria Math"/>
          </w:rPr>
          <m:t>Π</m:t>
        </m:r>
      </m:oMath>
      <w:r w:rsidR="0018730E">
        <w:rPr>
          <w:rFonts w:hint="eastAsia"/>
        </w:rPr>
        <w:t>投影在</w:t>
      </w:r>
      <w:r w:rsidR="00230595">
        <w:rPr>
          <w:rFonts w:hint="eastAsia"/>
        </w:rPr>
        <w:t>基网格上一点</w:t>
      </w:r>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m:t>
        </m:r>
        <m:r>
          <m:rPr>
            <m:sty m:val="p"/>
          </m:rPr>
          <w:rPr>
            <w:rFonts w:ascii="Cambria Math" w:hAnsi="Cambria Math"/>
          </w:rPr>
          <m:t>Π</m:t>
        </m:r>
        <m:d>
          <m:dPr>
            <m:ctrlPr>
              <w:rPr>
                <w:rFonts w:ascii="Cambria Math" w:hAnsi="Cambria Math"/>
              </w:rPr>
            </m:ctrlPr>
          </m:dPr>
          <m:e>
            <m:r>
              <w:rPr>
                <w:rFonts w:ascii="Cambria Math" w:hAnsi="Cambria Math"/>
              </w:rPr>
              <m:t>v</m:t>
            </m:r>
          </m:e>
        </m:d>
        <m:r>
          <w:rPr>
            <w:rFonts w:ascii="Cambria Math" w:hAnsi="Cambria Math"/>
          </w:rPr>
          <m:t>∈φ</m:t>
        </m:r>
        <m:d>
          <m:dPr>
            <m:ctrlPr>
              <w:rPr>
                <w:rFonts w:ascii="Cambria Math" w:hAnsi="Cambria Math"/>
                <w:i/>
              </w:rPr>
            </m:ctrlPr>
          </m:dPr>
          <m:e>
            <w:bookmarkStart w:id="145" w:name="OLE_LINK42"/>
            <w:bookmarkStart w:id="146" w:name="OLE_LINK43"/>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145"/>
            <w:bookmarkEnd w:id="146"/>
          </m:e>
        </m:d>
      </m:oMath>
      <w:r w:rsidR="00D44AF5">
        <w:rPr>
          <w:rFonts w:hint="eastAsia"/>
        </w:rPr>
        <w:t>，该顶点参数化方程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C3A72" w:rsidTr="00DA64A6">
        <w:trPr>
          <w:trHeight w:val="540"/>
          <w:jc w:val="center"/>
        </w:trPr>
        <w:tc>
          <w:tcPr>
            <w:tcW w:w="400" w:type="pct"/>
            <w:vAlign w:val="center"/>
          </w:tcPr>
          <w:p w:rsidR="005C3A72" w:rsidRDefault="005C3A72" w:rsidP="00DA64A6">
            <w:pPr>
              <w:ind w:firstLineChars="0" w:firstLine="0"/>
              <w:jc w:val="center"/>
            </w:pPr>
          </w:p>
        </w:tc>
        <w:tc>
          <w:tcPr>
            <w:tcW w:w="4200" w:type="pct"/>
            <w:vAlign w:val="center"/>
          </w:tcPr>
          <w:p w:rsidR="005C3A72" w:rsidRDefault="00E3127A" w:rsidP="00DA64A6">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k</m:t>
                    </m:r>
                  </m:sub>
                </m:sSub>
              </m:oMath>
            </m:oMathPara>
          </w:p>
        </w:tc>
        <w:tc>
          <w:tcPr>
            <w:tcW w:w="400" w:type="pct"/>
            <w:vAlign w:val="center"/>
          </w:tcPr>
          <w:p w:rsidR="005C3A72" w:rsidRDefault="005C3A72" w:rsidP="005C3A72">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9</w:t>
            </w:r>
            <w:r w:rsidR="00973395">
              <w:fldChar w:fldCharType="end"/>
            </w:r>
            <w:r>
              <w:rPr>
                <w:rFonts w:hint="eastAsia"/>
              </w:rPr>
              <w:t>)</w:t>
            </w:r>
          </w:p>
        </w:tc>
      </w:tr>
    </w:tbl>
    <w:p w:rsidR="00D63756" w:rsidRPr="00A12A55" w:rsidRDefault="001B2EBE" w:rsidP="00A12A55">
      <w:pPr>
        <w:pStyle w:val="afc"/>
        <w:ind w:firstLineChars="0" w:firstLine="0"/>
        <w:rPr>
          <w:rFonts w:ascii="Cambria Math" w:eastAsia="宋体" w:hAnsi="Cambria Math" w:cs="Times New Roman"/>
          <w:sz w:val="24"/>
          <w:szCs w:val="24"/>
        </w:rPr>
      </w:pPr>
      <w:r w:rsidRPr="001B2EBE">
        <w:rPr>
          <w:rFonts w:ascii="Cambria Math" w:eastAsia="宋体" w:hAnsi="Cambria Math" w:cs="Times New Roman"/>
          <w:noProof/>
          <w:sz w:val="24"/>
          <w:szCs w:val="24"/>
        </w:rPr>
        <mc:AlternateContent>
          <mc:Choice Requires="wps">
            <w:drawing>
              <wp:anchor distT="0" distB="0" distL="114300" distR="114300" simplePos="0" relativeHeight="251656192" behindDoc="0" locked="0" layoutInCell="1" allowOverlap="1" wp14:anchorId="47BE6EA4" wp14:editId="6FA75A20">
                <wp:simplePos x="0" y="0"/>
                <wp:positionH relativeFrom="column">
                  <wp:posOffset>13335</wp:posOffset>
                </wp:positionH>
                <wp:positionV relativeFrom="page">
                  <wp:posOffset>5408930</wp:posOffset>
                </wp:positionV>
                <wp:extent cx="5234940" cy="828000"/>
                <wp:effectExtent l="0" t="0" r="3810" b="0"/>
                <wp:wrapTopAndBottom/>
                <wp:docPr id="12" name="文本框 12"/>
                <wp:cNvGraphicFramePr/>
                <a:graphic xmlns:a="http://schemas.openxmlformats.org/drawingml/2006/main">
                  <a:graphicData uri="http://schemas.microsoft.com/office/word/2010/wordprocessingShape">
                    <wps:wsp>
                      <wps:cNvSpPr txBox="1"/>
                      <wps:spPr>
                        <a:xfrm>
                          <a:off x="0" y="0"/>
                          <a:ext cx="5234940" cy="828000"/>
                        </a:xfrm>
                        <a:prstGeom prst="rect">
                          <a:avLst/>
                        </a:prstGeom>
                        <a:solidFill>
                          <a:prstClr val="white"/>
                        </a:solidFill>
                        <a:ln>
                          <a:noFill/>
                        </a:ln>
                        <a:effectLst/>
                      </wps:spPr>
                      <wps:txbx>
                        <w:txbxContent>
                          <w:p w:rsidR="00540D10" w:rsidRPr="00035F3E" w:rsidRDefault="00540D10" w:rsidP="00035F3E">
                            <w:pPr>
                              <w:pStyle w:val="aff"/>
                              <w:spacing w:before="163" w:after="163"/>
                            </w:pPr>
                            <w:bookmarkStart w:id="147" w:name="_Toc50740202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148" w:name="OLE_LINK121"/>
                            <w:bookmarkStart w:id="149" w:name="OLE_LINK122"/>
                            <m:oMath>
                              <m:r>
                                <w:rPr>
                                  <w:rFonts w:ascii="Cambria Math" w:hAnsi="Cambria Math"/>
                                </w:rPr>
                                <m:t>l</m:t>
                              </m:r>
                            </m:oMath>
                            <w:bookmarkEnd w:id="148"/>
                            <w:bookmarkEnd w:id="149"/>
                            <w:r>
                              <w:rPr>
                                <w:rFonts w:hint="eastAsia"/>
                              </w:rPr>
                              <w:t>层网格向</w:t>
                            </w:r>
                            <w:bookmarkStart w:id="150" w:name="OLE_LINK126"/>
                            <w:bookmarkStart w:id="151" w:name="OLE_LINK127"/>
                            <m:oMath>
                              <m:r>
                                <w:rPr>
                                  <w:rFonts w:ascii="Cambria Math" w:hAnsi="Cambria Math"/>
                                </w:rPr>
                                <m:t>l</m:t>
                              </m:r>
                              <m:r>
                                <m:rPr>
                                  <m:sty m:val="p"/>
                                </m:rPr>
                                <w:rPr>
                                  <w:rFonts w:ascii="Cambria Math" w:hAnsi="Cambria Math"/>
                                </w:rPr>
                                <m:t>-1</m:t>
                              </m:r>
                            </m:oMath>
                            <w:r>
                              <w:rPr>
                                <w:rFonts w:hint="eastAsia"/>
                              </w:rPr>
                              <w:t>层网格</w:t>
                            </w:r>
                            <w:bookmarkEnd w:id="150"/>
                            <w:bookmarkEnd w:id="151"/>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7BE6EA4" id="文本框 12" o:spid="_x0000_s1110" type="#_x0000_t202" style="position:absolute;left:0;text-align:left;margin-left:1.05pt;margin-top:425.9pt;width:412.2pt;height:65.2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" stroked="f">
                <v:textbox style="mso-fit-shape-to-text:t" inset="0,0,0,0">
                  <w:txbxContent>
                    <w:p w:rsidR="00540D10" w:rsidRPr="00035F3E" w:rsidRDefault="00540D10" w:rsidP="00035F3E">
                      <w:pPr>
                        <w:pStyle w:val="aff"/>
                        <w:spacing w:before="163" w:after="163"/>
                      </w:pPr>
                      <w:bookmarkStart w:id="183" w:name="_Toc50740202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184" w:name="OLE_LINK121"/>
                      <w:bookmarkStart w:id="185" w:name="OLE_LINK122"/>
                      <m:oMath>
                        <m:r>
                          <w:rPr>
                            <w:rFonts w:ascii="Cambria Math" w:hAnsi="Cambria Math"/>
                          </w:rPr>
                          <m:t>l</m:t>
                        </m:r>
                      </m:oMath>
                      <w:bookmarkEnd w:id="184"/>
                      <w:bookmarkEnd w:id="185"/>
                      <w:r>
                        <w:rPr>
                          <w:rFonts w:hint="eastAsia"/>
                        </w:rPr>
                        <w:t>层网格向</w:t>
                      </w:r>
                      <w:bookmarkStart w:id="186" w:name="OLE_LINK126"/>
                      <w:bookmarkStart w:id="187" w:name="OLE_LINK127"/>
                      <m:oMath>
                        <m:r>
                          <w:rPr>
                            <w:rFonts w:ascii="Cambria Math" w:hAnsi="Cambria Math"/>
                          </w:rPr>
                          <m:t>l</m:t>
                        </m:r>
                        <m:r>
                          <m:rPr>
                            <m:sty m:val="p"/>
                          </m:rPr>
                          <w:rPr>
                            <w:rFonts w:ascii="Cambria Math" w:hAnsi="Cambria Math"/>
                          </w:rPr>
                          <m:t>-1</m:t>
                        </m:r>
                      </m:oMath>
                      <w:r>
                        <w:rPr>
                          <w:rFonts w:hint="eastAsia"/>
                        </w:rPr>
                        <w:t>层网格</w:t>
                      </w:r>
                      <w:bookmarkEnd w:id="186"/>
                      <w:bookmarkEnd w:id="187"/>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183"/>
                    </w:p>
                  </w:txbxContent>
                </v:textbox>
                <w10:wrap type="topAndBottom" anchory="page"/>
              </v:shape>
            </w:pict>
          </mc:Fallback>
        </mc:AlternateContent>
      </w:r>
      <w:r w:rsidRPr="001B2EBE">
        <w:rPr>
          <w:rFonts w:ascii="Cambria Math" w:eastAsia="宋体" w:hAnsi="Cambria Math" w:cs="Times New Roman"/>
          <w:noProof/>
          <w:sz w:val="24"/>
          <w:szCs w:val="24"/>
        </w:rPr>
        <w:drawing>
          <wp:anchor distT="0" distB="0" distL="114300" distR="114300" simplePos="0" relativeHeight="251654144" behindDoc="0" locked="0" layoutInCell="1" allowOverlap="1" wp14:anchorId="02396195" wp14:editId="6E615097">
            <wp:simplePos x="0" y="0"/>
            <wp:positionH relativeFrom="column">
              <wp:align>center</wp:align>
            </wp:positionH>
            <wp:positionV relativeFrom="paragraph">
              <wp:posOffset>597481</wp:posOffset>
            </wp:positionV>
            <wp:extent cx="4269600" cy="2790000"/>
            <wp:effectExtent l="0" t="0" r="0" b="0"/>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rameterization.png"/>
                    <pic:cNvPicPr/>
                  </pic:nvPicPr>
                  <pic:blipFill>
                    <a:blip r:embed="rId117">
                      <a:extLst>
                        <a:ext uri="{28A0092B-C50C-407E-A947-70E740481C1C}">
                          <a14:useLocalDpi xmlns:a14="http://schemas.microsoft.com/office/drawing/2010/main" val="0"/>
                        </a:ext>
                      </a:extLst>
                    </a:blip>
                    <a:stretch>
                      <a:fillRect/>
                    </a:stretch>
                  </pic:blipFill>
                  <pic:spPr>
                    <a:xfrm>
                      <a:off x="0" y="0"/>
                      <a:ext cx="4269600" cy="2790000"/>
                    </a:xfrm>
                    <a:prstGeom prst="rect">
                      <a:avLst/>
                    </a:prstGeom>
                  </pic:spPr>
                </pic:pic>
              </a:graphicData>
            </a:graphic>
            <wp14:sizeRelH relativeFrom="page">
              <wp14:pctWidth>0</wp14:pctWidth>
            </wp14:sizeRelH>
            <wp14:sizeRelV relativeFrom="page">
              <wp14:pctHeight>0</wp14:pctHeight>
            </wp14:sizeRelV>
          </wp:anchor>
        </w:drawing>
      </w:r>
      <w:r w:rsidR="00E76625" w:rsidRPr="001B2EBE">
        <w:rPr>
          <w:rFonts w:ascii="Cambria Math" w:eastAsia="宋体" w:hAnsi="Cambria Math" w:cs="Times New Roman" w:hint="eastAsia"/>
          <w:sz w:val="24"/>
          <w:szCs w:val="24"/>
        </w:rPr>
        <w:t>其中</w:t>
      </w:r>
      <m:oMath>
        <m:d>
          <m:dPr>
            <m:begChr m:val="{"/>
            <m:endChr m:val="}"/>
            <m:ctrlPr>
              <w:rPr>
                <w:rFonts w:ascii="Cambria Math" w:eastAsia="宋体" w:hAnsi="Cambria Math" w:cs="Times New Roman"/>
                <w:sz w:val="24"/>
                <w:szCs w:val="24"/>
              </w:rPr>
            </m:ctrlPr>
          </m:dPr>
          <m:e>
            <m:r>
              <w:rPr>
                <w:rFonts w:ascii="Cambria Math" w:eastAsia="宋体" w:hAnsi="Cambria Math" w:cs="Times New Roman" w:hint="eastAsia"/>
                <w:sz w:val="24"/>
                <w:szCs w:val="24"/>
              </w:rPr>
              <m:t>i</m:t>
            </m:r>
            <m:r>
              <m:rPr>
                <m:sty m:val="p"/>
              </m:rPr>
              <w:rPr>
                <w:rFonts w:ascii="Cambria Math" w:eastAsia="宋体" w:hAnsi="Cambria Math" w:cs="Times New Roman"/>
                <w:sz w:val="24"/>
                <w:szCs w:val="24"/>
              </w:rPr>
              <m:t>,</m:t>
            </m:r>
            <m:r>
              <w:rPr>
                <w:rFonts w:ascii="Cambria Math" w:eastAsia="宋体" w:hAnsi="Cambria Math" w:cs="Times New Roman"/>
                <w:sz w:val="24"/>
                <w:szCs w:val="24"/>
              </w:rPr>
              <m:t>j</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m:rPr>
                <m:sty m:val="p"/>
              </m:rPr>
              <w:rPr>
                <w:rFonts w:ascii="Cambria Math" w:eastAsia="宋体" w:hAnsi="Cambria Math" w:cs="Times New Roman"/>
                <w:sz w:val="24"/>
                <w:szCs w:val="24"/>
              </w:rPr>
              <m:t>0</m:t>
            </m:r>
          </m:sup>
        </m:sSup>
      </m:oMath>
      <w:r w:rsidR="002B0520" w:rsidRPr="001B2EBE">
        <w:rPr>
          <w:rFonts w:ascii="Cambria Math" w:eastAsia="宋体" w:hAnsi="Cambria Math" w:cs="Times New Roman" w:hint="eastAsia"/>
          <w:sz w:val="24"/>
          <w:szCs w:val="24"/>
        </w:rPr>
        <w:t>是基网格</w:t>
      </w:r>
      <m:oMath>
        <m:sSubSup>
          <m:sSubSupPr>
            <m:ctrlPr>
              <w:rPr>
                <w:rFonts w:ascii="Cambria Math" w:eastAsia="宋体" w:hAnsi="Cambria Math" w:cs="Times New Roman"/>
                <w:sz w:val="24"/>
                <w:szCs w:val="24"/>
              </w:rPr>
            </m:ctrlPr>
          </m:sSubSupPr>
          <m:e>
            <m:r>
              <m:rPr>
                <m:scr m:val="script"/>
                <m:sty m:val="p"/>
              </m:rPr>
              <w:rPr>
                <w:rFonts w:ascii="Cambria Math" w:eastAsia="宋体" w:hAnsi="Cambria Math" w:cs="Times New Roman"/>
                <w:sz w:val="24"/>
                <w:szCs w:val="24"/>
              </w:rPr>
              <m:t>M</m:t>
            </m:r>
          </m:e>
          <m:sub>
            <m:r>
              <w:rPr>
                <w:rFonts w:ascii="Cambria Math" w:eastAsia="宋体" w:hAnsi="Cambria Math" w:cs="Times New Roman"/>
                <w:sz w:val="24"/>
                <w:szCs w:val="24"/>
              </w:rPr>
              <m:t>IR</m:t>
            </m:r>
          </m:sub>
          <m:sup>
            <m:r>
              <m:rPr>
                <m:sty m:val="p"/>
              </m:rPr>
              <w:rPr>
                <w:rFonts w:ascii="Cambria Math" w:eastAsia="宋体" w:hAnsi="Cambria Math" w:cs="Times New Roman"/>
                <w:sz w:val="24"/>
                <w:szCs w:val="24"/>
              </w:rPr>
              <m:t>0</m:t>
            </m:r>
          </m:sup>
        </m:sSubSup>
      </m:oMath>
      <w:r w:rsidR="002B0520" w:rsidRPr="001B2EBE">
        <w:rPr>
          <w:rFonts w:ascii="Cambria Math" w:eastAsia="宋体" w:hAnsi="Cambria Math" w:cs="Times New Roman" w:hint="eastAsia"/>
          <w:sz w:val="24"/>
          <w:szCs w:val="24"/>
        </w:rPr>
        <w:t>中的一个三角面片，</w:t>
      </w:r>
      <w:bookmarkStart w:id="152" w:name="OLE_LINK74"/>
      <w:bookmarkStart w:id="153" w:name="OLE_LINK75"/>
      <w:bookmarkStart w:id="154" w:name="OLE_LINK76"/>
      <m:oMath>
        <m:r>
          <m:rPr>
            <m:sty m:val="p"/>
          </m:rPr>
          <w:rPr>
            <w:rFonts w:ascii="Cambria Math" w:eastAsia="宋体" w:hAnsi="Cambria Math" w:cs="Times New Roman"/>
            <w:sz w:val="24"/>
            <w:szCs w:val="24"/>
          </w:rPr>
          <m:t>α</m:t>
        </m:r>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和</m:t>
        </m:r>
        <m:r>
          <m:rPr>
            <m:sty m:val="p"/>
          </m:rPr>
          <w:rPr>
            <w:rFonts w:ascii="Cambria Math" w:eastAsia="宋体" w:hAnsi="Cambria Math" w:cs="Times New Roman"/>
            <w:sz w:val="24"/>
            <w:szCs w:val="24"/>
          </w:rPr>
          <m:t>γ</m:t>
        </m:r>
      </m:oMath>
      <w:bookmarkEnd w:id="152"/>
      <w:bookmarkEnd w:id="153"/>
      <w:bookmarkEnd w:id="154"/>
      <w:r w:rsidR="002B0520" w:rsidRPr="001B2EBE">
        <w:rPr>
          <w:rFonts w:ascii="Cambria Math" w:eastAsia="宋体" w:hAnsi="Cambria Math" w:cs="Times New Roman" w:hint="eastAsia"/>
          <w:sz w:val="24"/>
          <w:szCs w:val="24"/>
        </w:rPr>
        <w:t>是</w:t>
      </w:r>
      <w:r w:rsidR="00194581" w:rsidRPr="001B2EBE">
        <w:rPr>
          <w:rFonts w:ascii="Cambria Math" w:eastAsia="宋体" w:hAnsi="Cambria Math" w:cs="Times New Roman" w:hint="eastAsia"/>
          <w:sz w:val="24"/>
          <w:szCs w:val="24"/>
        </w:rPr>
        <w:t>重心</w:t>
      </w:r>
      <w:r w:rsidR="002B0520" w:rsidRPr="001B2EBE">
        <w:rPr>
          <w:rFonts w:ascii="Cambria Math" w:eastAsia="宋体" w:hAnsi="Cambria Math" w:cs="Times New Roman" w:hint="eastAsia"/>
          <w:sz w:val="24"/>
          <w:szCs w:val="24"/>
        </w:rPr>
        <w:t>坐标，所以</w:t>
      </w:r>
      <m:oMath>
        <m:r>
          <m:rPr>
            <m:sty m:val="p"/>
          </m:rPr>
          <w:rPr>
            <w:rFonts w:ascii="Cambria Math" w:eastAsia="宋体" w:hAnsi="Cambria Math" w:cs="Times New Roman"/>
            <w:sz w:val="24"/>
            <w:szCs w:val="24"/>
          </w:rPr>
          <m:t>α</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γ</m:t>
        </m:r>
        <m:r>
          <m:rPr>
            <m:sty m:val="p"/>
          </m:rPr>
          <w:rPr>
            <w:rFonts w:ascii="Cambria Math" w:eastAsia="宋体" w:hAnsi="Cambria Math" w:cs="Times New Roman" w:hint="eastAsia"/>
            <w:sz w:val="24"/>
            <w:szCs w:val="24"/>
          </w:rPr>
          <m:t>=1</m:t>
        </m:r>
      </m:oMath>
      <w:r w:rsidR="002B0520" w:rsidRPr="001B2EBE">
        <w:rPr>
          <w:rFonts w:ascii="Cambria Math" w:eastAsia="宋体" w:hAnsi="Cambria Math" w:cs="Times New Roman" w:hint="eastAsia"/>
          <w:sz w:val="24"/>
          <w:szCs w:val="24"/>
        </w:rPr>
        <w:t>。</w:t>
      </w:r>
    </w:p>
    <w:p w:rsidR="00533EB3" w:rsidRDefault="00DA64A6" w:rsidP="00533EB3">
      <w:pPr>
        <w:ind w:firstLine="480"/>
      </w:pPr>
      <w:r>
        <w:rPr>
          <w:rFonts w:hint="eastAsia"/>
        </w:rPr>
        <w:t>本文采用的是层次的网格简化方法，所以需要建立层次的参数化投影方法。本文使用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Pr>
          <w:rFonts w:hint="eastAsia"/>
        </w:rPr>
        <w:t>表示顶点</w:t>
      </w:r>
      <m:oMath>
        <m:r>
          <w:rPr>
            <w:rFonts w:ascii="Cambria Math" w:hAnsi="Cambria Math"/>
          </w:rPr>
          <m:t xml:space="preserve"> 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和顶点</w:t>
      </w:r>
      <m:oMath>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间的投影关系，则</w:t>
      </w:r>
      <w:r w:rsidR="00194581">
        <w:rPr>
          <w:rFonts w:hint="eastAsia"/>
        </w:rPr>
        <w:t>层次投影函数由</w:t>
      </w:r>
      <m:oMath>
        <m:r>
          <w:rPr>
            <w:rFonts w:ascii="Cambria Math" w:hAnsi="Cambria Math" w:hint="eastAsia"/>
          </w:rPr>
          <m:t>L</m:t>
        </m:r>
        <m:r>
          <m:rPr>
            <m:sty m:val="p"/>
          </m:rPr>
          <w:rPr>
            <w:rFonts w:ascii="Cambria Math" w:hAnsi="Cambria Math" w:hint="eastAsia"/>
          </w:rPr>
          <m:t>层</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194581">
        <w:rPr>
          <w:rFonts w:hint="eastAsia"/>
        </w:rPr>
        <w:t>开始，直至</w:t>
      </w:r>
      <w:r w:rsidR="00194581">
        <w:rPr>
          <w:rFonts w:hint="eastAsia"/>
        </w:rPr>
        <w:t>0</w:t>
      </w:r>
      <w:r w:rsidR="00194581">
        <w:rPr>
          <w:rFonts w:hint="eastAsia"/>
        </w:rPr>
        <w:t>层</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194581">
        <w:rPr>
          <w:rFonts w:hint="eastAsia"/>
        </w:rPr>
        <w:t>结束。</w:t>
      </w:r>
      <w:r w:rsidR="003F0F55">
        <w:rPr>
          <w:rFonts w:hint="eastAsia"/>
        </w:rPr>
        <w:t>假设已知</w:t>
      </w:r>
      <w:r w:rsidR="003F0F55">
        <w:rPr>
          <w:rFonts w:hint="eastAsia"/>
          <w:i/>
        </w:rPr>
        <w:t>l</w:t>
      </w:r>
      <w:r w:rsidR="003F0F55">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6B49E8">
        <w:t>，</w:t>
      </w:r>
      <w:r w:rsidR="006B49E8">
        <w:rPr>
          <w:rFonts w:hint="eastAsia"/>
        </w:rPr>
        <w:t>我们</w:t>
      </w:r>
      <w:r w:rsidR="003F0F55">
        <w:rPr>
          <w:rFonts w:hint="eastAsia"/>
        </w:rPr>
        <w:t>需要求出</w:t>
      </w:r>
      <m:oMath>
        <m:r>
          <w:rPr>
            <w:rFonts w:ascii="Cambria Math" w:hAnsi="Cambria Math" w:hint="eastAsia"/>
          </w:rPr>
          <m:t>l</m:t>
        </m:r>
        <m:r>
          <w:rPr>
            <w:rFonts w:ascii="Cambria Math" w:hAnsi="Cambria Math"/>
          </w:rPr>
          <m:t>-1</m:t>
        </m:r>
      </m:oMath>
      <w:r w:rsidR="003F0F55">
        <w:rPr>
          <w:rFonts w:hint="eastAsia"/>
        </w:rPr>
        <w:t>层投影函数</w:t>
      </w:r>
      <w:bookmarkStart w:id="155" w:name="OLE_LINK47"/>
      <w:bookmarkStart w:id="156" w:name="OLE_LINK48"/>
      <w:bookmarkStart w:id="157" w:name="OLE_LINK49"/>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oMath>
      <w:bookmarkEnd w:id="155"/>
      <w:bookmarkEnd w:id="156"/>
      <w:bookmarkEnd w:id="157"/>
      <w:r w:rsidR="006B49E8">
        <w:t>，</w:t>
      </w:r>
      <w:r w:rsidR="006B49E8">
        <w:rPr>
          <w:rFonts w:hint="eastAsia"/>
        </w:rPr>
        <w:t>这样递归计算下去，最终可以求出</w:t>
      </w:r>
      <w:r w:rsidR="006B49E8">
        <w:rPr>
          <w:rFonts w:hint="eastAsia"/>
        </w:rPr>
        <w:t>0</w:t>
      </w:r>
      <w:r w:rsidR="006B49E8">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F3050A">
        <w:t>。</w:t>
      </w:r>
      <w:r w:rsidR="00F3050A">
        <w:rPr>
          <w:rFonts w:hint="eastAsia"/>
        </w:rPr>
        <w:t>本文的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F3050A">
        <w:rPr>
          <w:rFonts w:hint="eastAsia"/>
        </w:rPr>
        <w:t>仅需要计算</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oMath>
      <w:r w:rsidR="00F3050A">
        <w:rPr>
          <w:rFonts w:hint="eastAsia"/>
        </w:rPr>
        <w:t>中的顶点在</w:t>
      </w:r>
      <w:r w:rsidR="00F3050A" w:rsidRPr="00194581">
        <w:rPr>
          <w:rFonts w:hint="eastAsia"/>
          <w:i/>
        </w:rPr>
        <w:t>l</w:t>
      </w:r>
      <w:r w:rsidR="00F3050A">
        <w:rPr>
          <w:rFonts w:hint="eastAsia"/>
        </w:rPr>
        <w:t>层所属三角面片的参数化重心坐标，所以在层次简化过程后，</w:t>
      </w:r>
      <w:r w:rsidR="00F3050A">
        <w:rPr>
          <w:rFonts w:hint="eastAsia"/>
          <w:i/>
        </w:rPr>
        <w:t>L</w:t>
      </w:r>
      <w:r w:rsidR="00F3050A">
        <w:rPr>
          <w:rFonts w:hint="eastAsia"/>
        </w:rPr>
        <w:t>层</w:t>
      </w:r>
      <m:oMath>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r w:rsidR="00F3050A">
        <w:rPr>
          <w:rFonts w:hint="eastAsia"/>
        </w:rPr>
        <w:t>中的每个顶点会有三种可能：</w:t>
      </w:r>
    </w:p>
    <w:p w:rsidR="00F3050A" w:rsidRDefault="00E3127A" w:rsidP="00D415D7">
      <w:pPr>
        <w:pStyle w:val="af7"/>
        <w:numPr>
          <w:ilvl w:val="0"/>
          <w:numId w:val="28"/>
        </w:numPr>
        <w:ind w:left="0" w:firstLineChars="0" w:firstLine="480"/>
      </w:pPr>
      <m:oMath>
        <m:d>
          <m:dPr>
            <m:begChr m:val="{"/>
            <m:endChr m:val="}"/>
            <m:ctrlPr>
              <w:rPr>
                <w:rFonts w:ascii="Cambria Math" w:hAnsi="Cambria Math"/>
              </w:rPr>
            </m:ctrlPr>
          </m:dPr>
          <m:e>
            <w:bookmarkStart w:id="158" w:name="OLE_LINK44"/>
            <w:bookmarkStart w:id="159" w:name="OLE_LINK45"/>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58"/>
            <w:bookmarkEnd w:id="159"/>
          </m:e>
        </m:d>
        <m:r>
          <w:rPr>
            <w:rFonts w:ascii="Cambria Math" w:hAnsi="Cambria Math"/>
          </w:rPr>
          <m:t>∈</m:t>
        </m:r>
        <w:bookmarkStart w:id="160" w:name="OLE_LINK55"/>
        <w:bookmarkStart w:id="161" w:name="OLE_LINK56"/>
        <w:bookmarkStart w:id="162" w:name="OLE_LINK57"/>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60"/>
      <w:bookmarkEnd w:id="161"/>
      <w:bookmarkEnd w:id="162"/>
      <w:r w:rsidR="00AF65F1">
        <w:rPr>
          <w:rFonts w:hint="eastAsia"/>
        </w:rPr>
        <w:t>：在</w:t>
      </w:r>
      <w:bookmarkStart w:id="163" w:name="OLE_LINK58"/>
      <w:bookmarkStart w:id="164" w:name="OLE_LINK59"/>
      <w:bookmarkStart w:id="165" w:name="OLE_LINK60"/>
      <w:bookmarkStart w:id="166" w:name="OLE_LINK46"/>
      <m:oMath>
        <m:r>
          <w:rPr>
            <w:rFonts w:ascii="Cambria Math" w:hAnsi="Cambria Math"/>
          </w:rPr>
          <m:t>l</m:t>
        </m:r>
      </m:oMath>
      <w:bookmarkEnd w:id="163"/>
      <w:bookmarkEnd w:id="164"/>
      <w:bookmarkEnd w:id="165"/>
      <w:r w:rsidR="00AF65F1">
        <w:rPr>
          <w:rFonts w:hint="eastAsia"/>
        </w:rPr>
        <w:t>层网格</w:t>
      </w:r>
      <w:bookmarkEnd w:id="166"/>
      <w:r w:rsidR="00AF65F1">
        <w:rPr>
          <w:rFonts w:hint="eastAsia"/>
        </w:rPr>
        <w:t>简化过程中，</w:t>
      </w:r>
      <w:bookmarkStart w:id="167" w:name="OLE_LINK63"/>
      <w:bookmarkStart w:id="168" w:name="OLE_LINK64"/>
      <w:r w:rsidR="00AF65F1">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167"/>
      <w:bookmarkEnd w:id="168"/>
      <w:r w:rsidR="00AF65F1">
        <w:rPr>
          <w:rFonts w:hint="eastAsia"/>
        </w:rPr>
        <w:t>没有被删除，仍然保留在</w:t>
      </w:r>
      <w:bookmarkStart w:id="169" w:name="OLE_LINK61"/>
      <w:bookmarkStart w:id="170" w:name="OLE_LINK62"/>
      <m:oMath>
        <m:r>
          <w:rPr>
            <w:rFonts w:ascii="Cambria Math" w:hAnsi="Cambria Math"/>
          </w:rPr>
          <m:t>l-1</m:t>
        </m:r>
      </m:oMath>
      <w:r w:rsidR="00CC5BE5">
        <w:rPr>
          <w:rFonts w:hint="eastAsia"/>
        </w:rPr>
        <w:t>层网格</w:t>
      </w:r>
      <w:bookmarkEnd w:id="169"/>
      <w:bookmarkEnd w:id="170"/>
      <w:r w:rsidR="00CC5BE5">
        <w:rPr>
          <w:rFonts w:hint="eastAsia"/>
        </w:rPr>
        <w:t>表面。这种情况不需要对该顶点做参数化，</w:t>
      </w:r>
      <w:bookmarkStart w:id="171" w:name="OLE_LINK50"/>
      <w:bookmarkStart w:id="172" w:name="OLE_LINK51"/>
      <w:r w:rsidR="00AF26A5">
        <w:rPr>
          <w:rFonts w:hint="eastAsia"/>
        </w:rPr>
        <w:t>投影过后不改变顶点坐标，</w:t>
      </w:r>
      <w:bookmarkStart w:id="173" w:name="OLE_LINK80"/>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171"/>
        <w:bookmarkEnd w:id="172"/>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w:bookmarkEnd w:id="173"/>
        <m:d>
          <m:dPr>
            <m:ctrlPr>
              <w:rPr>
                <w:rFonts w:ascii="Cambria Math" w:hAnsi="Cambria Math"/>
                <w:i/>
              </w:rPr>
            </m:ctrlPr>
          </m:dPr>
          <m:e>
            <w:bookmarkStart w:id="174" w:name="OLE_LINK52"/>
            <w:bookmarkStart w:id="175" w:name="OLE_LINK53"/>
            <w:bookmarkStart w:id="176" w:name="OLE_LINK54"/>
            <m:sSub>
              <m:sSubPr>
                <m:ctrlPr>
                  <w:rPr>
                    <w:rFonts w:ascii="Cambria Math" w:hAnsi="Cambria Math"/>
                    <w:i/>
                  </w:rPr>
                </m:ctrlPr>
              </m:sSubPr>
              <m:e>
                <m:r>
                  <w:rPr>
                    <w:rFonts w:ascii="Cambria Math" w:hAnsi="Cambria Math" w:hint="eastAsia"/>
                  </w:rPr>
                  <m:t>p</m:t>
                </m:r>
              </m:e>
              <m:sub>
                <m:r>
                  <w:rPr>
                    <w:rFonts w:ascii="Cambria Math" w:hAnsi="Cambria Math"/>
                  </w:rPr>
                  <m:t>i</m:t>
                </m:r>
              </m:sub>
            </m:sSub>
            <w:bookmarkEnd w:id="174"/>
            <w:bookmarkEnd w:id="175"/>
            <w:bookmarkEnd w:id="176"/>
          </m:e>
        </m:d>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i</m:t>
            </m:r>
          </m:sub>
        </m:sSub>
      </m:oMath>
      <w:r w:rsidR="00AF26A5">
        <w:rPr>
          <w:rFonts w:hint="eastAsia"/>
        </w:rPr>
        <w:t>。</w:t>
      </w:r>
    </w:p>
    <w:p w:rsidR="00F3764D" w:rsidRDefault="00E3127A" w:rsidP="00D415D7">
      <w:pPr>
        <w:pStyle w:val="af7"/>
        <w:numPr>
          <w:ilvl w:val="0"/>
          <w:numId w:val="28"/>
        </w:numPr>
        <w:ind w:left="0" w:firstLineChars="0" w:firstLine="480"/>
      </w:pPr>
      <m:oMath>
        <m:d>
          <m:dPr>
            <m:begChr m:val="{"/>
            <m:endChr m:val="}"/>
            <m:ctrlPr>
              <w:rPr>
                <w:rFonts w:ascii="Cambria Math" w:hAnsi="Cambria Math"/>
              </w:rPr>
            </m:ctrlPr>
          </m:dPr>
          <m:e>
            <w:bookmarkStart w:id="177" w:name="OLE_LINK67"/>
            <w:bookmarkStart w:id="178" w:name="OLE_LINK68"/>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77"/>
            <w:bookmarkEnd w:id="178"/>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179" w:name="OLE_LINK69"/>
        <w:bookmarkStart w:id="180" w:name="OLE_LINK70"/>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79"/>
      <w:bookmarkEnd w:id="180"/>
      <w:r w:rsidR="00AA4983">
        <w:rPr>
          <w:rFonts w:hint="eastAsia"/>
        </w:rPr>
        <w:t>：</w:t>
      </w:r>
      <w:bookmarkStart w:id="181" w:name="OLE_LINK111"/>
      <w:bookmarkStart w:id="182" w:name="OLE_LINK112"/>
      <w:bookmarkStart w:id="183" w:name="OLE_LINK118"/>
      <w:bookmarkStart w:id="184" w:name="OLE_LINK119"/>
      <w:bookmarkStart w:id="185" w:name="OLE_LINK120"/>
      <m:oMath>
        <m:r>
          <w:rPr>
            <w:rFonts w:ascii="Cambria Math" w:hAnsi="Cambria Math"/>
          </w:rPr>
          <m:t>l</m:t>
        </m:r>
      </m:oMath>
      <w:r w:rsidR="00AA4983">
        <w:rPr>
          <w:rFonts w:hint="eastAsia"/>
        </w:rPr>
        <w:t>层网格</w:t>
      </w:r>
      <w:bookmarkEnd w:id="181"/>
      <w:bookmarkEnd w:id="182"/>
      <w:r w:rsidR="00AA4983">
        <w:rPr>
          <w:rFonts w:hint="eastAsia"/>
        </w:rPr>
        <w:t>向</w:t>
      </w:r>
      <w:bookmarkStart w:id="186" w:name="OLE_LINK88"/>
      <w:bookmarkStart w:id="187" w:name="OLE_LINK89"/>
      <m:oMath>
        <m:r>
          <w:rPr>
            <w:rFonts w:ascii="Cambria Math" w:hAnsi="Cambria Math"/>
          </w:rPr>
          <m:t>l</m:t>
        </m:r>
        <w:bookmarkEnd w:id="186"/>
        <w:bookmarkEnd w:id="187"/>
        <m:r>
          <w:rPr>
            <w:rFonts w:ascii="Cambria Math" w:hAnsi="Cambria Math"/>
          </w:rPr>
          <m:t>-1</m:t>
        </m:r>
      </m:oMath>
      <w:r w:rsidR="00AA4983">
        <w:rPr>
          <w:rFonts w:hint="eastAsia"/>
        </w:rPr>
        <w:t>层网格简化</w:t>
      </w:r>
      <w:bookmarkEnd w:id="183"/>
      <w:bookmarkEnd w:id="184"/>
      <w:bookmarkEnd w:id="185"/>
      <w:r w:rsidR="00AA4983">
        <w:rPr>
          <w:rFonts w:hint="eastAsia"/>
        </w:rPr>
        <w:t>后，</w:t>
      </w:r>
      <w:bookmarkStart w:id="188" w:name="OLE_LINK85"/>
      <w:bookmarkStart w:id="189" w:name="OLE_LINK86"/>
      <w:bookmarkStart w:id="190" w:name="OLE_LINK87"/>
      <w:r w:rsidR="00AA498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被删除</w:t>
      </w:r>
      <w:bookmarkEnd w:id="188"/>
      <w:bookmarkEnd w:id="189"/>
      <w:bookmarkEnd w:id="190"/>
      <w:r w:rsidR="00AA4983">
        <w:rPr>
          <w:rFonts w:hint="eastAsia"/>
        </w:rPr>
        <w:t>。这种情况需要根据上述介绍的保角映射方法</w:t>
      </w:r>
      <w:r w:rsidR="002C6799">
        <w:rPr>
          <w:rFonts w:hint="eastAsia"/>
        </w:rPr>
        <w:t>（如图</w:t>
      </w:r>
      <w:r w:rsidR="002C6799">
        <w:rPr>
          <w:rFonts w:hint="eastAsia"/>
        </w:rPr>
        <w:t>5.5</w:t>
      </w:r>
      <w:r w:rsidR="002C6799">
        <w:rPr>
          <w:rFonts w:hint="eastAsia"/>
        </w:rPr>
        <w:t>所示）</w:t>
      </w:r>
      <w:r w:rsidR="00AA4983">
        <w:rPr>
          <w:rFonts w:hint="eastAsia"/>
        </w:rPr>
        <w:t>，将该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的环形邻域顶点投影在一个平面上，通过重新三角化环形邻域，被删除的顶点</w:t>
      </w:r>
      <w:bookmarkStart w:id="191" w:name="OLE_LINK71"/>
      <w:bookmarkStart w:id="192" w:name="OLE_LINK72"/>
      <w:bookmarkStart w:id="193" w:name="OLE_LINK73"/>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191"/>
      <w:bookmarkEnd w:id="192"/>
      <w:bookmarkEnd w:id="193"/>
      <w:r w:rsidR="00AA4983">
        <w:rPr>
          <w:rFonts w:hint="eastAsia"/>
        </w:rPr>
        <w:t>投影在新生成的三角面片</w:t>
      </w:r>
      <m:oMath>
        <m:r>
          <w:rPr>
            <w:rFonts w:ascii="Cambria Math" w:hAnsi="Cambria Math" w:hint="eastAsia"/>
          </w:rPr>
          <m:t>t</m:t>
        </m:r>
        <m:r>
          <w:rPr>
            <w:rFonts w:ascii="Cambria Math" w:hAnsi="Cambria Math"/>
          </w:rPr>
          <m:t>=</m:t>
        </m:r>
        <w:bookmarkStart w:id="194" w:name="OLE_LINK123"/>
        <w:bookmarkStart w:id="195" w:name="OLE_LINK124"/>
        <w:bookmarkStart w:id="196" w:name="OLE_LINK125"/>
        <m:d>
          <m:dPr>
            <m:begChr m:val="{"/>
            <m:endChr m:val="}"/>
            <m:ctrlPr>
              <w:rPr>
                <w:rFonts w:ascii="Cambria Math" w:hAnsi="Cambria Math"/>
                <w:i/>
              </w:rPr>
            </m:ctrlPr>
          </m:dPr>
          <m:e>
            <m:r>
              <w:rPr>
                <w:rFonts w:ascii="Cambria Math" w:hAnsi="Cambria Math"/>
              </w:rPr>
              <m:t>j,k,m</m:t>
            </m:r>
          </m:e>
        </m:d>
        <w:bookmarkEnd w:id="194"/>
        <w:bookmarkEnd w:id="195"/>
        <w:bookmarkEnd w:id="196"/>
        <m:r>
          <w:rPr>
            <w:rFonts w:ascii="Cambria Math" w:hAnsi="Cambria Math"/>
          </w:rPr>
          <m:t>∈</m:t>
        </m:r>
        <w:bookmarkStart w:id="197" w:name="OLE_LINK83"/>
        <w:bookmarkStart w:id="198" w:name="OLE_LINK84"/>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97"/>
      <w:bookmarkEnd w:id="198"/>
      <w:r w:rsidR="0018231E">
        <w:rPr>
          <w:rFonts w:hint="eastAsia"/>
        </w:rPr>
        <w:t>上得到平面上坐标</w:t>
      </w:r>
      <w:bookmarkStart w:id="199" w:name="OLE_LINK77"/>
      <w:bookmarkStart w:id="200" w:name="OLE_LINK78"/>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199"/>
      <w:bookmarkEnd w:id="200"/>
      <w:r w:rsidR="0018231E">
        <w:rPr>
          <w:rFonts w:hint="eastAsia"/>
        </w:rPr>
        <w:t>，用重心坐标</w:t>
      </w:r>
      <w:bookmarkStart w:id="201" w:name="OLE_LINK131"/>
      <w:bookmarkStart w:id="202" w:name="OLE_LINK132"/>
      <w:bookmarkStart w:id="203" w:name="OLE_LINK133"/>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bookmarkEnd w:id="201"/>
      <w:bookmarkEnd w:id="202"/>
      <w:bookmarkEnd w:id="203"/>
      <w:r w:rsidR="0018231E">
        <w:rPr>
          <w:rFonts w:hint="eastAsia"/>
        </w:rPr>
        <w:t>参数化</w:t>
      </w:r>
      <w:bookmarkStart w:id="204" w:name="OLE_LINK81"/>
      <w:bookmarkStart w:id="205" w:name="OLE_LINK82"/>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204"/>
      <w:bookmarkEnd w:id="205"/>
      <w:r w:rsidR="0018231E">
        <w:rPr>
          <w:rFonts w:hint="eastAsia"/>
        </w:rPr>
        <w:t>，如公式</w:t>
      </w:r>
      <w:bookmarkStart w:id="206" w:name="OLE_LINK79"/>
      <m:oMath>
        <m:r>
          <w:rPr>
            <w:rFonts w:ascii="Cambria Math" w:hAnsi="Cambria Math"/>
          </w:rPr>
          <m:t>α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j</m:t>
                </m:r>
              </m:sub>
            </m:sSub>
          </m:e>
        </m:d>
        <m:r>
          <w:rPr>
            <w:rFonts w:ascii="Cambria Math" w:hAnsi="Cambria Math"/>
          </w:rPr>
          <m:t>+</m:t>
        </m:r>
        <w:bookmarkEnd w:id="206"/>
        <m:r>
          <w:rPr>
            <w:rFonts w:ascii="Cambria Math" w:hAnsi="Cambria Math"/>
          </w:rPr>
          <m:t>β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k</m:t>
                </m:r>
              </m:sub>
            </m:sSub>
          </m:e>
        </m:d>
        <m:r>
          <w:rPr>
            <w:rFonts w:ascii="Cambria Math" w:hAnsi="Cambria Math"/>
          </w:rPr>
          <m:t>+γ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m</m:t>
                </m:r>
              </m:sub>
            </m:sSub>
          </m:e>
        </m:d>
      </m:oMath>
      <w:r w:rsidR="008B345E">
        <w:rPr>
          <w:rFonts w:hint="eastAsia"/>
        </w:rPr>
        <w:t>。所以投影公式表示为</w:t>
      </w:r>
      <w:bookmarkStart w:id="207" w:name="OLE_LINK99"/>
      <w:bookmarkStart w:id="208" w:name="OLE_LINK90"/>
      <w:bookmarkStart w:id="209" w:name="OLE_LINK91"/>
      <w:bookmarkStart w:id="210" w:name="OLE_LINK134"/>
      <w:bookmarkStart w:id="211" w:name="OLE_LINK135"/>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207"/>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bookmarkEnd w:id="208"/>
      <w:bookmarkEnd w:id="209"/>
      <w:bookmarkEnd w:id="210"/>
      <w:bookmarkEnd w:id="211"/>
      <w:r w:rsidR="008B345E">
        <w:t>。</w:t>
      </w:r>
    </w:p>
    <w:p w:rsidR="003B31F3" w:rsidRDefault="00E3127A" w:rsidP="00D415D7">
      <w:pPr>
        <w:pStyle w:val="af7"/>
        <w:numPr>
          <w:ilvl w:val="0"/>
          <w:numId w:val="28"/>
        </w:numPr>
        <w:ind w:left="0" w:firstLineChars="0" w:firstLine="480"/>
      </w:pPr>
      <m:oMath>
        <m:d>
          <m:dPr>
            <m:begChr m:val="{"/>
            <m:endChr m:val="}"/>
            <m:ctrlPr>
              <w:rPr>
                <w:rFonts w:ascii="Cambria Math" w:hAnsi="Cambria Math"/>
              </w:rPr>
            </m:ctrlPr>
          </m:dPr>
          <m:e>
            <w:bookmarkStart w:id="212" w:name="OLE_LINK113"/>
            <w:bookmarkStart w:id="213" w:name="OLE_LINK114"/>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12"/>
            <w:bookmarkEnd w:id="213"/>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214" w:name="OLE_LINK100"/>
        <w:bookmarkStart w:id="215" w:name="OLE_LINK101"/>
        <w:bookmarkStart w:id="216" w:name="OLE_LINK102"/>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214"/>
      <w:bookmarkEnd w:id="215"/>
      <w:bookmarkEnd w:id="216"/>
      <w:r w:rsidR="003B31F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3B31F3">
        <w:rPr>
          <w:rFonts w:hint="eastAsia"/>
        </w:rPr>
        <w:t>在</w:t>
      </w:r>
      <w:bookmarkStart w:id="217" w:name="OLE_LINK128"/>
      <w:bookmarkStart w:id="218" w:name="OLE_LINK129"/>
      <w:bookmarkStart w:id="219" w:name="OLE_LINK130"/>
      <w:r w:rsidR="003B31F3">
        <w:rPr>
          <w:rFonts w:hint="eastAsia"/>
        </w:rPr>
        <w:t>比</w:t>
      </w:r>
      <m:oMath>
        <m:r>
          <w:rPr>
            <w:rFonts w:ascii="Cambria Math" w:hAnsi="Cambria Math"/>
          </w:rPr>
          <m:t>l</m:t>
        </m:r>
      </m:oMath>
      <w:r w:rsidR="003B31F3">
        <w:rPr>
          <w:rFonts w:hint="eastAsia"/>
        </w:rPr>
        <w:t>层更高层简化时被删除</w:t>
      </w:r>
      <w:bookmarkEnd w:id="217"/>
      <w:bookmarkEnd w:id="218"/>
      <w:bookmarkEnd w:id="219"/>
      <w:r w:rsidR="003B31F3">
        <w:rPr>
          <w:rFonts w:hint="eastAsia"/>
        </w:rPr>
        <w:t>，这种情况投影公式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r>
              <w:rPr>
                <w:rFonts w:ascii="Cambria Math" w:hAnsi="Cambria Math" w:hint="eastAsia"/>
              </w:rPr>
              <m:t>p</m:t>
            </m:r>
          </m:e>
          <m:sub>
            <w:bookmarkStart w:id="220" w:name="OLE_LINK93"/>
            <w:bookmarkStart w:id="221" w:name="OLE_LINK94"/>
            <w:bookmarkStart w:id="222" w:name="OLE_LINK95"/>
            <w:bookmarkStart w:id="223" w:name="OLE_LINK96"/>
            <w:bookmarkStart w:id="224" w:name="OLE_LINK97"/>
            <m:acc>
              <m:accPr>
                <m:ctrlPr>
                  <w:rPr>
                    <w:rFonts w:ascii="Cambria Math" w:hAnsi="Cambria Math"/>
                    <w:i/>
                  </w:rPr>
                </m:ctrlPr>
              </m:accPr>
              <m:e>
                <m:r>
                  <w:rPr>
                    <w:rFonts w:ascii="Cambria Math" w:hAnsi="Cambria Math"/>
                  </w:rPr>
                  <m:t>j</m:t>
                </m:r>
              </m:e>
            </m:acc>
            <w:bookmarkEnd w:id="220"/>
            <w:bookmarkEnd w:id="221"/>
            <w:bookmarkEnd w:id="222"/>
            <w:bookmarkEnd w:id="223"/>
            <w:bookmarkEnd w:id="224"/>
          </m:sub>
        </m:sSub>
        <m:r>
          <w:rPr>
            <w:rFonts w:ascii="Cambria Math" w:hAnsi="Cambria Math"/>
          </w:rPr>
          <m:t>+</m:t>
        </m:r>
        <m:acc>
          <m:accPr>
            <m:ctrlPr>
              <w:rPr>
                <w:rFonts w:ascii="Cambria Math" w:hAnsi="Cambria Math"/>
                <w:i/>
              </w:rPr>
            </m:ctrlPr>
          </m:accPr>
          <m:e>
            <m:r>
              <w:rPr>
                <w:rFonts w:ascii="Cambria Math" w:hAnsi="Cambria Math"/>
              </w:rPr>
              <m:t>β</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k</m:t>
                </m:r>
              </m:e>
            </m:acc>
          </m:sub>
        </m:sSub>
        <m:r>
          <w:rPr>
            <w:rFonts w:ascii="Cambria Math" w:hAnsi="Cambria Math"/>
          </w:rPr>
          <m:t>+</m:t>
        </m:r>
        <m:acc>
          <m:accPr>
            <m:ctrlPr>
              <w:rPr>
                <w:rFonts w:ascii="Cambria Math" w:hAnsi="Cambria Math"/>
                <w:i/>
              </w:rPr>
            </m:ctrlPr>
          </m:accPr>
          <m:e>
            <m:r>
              <w:rPr>
                <w:rFonts w:ascii="Cambria Math" w:hAnsi="Cambria Math"/>
              </w:rPr>
              <m:t>γ</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m</m:t>
                </m:r>
              </m:e>
            </m:acc>
          </m:sub>
        </m:sSub>
      </m:oMath>
      <w:r w:rsidR="00FB39F2">
        <w:t>，</w:t>
      </w:r>
      <w:r w:rsidR="00FB39F2">
        <w:rPr>
          <w:rFonts w:hint="eastAsia"/>
        </w:rPr>
        <w:t>顶点投影所在的三角面片为</w:t>
      </w:r>
      <w:bookmarkStart w:id="225" w:name="OLE_LINK103"/>
      <w:bookmarkStart w:id="226" w:name="OLE_LINK104"/>
      <w:bookmarkStart w:id="227" w:name="OLE_LINK105"/>
      <m:oMath>
        <m:acc>
          <m:accPr>
            <m:ctrlPr>
              <w:rPr>
                <w:rFonts w:ascii="Cambria Math" w:hAnsi="Cambria Math"/>
              </w:rPr>
            </m:ctrlPr>
          </m:accPr>
          <m:e>
            <m:r>
              <w:rPr>
                <w:rFonts w:ascii="Cambria Math" w:hAnsi="Cambria Math" w:hint="eastAsia"/>
              </w:rPr>
              <m:t>t</m:t>
            </m:r>
          </m:e>
        </m:acc>
        <w:bookmarkEnd w:id="225"/>
        <w:bookmarkEnd w:id="226"/>
        <w:bookmarkEnd w:id="227"/>
        <m:r>
          <w:rPr>
            <w:rFonts w:ascii="Cambria Math" w:hAnsi="Cambria Math"/>
          </w:rPr>
          <m:t>=</m:t>
        </m:r>
        <m:d>
          <m:dPr>
            <m:begChr m:val="{"/>
            <m:endChr m:val="}"/>
            <m:ctrlPr>
              <w:rPr>
                <w:rFonts w:ascii="Cambria Math" w:hAnsi="Cambria Math"/>
                <w:i/>
              </w:rPr>
            </m:ctrlPr>
          </m:dPr>
          <m:e>
            <m:acc>
              <m:accPr>
                <m:ctrlPr>
                  <w:rPr>
                    <w:rFonts w:ascii="Cambria Math" w:hAnsi="Cambria Math"/>
                    <w:i/>
                  </w:rPr>
                </m:ctrlPr>
              </m:accPr>
              <m:e>
                <m:r>
                  <w:rPr>
                    <w:rFonts w:ascii="Cambria Math" w:hAnsi="Cambria Math"/>
                  </w:rPr>
                  <m:t>j</m:t>
                </m:r>
              </m:e>
            </m:acc>
            <m:r>
              <w:rPr>
                <w:rFonts w:ascii="Cambria Math" w:hAnsi="Cambria Math"/>
              </w:rPr>
              <m:t>,</m:t>
            </m:r>
            <m:acc>
              <m:accPr>
                <m:ctrlPr>
                  <w:rPr>
                    <w:rFonts w:ascii="Cambria Math" w:hAnsi="Cambria Math"/>
                    <w:i/>
                  </w:rPr>
                </m:ctrlPr>
              </m:accPr>
              <m:e>
                <m:r>
                  <w:rPr>
                    <w:rFonts w:ascii="Cambria Math" w:hAnsi="Cambria Math"/>
                  </w:rPr>
                  <m:t>k</m:t>
                </m:r>
              </m:e>
            </m:acc>
            <m:r>
              <w:rPr>
                <w:rFonts w:ascii="Cambria Math" w:hAnsi="Cambria Math"/>
              </w:rPr>
              <m:t>,</m:t>
            </m:r>
            <m:acc>
              <m:accPr>
                <m:ctrlPr>
                  <w:rPr>
                    <w:rFonts w:ascii="Cambria Math" w:hAnsi="Cambria Math"/>
                    <w:i/>
                  </w:rPr>
                </m:ctrlPr>
              </m:accPr>
              <m:e>
                <m:r>
                  <w:rPr>
                    <w:rFonts w:ascii="Cambria Math" w:hAnsi="Cambria Math"/>
                  </w:rPr>
                  <m:t>m</m:t>
                </m:r>
              </m:e>
            </m:acc>
          </m:e>
        </m:d>
        <w:bookmarkStart w:id="228" w:name="OLE_LINK106"/>
        <w:bookmarkStart w:id="229" w:name="OLE_LINK107"/>
        <w:bookmarkStart w:id="230" w:name="OLE_LINK10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228"/>
      <w:bookmarkEnd w:id="229"/>
      <w:bookmarkEnd w:id="230"/>
      <w:r w:rsidR="00FB39F2">
        <w:t>。</w:t>
      </w:r>
      <w:r w:rsidR="00FB39F2">
        <w:rPr>
          <w:rFonts w:hint="eastAsia"/>
        </w:rPr>
        <w:t>如果</w:t>
      </w:r>
      <w:bookmarkStart w:id="231" w:name="OLE_LINK109"/>
      <w:bookmarkStart w:id="232" w:name="OLE_LINK110"/>
      <m:oMath>
        <m:acc>
          <m:accPr>
            <m:ctrlPr>
              <w:rPr>
                <w:rFonts w:ascii="Cambria Math" w:hAnsi="Cambria Math"/>
              </w:rPr>
            </m:ctrlPr>
          </m:accPr>
          <m:e>
            <m:r>
              <w:rPr>
                <w:rFonts w:ascii="Cambria Math" w:hAnsi="Cambria Math" w:hint="eastAsia"/>
              </w:rPr>
              <m:t>t</m:t>
            </m:r>
          </m:e>
        </m:acc>
        <w:bookmarkEnd w:id="231"/>
        <w:bookmarkEnd w:id="232"/>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FB39F2">
        <w:t>，</w:t>
      </w:r>
      <w:r w:rsidR="00FB39F2">
        <w:rPr>
          <w:rFonts w:hint="eastAsia"/>
        </w:rPr>
        <w:t>也就是说在</w:t>
      </w:r>
      <m:oMath>
        <m:r>
          <w:rPr>
            <w:rFonts w:ascii="Cambria Math" w:hAnsi="Cambria Math"/>
          </w:rPr>
          <m:t>l</m:t>
        </m:r>
      </m:oMath>
      <w:r w:rsidR="00FB39F2">
        <w:rPr>
          <w:rFonts w:hint="eastAsia"/>
        </w:rPr>
        <w:t>层网格简化时</w:t>
      </w:r>
      <m:oMath>
        <m:acc>
          <m:accPr>
            <m:ctrlPr>
              <w:rPr>
                <w:rFonts w:ascii="Cambria Math" w:hAnsi="Cambria Math"/>
              </w:rPr>
            </m:ctrlPr>
          </m:accPr>
          <m:e>
            <m:r>
              <w:rPr>
                <w:rFonts w:ascii="Cambria Math" w:hAnsi="Cambria Math" w:hint="eastAsia"/>
              </w:rPr>
              <m:t>t</m:t>
            </m:r>
          </m:e>
        </m:acc>
      </m:oMath>
      <w:r w:rsidR="00FB39F2">
        <w:rPr>
          <w:rFonts w:hint="eastAsia"/>
        </w:rPr>
        <w:t>的三个顶点均未被删除掉，</w:t>
      </w:r>
      <w:r w:rsidR="00A92BE3">
        <w:rPr>
          <w:rFonts w:hint="eastAsia"/>
        </w:rPr>
        <w:t>则顶点</w:t>
      </w:r>
      <w:bookmarkStart w:id="233" w:name="OLE_LINK115"/>
      <w:bookmarkStart w:id="234" w:name="OLE_LINK116"/>
      <w:bookmarkStart w:id="235" w:name="OLE_LINK117"/>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33"/>
      <w:bookmarkEnd w:id="234"/>
      <w:bookmarkEnd w:id="235"/>
      <w:r w:rsidR="00A92BE3">
        <w:rPr>
          <w:rFonts w:hint="eastAsia"/>
        </w:rPr>
        <w:t>参数化信息不需要做改变，否则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9235C9">
        <w:t>（</w:t>
      </w:r>
      <w:r w:rsidR="009235C9">
        <w:rPr>
          <w:rFonts w:hint="eastAsia"/>
        </w:rPr>
        <w:t>图</w:t>
      </w:r>
      <w:r w:rsidR="009235C9">
        <w:rPr>
          <w:rFonts w:hint="eastAsia"/>
        </w:rPr>
        <w:t>5.6</w:t>
      </w:r>
      <w:r w:rsidR="009235C9">
        <w:rPr>
          <w:rFonts w:hint="eastAsia"/>
        </w:rPr>
        <w:t>红色顶点）</w:t>
      </w:r>
      <w:r w:rsidR="00A92BE3">
        <w:rPr>
          <w:rFonts w:hint="eastAsia"/>
        </w:rPr>
        <w:t>将被投影到新的三角形上面重新做参数化。</w:t>
      </w:r>
      <w:r w:rsidR="001C3A76">
        <w:rPr>
          <w:rFonts w:hint="eastAsia"/>
        </w:rPr>
        <w:t>如图</w:t>
      </w:r>
      <w:r w:rsidR="001C3A76">
        <w:t>5.6</w:t>
      </w:r>
      <w:r w:rsidR="001C3A76">
        <w:t>所示</w:t>
      </w:r>
      <w:r w:rsidR="001C3A76">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1C3A76">
        <w:rPr>
          <w:rFonts w:hint="eastAsia"/>
        </w:rPr>
        <w:t>被</w:t>
      </w:r>
      <w:r w:rsidR="001C3A76">
        <w:t>重新</w:t>
      </w:r>
      <w:r w:rsidR="001C3A76">
        <w:rPr>
          <w:rFonts w:hint="eastAsia"/>
        </w:rPr>
        <w:t>投影</w:t>
      </w:r>
      <w:r w:rsidR="001C3A76">
        <w:t>在新的平面上</w:t>
      </w:r>
      <w:r w:rsidR="001C3A76">
        <w:rPr>
          <w:rFonts w:hint="eastAsia"/>
        </w:rPr>
        <w:t>，</w:t>
      </w:r>
      <w:r w:rsidR="001C3A76">
        <w:t>其</w:t>
      </w:r>
      <w:r w:rsidR="001C3A76">
        <w:rPr>
          <w:rFonts w:hint="eastAsia"/>
        </w:rPr>
        <w:t>平面</w:t>
      </w:r>
      <w:r w:rsidR="001C3A76">
        <w:t>坐标</w:t>
      </w:r>
      <w:r w:rsidR="001C3A76">
        <w:rPr>
          <w:rFonts w:hint="eastAsia"/>
        </w:rPr>
        <w:t>为</w:t>
      </w:r>
      <w:bookmarkStart w:id="236" w:name="OLE_LINK92"/>
      <w:bookmarkStart w:id="237" w:name="OLE_LINK98"/>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w:bookmarkEnd w:id="236"/>
        <w:bookmarkEnd w:id="237"/>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w:r w:rsidR="0053576C">
        <w:t>。</w:t>
      </w:r>
      <w:r w:rsidR="0053576C">
        <w:rPr>
          <w:rFonts w:hint="eastAsia"/>
        </w:rPr>
        <w:t>重新三角网格化后，</w:t>
      </w:r>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m:oMath>
      <w:r w:rsidR="0053576C">
        <w:rPr>
          <w:rFonts w:hint="eastAsia"/>
        </w:rPr>
        <w:t>所在的三角面片为</w:t>
      </w:r>
      <m:oMath>
        <m:r>
          <w:rPr>
            <w:rFonts w:ascii="Cambria Math" w:hAnsi="Cambria Math" w:hint="eastAsia"/>
          </w:rPr>
          <m:t>t</m:t>
        </m:r>
        <m:r>
          <w:rPr>
            <w:rFonts w:ascii="Cambria Math" w:hAnsi="Cambria Math"/>
          </w:rPr>
          <m:t>=</m:t>
        </m:r>
        <m:d>
          <m:dPr>
            <m:begChr m:val="{"/>
            <m:endChr m:val="}"/>
            <m:ctrlPr>
              <w:rPr>
                <w:rFonts w:ascii="Cambria Math" w:hAnsi="Cambria Math"/>
                <w:i/>
              </w:rPr>
            </m:ctrlPr>
          </m:dPr>
          <m:e>
            <m:r>
              <w:rPr>
                <w:rFonts w:ascii="Cambria Math" w:hAnsi="Cambria Math"/>
              </w:rPr>
              <m:t>j,k,m</m:t>
            </m:r>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9235C9">
        <w:rPr>
          <w:rFonts w:hint="eastAsia"/>
        </w:rPr>
        <w:t>，其重心坐标为</w:t>
      </w:r>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r w:rsidR="009235C9">
        <w:t>，</w:t>
      </w:r>
      <w:r w:rsidR="009235C9">
        <w:rPr>
          <w:rFonts w:hint="eastAsia"/>
        </w:rPr>
        <w:t>则投影函数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r w:rsidR="00B07CD7">
        <w:t>。</w:t>
      </w:r>
    </w:p>
    <w:p w:rsidR="00853049" w:rsidRPr="00194581" w:rsidRDefault="00853049" w:rsidP="00853049">
      <w:pPr>
        <w:ind w:firstLine="480"/>
      </w:pPr>
      <w:r>
        <w:rPr>
          <w:rFonts w:hint="eastAsia"/>
        </w:rPr>
        <w:t>算法在每层简化时都需要遍历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L</m:t>
            </m:r>
          </m:sup>
        </m:sSubSup>
      </m:oMath>
      <w:r>
        <w:rPr>
          <w:rFonts w:hint="eastAsia"/>
        </w:rPr>
        <w:t>的所有顶点，每个顶点根据它的类型做以上操作，所以本算法的</w:t>
      </w:r>
      <w:r w:rsidR="00356CFE">
        <w:rPr>
          <w:rFonts w:hint="eastAsia"/>
        </w:rPr>
        <w:t>线性</w:t>
      </w:r>
      <w:r>
        <w:rPr>
          <w:rFonts w:hint="eastAsia"/>
        </w:rPr>
        <w:t>时间复杂度为</w:t>
      </w:r>
      <m:oMath>
        <m:r>
          <w:rPr>
            <w:rFonts w:ascii="Cambria Math" w:hAnsi="Cambria Math" w:hint="eastAsia"/>
          </w:rPr>
          <m:t>O</m:t>
        </m:r>
        <m:d>
          <m:dPr>
            <m:ctrlPr>
              <w:rPr>
                <w:rFonts w:ascii="Cambria Math" w:hAnsi="Cambria Math"/>
              </w:rPr>
            </m:ctrlPr>
          </m:dPr>
          <m:e>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d>
      </m:oMath>
      <w:r>
        <w:rPr>
          <w:rFonts w:hint="eastAsia"/>
        </w:rPr>
        <w:t>。</w:t>
      </w:r>
      <w:r w:rsidR="00356CFE">
        <w:rPr>
          <w:rFonts w:hint="eastAsia"/>
        </w:rPr>
        <w:t>参数化算法在每个独立域内都是独立的，所以在每层简化过程中，参数化过程也是可以并行计算的</w:t>
      </w:r>
      <w:r w:rsidR="00365FB6">
        <w:rPr>
          <w:rFonts w:hint="eastAsia"/>
        </w:rPr>
        <w:t>，从而大大提高算法效率</w:t>
      </w:r>
      <w:r w:rsidR="00356CFE">
        <w:rPr>
          <w:rFonts w:hint="eastAsia"/>
        </w:rPr>
        <w:t>。</w:t>
      </w:r>
    </w:p>
    <w:p w:rsidR="002122D7" w:rsidRDefault="002122D7" w:rsidP="00C65D8B">
      <w:pPr>
        <w:pStyle w:val="21"/>
      </w:pPr>
      <w:bookmarkStart w:id="238" w:name="_Toc507394619"/>
      <w:r>
        <w:rPr>
          <w:rFonts w:hint="eastAsia"/>
        </w:rPr>
        <w:t>网格细分</w:t>
      </w:r>
      <w:r w:rsidR="00E93EC7">
        <w:rPr>
          <w:rFonts w:hint="eastAsia"/>
        </w:rPr>
        <w:t>重建</w:t>
      </w:r>
      <w:bookmarkEnd w:id="238"/>
    </w:p>
    <w:p w:rsidR="002122D7" w:rsidRDefault="002122D7" w:rsidP="002122D7">
      <w:pPr>
        <w:ind w:firstLine="480"/>
      </w:pPr>
      <w:r>
        <w:rPr>
          <w:rFonts w:hint="eastAsia"/>
        </w:rPr>
        <w:t>本章将简化后的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Pr>
          <w:rFonts w:hint="eastAsia"/>
        </w:rPr>
        <w:t>通过</w:t>
      </w:r>
      <w:r w:rsidR="00576366">
        <w:rPr>
          <w:rFonts w:hint="eastAsia"/>
        </w:rPr>
        <w:t>多层细分得到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576366">
        <w:rPr>
          <w:rFonts w:hint="eastAsia"/>
        </w:rPr>
        <w:t>，每层细分改变网格的拓扑结构，再根据参数化信息确定每个顶点三维坐标。本章</w:t>
      </w:r>
      <w:r w:rsidR="00877130">
        <w:rPr>
          <w:rFonts w:hint="eastAsia"/>
        </w:rPr>
        <w:t>首</w:t>
      </w:r>
      <w:r w:rsidR="00576366">
        <w:rPr>
          <w:rFonts w:hint="eastAsia"/>
        </w:rPr>
        <w:t>先介绍一种简单的基于参数化信息的网格细分，再对参数化信息做平滑，</w:t>
      </w:r>
      <w:r w:rsidR="007F0B55">
        <w:rPr>
          <w:rFonts w:hint="eastAsia"/>
        </w:rPr>
        <w:t>得</w:t>
      </w:r>
      <w:r w:rsidR="00576366">
        <w:rPr>
          <w:rFonts w:hint="eastAsia"/>
        </w:rPr>
        <w:t>到优化后的半规则网格。</w:t>
      </w:r>
    </w:p>
    <w:p w:rsidR="002122D7" w:rsidRDefault="002122D7" w:rsidP="002122D7">
      <w:pPr>
        <w:pStyle w:val="31"/>
      </w:pPr>
      <w:bookmarkStart w:id="239" w:name="_Toc507394620"/>
      <w:r>
        <w:rPr>
          <w:rFonts w:hint="eastAsia"/>
        </w:rPr>
        <w:t>基于参数化信息的网格细分</w:t>
      </w:r>
      <w:bookmarkEnd w:id="239"/>
    </w:p>
    <w:p w:rsidR="002122D7" w:rsidRDefault="00FD3C87" w:rsidP="002122D7">
      <w:pPr>
        <w:ind w:firstLine="480"/>
      </w:pPr>
      <w:r>
        <w:rPr>
          <w:rFonts w:hint="eastAsia"/>
        </w:rPr>
        <w:t>因为</w:t>
      </w:r>
      <m:oMath>
        <m:r>
          <m:rPr>
            <m:sty m:val="p"/>
          </m:rPr>
          <w:rPr>
            <w:rFonts w:ascii="Cambria Math" w:hAnsi="Cambria Math"/>
          </w:rPr>
          <m:t>Π</m:t>
        </m:r>
      </m:oMath>
      <w:r>
        <w:rPr>
          <w:rFonts w:hint="eastAsia"/>
        </w:rPr>
        <w:t>是一个双向投影函数，所以可以将细分出的顶点</w:t>
      </w:r>
      <m:oMath>
        <m:r>
          <w:rPr>
            <w:rFonts w:ascii="Cambria Math" w:hAnsi="Cambria Math"/>
          </w:rPr>
          <m:t>v</m:t>
        </m:r>
        <m:r>
          <m:rPr>
            <m:sty m:val="p"/>
          </m:rPr>
          <w:rPr>
            <w:rFonts w:ascii="Cambria Math" w:hAnsi="Cambria Math"/>
          </w:rPr>
          <m:t>∈</m:t>
        </m:r>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D74699">
        <w:rPr>
          <w:rFonts w:hint="eastAsia"/>
        </w:rPr>
        <w:t>根据反向投影函数</w:t>
      </w:r>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oMath>
      <w:r w:rsidR="00D74699">
        <w:rPr>
          <w:rFonts w:hint="eastAsia"/>
        </w:rPr>
        <w:t>投影到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hint="eastAsia"/>
              </w:rPr>
              <m:t>I</m:t>
            </m:r>
            <m:r>
              <w:rPr>
                <w:rFonts w:ascii="Cambria Math" w:hAnsi="Cambria Math"/>
              </w:rPr>
              <m:t>R</m:t>
            </m:r>
          </m:sub>
          <m:sup>
            <m:r>
              <w:rPr>
                <w:rFonts w:ascii="Cambria Math" w:hAnsi="Cambria Math"/>
              </w:rPr>
              <m:t>L</m:t>
            </m:r>
          </m:sup>
        </m:sSubSup>
      </m:oMath>
      <w:r w:rsidR="002D2946">
        <w:t>上</w:t>
      </w:r>
      <w:r w:rsidR="002D2946">
        <w:rPr>
          <w:rFonts w:hint="eastAsia"/>
        </w:rPr>
        <w:t>。</w:t>
      </w:r>
      <w:r w:rsidR="00487750">
        <w:rPr>
          <w:rFonts w:hint="eastAsia"/>
        </w:rPr>
        <w:t>参考文献</w:t>
      </w:r>
      <w:r w:rsidR="00D8051A">
        <w:fldChar w:fldCharType="begin"/>
      </w:r>
      <w:r w:rsidR="00840A60">
        <w:instrText xml:space="preserve"> ADDIN EN.CITE &lt;EndNote&gt;&lt;Cite&gt;&lt;Author&gt;Eck&lt;/Author&gt;&lt;Year&gt;1995&lt;/Year&gt;&lt;RecNum&gt;18&lt;/RecNum&gt;&lt;DisplayText&gt;[71]&lt;/DisplayText&gt;&lt;record&gt;&lt;rec-number&gt;18&lt;/rec-number&gt;&lt;foreign-keys&gt;&lt;key app="EN" db-id="sdawwts99w0wfaepv9r59zaxv00t0d9prrp0"&gt;18&lt;/key&gt;&lt;/foreign-keys&gt;&lt;ref-type name="Conference Proceedings"&gt;10&lt;/ref-type&gt;&lt;contributors&gt;&lt;authors&gt;&lt;author&gt;Eck, Matthias&lt;/author&gt;&lt;/authors&gt;&lt;/contributors&gt;&lt;titles&gt;&lt;title&gt;Multiresolution analysis of arbitrary meshes&lt;/title&gt;&lt;/titles&gt;&lt;pages&gt;173-182&lt;/pages&gt;&lt;dates&gt;&lt;year&gt;1995&lt;/year&gt;&lt;/dates&gt;&lt;urls&gt;&lt;/urls&gt;&lt;/record&gt;&lt;/Cite&gt;&lt;/EndNote&gt;</w:instrText>
      </w:r>
      <w:r w:rsidR="00D8051A">
        <w:fldChar w:fldCharType="separate"/>
      </w:r>
      <w:r w:rsidR="00840A60">
        <w:rPr>
          <w:noProof/>
        </w:rPr>
        <w:t>[</w:t>
      </w:r>
      <w:hyperlink w:anchor="_ENREF_71" w:tooltip="Eck, 1995 #18" w:history="1">
        <w:r w:rsidR="00B85D53">
          <w:rPr>
            <w:noProof/>
          </w:rPr>
          <w:t>71</w:t>
        </w:r>
      </w:hyperlink>
      <w:r w:rsidR="00840A60">
        <w:rPr>
          <w:noProof/>
        </w:rPr>
        <w:t>]</w:t>
      </w:r>
      <w:r w:rsidR="00D8051A">
        <w:fldChar w:fldCharType="end"/>
      </w:r>
      <w:r w:rsidR="00487750">
        <w:rPr>
          <w:rFonts w:hint="eastAsia"/>
        </w:rPr>
        <w:t>的工作，对基网格上的三角形</w:t>
      </w:r>
      <w:r w:rsidR="00487750">
        <w:rPr>
          <w:rFonts w:hint="eastAsia"/>
        </w:rPr>
        <w:t>1</w:t>
      </w:r>
      <w:r w:rsidR="00487750">
        <w:rPr>
          <w:rFonts w:hint="eastAsia"/>
        </w:rPr>
        <w:t>：</w:t>
      </w:r>
      <w:r w:rsidR="00487750">
        <w:rPr>
          <w:rFonts w:hint="eastAsia"/>
        </w:rPr>
        <w:t>4</w:t>
      </w:r>
      <w:r w:rsidR="00487750">
        <w:rPr>
          <w:rFonts w:hint="eastAsia"/>
        </w:rPr>
        <w:t>的方法细分</w:t>
      </w:r>
      <w:r w:rsidR="00D849DA">
        <w:rPr>
          <w:rFonts w:hint="eastAsia"/>
        </w:rPr>
        <w:t>（如图</w:t>
      </w:r>
      <w:r w:rsidR="00D849DA">
        <w:rPr>
          <w:rFonts w:hint="eastAsia"/>
        </w:rPr>
        <w:t>5.7</w:t>
      </w:r>
      <w:r w:rsidR="00D849DA">
        <w:rPr>
          <w:rFonts w:hint="eastAsia"/>
        </w:rPr>
        <w:t>所示）</w:t>
      </w:r>
      <w:r w:rsidR="00487750">
        <w:rPr>
          <w:rFonts w:hint="eastAsia"/>
        </w:rPr>
        <w:t>，</w:t>
      </w:r>
      <w:r w:rsidR="0066090F">
        <w:rPr>
          <w:rFonts w:hint="eastAsia"/>
        </w:rPr>
        <w:t>图中可以看出</w:t>
      </w:r>
      <w:r w:rsidR="0066090F">
        <w:t>，</w:t>
      </w:r>
      <w:r w:rsidR="003D172C">
        <w:rPr>
          <w:rFonts w:hint="eastAsia"/>
        </w:rPr>
        <w:t>新增的顶点是度都为</w:t>
      </w:r>
      <w:r w:rsidR="003D172C">
        <w:rPr>
          <w:rFonts w:hint="eastAsia"/>
        </w:rPr>
        <w:t>6</w:t>
      </w:r>
      <w:r w:rsidR="003D172C">
        <w:rPr>
          <w:rFonts w:hint="eastAsia"/>
        </w:rPr>
        <w:t>的顶点，细分出来的结构为规则网格结构，这样细分后可以得到半规则网格的拓扑结构。</w:t>
      </w:r>
      <w:r w:rsidR="002522BF">
        <w:rPr>
          <w:rFonts w:hint="eastAsia"/>
        </w:rPr>
        <w:t>首先定义层次的规则化网格</w:t>
      </w:r>
      <m:oMath>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2522BF">
        <w:rPr>
          <w:rFonts w:hint="eastAsia"/>
        </w:rPr>
        <w:t>，其中</w:t>
      </w:r>
      <m:oMath>
        <m:r>
          <m:rPr>
            <m:scr m:val="script"/>
          </m:rPr>
          <w:rPr>
            <w:rFonts w:ascii="Cambria Math" w:hAnsi="Cambria Math"/>
          </w:rPr>
          <m:t>Q</m:t>
        </m:r>
      </m:oMath>
      <w:r w:rsidR="002522BF">
        <w:rPr>
          <w:rFonts w:hint="eastAsia"/>
        </w:rPr>
        <w:t>代表细分出的新顶点集合，</w:t>
      </w:r>
      <m:oMath>
        <m:r>
          <m:rPr>
            <m:scr m:val="script"/>
          </m:rPr>
          <w:rPr>
            <w:rFonts w:ascii="Cambria Math" w:hAnsi="Cambria Math"/>
          </w:rPr>
          <m:t>R</m:t>
        </m:r>
      </m:oMath>
      <w:r w:rsidR="002522BF">
        <w:rPr>
          <w:rFonts w:hint="eastAsia"/>
        </w:rPr>
        <w:t>代表网格的拓扑结构，上标</w:t>
      </w:r>
      <m:oMath>
        <m:r>
          <w:rPr>
            <w:rFonts w:ascii="Cambria Math" w:hAnsi="Cambria Math"/>
          </w:rPr>
          <m:t>m</m:t>
        </m:r>
      </m:oMath>
      <w:r w:rsidR="002522BF">
        <w:rPr>
          <w:rFonts w:hint="eastAsia"/>
        </w:rPr>
        <w:t>代表该网格经过</w:t>
      </w:r>
      <m:oMath>
        <m:r>
          <w:rPr>
            <w:rFonts w:ascii="Cambria Math" w:hAnsi="Cambria Math"/>
          </w:rPr>
          <m:t>m</m:t>
        </m:r>
      </m:oMath>
      <w:r w:rsidR="002522BF">
        <w:rPr>
          <w:rFonts w:hint="eastAsia"/>
        </w:rPr>
        <w:t>层中点细分，该细分的初始网格是基网格，则</w:t>
      </w:r>
      <m:oMath>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r>
          <w:rPr>
            <w:rFonts w:ascii="Cambria Math" w:hAnsi="Cambria Math"/>
          </w:rPr>
          <m:t>=</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2522BF">
        <w:rPr>
          <w:rFonts w:hint="eastAsia"/>
        </w:rPr>
        <w:t>。</w:t>
      </w:r>
      <w:r w:rsidR="003D4C52">
        <w:rPr>
          <w:rFonts w:hint="eastAsia"/>
        </w:rPr>
        <w:t>中点细分得到的结果是，</w:t>
      </w:r>
      <w:r w:rsidR="006E526B">
        <w:rPr>
          <w:rFonts w:hint="eastAsia"/>
        </w:rPr>
        <w:t>细分网格</w:t>
      </w:r>
      <w:r w:rsidR="003D4C52">
        <w:rPr>
          <w:rFonts w:hint="eastAsia"/>
        </w:rPr>
        <w:t>所有顶点在基网格表面，</w:t>
      </w:r>
      <w:r w:rsidR="006E526B">
        <w:rPr>
          <w:rFonts w:hint="eastAsia"/>
        </w:rPr>
        <w:t>即</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6E526B">
        <w:t>，</w:t>
      </w:r>
      <w:r w:rsidR="006E526B">
        <w:rPr>
          <w:rFonts w:hint="eastAsia"/>
        </w:rPr>
        <w:t>并且</w:t>
      </w:r>
      <w:r w:rsidR="00A07161">
        <w:rPr>
          <w:rFonts w:hint="eastAsia"/>
        </w:rPr>
        <w:t>基网格的拓扑结构仍然保存在细分网格内</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A07161">
        <w:t>，</w:t>
      </w:r>
      <w:r w:rsidR="00A07161">
        <w:rPr>
          <w:rFonts w:hint="eastAsia"/>
        </w:rPr>
        <w:t>新增加的拓扑结构</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921829">
        <w:t>上的</w:t>
      </w:r>
      <w:r w:rsidR="00921829">
        <w:rPr>
          <w:rFonts w:hint="eastAsia"/>
        </w:rPr>
        <w:t>顶点的度都为</w:t>
      </w:r>
      <w:r w:rsidR="00921829">
        <w:t>6</w:t>
      </w:r>
      <w:r w:rsidR="00921829">
        <w:t>，属于</w:t>
      </w:r>
      <w:r w:rsidR="00921829">
        <w:rPr>
          <w:rFonts w:hint="eastAsia"/>
        </w:rPr>
        <w:t>规则网格。</w:t>
      </w:r>
      <w:r w:rsidR="00C9141D">
        <w:rPr>
          <w:rFonts w:hint="eastAsia"/>
        </w:rPr>
        <w:t>所以将基网格进行</w:t>
      </w:r>
      <m:oMath>
        <m:r>
          <w:rPr>
            <w:rFonts w:ascii="Cambria Math" w:hAnsi="Cambria Math" w:hint="eastAsia"/>
          </w:rPr>
          <m:t>m</m:t>
        </m:r>
      </m:oMath>
      <w:r w:rsidR="00C9141D">
        <w:rPr>
          <w:rFonts w:hint="eastAsia"/>
        </w:rPr>
        <w:t>层细分后</w:t>
      </w:r>
      <w:r w:rsidR="002C3722">
        <w:rPr>
          <w:noProof/>
        </w:rPr>
        <mc:AlternateContent>
          <mc:Choice Requires="wps">
            <w:drawing>
              <wp:anchor distT="0" distB="0" distL="114300" distR="114300" simplePos="0" relativeHeight="251659264" behindDoc="0" locked="0" layoutInCell="1" allowOverlap="1" wp14:anchorId="265DAB4B" wp14:editId="72811F28">
                <wp:simplePos x="0" y="0"/>
                <wp:positionH relativeFrom="column">
                  <wp:align>left</wp:align>
                </wp:positionH>
                <wp:positionV relativeFrom="paragraph">
                  <wp:posOffset>3267075</wp:posOffset>
                </wp:positionV>
                <wp:extent cx="5226050" cy="414000"/>
                <wp:effectExtent l="0" t="0" r="1270" b="5080"/>
                <wp:wrapTopAndBottom/>
                <wp:docPr id="10" name="文本框 10"/>
                <wp:cNvGraphicFramePr/>
                <a:graphic xmlns:a="http://schemas.openxmlformats.org/drawingml/2006/main">
                  <a:graphicData uri="http://schemas.microsoft.com/office/word/2010/wordprocessingShape">
                    <wps:wsp>
                      <wps:cNvSpPr txBox="1"/>
                      <wps:spPr>
                        <a:xfrm>
                          <a:off x="0" y="0"/>
                          <a:ext cx="5226050" cy="414000"/>
                        </a:xfrm>
                        <a:prstGeom prst="rect">
                          <a:avLst/>
                        </a:prstGeom>
                        <a:solidFill>
                          <a:prstClr val="white"/>
                        </a:solidFill>
                        <a:ln>
                          <a:noFill/>
                        </a:ln>
                        <a:effectLst/>
                      </wps:spPr>
                      <wps:txbx>
                        <w:txbxContent>
                          <w:p w:rsidR="00540D10" w:rsidRPr="001B41DF" w:rsidRDefault="00540D10" w:rsidP="002C3722">
                            <w:pPr>
                              <w:pStyle w:val="aff"/>
                              <w:spacing w:before="163" w:after="163"/>
                              <w:rPr>
                                <w:rFonts w:eastAsia="宋体"/>
                                <w:sz w:val="24"/>
                                <w:szCs w:val="24"/>
                              </w:rPr>
                            </w:pPr>
                            <w:bookmarkStart w:id="240" w:name="_Toc50740202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2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265DAB4B" id="文本框 10" o:spid="_x0000_s1111" type="#_x0000_t202" style="position:absolute;left:0;text-align:left;margin-left:0;margin-top:257.25pt;width:411.5pt;height:32.6pt;z-index:251659264;visibility:visible;mso-wrap-style:square;mso-width-percent:1000;mso-height-percent:0;mso-wrap-distance-left:9pt;mso-wrap-distance-top:0;mso-wrap-distance-right:9pt;mso-wrap-distance-bottom:0;mso-position-horizontal:left;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" stroked="f">
                <v:textbox style="mso-fit-shape-to-text:t" inset="0,0,0,0">
                  <w:txbxContent>
                    <w:p w:rsidR="00540D10" w:rsidRPr="001B41DF" w:rsidRDefault="00540D10" w:rsidP="002C3722">
                      <w:pPr>
                        <w:pStyle w:val="aff"/>
                        <w:spacing w:before="163" w:after="163"/>
                        <w:rPr>
                          <w:rFonts w:eastAsia="宋体"/>
                          <w:sz w:val="24"/>
                          <w:szCs w:val="24"/>
                        </w:rPr>
                      </w:pPr>
                      <w:bookmarkStart w:id="277" w:name="_Toc50740202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277"/>
                    </w:p>
                  </w:txbxContent>
                </v:textbox>
                <w10:wrap type="topAndBottom"/>
              </v:shape>
            </w:pict>
          </mc:Fallback>
        </mc:AlternateContent>
      </w:r>
      <w:r w:rsidR="002C3722">
        <w:rPr>
          <w:rFonts w:hint="eastAsia"/>
          <w:noProof/>
        </w:rPr>
        <w:drawing>
          <wp:anchor distT="0" distB="0" distL="114300" distR="114300" simplePos="0" relativeHeight="251657216" behindDoc="0" locked="0" layoutInCell="1" allowOverlap="1" wp14:anchorId="5E95233C" wp14:editId="1A75AF9B">
            <wp:simplePos x="0" y="0"/>
            <wp:positionH relativeFrom="column">
              <wp:align>center</wp:align>
            </wp:positionH>
            <wp:positionV relativeFrom="paragraph">
              <wp:posOffset>866273</wp:posOffset>
            </wp:positionV>
            <wp:extent cx="3189600" cy="234720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bdivision.png"/>
                    <pic:cNvPicPr/>
                  </pic:nvPicPr>
                  <pic:blipFill>
                    <a:blip r:embed="rId118">
                      <a:extLst>
                        <a:ext uri="{28A0092B-C50C-407E-A947-70E740481C1C}">
                          <a14:useLocalDpi xmlns:a14="http://schemas.microsoft.com/office/drawing/2010/main" val="0"/>
                        </a:ext>
                      </a:extLst>
                    </a:blip>
                    <a:stretch>
                      <a:fillRect/>
                    </a:stretch>
                  </pic:blipFill>
                  <pic:spPr>
                    <a:xfrm>
                      <a:off x="0" y="0"/>
                      <a:ext cx="3189600" cy="2347200"/>
                    </a:xfrm>
                    <a:prstGeom prst="rect">
                      <a:avLst/>
                    </a:prstGeom>
                  </pic:spPr>
                </pic:pic>
              </a:graphicData>
            </a:graphic>
            <wp14:sizeRelH relativeFrom="page">
              <wp14:pctWidth>0</wp14:pctWidth>
            </wp14:sizeRelH>
            <wp14:sizeRelV relativeFrom="page">
              <wp14:pctHeight>0</wp14:pctHeight>
            </wp14:sizeRelV>
          </wp:anchor>
        </w:drawing>
      </w:r>
      <w:r w:rsidR="00C9141D">
        <w:rPr>
          <w:rFonts w:hint="eastAsia"/>
        </w:rPr>
        <w:t>所得到的网格可以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Cambria Math" w:hAnsi="Cambria Math" w:hint="eastAsia"/>
                  </w:rPr>
                  <m:t>1</m:t>
                </m:r>
              </m:sup>
            </m:sSup>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A01575">
        <w:rPr>
          <w:rFonts w:hint="eastAsia"/>
        </w:rPr>
        <w:t>。</w:t>
      </w:r>
    </w:p>
    <w:p w:rsidR="00F5308F" w:rsidRDefault="002B27DB" w:rsidP="00F5308F">
      <w:pPr>
        <w:ind w:firstLine="480"/>
      </w:pPr>
      <w:r>
        <w:rPr>
          <w:rFonts w:hint="eastAsia"/>
        </w:rPr>
        <w:t>上述细分过程已经得到了半规则网格的拓扑结构，接下来需要基于基网格表面的重心坐标参数化信息计算每个新增顶点</w:t>
      </w:r>
      <m:oMath>
        <m:r>
          <w:rPr>
            <w:rFonts w:ascii="Cambria Math" w:hAnsi="Cambria Math"/>
          </w:rPr>
          <m:t>q</m:t>
        </m:r>
      </m:oMath>
      <w:r>
        <w:rPr>
          <w:rFonts w:hint="eastAsia"/>
        </w:rPr>
        <w:t>坐标</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r>
              <w:rPr>
                <w:rFonts w:ascii="Cambria Math" w:hAnsi="Cambria Math"/>
              </w:rPr>
              <m:t>q</m:t>
            </m:r>
          </m:e>
        </m:d>
      </m:oMath>
      <w:r w:rsidR="00662821">
        <w:t>。</w:t>
      </w:r>
      <w:r w:rsidR="003212EE">
        <w:rPr>
          <w:rFonts w:hint="eastAsia"/>
        </w:rPr>
        <w:t>由于初始网格顶点和细分网格时细分顶点均在基网格表面，所以我们只需要确定顶点</w:t>
      </w:r>
      <m:oMath>
        <m:r>
          <w:rPr>
            <w:rFonts w:ascii="Cambria Math" w:hAnsi="Cambria Math"/>
          </w:rPr>
          <m:t>q</m:t>
        </m:r>
      </m:oMath>
      <w:r w:rsidR="003212EE">
        <w:rPr>
          <w:rFonts w:hint="eastAsia"/>
        </w:rPr>
        <w:t>投影在哪个三角形</w:t>
      </w:r>
      <m:oMath>
        <m:r>
          <m:rPr>
            <m:sty m:val="p"/>
          </m:rPr>
          <w:rPr>
            <w:rFonts w:ascii="Cambria Math" w:hAnsi="Cambria Math"/>
          </w:rPr>
          <m:t>Π</m:t>
        </m:r>
        <m:d>
          <m:dPr>
            <m:ctrlPr>
              <w:rPr>
                <w:rFonts w:ascii="Cambria Math" w:hAnsi="Cambria Math"/>
              </w:rPr>
            </m:ctrlPr>
          </m:dPr>
          <m:e>
            <m:r>
              <w:rPr>
                <w:rFonts w:ascii="Cambria Math" w:hAnsi="Cambria Math"/>
              </w:rPr>
              <m:t>μ</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oMath>
      <w:r w:rsidR="003212EE">
        <w:rPr>
          <w:rFonts w:hint="eastAsia"/>
        </w:rPr>
        <w:t>内。这属于标准的非规则网格点定位问题，我们</w:t>
      </w:r>
      <w:r w:rsidR="00482115">
        <w:rPr>
          <w:rFonts w:hint="eastAsia"/>
        </w:rPr>
        <w:t>采用</w:t>
      </w:r>
      <w:r w:rsidR="00482115">
        <w:rPr>
          <w:rFonts w:hint="eastAsia"/>
        </w:rPr>
        <w:t>Brown</w:t>
      </w:r>
      <w:r w:rsidR="00482115" w:rsidRPr="00482115">
        <w:rPr>
          <w:vertAlign w:val="superscript"/>
        </w:rPr>
        <w:fldChar w:fldCharType="begin"/>
      </w:r>
      <w:r w:rsidR="00840A60">
        <w:rPr>
          <w:vertAlign w:val="superscript"/>
        </w:rPr>
        <w:instrText xml:space="preserve"> ADDIN EN.CITE &lt;EndNote&gt;&lt;Cite&gt;&lt;Author&gt;Brown&lt;/Author&gt;&lt;Year&gt;1997&lt;/Year&gt;&lt;RecNum&gt;47&lt;/RecNum&gt;&lt;DisplayText&gt;[95]&lt;/DisplayText&gt;&lt;record&gt;&lt;rec-number&gt;47&lt;/rec-number&gt;&lt;foreign-keys&gt;&lt;key app="EN" db-id="sdawwts99w0wfaepv9r59zaxv00t0d9prrp0"&gt;47&lt;/key&gt;&lt;/foreign-keys&gt;&lt;ref-type name="Journal Article"&gt;17&lt;/ref-type&gt;&lt;contributors&gt;&lt;authors&gt;&lt;author&gt;Brown, Peter J. C.&lt;/author&gt;&lt;author&gt;Faigle, Christopher T.&lt;/author&gt;&lt;/authors&gt;&lt;/contributors&gt;&lt;titles&gt;&lt;title&gt;A robust efficient algorithm for point location in triangulations&lt;/title&gt;&lt;secondary-title&gt;University of Cambridge Computer Laboratory&lt;/secondary-title&gt;&lt;/titles&gt;&lt;periodical&gt;&lt;full-title&gt;University of Cambridge Computer Laboratory&lt;/full-title&gt;&lt;/periodical&gt;&lt;dates&gt;&lt;year&gt;1997&lt;/year&gt;&lt;/dates&gt;&lt;urls&gt;&lt;/urls&gt;&lt;/record&gt;&lt;/Cite&gt;&lt;/EndNote&gt;</w:instrText>
      </w:r>
      <w:r w:rsidR="00482115" w:rsidRPr="00482115">
        <w:rPr>
          <w:vertAlign w:val="superscript"/>
        </w:rPr>
        <w:fldChar w:fldCharType="separate"/>
      </w:r>
      <w:r w:rsidR="00840A60">
        <w:rPr>
          <w:noProof/>
          <w:vertAlign w:val="superscript"/>
        </w:rPr>
        <w:t>[</w:t>
      </w:r>
      <w:hyperlink w:anchor="_ENREF_95" w:tooltip="Brown, 1997 #47" w:history="1">
        <w:r w:rsidR="00B85D53">
          <w:rPr>
            <w:noProof/>
            <w:vertAlign w:val="superscript"/>
          </w:rPr>
          <w:t>95</w:t>
        </w:r>
      </w:hyperlink>
      <w:r w:rsidR="00840A60">
        <w:rPr>
          <w:noProof/>
          <w:vertAlign w:val="superscript"/>
        </w:rPr>
        <w:t>]</w:t>
      </w:r>
      <w:r w:rsidR="00482115" w:rsidRPr="00482115">
        <w:rPr>
          <w:vertAlign w:val="superscript"/>
        </w:rPr>
        <w:fldChar w:fldCharType="end"/>
      </w:r>
      <w:r w:rsidR="00482115" w:rsidRPr="00482115">
        <w:rPr>
          <w:rFonts w:hint="eastAsia"/>
        </w:rPr>
        <w:t>的方法</w:t>
      </w:r>
      <w:r w:rsidR="00482115">
        <w:rPr>
          <w:rFonts w:hint="eastAsia"/>
        </w:rPr>
        <w:t>寻找目标网格，是为了避免遇到非</w:t>
      </w:r>
      <w:r w:rsidR="00482115" w:rsidRPr="00482115">
        <w:t>德劳内</w:t>
      </w:r>
      <w:r w:rsidR="00482115">
        <w:rPr>
          <w:rFonts w:hint="eastAsia"/>
        </w:rPr>
        <w:t>三角形</w:t>
      </w:r>
      <w:r w:rsidR="00482115">
        <w:fldChar w:fldCharType="begin"/>
      </w:r>
      <w:r w:rsidR="00840A60">
        <w:instrText xml:space="preserve"> ADDIN EN.CITE &lt;EndNote&gt;&lt;Cite&gt;&lt;Author&gt;Garl&lt;/Author&gt;&lt;Year&gt;1997&lt;/Year&gt;&lt;RecNum&gt;48&lt;/RecNum&gt;&lt;DisplayText&gt;[96, 97]&lt;/DisplayText&gt;&lt;record&gt;&lt;rec-number&gt;48&lt;/rec-number&gt;&lt;foreign-keys&gt;&lt;key app="EN" db-id="sdawwts99w0wfaepv9r59zaxv00t0d9prrp0"&gt;48&lt;/key&gt;&lt;/foreign-keys&gt;&lt;ref-type name="Journal Article"&gt;17&lt;/ref-type&gt;&lt;contributors&gt;&lt;authors&gt;&lt;author&gt;Garl, Michael&lt;/author&gt;&lt;author&gt;Heckbert, Paul S.&lt;/author&gt;&lt;/authors&gt;&lt;/contributors&gt;&lt;titles&gt;&lt;title&gt;Fast Polygonal Approximation of Terrains and Height Fields&lt;/title&gt;&lt;secondary-title&gt;Submitted for Publication&lt;/secondary-title&gt;&lt;/titles&gt;&lt;periodical&gt;&lt;full-title&gt;Submitted for Publication&lt;/full-title&gt;&lt;/periodical&gt;&lt;dates&gt;&lt;year&gt;1997&lt;/year&gt;&lt;/dates&gt;&lt;urls&gt;&lt;/urls&gt;&lt;/record&gt;&lt;/Cite&gt;&lt;Cite&gt;&lt;Author&gt;Guibas&lt;/Author&gt;&lt;Year&gt;1983&lt;/Year&gt;&lt;RecNum&gt;49&lt;/RecNum&gt;&lt;record&gt;&lt;rec-number&gt;49&lt;/rec-number&gt;&lt;foreign-keys&gt;&lt;key app="EN" db-id="sdawwts99w0wfaepv9r59zaxv00t0d9prrp0"&gt;49&lt;/key&gt;&lt;/foreign-keys&gt;&lt;ref-type name="Conference Proceedings"&gt;10&lt;/ref-type&gt;&lt;contributors&gt;&lt;authors&gt;&lt;author&gt;Guibas, Leo J.&lt;/author&gt;&lt;author&gt;Stolfi, Jorge&lt;/author&gt;&lt;/authors&gt;&lt;/contributors&gt;&lt;titles&gt;&lt;title&gt;Primitives for the manipulation of general subdivisions and the computation of Voronoi diagrams&lt;/title&gt;&lt;secondary-title&gt;ACM Symposium on Theory of Computing, 25-27 April, 1983, Boston, Massachusetts, Usa&lt;/secondary-title&gt;&lt;/titles&gt;&lt;pages&gt;221-234&lt;/pages&gt;&lt;dates&gt;&lt;year&gt;1983&lt;/year&gt;&lt;/dates&gt;&lt;urls&gt;&lt;/urls&gt;&lt;/record&gt;&lt;/Cite&gt;&lt;/EndNote&gt;</w:instrText>
      </w:r>
      <w:r w:rsidR="00482115">
        <w:fldChar w:fldCharType="separate"/>
      </w:r>
      <w:r w:rsidR="00840A60">
        <w:rPr>
          <w:noProof/>
        </w:rPr>
        <w:t>[</w:t>
      </w:r>
      <w:hyperlink w:anchor="_ENREF_96" w:tooltip="Garl, 1997 #48" w:history="1">
        <w:r w:rsidR="00B85D53">
          <w:rPr>
            <w:noProof/>
          </w:rPr>
          <w:t>96</w:t>
        </w:r>
      </w:hyperlink>
      <w:r w:rsidR="00840A60">
        <w:rPr>
          <w:noProof/>
        </w:rPr>
        <w:t xml:space="preserve">, </w:t>
      </w:r>
      <w:hyperlink w:anchor="_ENREF_97" w:tooltip="Guibas, 1983 #49" w:history="1">
        <w:r w:rsidR="00B85D53">
          <w:rPr>
            <w:noProof/>
          </w:rPr>
          <w:t>97</w:t>
        </w:r>
      </w:hyperlink>
      <w:r w:rsidR="00840A60">
        <w:rPr>
          <w:noProof/>
        </w:rPr>
        <w:t>]</w:t>
      </w:r>
      <w:r w:rsidR="00482115">
        <w:fldChar w:fldCharType="end"/>
      </w:r>
      <w:r w:rsidR="00482115">
        <w:rPr>
          <w:rFonts w:hint="eastAsia"/>
        </w:rPr>
        <w:t>，而产生搜索闭环问题。当找到</w:t>
      </w:r>
      <w:r w:rsidR="00482115" w:rsidRPr="00482115">
        <w:rPr>
          <w:rFonts w:hint="eastAsia"/>
          <w:i/>
        </w:rPr>
        <w:t>q</w:t>
      </w:r>
      <w:r w:rsidR="00482115">
        <w:rPr>
          <w:rFonts w:hint="eastAsia"/>
        </w:rPr>
        <w:t>所在的三角面片</w:t>
      </w:r>
      <m:oMath>
        <m:d>
          <m:dPr>
            <m:begChr m:val="{"/>
            <m:endChr m:val="}"/>
            <m:ctrlPr>
              <w:rPr>
                <w:rFonts w:ascii="Cambria Math" w:hAnsi="Cambria Math"/>
              </w:rPr>
            </m:ctrlPr>
          </m:dPr>
          <m:e>
            <m:r>
              <w:rPr>
                <w:rFonts w:ascii="Cambria Math" w:hAnsi="Cambria Math" w:hint="eastAsia"/>
              </w:rPr>
              <m:t>i</m:t>
            </m:r>
            <m:r>
              <w:rPr>
                <w:rFonts w:ascii="Cambria Math" w:hAnsi="Cambria Math"/>
              </w:rPr>
              <m:t>,j,k</m:t>
            </m:r>
          </m:e>
        </m:d>
      </m:oMath>
      <w:r w:rsidR="00482115">
        <w:rPr>
          <w:rFonts w:hint="eastAsia"/>
        </w:rPr>
        <w:t>，</w:t>
      </w:r>
      <w:r w:rsidR="004D1D4B">
        <w:rPr>
          <w:rFonts w:hint="eastAsia"/>
        </w:rPr>
        <w:t>顶点</w:t>
      </w:r>
      <w:r w:rsidR="00482115" w:rsidRPr="00482115">
        <w:rPr>
          <w:rFonts w:hint="eastAsia"/>
          <w:i/>
        </w:rPr>
        <w:t>q</w:t>
      </w:r>
      <w:r w:rsidR="004C5FAE" w:rsidRPr="004C5FAE">
        <w:rPr>
          <w:rFonts w:hint="eastAsia"/>
        </w:rPr>
        <w:t>投影在基网格平面上</w:t>
      </w:r>
      <w:r w:rsidR="004C5FAE">
        <w:t>表示</w:t>
      </w:r>
      <w:r w:rsidR="00162519">
        <w:rPr>
          <w:rFonts w:hint="eastAsia"/>
        </w:rPr>
        <w:t>为</w:t>
      </w:r>
      <w:r w:rsidR="004D1D4B">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01F7D" w:rsidTr="00105202">
        <w:trPr>
          <w:trHeight w:val="540"/>
          <w:jc w:val="center"/>
        </w:trPr>
        <w:tc>
          <w:tcPr>
            <w:tcW w:w="400" w:type="pct"/>
            <w:vAlign w:val="center"/>
          </w:tcPr>
          <w:p w:rsidR="00101F7D" w:rsidRDefault="00101F7D" w:rsidP="00105202">
            <w:pPr>
              <w:ind w:firstLineChars="0" w:firstLine="0"/>
              <w:jc w:val="center"/>
            </w:pPr>
          </w:p>
        </w:tc>
        <w:tc>
          <w:tcPr>
            <w:tcW w:w="4200" w:type="pct"/>
            <w:vAlign w:val="center"/>
          </w:tcPr>
          <w:p w:rsidR="00101F7D" w:rsidRPr="00101F7D" w:rsidRDefault="00101F7D" w:rsidP="00101F7D">
            <w:pPr>
              <w:spacing w:line="360" w:lineRule="auto"/>
              <w:ind w:firstLineChars="0" w:firstLine="0"/>
              <w:jc w:val="center"/>
              <w:rPr>
                <w:i/>
              </w:rPr>
            </w:pPr>
            <m:oMathPara>
              <m:oMath>
                <m:r>
                  <w:rPr>
                    <w:rFonts w:ascii="Cambria Math" w:hAnsi="Cambria Math"/>
                  </w:rPr>
                  <m:t>q=α</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β</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γ</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k</m:t>
                        </m:r>
                      </m:sub>
                    </m:sSub>
                  </m:e>
                </m:d>
              </m:oMath>
            </m:oMathPara>
          </w:p>
        </w:tc>
        <w:tc>
          <w:tcPr>
            <w:tcW w:w="400" w:type="pct"/>
            <w:vAlign w:val="center"/>
          </w:tcPr>
          <w:p w:rsidR="00101F7D" w:rsidRDefault="00101F7D" w:rsidP="00F5308F">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10</w:t>
            </w:r>
            <w:r w:rsidR="00973395">
              <w:fldChar w:fldCharType="end"/>
            </w:r>
            <w:r>
              <w:rPr>
                <w:rFonts w:hint="eastAsia"/>
              </w:rPr>
              <w:t>)</w:t>
            </w:r>
          </w:p>
        </w:tc>
      </w:tr>
    </w:tbl>
    <w:p w:rsidR="00101F7D" w:rsidRDefault="004C5FAE" w:rsidP="004C5FAE">
      <w:pPr>
        <w:ind w:firstLineChars="0" w:firstLine="0"/>
      </w:pPr>
      <w:r w:rsidRPr="004C5FAE">
        <w:t>所以</w:t>
      </w:r>
      <w:r>
        <w:t>，</w:t>
      </w:r>
      <w:r>
        <w:rPr>
          <w:rFonts w:hint="eastAsia"/>
        </w:rPr>
        <w:t>顶点</w:t>
      </w:r>
      <w:r w:rsidRPr="00482115">
        <w:rPr>
          <w:rFonts w:hint="eastAsia"/>
          <w:i/>
        </w:rPr>
        <w:t>q</w:t>
      </w:r>
      <w:r w:rsidR="008322DD" w:rsidRPr="008322DD">
        <w:t>在</w:t>
      </w:r>
      <w:r w:rsidR="008322DD" w:rsidRPr="008322DD">
        <w:rPr>
          <w:rFonts w:hint="eastAsia"/>
        </w:rPr>
        <w:t>细分</w:t>
      </w:r>
      <w:r w:rsidR="008322DD" w:rsidRPr="008322DD">
        <w:t>网格上</w:t>
      </w:r>
      <w:r w:rsidR="008322DD" w:rsidRPr="008322DD">
        <w:rPr>
          <w:rFonts w:hint="eastAsia"/>
        </w:rPr>
        <w:t>的坐标为</w:t>
      </w:r>
      <w:r w:rsidR="008D04DF">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0A0E4F" w:rsidTr="00105202">
        <w:trPr>
          <w:trHeight w:val="540"/>
          <w:jc w:val="center"/>
        </w:trPr>
        <w:tc>
          <w:tcPr>
            <w:tcW w:w="400" w:type="pct"/>
            <w:vAlign w:val="center"/>
          </w:tcPr>
          <w:p w:rsidR="000A0E4F" w:rsidRDefault="000A0E4F" w:rsidP="00105202">
            <w:pPr>
              <w:ind w:firstLineChars="0" w:firstLine="0"/>
              <w:jc w:val="center"/>
            </w:pPr>
          </w:p>
        </w:tc>
        <w:tc>
          <w:tcPr>
            <w:tcW w:w="4200" w:type="pct"/>
            <w:vAlign w:val="center"/>
          </w:tcPr>
          <w:p w:rsidR="000A0E4F" w:rsidRPr="00101F7D" w:rsidRDefault="00E3127A" w:rsidP="0008753F">
            <w:pPr>
              <w:spacing w:line="360" w:lineRule="auto"/>
              <w:ind w:firstLineChars="0" w:firstLine="0"/>
              <w:jc w:val="center"/>
              <w:rPr>
                <w:i/>
              </w:rPr>
            </w:pPr>
            <m:oMathPara>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q</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q</m:t>
                    </m:r>
                  </m:e>
                  <m:sub>
                    <m:r>
                      <w:rPr>
                        <w:rFonts w:ascii="Cambria Math" w:hAnsi="Cambria Math"/>
                      </w:rPr>
                      <m:t>k</m:t>
                    </m:r>
                  </m:sub>
                </m:sSub>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m:oMathPara>
          </w:p>
        </w:tc>
        <w:tc>
          <w:tcPr>
            <w:tcW w:w="400" w:type="pct"/>
            <w:vAlign w:val="center"/>
          </w:tcPr>
          <w:p w:rsidR="000A0E4F" w:rsidRDefault="000A0E4F" w:rsidP="00105202">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11</w:t>
            </w:r>
            <w:r w:rsidR="00973395">
              <w:fldChar w:fldCharType="end"/>
            </w:r>
            <w:r>
              <w:rPr>
                <w:rFonts w:hint="eastAsia"/>
              </w:rPr>
              <w:t>)</w:t>
            </w:r>
          </w:p>
        </w:tc>
      </w:tr>
    </w:tbl>
    <w:p w:rsidR="002122D7" w:rsidRDefault="002122D7" w:rsidP="002122D7">
      <w:pPr>
        <w:pStyle w:val="31"/>
      </w:pPr>
      <w:bookmarkStart w:id="241" w:name="_Toc507394621"/>
      <w:r>
        <w:rPr>
          <w:rFonts w:hint="eastAsia"/>
        </w:rPr>
        <w:t>平滑参数化信息</w:t>
      </w:r>
      <w:bookmarkEnd w:id="241"/>
    </w:p>
    <w:p w:rsidR="000867D9" w:rsidRDefault="000867D9" w:rsidP="000867D9">
      <w:pPr>
        <w:ind w:firstLine="480"/>
      </w:pPr>
      <w:r>
        <w:rPr>
          <w:rFonts w:hint="eastAsia"/>
        </w:rPr>
        <w:t>上述网格细分策略能够得到半规则网格，并且该网格与初始网格</w:t>
      </w:r>
      <w:r w:rsidR="005B0DCF">
        <w:rPr>
          <w:rFonts w:hint="eastAsia"/>
        </w:rPr>
        <w:t>有着近似的网格表面</w:t>
      </w:r>
      <w:r>
        <w:rPr>
          <w:rFonts w:hint="eastAsia"/>
        </w:rPr>
        <w:t>，但该策略最大的问题是，</w:t>
      </w:r>
      <w:r w:rsidR="005B0DCF">
        <w:rPr>
          <w:rFonts w:hint="eastAsia"/>
        </w:rPr>
        <w:t>以中点</w:t>
      </w:r>
      <w:r w:rsidR="00226D13">
        <w:rPr>
          <w:rFonts w:hint="eastAsia"/>
        </w:rPr>
        <w:t>1</w:t>
      </w:r>
      <w:r w:rsidR="00226D13">
        <w:t>：</w:t>
      </w:r>
      <w:r w:rsidR="00226D13">
        <w:t>4</w:t>
      </w:r>
      <w:r w:rsidR="00226D13">
        <w:t>细分</w:t>
      </w:r>
      <w:r w:rsidR="005B0DCF">
        <w:rPr>
          <w:rFonts w:hint="eastAsia"/>
        </w:rPr>
        <w:t>方法细分</w:t>
      </w:r>
      <w:r>
        <w:rPr>
          <w:rFonts w:hint="eastAsia"/>
        </w:rPr>
        <w:t>基网格表面</w:t>
      </w:r>
      <w:r w:rsidR="00226D13">
        <w:rPr>
          <w:rFonts w:hint="eastAsia"/>
        </w:rPr>
        <w:t>三角形</w:t>
      </w:r>
      <w:r w:rsidR="005B0DCF">
        <w:rPr>
          <w:rFonts w:hint="eastAsia"/>
        </w:rPr>
        <w:t>得到的</w:t>
      </w:r>
      <w:r w:rsidR="00226D13">
        <w:rPr>
          <w:rFonts w:hint="eastAsia"/>
        </w:rPr>
        <w:t>新三角</w:t>
      </w:r>
      <w:r w:rsidR="005B0DCF">
        <w:rPr>
          <w:rFonts w:hint="eastAsia"/>
        </w:rPr>
        <w:t>面片</w:t>
      </w:r>
      <w:r w:rsidR="002474F8">
        <w:rPr>
          <w:rFonts w:hint="eastAsia"/>
        </w:rPr>
        <w:t>，</w:t>
      </w:r>
      <w:r w:rsidR="002474F8">
        <w:t>其</w:t>
      </w:r>
      <w:r w:rsidR="00105202">
        <w:rPr>
          <w:rFonts w:hint="eastAsia"/>
        </w:rPr>
        <w:t>形状</w:t>
      </w:r>
      <w:r w:rsidR="003215CC">
        <w:rPr>
          <w:rFonts w:hint="eastAsia"/>
        </w:rPr>
        <w:t>近似于</w:t>
      </w:r>
      <w:r w:rsidR="00454A30">
        <w:rPr>
          <w:rFonts w:hint="eastAsia"/>
        </w:rPr>
        <w:t>对应的</w:t>
      </w:r>
      <w:r w:rsidR="002474F8">
        <w:t>基网格</w:t>
      </w:r>
      <w:r w:rsidR="00454A30">
        <w:rPr>
          <w:rFonts w:hint="eastAsia"/>
        </w:rPr>
        <w:t>上三角形</w:t>
      </w:r>
      <w:r w:rsidR="002474F8">
        <w:rPr>
          <w:rFonts w:hint="eastAsia"/>
        </w:rPr>
        <w:t>的</w:t>
      </w:r>
      <w:r w:rsidR="003215CC">
        <w:rPr>
          <w:rFonts w:hint="eastAsia"/>
        </w:rPr>
        <w:t>四分之一</w:t>
      </w:r>
      <w:r w:rsidR="00D5269B">
        <w:t>，</w:t>
      </w:r>
      <w:r w:rsidR="00D5269B">
        <w:rPr>
          <w:rFonts w:hint="eastAsia"/>
        </w:rPr>
        <w:t>由于简化算法无法保证基网格表面三角形</w:t>
      </w:r>
      <w:r w:rsidR="003215CC">
        <w:rPr>
          <w:rFonts w:hint="eastAsia"/>
        </w:rPr>
        <w:t>形状相同</w:t>
      </w:r>
      <w:r w:rsidR="00D5269B">
        <w:rPr>
          <w:rFonts w:hint="eastAsia"/>
        </w:rPr>
        <w:t>，所以</w:t>
      </w:r>
      <w:r w:rsidR="003470E3">
        <w:rPr>
          <w:rFonts w:hint="eastAsia"/>
        </w:rPr>
        <w:t>属于</w:t>
      </w:r>
      <w:r w:rsidR="00D5269B">
        <w:rPr>
          <w:rFonts w:hint="eastAsia"/>
        </w:rPr>
        <w:t>同一个基网格</w:t>
      </w:r>
      <w:r w:rsidR="003470E3">
        <w:rPr>
          <w:rFonts w:hint="eastAsia"/>
        </w:rPr>
        <w:t>上</w:t>
      </w:r>
      <w:r w:rsidR="00D5269B">
        <w:rPr>
          <w:rFonts w:hint="eastAsia"/>
        </w:rPr>
        <w:t>三角形细分出的新网格</w:t>
      </w:r>
      <w:r w:rsidR="003215CC">
        <w:rPr>
          <w:rFonts w:hint="eastAsia"/>
        </w:rPr>
        <w:t>形状</w:t>
      </w:r>
      <w:r w:rsidR="003470E3">
        <w:rPr>
          <w:rFonts w:hint="eastAsia"/>
        </w:rPr>
        <w:t>近似</w:t>
      </w:r>
      <w:r w:rsidR="00D5269B">
        <w:rPr>
          <w:rFonts w:hint="eastAsia"/>
        </w:rPr>
        <w:t>，而</w:t>
      </w:r>
      <w:r w:rsidR="003470E3">
        <w:rPr>
          <w:rFonts w:hint="eastAsia"/>
        </w:rPr>
        <w:t>属于</w:t>
      </w:r>
      <w:r w:rsidR="00D5269B">
        <w:rPr>
          <w:rFonts w:hint="eastAsia"/>
        </w:rPr>
        <w:t>基网格</w:t>
      </w:r>
      <w:r w:rsidR="003470E3">
        <w:rPr>
          <w:rFonts w:hint="eastAsia"/>
        </w:rPr>
        <w:t>上不同</w:t>
      </w:r>
      <w:r w:rsidR="00D5269B">
        <w:rPr>
          <w:rFonts w:hint="eastAsia"/>
        </w:rPr>
        <w:t>三角形细分出的</w:t>
      </w:r>
      <w:r w:rsidR="00FE7C6E">
        <w:rPr>
          <w:rFonts w:hint="eastAsia"/>
        </w:rPr>
        <w:t>新网格</w:t>
      </w:r>
      <w:r w:rsidR="003215CC">
        <w:rPr>
          <w:rFonts w:hint="eastAsia"/>
        </w:rPr>
        <w:t>形状</w:t>
      </w:r>
      <w:r w:rsidR="003470E3">
        <w:rPr>
          <w:rFonts w:hint="eastAsia"/>
        </w:rPr>
        <w:t>相差较大</w:t>
      </w:r>
      <w:r w:rsidR="00D5269B">
        <w:rPr>
          <w:rFonts w:hint="eastAsia"/>
        </w:rPr>
        <w:t>，</w:t>
      </w:r>
      <w:r w:rsidR="006C0403">
        <w:rPr>
          <w:rFonts w:hint="eastAsia"/>
        </w:rPr>
        <w:t>所以</w:t>
      </w:r>
      <w:r w:rsidR="00205F8A">
        <w:rPr>
          <w:rFonts w:hint="eastAsia"/>
        </w:rPr>
        <w:t>基网格的</w:t>
      </w:r>
      <w:r w:rsidR="00205F8A">
        <w:t>边界</w:t>
      </w:r>
      <w:r w:rsidR="00205F8A">
        <w:rPr>
          <w:rFonts w:hint="eastAsia"/>
        </w:rPr>
        <w:t>仍然</w:t>
      </w:r>
      <w:r w:rsidR="00205F8A">
        <w:t>十分</w:t>
      </w:r>
      <w:r w:rsidR="00205F8A">
        <w:rPr>
          <w:rFonts w:hint="eastAsia"/>
        </w:rPr>
        <w:t>清晰</w:t>
      </w:r>
      <w:r w:rsidR="003215CC">
        <w:rPr>
          <w:rFonts w:hint="eastAsia"/>
        </w:rPr>
        <w:t>。</w:t>
      </w:r>
      <w:r w:rsidR="00F53F79">
        <w:rPr>
          <w:rFonts w:hint="eastAsia"/>
        </w:rPr>
        <w:t>为了解决</w:t>
      </w:r>
      <w:r w:rsidR="00630AE3">
        <w:rPr>
          <w:rFonts w:hint="eastAsia"/>
        </w:rPr>
        <w:t>网格</w:t>
      </w:r>
      <w:r w:rsidR="00630AE3">
        <w:t>不均匀</w:t>
      </w:r>
      <w:r w:rsidR="00630AE3">
        <w:rPr>
          <w:rFonts w:hint="eastAsia"/>
        </w:rPr>
        <w:t>问题</w:t>
      </w:r>
      <w:r w:rsidR="00630AE3">
        <w:t>，需要对</w:t>
      </w:r>
      <w:r w:rsidR="00630AE3">
        <w:rPr>
          <w:rFonts w:hint="eastAsia"/>
        </w:rPr>
        <w:t>网格</w:t>
      </w:r>
      <w:r w:rsidR="00630AE3">
        <w:t>进行</w:t>
      </w:r>
      <w:r w:rsidR="00630AE3">
        <w:rPr>
          <w:rFonts w:hint="eastAsia"/>
        </w:rPr>
        <w:t>全局</w:t>
      </w:r>
      <w:r w:rsidR="00630AE3">
        <w:t>优化</w:t>
      </w:r>
      <w:r w:rsidR="00630AE3">
        <w:rPr>
          <w:rFonts w:hint="eastAsia"/>
        </w:rPr>
        <w:t>。</w:t>
      </w:r>
      <w:r w:rsidR="00730EB8">
        <w:rPr>
          <w:rFonts w:hint="eastAsia"/>
        </w:rPr>
        <w:t>传统的方法是建立从</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sidR="00730EB8">
        <w:rPr>
          <w:rFonts w:hint="eastAsia"/>
        </w:rPr>
        <w:t>到</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730EB8">
        <w:rPr>
          <w:rFonts w:hint="eastAsia"/>
        </w:rPr>
        <w:t>的映射函数，全局优化这个映射函数，这样就需要迭代求解偏微分方程。</w:t>
      </w:r>
    </w:p>
    <w:p w:rsidR="000867D9" w:rsidRDefault="00730EB8" w:rsidP="000867D9">
      <w:pPr>
        <w:ind w:firstLine="480"/>
      </w:pPr>
      <w:r>
        <w:rPr>
          <w:rFonts w:hint="eastAsia"/>
        </w:rPr>
        <w:t>我们介绍一种操作简单、算法效率高的参数化平滑的方法。我们</w:t>
      </w:r>
      <w:r w:rsidR="003B331F">
        <w:rPr>
          <w:rFonts w:hint="eastAsia"/>
        </w:rPr>
        <w:t>采用</w:t>
      </w:r>
      <w:r w:rsidR="003B331F">
        <w:rPr>
          <w:rFonts w:hint="eastAsia"/>
        </w:rPr>
        <w:t>Loop</w:t>
      </w:r>
      <w:r w:rsidR="003B331F">
        <w:t xml:space="preserve"> </w:t>
      </w:r>
      <w:r w:rsidR="003B331F">
        <w:rPr>
          <w:rFonts w:hint="eastAsia"/>
        </w:rPr>
        <w:t>subdivision</w:t>
      </w:r>
      <w:r w:rsidR="003B331F">
        <w:rPr>
          <w:rFonts w:hint="eastAsia"/>
        </w:rPr>
        <w:t>中顶点平滑权重函数，</w:t>
      </w:r>
      <w:r>
        <w:rPr>
          <w:rFonts w:hint="eastAsia"/>
        </w:rPr>
        <w:t>平滑投影</w:t>
      </w:r>
      <w:r w:rsidR="003B331F">
        <w:rPr>
          <w:rFonts w:hint="eastAsia"/>
        </w:rPr>
        <w:t>在基网格平面上的顶点，即平滑网格结构</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oMath>
      <w:r w:rsidR="00BA1037">
        <w:t>，</w:t>
      </w:r>
      <w:r w:rsidR="00BA1037">
        <w:rPr>
          <w:rFonts w:hint="eastAsia"/>
        </w:rPr>
        <w:t>而不是</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BA1037">
        <w:t>。</w:t>
      </w:r>
      <w:r w:rsidR="00D23790">
        <w:rPr>
          <w:rFonts w:hint="eastAsia"/>
        </w:rPr>
        <w:t>我们定义函数</w:t>
      </w:r>
      <m:oMath>
        <m:r>
          <m:rPr>
            <m:scr m:val="script"/>
            <m:sty m:val="p"/>
          </m:rPr>
          <w:rPr>
            <w:rFonts w:ascii="Cambria Math" w:hAnsi="Cambria Math"/>
          </w:rPr>
          <m:t>L</m:t>
        </m:r>
      </m:oMath>
      <w:r w:rsidR="00D23790">
        <w:rPr>
          <w:rFonts w:hint="eastAsia"/>
        </w:rPr>
        <w:t>表示基网格表面的顶点对应到通过</w:t>
      </w:r>
      <w:r w:rsidR="00D23790">
        <w:rPr>
          <w:rFonts w:hint="eastAsia"/>
        </w:rPr>
        <w:t>Loop</w:t>
      </w:r>
      <w:r w:rsidR="00D23790">
        <w:rPr>
          <w:rFonts w:hint="eastAsia"/>
        </w:rPr>
        <w:t>平滑函数平滑后的新顶点</w:t>
      </w:r>
      <w:r w:rsidR="00E83F63">
        <w:rPr>
          <w:rFonts w:hint="eastAsia"/>
        </w:rPr>
        <w:t>，</w:t>
      </w:r>
      <w:r w:rsidR="00957BAA">
        <w:rPr>
          <w:rFonts w:hint="eastAsia"/>
        </w:rPr>
        <w:t>每个细分的顶点根据其映射的初始网格三角形，</w:t>
      </w:r>
      <w:r w:rsidR="00E83F63">
        <w:rPr>
          <w:rFonts w:hint="eastAsia"/>
        </w:rPr>
        <w:t>将顶点</w:t>
      </w:r>
      <w:r w:rsidR="00957BAA">
        <w:rPr>
          <w:rFonts w:hint="eastAsia"/>
        </w:rPr>
        <w:t>分为</w:t>
      </w:r>
      <w:r w:rsidR="00E83F63">
        <w:rPr>
          <w:rFonts w:hint="eastAsia"/>
        </w:rPr>
        <w:t>如下三类：</w:t>
      </w:r>
    </w:p>
    <w:p w:rsidR="00E83F63" w:rsidRDefault="001C4476" w:rsidP="001C4476">
      <w:pPr>
        <w:pStyle w:val="af7"/>
        <w:numPr>
          <w:ilvl w:val="0"/>
          <w:numId w:val="29"/>
        </w:numPr>
        <w:ind w:left="0" w:firstLineChars="0" w:firstLine="480"/>
      </w:pPr>
      <w:r>
        <w:rPr>
          <w:rFonts w:hint="eastAsia"/>
        </w:rPr>
        <w:t>若</w:t>
      </w:r>
      <w:r w:rsidR="00957BAA">
        <w:rPr>
          <w:rFonts w:hint="eastAsia"/>
        </w:rPr>
        <w:t>初始网格三角形的三个</w:t>
      </w:r>
      <w:r>
        <w:rPr>
          <w:rFonts w:hint="eastAsia"/>
        </w:rPr>
        <w:t>顶点全部</w:t>
      </w:r>
      <w:r w:rsidR="00957BAA">
        <w:rPr>
          <w:rFonts w:hint="eastAsia"/>
        </w:rPr>
        <w:t>简化</w:t>
      </w:r>
      <w:r>
        <w:rPr>
          <w:rFonts w:hint="eastAsia"/>
        </w:rPr>
        <w:t>在基网格的同一个三角面片内，我们仅需要根据</w:t>
      </w:r>
      <w:r>
        <w:rPr>
          <w:rFonts w:hint="eastAsia"/>
        </w:rPr>
        <w:t>Loop</w:t>
      </w:r>
      <w:r>
        <w:rPr>
          <w:rFonts w:hint="eastAsia"/>
        </w:rPr>
        <w:t>平滑权重平滑，新生成的顶点也在同一个平面内。</w:t>
      </w:r>
    </w:p>
    <w:p w:rsidR="001C4476" w:rsidRDefault="0095495A" w:rsidP="001C4476">
      <w:pPr>
        <w:pStyle w:val="af7"/>
        <w:numPr>
          <w:ilvl w:val="0"/>
          <w:numId w:val="29"/>
        </w:numPr>
        <w:ind w:left="0" w:firstLineChars="0" w:firstLine="480"/>
      </w:pPr>
      <w:r>
        <w:rPr>
          <w:rFonts w:hint="eastAsia"/>
        </w:rPr>
        <w:t>若初始网格三角形的三个顶点简化后位于基网格相邻的两个三角面片内（如图</w:t>
      </w:r>
      <w:r>
        <w:rPr>
          <w:rFonts w:hint="eastAsia"/>
        </w:rPr>
        <w:t>5.8a</w:t>
      </w:r>
      <w:r>
        <w:rPr>
          <w:rFonts w:hint="eastAsia"/>
        </w:rPr>
        <w:t>所示），则</w:t>
      </w:r>
      <w:r w:rsidR="00373E2D">
        <w:rPr>
          <w:rFonts w:hint="eastAsia"/>
        </w:rPr>
        <w:t>依据</w:t>
      </w:r>
      <w:r>
        <w:rPr>
          <w:rFonts w:hint="eastAsia"/>
        </w:rPr>
        <w:t>其公共边，将两个三角形摊开成一个平面，这样三个顶点位于统一个平面内，再进行平滑。</w:t>
      </w:r>
    </w:p>
    <w:p w:rsidR="00D37585" w:rsidRDefault="00140A7D" w:rsidP="001C4476">
      <w:pPr>
        <w:pStyle w:val="af7"/>
        <w:numPr>
          <w:ilvl w:val="0"/>
          <w:numId w:val="29"/>
        </w:numPr>
        <w:ind w:left="0" w:firstLineChars="0" w:firstLine="480"/>
      </w:pPr>
      <w:r>
        <w:rPr>
          <w:rFonts w:hint="eastAsia"/>
          <w:noProof/>
        </w:rPr>
        <mc:AlternateContent>
          <mc:Choice Requires="wpg">
            <w:drawing>
              <wp:anchor distT="0" distB="0" distL="114300" distR="114300" simplePos="0" relativeHeight="251663360" behindDoc="0" locked="0" layoutInCell="1" allowOverlap="1" wp14:anchorId="2FDE9BFC" wp14:editId="0A12E1C0">
                <wp:simplePos x="0" y="0"/>
                <wp:positionH relativeFrom="column">
                  <wp:posOffset>-2540</wp:posOffset>
                </wp:positionH>
                <wp:positionV relativeFrom="paragraph">
                  <wp:posOffset>815975</wp:posOffset>
                </wp:positionV>
                <wp:extent cx="5255260" cy="3230880"/>
                <wp:effectExtent l="0" t="0" r="2540" b="7620"/>
                <wp:wrapTopAndBottom/>
                <wp:docPr id="21" name="组合 21"/>
                <wp:cNvGraphicFramePr/>
                <a:graphic xmlns:a="http://schemas.openxmlformats.org/drawingml/2006/main">
                  <a:graphicData uri="http://schemas.microsoft.com/office/word/2010/wordprocessingGroup">
                    <wpg:wgp>
                      <wpg:cNvGrpSpPr/>
                      <wpg:grpSpPr>
                        <a:xfrm>
                          <a:off x="0" y="0"/>
                          <a:ext cx="5255260" cy="3230880"/>
                          <a:chOff x="0" y="0"/>
                          <a:chExt cx="5255260" cy="3230880"/>
                        </a:xfrm>
                      </wpg:grpSpPr>
                      <pic:pic xmlns:pic="http://schemas.openxmlformats.org/drawingml/2006/picture">
                        <pic:nvPicPr>
                          <pic:cNvPr id="18" name="图片 18"/>
                          <pic:cNvPicPr>
                            <a:picLocks noChangeAspect="1"/>
                          </pic:cNvPicPr>
                        </pic:nvPicPr>
                        <pic:blipFill>
                          <a:blip r:embed="rId119">
                            <a:extLst>
                              <a:ext uri="{28A0092B-C50C-407E-A947-70E740481C1C}">
                                <a14:useLocalDpi xmlns:a14="http://schemas.microsoft.com/office/drawing/2010/main" val="0"/>
                              </a:ext>
                            </a:extLst>
                          </a:blip>
                          <a:stretch>
                            <a:fillRect/>
                          </a:stretch>
                        </pic:blipFill>
                        <pic:spPr>
                          <a:xfrm>
                            <a:off x="977900" y="0"/>
                            <a:ext cx="3304540" cy="2508885"/>
                          </a:xfrm>
                          <a:prstGeom prst="rect">
                            <a:avLst/>
                          </a:prstGeom>
                        </pic:spPr>
                      </pic:pic>
                      <wps:wsp>
                        <wps:cNvPr id="20" name="文本框 20"/>
                        <wps:cNvSpPr txBox="1"/>
                        <wps:spPr>
                          <a:xfrm>
                            <a:off x="0" y="2609850"/>
                            <a:ext cx="5255260" cy="621030"/>
                          </a:xfrm>
                          <a:prstGeom prst="rect">
                            <a:avLst/>
                          </a:prstGeom>
                          <a:solidFill>
                            <a:prstClr val="white"/>
                          </a:solidFill>
                          <a:ln>
                            <a:noFill/>
                          </a:ln>
                          <a:effectLst/>
                        </wps:spPr>
                        <wps:txbx>
                          <w:txbxContent>
                            <w:p w:rsidR="00540D10" w:rsidRPr="00C45D19" w:rsidRDefault="00540D10" w:rsidP="007E439B">
                              <w:pPr>
                                <w:pStyle w:val="aff"/>
                                <w:spacing w:before="163" w:after="163"/>
                                <w:rPr>
                                  <w:rFonts w:ascii="Calibri" w:eastAsia="宋体" w:hAnsi="Calibri"/>
                                  <w:sz w:val="24"/>
                                </w:rPr>
                              </w:pPr>
                              <w:bookmarkStart w:id="242" w:name="_Toc50740202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2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FDE9BFC" id="组合 21" o:spid="_x0000_s1112" style="position:absolute;left:0;text-align:left;margin-left:-.2pt;margin-top:64.25pt;width:413.8pt;height:254.4pt;z-index:251663360" coordsize="52552,32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">
                <v:shape id="图片 18" o:spid="_x0000_s1113" type="#_x0000_t75" style="position:absolute;left:9779;width:33045;height:250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gxEPGAAAA2wAAAA8AAABkcnMvZG93bnJldi54bWxEj09rwkAQxe+FfodlCr2IbipUJLpKKbak&#10;9uI/7HXMjkk0OxuyW43fvnMQepvhvXnvN9N552p1oTZUng28DBJQxLm3FRcGdtuP/hhUiMgWa89k&#10;4EYB5rPHhymm1l95TZdNLJSEcEjRQBljk2od8pIchoFviEU7+tZhlLUttG3xKuGu1sMkGWmHFUtD&#10;iQ29l5SfN7/OwPDHffX234fXZWZPh+MqW3xuewtjnp+6twmoSF38N9+vMyv4Aiu/yAB69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ODEQ8YAAADbAAAADwAAAAAAAAAAAAAA&#10;AACfAgAAZHJzL2Rvd25yZXYueG1sUEsFBgAAAAAEAAQA9wAAAJIDAAAAAA==&#10;">
                  <v:imagedata r:id="rId120" o:title=""/>
                  <v:path arrowok="t"/>
                </v:shape>
                <v:shape id="文本框 20" o:spid="_x0000_s1114" type="#_x0000_t202" style="position:absolute;top:2609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1Re8IA&#10;AADbAAAADwAAAGRycy9kb3ducmV2LnhtbERPy2oCMRTdF/yHcIVuimZ8IDI1iogFdSOduunuMrlO&#10;pp3cDElGx783i0KXh/NebXrbiBv5UDtWMBlnIIhLp2uuFFy+PkZLECEia2wck4IHBdisBy8rzLW7&#10;8yfdiliJFMIhRwUmxjaXMpSGLIaxa4kTd3XeYkzQV1J7vKdw28hpli2kxZpTg8GWdobK36KzCs7z&#10;77N5667703Y+88dLt1v8VIVSr8N++w4iUh//xX/ug1YwTev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HVF7wgAAANsAAAAPAAAAAAAAAAAAAAAAAJgCAABkcnMvZG93&#10;bnJldi54bWxQSwUGAAAAAAQABAD1AAAAhwMAAAAA&#10;" stroked="f">
                  <v:textbox style="mso-fit-shape-to-text:t" inset="0,0,0,0">
                    <w:txbxContent>
                      <w:p w:rsidR="00540D10" w:rsidRPr="00C45D19" w:rsidRDefault="00540D10" w:rsidP="007E439B">
                        <w:pPr>
                          <w:pStyle w:val="aff"/>
                          <w:spacing w:before="163" w:after="163"/>
                          <w:rPr>
                            <w:rFonts w:ascii="Calibri" w:eastAsia="宋体" w:hAnsi="Calibri"/>
                            <w:sz w:val="24"/>
                          </w:rPr>
                        </w:pPr>
                        <w:bookmarkStart w:id="280" w:name="_Toc50740202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280"/>
                      </w:p>
                    </w:txbxContent>
                  </v:textbox>
                </v:shape>
                <w10:wrap type="topAndBottom"/>
              </v:group>
            </w:pict>
          </mc:Fallback>
        </mc:AlternateContent>
      </w:r>
      <w:r w:rsidR="00D37585">
        <w:rPr>
          <w:rFonts w:hint="eastAsia"/>
        </w:rPr>
        <w:t>若初始网格三角形的三个顶点简化后位于基网格相邻的多个三角面片内（如图</w:t>
      </w:r>
      <w:r w:rsidR="00D37585">
        <w:rPr>
          <w:rFonts w:hint="eastAsia"/>
        </w:rPr>
        <w:t>5.8</w:t>
      </w:r>
      <w:r w:rsidR="007B3767">
        <w:rPr>
          <w:rFonts w:hint="eastAsia"/>
        </w:rPr>
        <w:t>b</w:t>
      </w:r>
      <w:r w:rsidR="00D37585">
        <w:rPr>
          <w:rFonts w:hint="eastAsia"/>
        </w:rPr>
        <w:t>所示）</w:t>
      </w:r>
      <w:r w:rsidR="007B3767">
        <w:rPr>
          <w:rFonts w:hint="eastAsia"/>
        </w:rPr>
        <w:t>，则采用上述的保角投影法</w:t>
      </w:r>
      <w:r w:rsidR="00373E2D">
        <w:rPr>
          <w:rFonts w:hint="eastAsia"/>
        </w:rPr>
        <w:t>，依据公共顶点，将邻域三角形摊成一个平面，再进行平滑。</w:t>
      </w:r>
    </w:p>
    <w:p w:rsidR="00140A7D" w:rsidRDefault="006E5228" w:rsidP="007E439B">
      <w:pPr>
        <w:ind w:firstLine="480"/>
      </w:pPr>
      <w:r>
        <w:rPr>
          <w:noProof/>
        </w:rPr>
        <mc:AlternateContent>
          <mc:Choice Requires="wps">
            <w:drawing>
              <wp:anchor distT="0" distB="0" distL="114300" distR="114300" simplePos="0" relativeHeight="251666432" behindDoc="0" locked="0" layoutInCell="1" allowOverlap="1" wp14:anchorId="116B3601" wp14:editId="59038121">
                <wp:simplePos x="0" y="0"/>
                <wp:positionH relativeFrom="column">
                  <wp:posOffset>-635</wp:posOffset>
                </wp:positionH>
                <wp:positionV relativeFrom="paragraph">
                  <wp:posOffset>3500755</wp:posOffset>
                </wp:positionV>
                <wp:extent cx="5255895" cy="635"/>
                <wp:effectExtent l="0" t="0" r="0" b="0"/>
                <wp:wrapTopAndBottom/>
                <wp:docPr id="25" name="文本框 25"/>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540D10" w:rsidRPr="00C427D8" w:rsidRDefault="00540D10" w:rsidP="00BD4D65">
                            <w:pPr>
                              <w:pStyle w:val="aff"/>
                              <w:spacing w:before="163" w:after="163"/>
                              <w:jc w:val="center"/>
                              <w:rPr>
                                <w:rFonts w:eastAsia="宋体"/>
                                <w:sz w:val="24"/>
                                <w:szCs w:val="24"/>
                              </w:rPr>
                            </w:pPr>
                            <w:bookmarkStart w:id="243" w:name="_Toc50740202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2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6B3601" id="文本框 25" o:spid="_x0000_s1115" type="#_x0000_t202" style="position:absolute;left:0;text-align:left;margin-left:-.05pt;margin-top:275.65pt;width:413.8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" stroked="f">
                <v:textbox style="mso-fit-shape-to-text:t" inset="0,0,0,0">
                  <w:txbxContent>
                    <w:p w:rsidR="00540D10" w:rsidRPr="00C427D8" w:rsidRDefault="00540D10" w:rsidP="00BD4D65">
                      <w:pPr>
                        <w:pStyle w:val="aff"/>
                        <w:spacing w:before="163" w:after="163"/>
                        <w:jc w:val="center"/>
                        <w:rPr>
                          <w:rFonts w:eastAsia="宋体"/>
                          <w:sz w:val="24"/>
                          <w:szCs w:val="24"/>
                        </w:rPr>
                      </w:pPr>
                      <w:bookmarkStart w:id="282" w:name="_Toc50740202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282"/>
                    </w:p>
                  </w:txbxContent>
                </v:textbox>
                <w10:wrap type="topAndBottom"/>
              </v:shape>
            </w:pict>
          </mc:Fallback>
        </mc:AlternateContent>
      </w:r>
      <w:r>
        <w:rPr>
          <w:noProof/>
        </w:rPr>
        <w:drawing>
          <wp:anchor distT="0" distB="0" distL="114300" distR="114300" simplePos="0" relativeHeight="251664384" behindDoc="0" locked="0" layoutInCell="1" allowOverlap="1" wp14:anchorId="767DB4BD" wp14:editId="4F8BAA20">
            <wp:simplePos x="0" y="0"/>
            <wp:positionH relativeFrom="column">
              <wp:align>center</wp:align>
            </wp:positionH>
            <wp:positionV relativeFrom="paragraph">
              <wp:posOffset>1085850</wp:posOffset>
            </wp:positionV>
            <wp:extent cx="5256000" cy="2358000"/>
            <wp:effectExtent l="0" t="0" r="1905" b="4445"/>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mooth.png"/>
                    <pic:cNvPicPr/>
                  </pic:nvPicPr>
                  <pic:blipFill>
                    <a:blip r:embed="rId121">
                      <a:extLst>
                        <a:ext uri="{28A0092B-C50C-407E-A947-70E740481C1C}">
                          <a14:useLocalDpi xmlns:a14="http://schemas.microsoft.com/office/drawing/2010/main" val="0"/>
                        </a:ext>
                      </a:extLst>
                    </a:blip>
                    <a:stretch>
                      <a:fillRect/>
                    </a:stretch>
                  </pic:blipFill>
                  <pic:spPr>
                    <a:xfrm>
                      <a:off x="0" y="0"/>
                      <a:ext cx="5256000" cy="2358000"/>
                    </a:xfrm>
                    <a:prstGeom prst="rect">
                      <a:avLst/>
                    </a:prstGeom>
                  </pic:spPr>
                </pic:pic>
              </a:graphicData>
            </a:graphic>
            <wp14:sizeRelH relativeFrom="page">
              <wp14:pctWidth>0</wp14:pctWidth>
            </wp14:sizeRelH>
            <wp14:sizeRelV relativeFrom="page">
              <wp14:pctHeight>0</wp14:pctHeight>
            </wp14:sizeRelV>
          </wp:anchor>
        </w:drawing>
      </w:r>
      <w:r w:rsidR="00140A7D">
        <w:rPr>
          <w:rFonts w:hint="eastAsia"/>
        </w:rPr>
        <w:t>将细分网格映射到初始网格，平滑其映射参数</w:t>
      </w:r>
      <w:r w:rsidR="00D54652">
        <w:rPr>
          <w:rFonts w:hint="eastAsia"/>
        </w:rPr>
        <w:t>，该过程</w:t>
      </w:r>
      <w:r w:rsidR="00140A7D">
        <w:rPr>
          <w:rFonts w:hint="eastAsia"/>
        </w:rPr>
        <w:t>用</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r>
          <m:rPr>
            <m:scr m:val="script"/>
            <m:sty m:val="p"/>
          </m:rPr>
          <w:rPr>
            <w:rFonts w:ascii="Cambria Math" w:hAnsi="Cambria Math"/>
          </w:rPr>
          <m:t>°L</m:t>
        </m:r>
      </m:oMath>
      <w:r w:rsidR="00D54652">
        <w:rPr>
          <w:rFonts w:hint="eastAsia"/>
        </w:rPr>
        <w:t>表示</w:t>
      </w:r>
      <w:r w:rsidR="007E439B">
        <w:rPr>
          <w:rFonts w:hint="eastAsia"/>
        </w:rPr>
        <w:t>，则第</w:t>
      </w:r>
      <w:r w:rsidR="007E439B" w:rsidRPr="007E439B">
        <w:rPr>
          <w:rFonts w:hint="eastAsia"/>
          <w:i/>
        </w:rPr>
        <w:t>m</w:t>
      </w:r>
      <w:r w:rsidR="007E439B">
        <w:rPr>
          <w:rFonts w:hint="eastAsia"/>
        </w:rPr>
        <w:t>层细分后的网格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MS Gothic" w:hAnsi="MS Gothic" w:cs="MS Gothic"/>
                  </w:rPr>
                  <m:t>-</m:t>
                </m:r>
                <m:r>
                  <w:rPr>
                    <w:rFonts w:ascii="Cambria Math" w:hAnsi="Cambria Math" w:hint="eastAsia"/>
                  </w:rPr>
                  <m:t>1</m:t>
                </m:r>
              </m:sup>
            </m:sSup>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7E439B">
        <w:t>，</w:t>
      </w:r>
      <w:r w:rsidR="007E439B">
        <w:rPr>
          <w:rFonts w:hint="eastAsia"/>
        </w:rPr>
        <w:t>其</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oMath>
      <w:r w:rsidR="007E439B">
        <w:rPr>
          <w:rFonts w:hint="eastAsia"/>
        </w:rPr>
        <w:t>表示基网格表面的顶点，</w:t>
      </w:r>
      <m:oMath>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oMath>
      <w:r w:rsidR="007E439B">
        <w:rPr>
          <w:rFonts w:hint="eastAsia"/>
        </w:rPr>
        <w:t>表示使用</w:t>
      </w:r>
      <w:r w:rsidR="007E439B">
        <w:rPr>
          <w:rFonts w:hint="eastAsia"/>
        </w:rPr>
        <w:t>Loop</w:t>
      </w:r>
      <w:r w:rsidR="007E439B">
        <w:rPr>
          <w:rFonts w:hint="eastAsia"/>
        </w:rPr>
        <w:t>算法平滑后的顶点。至此，我们得到了算法最终的半规则化网格。</w:t>
      </w:r>
      <w:r w:rsidR="00272CED">
        <w:rPr>
          <w:rFonts w:hint="eastAsia"/>
        </w:rPr>
        <w:t>如图</w:t>
      </w:r>
      <w:r w:rsidR="00272CED">
        <w:rPr>
          <w:rFonts w:hint="eastAsia"/>
        </w:rPr>
        <w:t>5.9</w:t>
      </w:r>
      <w:r w:rsidR="00272CED">
        <w:rPr>
          <w:rFonts w:hint="eastAsia"/>
        </w:rPr>
        <w:t>所示，是经过</w:t>
      </w:r>
      <w:r w:rsidR="00272CED">
        <w:rPr>
          <w:rFonts w:hint="eastAsia"/>
        </w:rPr>
        <w:t>3</w:t>
      </w:r>
      <w:r w:rsidR="00272CED">
        <w:rPr>
          <w:rFonts w:hint="eastAsia"/>
        </w:rPr>
        <w:t>层细分得到的半规则网格。</w:t>
      </w:r>
    </w:p>
    <w:p w:rsidR="006E5228" w:rsidRPr="007E439B" w:rsidRDefault="007E439B" w:rsidP="00664FB9">
      <w:pPr>
        <w:ind w:firstLine="480"/>
      </w:pPr>
      <w:r>
        <w:rPr>
          <w:rFonts w:hint="eastAsia"/>
        </w:rPr>
        <w:t>在网格细分过程中</w:t>
      </w:r>
      <w:r w:rsidR="00FC2323">
        <w:rPr>
          <w:rFonts w:hint="eastAsia"/>
        </w:rPr>
        <w:t>，无论在细分，反映射，参数平滑，我们均采用了效率较高的算法。为了提高算法效率而达到实时性，细分过程仍需要并行计算。在细分过程中，每个基网格都是独立的</w:t>
      </w:r>
      <w:r w:rsidR="00FC2323">
        <w:rPr>
          <w:rFonts w:hint="eastAsia"/>
        </w:rPr>
        <w:t>1</w:t>
      </w:r>
      <w:r w:rsidR="00FC2323">
        <w:rPr>
          <w:rFonts w:hint="eastAsia"/>
        </w:rPr>
        <w:t>：</w:t>
      </w:r>
      <w:r w:rsidR="00FC2323">
        <w:rPr>
          <w:rFonts w:hint="eastAsia"/>
        </w:rPr>
        <w:t>4</w:t>
      </w:r>
      <w:r w:rsidR="00FC2323">
        <w:rPr>
          <w:rFonts w:hint="eastAsia"/>
        </w:rPr>
        <w:t>的细分，所以可以直接并行计算。而在平滑参数化时，初始网格投影在基网格上的三角形的三个顶点会</w:t>
      </w:r>
      <w:r w:rsidR="00DB341D">
        <w:rPr>
          <w:rFonts w:hint="eastAsia"/>
        </w:rPr>
        <w:t>跨越</w:t>
      </w:r>
      <w:r w:rsidR="00FC2323">
        <w:rPr>
          <w:rFonts w:hint="eastAsia"/>
        </w:rPr>
        <w:t>基网格的多个三角形（如图</w:t>
      </w:r>
      <w:r w:rsidR="00FC2323">
        <w:rPr>
          <w:rFonts w:hint="eastAsia"/>
        </w:rPr>
        <w:t>5.8a</w:t>
      </w:r>
      <w:r w:rsidR="00FC2323">
        <w:rPr>
          <w:rFonts w:hint="eastAsia"/>
        </w:rPr>
        <w:t>和图</w:t>
      </w:r>
      <w:r w:rsidR="00FC2323">
        <w:rPr>
          <w:rFonts w:hint="eastAsia"/>
        </w:rPr>
        <w:t>5.8b</w:t>
      </w:r>
      <w:r w:rsidR="00FC2323">
        <w:rPr>
          <w:rFonts w:hint="eastAsia"/>
        </w:rPr>
        <w:t>）</w:t>
      </w:r>
      <w:r w:rsidR="009023D4">
        <w:rPr>
          <w:rFonts w:hint="eastAsia"/>
        </w:rPr>
        <w:t>，</w:t>
      </w:r>
      <w:r w:rsidR="009023D4">
        <w:t>并行</w:t>
      </w:r>
      <w:r w:rsidR="009023D4">
        <w:rPr>
          <w:rFonts w:hint="eastAsia"/>
        </w:rPr>
        <w:t>粒度无法</w:t>
      </w:r>
      <w:r w:rsidR="009023D4">
        <w:t>以基网格表面</w:t>
      </w:r>
      <w:r w:rsidR="009023D4">
        <w:rPr>
          <w:rFonts w:hint="eastAsia"/>
        </w:rPr>
        <w:t>来并行化</w:t>
      </w:r>
      <w:r w:rsidR="009023D4">
        <w:t>。解决</w:t>
      </w:r>
      <w:r w:rsidR="009023D4">
        <w:rPr>
          <w:rFonts w:hint="eastAsia"/>
        </w:rPr>
        <w:t>的方法是，</w:t>
      </w:r>
      <w:r w:rsidR="009023D4">
        <w:t>以</w:t>
      </w:r>
      <w:r w:rsidR="009023D4">
        <w:rPr>
          <w:rFonts w:hint="eastAsia"/>
        </w:rPr>
        <w:t>图</w:t>
      </w:r>
      <w:r w:rsidR="009023D4">
        <w:rPr>
          <w:rFonts w:hint="eastAsia"/>
        </w:rPr>
        <w:t>5</w:t>
      </w:r>
      <w:r w:rsidR="009023D4">
        <w:t>.8b</w:t>
      </w:r>
      <w:r w:rsidR="009023D4">
        <w:t>中</w:t>
      </w:r>
      <w:r w:rsidR="009023D4">
        <w:rPr>
          <w:rFonts w:hint="eastAsia"/>
        </w:rPr>
        <w:t>，</w:t>
      </w:r>
      <w:r w:rsidR="009023D4">
        <w:t>一个保角映射</w:t>
      </w:r>
      <w:r w:rsidR="009023D4">
        <w:rPr>
          <w:rFonts w:hint="eastAsia"/>
        </w:rPr>
        <w:t>的环形邻域作为一个独立单位进行并行，基网格每个顶点对应一个</w:t>
      </w:r>
      <w:r w:rsidR="009023D4">
        <w:t>线程</w:t>
      </w:r>
      <w:r w:rsidR="009023D4">
        <w:rPr>
          <w:rFonts w:hint="eastAsia"/>
        </w:rPr>
        <w:t>，每个线程</w:t>
      </w:r>
      <w:r w:rsidR="009023D4">
        <w:t>首先</w:t>
      </w:r>
      <w:r w:rsidR="004338C2">
        <w:rPr>
          <w:rFonts w:hint="eastAsia"/>
        </w:rPr>
        <w:t>通过</w:t>
      </w:r>
      <w:r w:rsidR="009023D4">
        <w:rPr>
          <w:rFonts w:hint="eastAsia"/>
        </w:rPr>
        <w:t>保角映射</w:t>
      </w:r>
      <w:r w:rsidR="004338C2">
        <w:rPr>
          <w:rFonts w:hint="eastAsia"/>
        </w:rPr>
        <w:t>方法</w:t>
      </w:r>
      <w:r w:rsidR="00231B67">
        <w:t>将</w:t>
      </w:r>
      <w:r w:rsidR="004338C2">
        <w:rPr>
          <w:rFonts w:hint="eastAsia"/>
        </w:rPr>
        <w:t>其顶点邻域三角形投影到一个平面上，然后对环形邻域内所有三角形内的点进行参数化平滑和反投影。</w:t>
      </w:r>
      <w:r w:rsidR="006D0AF8">
        <w:rPr>
          <w:rFonts w:hint="eastAsia"/>
        </w:rPr>
        <w:t>该并行化方法不仅有高并行粒度，并且也具有很高的运行效率。</w:t>
      </w:r>
    </w:p>
    <w:p w:rsidR="002122D7" w:rsidRDefault="00664FB9" w:rsidP="00C65D8B">
      <w:pPr>
        <w:pStyle w:val="21"/>
      </w:pPr>
      <w:bookmarkStart w:id="244" w:name="_Toc507394622"/>
      <w:r>
        <w:rPr>
          <w:rFonts w:hint="eastAsia"/>
        </w:rPr>
        <w:t>实验</w:t>
      </w:r>
      <w:r w:rsidR="00501E90">
        <w:rPr>
          <w:rFonts w:hint="eastAsia"/>
        </w:rPr>
        <w:t>结果</w:t>
      </w:r>
      <w:r>
        <w:rPr>
          <w:rFonts w:hint="eastAsia"/>
        </w:rPr>
        <w:t>及分析</w:t>
      </w:r>
      <w:bookmarkEnd w:id="244"/>
    </w:p>
    <w:p w:rsidR="004A746D" w:rsidRDefault="00A378AA" w:rsidP="004A746D">
      <w:pPr>
        <w:ind w:firstLine="480"/>
      </w:pPr>
      <w:r>
        <w:rPr>
          <w:rFonts w:hint="eastAsia"/>
        </w:rPr>
        <w:t>本章提出</w:t>
      </w:r>
      <w:r w:rsidR="00895994">
        <w:rPr>
          <w:rFonts w:hint="eastAsia"/>
        </w:rPr>
        <w:t>了并行的</w:t>
      </w:r>
      <w:r w:rsidR="005E095E">
        <w:rPr>
          <w:rFonts w:hint="eastAsia"/>
        </w:rPr>
        <w:t>半规则网格化</w:t>
      </w:r>
      <w:r w:rsidR="005E095E">
        <w:t>方法</w:t>
      </w:r>
      <w:r w:rsidR="005E095E">
        <w:rPr>
          <w:rFonts w:hint="eastAsia"/>
        </w:rPr>
        <w:t>应用在四个经典三角网格模型来进行</w:t>
      </w:r>
      <w:r w:rsidR="00792214">
        <w:rPr>
          <w:rFonts w:hint="eastAsia"/>
        </w:rPr>
        <w:t>实验</w:t>
      </w:r>
      <w:r w:rsidR="005E095E">
        <w:rPr>
          <w:rFonts w:hint="eastAsia"/>
        </w:rPr>
        <w:t>，</w:t>
      </w:r>
      <w:r w:rsidR="005E095E">
        <w:t>他们</w:t>
      </w:r>
      <w:r w:rsidR="005E095E">
        <w:rPr>
          <w:rFonts w:hint="eastAsia"/>
        </w:rPr>
        <w:t>分别是</w:t>
      </w:r>
      <w:r w:rsidR="005E095E">
        <w:t>3-</w:t>
      </w:r>
      <w:r w:rsidR="005E095E">
        <w:rPr>
          <w:rFonts w:hint="eastAsia"/>
        </w:rPr>
        <w:t>holes</w:t>
      </w:r>
      <w:r w:rsidR="005E095E">
        <w:rPr>
          <w:rFonts w:hint="eastAsia"/>
        </w:rPr>
        <w:t>，</w:t>
      </w:r>
      <w:r w:rsidR="005E095E" w:rsidRPr="00666FDA">
        <w:t>Armadillo</w:t>
      </w:r>
      <w:r w:rsidR="005E095E">
        <w:rPr>
          <w:rFonts w:hint="eastAsia"/>
        </w:rPr>
        <w:t>，</w:t>
      </w:r>
      <w:r w:rsidR="005E095E">
        <w:t>B</w:t>
      </w:r>
      <w:r w:rsidR="005E095E">
        <w:rPr>
          <w:rFonts w:hint="eastAsia"/>
        </w:rPr>
        <w:t>unny</w:t>
      </w:r>
      <w:r w:rsidR="005E095E">
        <w:rPr>
          <w:rFonts w:hint="eastAsia"/>
        </w:rPr>
        <w:t>，</w:t>
      </w:r>
      <w:r w:rsidR="005E095E">
        <w:t>D</w:t>
      </w:r>
      <w:r w:rsidR="005E095E">
        <w:rPr>
          <w:rFonts w:hint="eastAsia"/>
        </w:rPr>
        <w:t>ragon</w:t>
      </w:r>
      <w:r w:rsidR="00E701E0">
        <w:rPr>
          <w:rFonts w:hint="eastAsia"/>
        </w:rPr>
        <w:t>，</w:t>
      </w:r>
      <w:r w:rsidR="00E701E0">
        <w:t>如图</w:t>
      </w:r>
      <w:r w:rsidR="00E701E0">
        <w:rPr>
          <w:rFonts w:hint="eastAsia"/>
        </w:rPr>
        <w:t>5</w:t>
      </w:r>
      <w:r w:rsidR="00E701E0">
        <w:t>.10</w:t>
      </w:r>
      <w:r w:rsidR="00E701E0">
        <w:rPr>
          <w:rFonts w:hint="eastAsia"/>
        </w:rPr>
        <w:t>。</w:t>
      </w:r>
      <w:r w:rsidR="00792214">
        <w:rPr>
          <w:rFonts w:hint="eastAsia"/>
        </w:rPr>
        <w:t>实验将在两个方面进行验证，算法效率和模型精度</w:t>
      </w:r>
      <w:r w:rsidR="00792214">
        <w:t>。</w:t>
      </w:r>
    </w:p>
    <w:p w:rsidR="00895994" w:rsidRDefault="00895994" w:rsidP="00895994">
      <w:pPr>
        <w:pStyle w:val="31"/>
      </w:pPr>
      <w:bookmarkStart w:id="245" w:name="_Toc507394623"/>
      <w:r>
        <w:rPr>
          <w:rFonts w:hint="eastAsia"/>
        </w:rPr>
        <w:t>算法效率</w:t>
      </w:r>
      <w:bookmarkEnd w:id="245"/>
    </w:p>
    <w:p w:rsidR="00EE0C60" w:rsidRDefault="00EE0C60" w:rsidP="00EE0C60">
      <w:pPr>
        <w:ind w:firstLine="480"/>
      </w:pPr>
      <w:r>
        <w:rPr>
          <w:rFonts w:hint="eastAsia"/>
        </w:rPr>
        <w:t>本章</w:t>
      </w:r>
      <w:r>
        <w:t>算法</w:t>
      </w:r>
      <w:r>
        <w:rPr>
          <w:rFonts w:hint="eastAsia"/>
        </w:rPr>
        <w:t>在</w:t>
      </w:r>
      <w:r>
        <w:rPr>
          <w:rFonts w:hint="eastAsia"/>
        </w:rPr>
        <w:t>PC</w:t>
      </w:r>
      <w:r>
        <w:t>机上</w:t>
      </w:r>
      <w:r>
        <w:rPr>
          <w:rFonts w:hint="eastAsia"/>
        </w:rPr>
        <w:t>进行测试验证</w:t>
      </w:r>
      <w:r>
        <w:t>，</w:t>
      </w:r>
      <w:r>
        <w:rPr>
          <w:rFonts w:hint="eastAsia"/>
        </w:rPr>
        <w:t>PC</w:t>
      </w:r>
      <w:r>
        <w:rPr>
          <w:rFonts w:hint="eastAsia"/>
        </w:rPr>
        <w:t>机配置如下，</w:t>
      </w:r>
      <w:r>
        <w:rPr>
          <w:rFonts w:hint="eastAsia"/>
        </w:rPr>
        <w:t>Intel</w:t>
      </w:r>
      <w:r>
        <w:t xml:space="preserve"> </w:t>
      </w:r>
      <w:r>
        <w:rPr>
          <w:rFonts w:hint="eastAsia"/>
        </w:rPr>
        <w:t>I7</w:t>
      </w:r>
      <w:r>
        <w:rPr>
          <w:rFonts w:hint="eastAsia"/>
        </w:rPr>
        <w:t>处理器，主频为</w:t>
      </w:r>
      <w:r>
        <w:rPr>
          <w:rFonts w:hint="eastAsia"/>
        </w:rPr>
        <w:t>3.4GHz</w:t>
      </w:r>
      <w:r>
        <w:rPr>
          <w:rFonts w:hint="eastAsia"/>
        </w:rPr>
        <w:t>，内存为</w:t>
      </w:r>
      <w:r>
        <w:rPr>
          <w:rFonts w:hint="eastAsia"/>
        </w:rPr>
        <w:t>8GB</w:t>
      </w:r>
      <w:r>
        <w:rPr>
          <w:rFonts w:hint="eastAsia"/>
        </w:rPr>
        <w:t>。本章算法在</w:t>
      </w:r>
      <w:r>
        <w:rPr>
          <w:rFonts w:hint="eastAsia"/>
        </w:rPr>
        <w:t>CPU</w:t>
      </w:r>
      <w:r>
        <w:rPr>
          <w:rFonts w:hint="eastAsia"/>
        </w:rPr>
        <w:t>上，</w:t>
      </w:r>
      <w:r>
        <w:rPr>
          <w:rFonts w:hint="eastAsia"/>
        </w:rPr>
        <w:t>4</w:t>
      </w:r>
      <w:r>
        <w:rPr>
          <w:rFonts w:hint="eastAsia"/>
        </w:rPr>
        <w:t>线程并行计算，</w:t>
      </w:r>
      <w:r w:rsidR="00EA2E43">
        <w:rPr>
          <w:rFonts w:hint="eastAsia"/>
        </w:rPr>
        <w:t>如表</w:t>
      </w:r>
      <w:r w:rsidR="00EA2E43">
        <w:rPr>
          <w:rFonts w:hint="eastAsia"/>
        </w:rPr>
        <w:t>5.3</w:t>
      </w:r>
      <w:r w:rsidR="00EA2E43">
        <w:rPr>
          <w:rFonts w:hint="eastAsia"/>
        </w:rPr>
        <w:t>和表</w:t>
      </w:r>
      <w:r w:rsidR="00EA2E43">
        <w:rPr>
          <w:rFonts w:hint="eastAsia"/>
        </w:rPr>
        <w:t>5.4</w:t>
      </w:r>
      <w:r w:rsidR="00EA2E43">
        <w:rPr>
          <w:rFonts w:hint="eastAsia"/>
        </w:rPr>
        <w:t>所示，本章算法在</w:t>
      </w:r>
      <w:r w:rsidR="00DB78D9">
        <w:rPr>
          <w:rFonts w:hint="eastAsia"/>
        </w:rPr>
        <w:t>包含</w:t>
      </w:r>
      <w:r w:rsidR="00EA2E43">
        <w:rPr>
          <w:rFonts w:hint="eastAsia"/>
        </w:rPr>
        <w:t>几十万级别三角面片的网格上做半规则网格化，运行时间在</w:t>
      </w:r>
      <w:r w:rsidR="00EA2E43">
        <w:rPr>
          <w:rFonts w:hint="eastAsia"/>
        </w:rPr>
        <w:t>30ms</w:t>
      </w:r>
      <w:r w:rsidR="007519BA">
        <w:rPr>
          <w:rFonts w:hint="eastAsia"/>
        </w:rPr>
        <w:t>以内，相当于每秒至少处理</w:t>
      </w:r>
      <w:r w:rsidR="007519BA">
        <w:rPr>
          <w:rFonts w:hint="eastAsia"/>
        </w:rPr>
        <w:t>30</w:t>
      </w:r>
      <w:r w:rsidR="007519BA">
        <w:rPr>
          <w:rFonts w:hint="eastAsia"/>
        </w:rPr>
        <w:t>三角网格，可以达到实时的效果。</w:t>
      </w:r>
    </w:p>
    <w:p w:rsidR="007519BA" w:rsidRDefault="007519BA" w:rsidP="00EE0C60">
      <w:pPr>
        <w:ind w:firstLine="480"/>
      </w:pPr>
      <w:r>
        <w:rPr>
          <w:rFonts w:hint="eastAsia"/>
        </w:rPr>
        <w:t>本章算法运行时间依赖于网格简化的层数和细分的层数，根据实验表面，每层简化网格中顶点个数和三角面片个数减少六分之一。实验的四组网格数据，简化率从</w:t>
      </w:r>
      <w:r>
        <w:rPr>
          <w:rFonts w:hint="eastAsia"/>
        </w:rPr>
        <w:t>1.2%</w:t>
      </w:r>
      <w:r>
        <w:rPr>
          <w:rFonts w:hint="eastAsia"/>
        </w:rPr>
        <w:t>至</w:t>
      </w:r>
      <w:r>
        <w:rPr>
          <w:rFonts w:hint="eastAsia"/>
        </w:rPr>
        <w:t>10%</w:t>
      </w:r>
      <w:r>
        <w:rPr>
          <w:rFonts w:hint="eastAsia"/>
        </w:rPr>
        <w:t>不等，</w:t>
      </w:r>
      <w:r w:rsidR="00863C82">
        <w:rPr>
          <w:rFonts w:hint="eastAsia"/>
        </w:rPr>
        <w:t>简化的层数越多，半规则网格中规则的顶点个数越多，即顶点度为</w:t>
      </w:r>
      <w:r w:rsidR="00863C82">
        <w:rPr>
          <w:rFonts w:hint="eastAsia"/>
        </w:rPr>
        <w:t>6</w:t>
      </w:r>
      <w:r w:rsidR="00863C82">
        <w:rPr>
          <w:rFonts w:hint="eastAsia"/>
        </w:rPr>
        <w:t>。从测试的四组网格中可以看出，简化率低于</w:t>
      </w:r>
      <w:r w:rsidR="00863C82">
        <w:rPr>
          <w:rFonts w:hint="eastAsia"/>
        </w:rPr>
        <w:t>10%</w:t>
      </w:r>
      <w:r w:rsidR="00863C82">
        <w:rPr>
          <w:rFonts w:hint="eastAsia"/>
        </w:rPr>
        <w:t>，细化网格层数高于</w:t>
      </w:r>
      <w:r w:rsidR="00863C82">
        <w:rPr>
          <w:rFonts w:hint="eastAsia"/>
        </w:rPr>
        <w:t>2</w:t>
      </w:r>
      <w:r w:rsidR="00863C82">
        <w:rPr>
          <w:rFonts w:hint="eastAsia"/>
        </w:rPr>
        <w:t>层，能达到很好的半规则网格结构，结果如图</w:t>
      </w:r>
      <w:r w:rsidR="00863C82">
        <w:rPr>
          <w:rFonts w:hint="eastAsia"/>
        </w:rPr>
        <w:t>5.10</w:t>
      </w:r>
      <w:r w:rsidR="00863C82">
        <w:rPr>
          <w:rFonts w:hint="eastAsia"/>
        </w:rPr>
        <w:t>所示。</w:t>
      </w:r>
    </w:p>
    <w:tbl>
      <w:tblPr>
        <w:tblStyle w:val="a9"/>
        <w:tblW w:w="8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84"/>
        <w:gridCol w:w="1224"/>
        <w:gridCol w:w="141"/>
        <w:gridCol w:w="994"/>
        <w:gridCol w:w="417"/>
        <w:gridCol w:w="582"/>
        <w:gridCol w:w="413"/>
        <w:gridCol w:w="998"/>
        <w:gridCol w:w="139"/>
        <w:gridCol w:w="1137"/>
        <w:gridCol w:w="135"/>
        <w:gridCol w:w="914"/>
      </w:tblGrid>
      <w:tr w:rsidR="00EE0C60" w:rsidRPr="00AA08C6" w:rsidTr="004B790A">
        <w:tc>
          <w:tcPr>
            <w:tcW w:w="8278" w:type="dxa"/>
            <w:gridSpan w:val="12"/>
            <w:tcBorders>
              <w:bottom w:val="single" w:sz="4" w:space="0" w:color="auto"/>
            </w:tcBorders>
            <w:noWrap/>
            <w:vAlign w:val="center"/>
          </w:tcPr>
          <w:p w:rsidR="00EE0C60" w:rsidRPr="00AA08C6" w:rsidRDefault="00EE0C60" w:rsidP="004B790A">
            <w:pPr>
              <w:pStyle w:val="aff0"/>
              <w:spacing w:before="0" w:after="0" w:line="360" w:lineRule="auto"/>
              <w:rPr>
                <w:kern w:val="0"/>
              </w:rPr>
            </w:pPr>
            <w:bookmarkStart w:id="246" w:name="_Toc507402032"/>
            <w:r>
              <w:rPr>
                <w:rFonts w:hint="eastAsia"/>
              </w:rPr>
              <w:t>表</w:t>
            </w:r>
            <w:r>
              <w:rPr>
                <w:rFonts w:hint="eastAsia"/>
              </w:rPr>
              <w:t xml:space="preserve"> </w:t>
            </w:r>
            <w:r w:rsidR="00F3003E">
              <w:fldChar w:fldCharType="begin"/>
            </w:r>
            <w:r w:rsidR="00F3003E">
              <w:instrText xml:space="preserve"> </w:instrText>
            </w:r>
            <w:r w:rsidR="00F3003E">
              <w:rPr>
                <w:rFonts w:hint="eastAsia"/>
              </w:rPr>
              <w:instrText>STYLEREF 1 \s</w:instrText>
            </w:r>
            <w:r w:rsidR="00F3003E">
              <w:instrText xml:space="preserve"> </w:instrText>
            </w:r>
            <w:r w:rsidR="00F3003E">
              <w:fldChar w:fldCharType="separate"/>
            </w:r>
            <w:r w:rsidR="00F3003E">
              <w:rPr>
                <w:noProof/>
              </w:rPr>
              <w:t>5</w:t>
            </w:r>
            <w:r w:rsidR="00F3003E">
              <w:fldChar w:fldCharType="end"/>
            </w:r>
            <w:r w:rsidR="00F3003E">
              <w:t>.</w:t>
            </w:r>
            <w:r w:rsidR="00F3003E">
              <w:fldChar w:fldCharType="begin"/>
            </w:r>
            <w:r w:rsidR="00F3003E">
              <w:instrText xml:space="preserve"> </w:instrText>
            </w:r>
            <w:r w:rsidR="00F3003E">
              <w:rPr>
                <w:rFonts w:hint="eastAsia"/>
              </w:rPr>
              <w:instrText xml:space="preserve">SEQ </w:instrText>
            </w:r>
            <w:r w:rsidR="00F3003E">
              <w:rPr>
                <w:rFonts w:hint="eastAsia"/>
              </w:rPr>
              <w:instrText>表</w:instrText>
            </w:r>
            <w:r w:rsidR="00F3003E">
              <w:rPr>
                <w:rFonts w:hint="eastAsia"/>
              </w:rPr>
              <w:instrText xml:space="preserve"> \* ARABIC \s 1</w:instrText>
            </w:r>
            <w:r w:rsidR="00F3003E">
              <w:instrText xml:space="preserve"> </w:instrText>
            </w:r>
            <w:r w:rsidR="00F3003E">
              <w:fldChar w:fldCharType="separate"/>
            </w:r>
            <w:r w:rsidR="00F3003E">
              <w:rPr>
                <w:noProof/>
              </w:rPr>
              <w:t>2</w:t>
            </w:r>
            <w:r w:rsidR="00F3003E">
              <w:fldChar w:fldCharType="end"/>
            </w:r>
            <w:r>
              <w:rPr>
                <w:rFonts w:hint="eastAsia"/>
              </w:rPr>
              <w:t>网格简化运行时间表</w:t>
            </w:r>
            <w:bookmarkEnd w:id="246"/>
          </w:p>
        </w:tc>
      </w:tr>
      <w:tr w:rsidR="004B790A" w:rsidRPr="00AA08C6" w:rsidTr="00951963">
        <w:tc>
          <w:tcPr>
            <w:tcW w:w="1184" w:type="dxa"/>
            <w:tcBorders>
              <w:top w:val="single" w:sz="24"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网格</w:t>
            </w:r>
          </w:p>
        </w:tc>
        <w:tc>
          <w:tcPr>
            <w:tcW w:w="1366"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00147FBE">
              <w:rPr>
                <w:rFonts w:hint="eastAsia"/>
                <w:kern w:val="0"/>
              </w:rPr>
              <w:t xml:space="preserve">  </w:t>
            </w:r>
            <w:r w:rsidR="00147FBE">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1413"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Pr>
                <w:rFonts w:hint="eastAsia"/>
                <w:kern w:val="0"/>
              </w:rPr>
              <w:t xml:space="preserve"> </w:t>
            </w:r>
            <w:r w:rsidR="004B790A">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994"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简化层数</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Pr="00AA08C6">
              <w:rPr>
                <w:rFonts w:hint="eastAsia"/>
                <w:kern w:val="0"/>
              </w:rPr>
              <w:t xml:space="preserve">  </w:t>
            </w:r>
            <w:r w:rsidRPr="00AA08C6">
              <w:rPr>
                <w:rFonts w:hint="eastAsia"/>
                <w:kern w:val="0"/>
              </w:rPr>
              <w:t>（基网格）</w:t>
            </w:r>
          </w:p>
        </w:tc>
        <w:tc>
          <w:tcPr>
            <w:tcW w:w="1137" w:type="dxa"/>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sidRPr="00AA08C6">
              <w:rPr>
                <w:rFonts w:hint="eastAsia"/>
                <w:kern w:val="0"/>
              </w:rPr>
              <w:t>（基网格）</w:t>
            </w:r>
          </w:p>
        </w:tc>
        <w:tc>
          <w:tcPr>
            <w:tcW w:w="1047" w:type="dxa"/>
            <w:gridSpan w:val="2"/>
            <w:tcBorders>
              <w:top w:val="single" w:sz="24" w:space="0" w:color="auto"/>
              <w:left w:val="single" w:sz="12" w:space="0" w:color="auto"/>
              <w:bottom w:val="single" w:sz="12" w:space="0" w:color="auto"/>
            </w:tcBorders>
            <w:noWrap/>
            <w:vAlign w:val="center"/>
          </w:tcPr>
          <w:p w:rsidR="00AA08C6" w:rsidRPr="00AA08C6" w:rsidRDefault="00AA08C6" w:rsidP="004A746D">
            <w:pPr>
              <w:pStyle w:val="aff0"/>
              <w:spacing w:before="0" w:after="0"/>
            </w:pPr>
            <w:r w:rsidRPr="00AA08C6">
              <w:rPr>
                <w:rFonts w:hint="eastAsia"/>
                <w:kern w:val="0"/>
              </w:rPr>
              <w:t>运行时间</w:t>
            </w:r>
          </w:p>
        </w:tc>
      </w:tr>
      <w:tr w:rsidR="00AA08C6" w:rsidRPr="00AA08C6" w:rsidTr="00951963">
        <w:tc>
          <w:tcPr>
            <w:tcW w:w="1184" w:type="dxa"/>
            <w:tcBorders>
              <w:top w:val="single" w:sz="12" w:space="0" w:color="auto"/>
              <w:right w:val="single" w:sz="12" w:space="0" w:color="auto"/>
            </w:tcBorders>
          </w:tcPr>
          <w:p w:rsidR="00AA08C6" w:rsidRPr="00AA08C6" w:rsidRDefault="000547EF" w:rsidP="004A746D">
            <w:pPr>
              <w:pStyle w:val="aff0"/>
              <w:spacing w:before="0" w:after="0"/>
            </w:pPr>
            <w:r>
              <w:t>3-</w:t>
            </w:r>
            <w:r>
              <w:rPr>
                <w:rFonts w:hint="eastAsia"/>
              </w:rPr>
              <w:t>holes</w:t>
            </w:r>
          </w:p>
        </w:tc>
        <w:tc>
          <w:tcPr>
            <w:tcW w:w="1366"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388</w:t>
            </w:r>
          </w:p>
        </w:tc>
        <w:tc>
          <w:tcPr>
            <w:tcW w:w="1413"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10784</w:t>
            </w:r>
          </w:p>
        </w:tc>
        <w:tc>
          <w:tcPr>
            <w:tcW w:w="994" w:type="dxa"/>
            <w:gridSpan w:val="2"/>
            <w:tcBorders>
              <w:top w:val="single" w:sz="12" w:space="0" w:color="auto"/>
              <w:left w:val="single" w:sz="12" w:space="0" w:color="auto"/>
              <w:right w:val="single" w:sz="12" w:space="0" w:color="auto"/>
            </w:tcBorders>
          </w:tcPr>
          <w:p w:rsidR="00AA08C6" w:rsidRPr="00AA08C6" w:rsidRDefault="00A70906" w:rsidP="004A746D">
            <w:pPr>
              <w:pStyle w:val="aff0"/>
              <w:spacing w:before="0" w:after="0"/>
            </w:pPr>
            <w:r>
              <w:t>17</w:t>
            </w:r>
          </w:p>
        </w:tc>
        <w:tc>
          <w:tcPr>
            <w:tcW w:w="1137"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250</w:t>
            </w:r>
          </w:p>
        </w:tc>
        <w:tc>
          <w:tcPr>
            <w:tcW w:w="1137" w:type="dxa"/>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08</w:t>
            </w:r>
          </w:p>
        </w:tc>
        <w:tc>
          <w:tcPr>
            <w:tcW w:w="1047" w:type="dxa"/>
            <w:gridSpan w:val="2"/>
            <w:tcBorders>
              <w:top w:val="single" w:sz="12" w:space="0" w:color="auto"/>
              <w:left w:val="single" w:sz="12" w:space="0" w:color="auto"/>
            </w:tcBorders>
          </w:tcPr>
          <w:p w:rsidR="00AA08C6" w:rsidRPr="00AA08C6" w:rsidRDefault="004B790A" w:rsidP="004A746D">
            <w:pPr>
              <w:pStyle w:val="aff0"/>
              <w:spacing w:before="0" w:after="0"/>
            </w:pPr>
            <w:r>
              <w:t>5</w:t>
            </w:r>
            <w:r>
              <w:rPr>
                <w:rFonts w:hint="eastAsia"/>
              </w:rPr>
              <w:t>ms</w:t>
            </w:r>
          </w:p>
        </w:tc>
      </w:tr>
      <w:tr w:rsidR="00AA08C6" w:rsidRPr="00AA08C6" w:rsidTr="00951963">
        <w:tc>
          <w:tcPr>
            <w:tcW w:w="1184" w:type="dxa"/>
            <w:tcBorders>
              <w:right w:val="single" w:sz="12" w:space="0" w:color="auto"/>
            </w:tcBorders>
          </w:tcPr>
          <w:p w:rsidR="00AA08C6" w:rsidRPr="00AA08C6" w:rsidRDefault="00666FDA" w:rsidP="004A746D">
            <w:pPr>
              <w:pStyle w:val="aff0"/>
              <w:spacing w:before="0" w:after="0"/>
            </w:pPr>
            <w:r w:rsidRPr="00666FDA">
              <w:t>Armadillo</w:t>
            </w:r>
          </w:p>
        </w:tc>
        <w:tc>
          <w:tcPr>
            <w:tcW w:w="1366" w:type="dxa"/>
            <w:gridSpan w:val="2"/>
            <w:tcBorders>
              <w:left w:val="single" w:sz="12" w:space="0" w:color="auto"/>
              <w:right w:val="single" w:sz="12" w:space="0" w:color="auto"/>
            </w:tcBorders>
          </w:tcPr>
          <w:p w:rsidR="00AA08C6" w:rsidRPr="00AA08C6" w:rsidRDefault="002F3C91" w:rsidP="004A746D">
            <w:pPr>
              <w:pStyle w:val="aff0"/>
              <w:spacing w:before="0" w:after="0"/>
            </w:pPr>
            <w:r>
              <w:t>534712</w:t>
            </w:r>
          </w:p>
        </w:tc>
        <w:tc>
          <w:tcPr>
            <w:tcW w:w="1413" w:type="dxa"/>
            <w:gridSpan w:val="2"/>
            <w:tcBorders>
              <w:left w:val="single" w:sz="12" w:space="0" w:color="auto"/>
              <w:right w:val="single" w:sz="12" w:space="0" w:color="auto"/>
            </w:tcBorders>
          </w:tcPr>
          <w:p w:rsidR="00AA08C6" w:rsidRPr="00AA08C6" w:rsidRDefault="00666FDA" w:rsidP="004A746D">
            <w:pPr>
              <w:pStyle w:val="aff0"/>
              <w:spacing w:before="0" w:after="0"/>
            </w:pPr>
            <w:r>
              <w:t>1069420</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24</w:t>
            </w:r>
          </w:p>
        </w:tc>
        <w:tc>
          <w:tcPr>
            <w:tcW w:w="1137" w:type="dxa"/>
            <w:gridSpan w:val="2"/>
            <w:tcBorders>
              <w:left w:val="single" w:sz="12" w:space="0" w:color="auto"/>
              <w:right w:val="single" w:sz="12" w:space="0" w:color="auto"/>
            </w:tcBorders>
          </w:tcPr>
          <w:p w:rsidR="00AA08C6" w:rsidRPr="00AA08C6" w:rsidRDefault="008D6A28" w:rsidP="004A746D">
            <w:pPr>
              <w:pStyle w:val="aff0"/>
              <w:spacing w:before="0" w:after="0"/>
            </w:pPr>
            <w:r>
              <w:t>6943</w:t>
            </w:r>
          </w:p>
        </w:tc>
        <w:tc>
          <w:tcPr>
            <w:tcW w:w="1137" w:type="dxa"/>
            <w:tcBorders>
              <w:left w:val="single" w:sz="12" w:space="0" w:color="auto"/>
              <w:right w:val="single" w:sz="12" w:space="0" w:color="auto"/>
            </w:tcBorders>
          </w:tcPr>
          <w:p w:rsidR="00AA08C6" w:rsidRPr="00AA08C6" w:rsidRDefault="008D6A28" w:rsidP="004A746D">
            <w:pPr>
              <w:pStyle w:val="aff0"/>
              <w:spacing w:before="0" w:after="0"/>
            </w:pPr>
            <w:r>
              <w:t>13883</w:t>
            </w:r>
          </w:p>
        </w:tc>
        <w:tc>
          <w:tcPr>
            <w:tcW w:w="1047" w:type="dxa"/>
            <w:gridSpan w:val="2"/>
            <w:tcBorders>
              <w:left w:val="single" w:sz="12" w:space="0" w:color="auto"/>
            </w:tcBorders>
          </w:tcPr>
          <w:p w:rsidR="00AA08C6" w:rsidRPr="00AA08C6" w:rsidRDefault="004B790A" w:rsidP="004A746D">
            <w:pPr>
              <w:pStyle w:val="aff0"/>
              <w:spacing w:before="0" w:after="0"/>
            </w:pPr>
            <w:r>
              <w:t>148</w:t>
            </w:r>
            <w:r>
              <w:rPr>
                <w:rFonts w:hint="eastAsia"/>
              </w:rPr>
              <w:t>ms</w:t>
            </w:r>
          </w:p>
        </w:tc>
      </w:tr>
      <w:tr w:rsidR="00AA08C6" w:rsidRPr="00AA08C6" w:rsidTr="00951963">
        <w:tc>
          <w:tcPr>
            <w:tcW w:w="1184" w:type="dxa"/>
            <w:tcBorders>
              <w:right w:val="single" w:sz="12" w:space="0" w:color="auto"/>
            </w:tcBorders>
          </w:tcPr>
          <w:p w:rsidR="00AA08C6" w:rsidRPr="00AA08C6" w:rsidRDefault="004341F8" w:rsidP="004A746D">
            <w:pPr>
              <w:pStyle w:val="aff0"/>
              <w:spacing w:before="0" w:after="0"/>
            </w:pPr>
            <w:r>
              <w:t>B</w:t>
            </w:r>
            <w:r>
              <w:rPr>
                <w:rFonts w:hint="eastAsia"/>
              </w:rPr>
              <w:t>unny</w:t>
            </w:r>
          </w:p>
        </w:tc>
        <w:tc>
          <w:tcPr>
            <w:tcW w:w="1366" w:type="dxa"/>
            <w:gridSpan w:val="2"/>
            <w:tcBorders>
              <w:left w:val="single" w:sz="12" w:space="0" w:color="auto"/>
              <w:right w:val="single" w:sz="12" w:space="0" w:color="auto"/>
            </w:tcBorders>
          </w:tcPr>
          <w:p w:rsidR="00AA08C6" w:rsidRPr="00AA08C6" w:rsidRDefault="004341F8" w:rsidP="004A746D">
            <w:pPr>
              <w:pStyle w:val="aff0"/>
              <w:spacing w:before="0" w:after="0"/>
            </w:pPr>
            <w:r>
              <w:t>47426</w:t>
            </w:r>
          </w:p>
        </w:tc>
        <w:tc>
          <w:tcPr>
            <w:tcW w:w="1413" w:type="dxa"/>
            <w:gridSpan w:val="2"/>
            <w:tcBorders>
              <w:left w:val="single" w:sz="12" w:space="0" w:color="auto"/>
              <w:right w:val="single" w:sz="12" w:space="0" w:color="auto"/>
            </w:tcBorders>
          </w:tcPr>
          <w:p w:rsidR="00AA08C6" w:rsidRPr="00AA08C6" w:rsidRDefault="004341F8" w:rsidP="004A746D">
            <w:pPr>
              <w:pStyle w:val="aff0"/>
              <w:spacing w:before="0" w:after="0"/>
            </w:pPr>
            <w:r>
              <w:t>94848</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12</w:t>
            </w:r>
          </w:p>
        </w:tc>
        <w:tc>
          <w:tcPr>
            <w:tcW w:w="1137" w:type="dxa"/>
            <w:gridSpan w:val="2"/>
            <w:tcBorders>
              <w:left w:val="single" w:sz="12" w:space="0" w:color="auto"/>
              <w:right w:val="single" w:sz="12" w:space="0" w:color="auto"/>
            </w:tcBorders>
          </w:tcPr>
          <w:p w:rsidR="00AA08C6" w:rsidRPr="00AA08C6" w:rsidRDefault="004341F8" w:rsidP="004A746D">
            <w:pPr>
              <w:pStyle w:val="aff0"/>
              <w:spacing w:before="0" w:after="0"/>
            </w:pPr>
            <w:r>
              <w:t>5489</w:t>
            </w:r>
          </w:p>
        </w:tc>
        <w:tc>
          <w:tcPr>
            <w:tcW w:w="1137" w:type="dxa"/>
            <w:tcBorders>
              <w:left w:val="single" w:sz="12" w:space="0" w:color="auto"/>
              <w:right w:val="single" w:sz="12" w:space="0" w:color="auto"/>
            </w:tcBorders>
          </w:tcPr>
          <w:p w:rsidR="00AA08C6" w:rsidRPr="00AA08C6" w:rsidRDefault="004341F8" w:rsidP="004A746D">
            <w:pPr>
              <w:pStyle w:val="aff0"/>
              <w:spacing w:before="0" w:after="0"/>
            </w:pPr>
            <w:r>
              <w:t>10974</w:t>
            </w:r>
          </w:p>
        </w:tc>
        <w:tc>
          <w:tcPr>
            <w:tcW w:w="1047" w:type="dxa"/>
            <w:gridSpan w:val="2"/>
            <w:tcBorders>
              <w:left w:val="single" w:sz="12" w:space="0" w:color="auto"/>
            </w:tcBorders>
          </w:tcPr>
          <w:p w:rsidR="00AA08C6" w:rsidRPr="00AA08C6" w:rsidRDefault="004B790A" w:rsidP="004A746D">
            <w:pPr>
              <w:pStyle w:val="aff0"/>
              <w:spacing w:before="0" w:after="0"/>
            </w:pPr>
            <w:r>
              <w:rPr>
                <w:rFonts w:hint="eastAsia"/>
              </w:rPr>
              <w:t>11</w:t>
            </w:r>
            <w:r>
              <w:t>ms</w:t>
            </w:r>
          </w:p>
        </w:tc>
      </w:tr>
      <w:tr w:rsidR="00962C69" w:rsidRPr="00AA08C6" w:rsidTr="00951963">
        <w:tc>
          <w:tcPr>
            <w:tcW w:w="1184" w:type="dxa"/>
            <w:tcBorders>
              <w:bottom w:val="single" w:sz="24" w:space="0" w:color="auto"/>
              <w:right w:val="single" w:sz="12" w:space="0" w:color="auto"/>
            </w:tcBorders>
          </w:tcPr>
          <w:p w:rsidR="00962C69" w:rsidRPr="00AA08C6" w:rsidRDefault="00071F68" w:rsidP="004A746D">
            <w:pPr>
              <w:pStyle w:val="aff0"/>
              <w:spacing w:before="0" w:after="0"/>
            </w:pPr>
            <w:r>
              <w:t>D</w:t>
            </w:r>
            <w:r>
              <w:rPr>
                <w:rFonts w:hint="eastAsia"/>
              </w:rPr>
              <w:t>ragon</w:t>
            </w:r>
          </w:p>
        </w:tc>
        <w:tc>
          <w:tcPr>
            <w:tcW w:w="1366"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72570</w:t>
            </w:r>
          </w:p>
        </w:tc>
        <w:tc>
          <w:tcPr>
            <w:tcW w:w="1413"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45140</w:t>
            </w:r>
          </w:p>
        </w:tc>
        <w:tc>
          <w:tcPr>
            <w:tcW w:w="994" w:type="dxa"/>
            <w:gridSpan w:val="2"/>
            <w:tcBorders>
              <w:left w:val="single" w:sz="12" w:space="0" w:color="auto"/>
              <w:bottom w:val="single" w:sz="24" w:space="0" w:color="auto"/>
              <w:right w:val="single" w:sz="12" w:space="0" w:color="auto"/>
            </w:tcBorders>
          </w:tcPr>
          <w:p w:rsidR="00962C69" w:rsidRPr="00AA08C6" w:rsidRDefault="00A70906" w:rsidP="004A746D">
            <w:pPr>
              <w:pStyle w:val="aff0"/>
              <w:spacing w:before="0" w:after="0"/>
            </w:pPr>
            <w:r>
              <w:t>14</w:t>
            </w:r>
          </w:p>
        </w:tc>
        <w:tc>
          <w:tcPr>
            <w:tcW w:w="1137"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5239</w:t>
            </w:r>
          </w:p>
        </w:tc>
        <w:tc>
          <w:tcPr>
            <w:tcW w:w="1137" w:type="dxa"/>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0478</w:t>
            </w:r>
          </w:p>
        </w:tc>
        <w:tc>
          <w:tcPr>
            <w:tcW w:w="1047" w:type="dxa"/>
            <w:gridSpan w:val="2"/>
            <w:tcBorders>
              <w:left w:val="single" w:sz="12" w:space="0" w:color="auto"/>
              <w:bottom w:val="single" w:sz="24" w:space="0" w:color="auto"/>
            </w:tcBorders>
          </w:tcPr>
          <w:p w:rsidR="00962C69" w:rsidRPr="00AA08C6" w:rsidRDefault="004B790A" w:rsidP="004A746D">
            <w:pPr>
              <w:pStyle w:val="aff0"/>
              <w:spacing w:before="0" w:after="0"/>
            </w:pPr>
            <w:r>
              <w:rPr>
                <w:rFonts w:hint="eastAsia"/>
              </w:rPr>
              <w:t>15</w:t>
            </w:r>
            <w:r>
              <w:t>ms</w:t>
            </w:r>
          </w:p>
        </w:tc>
      </w:tr>
      <w:tr w:rsidR="004B790A" w:rsidRPr="00AA08C6" w:rsidTr="004B790A">
        <w:tc>
          <w:tcPr>
            <w:tcW w:w="8278" w:type="dxa"/>
            <w:gridSpan w:val="12"/>
            <w:noWrap/>
            <w:vAlign w:val="center"/>
          </w:tcPr>
          <w:p w:rsidR="004B790A" w:rsidRPr="00AA08C6" w:rsidRDefault="004B790A" w:rsidP="004B790A">
            <w:pPr>
              <w:pStyle w:val="aff0"/>
              <w:spacing w:before="0" w:after="0" w:line="360" w:lineRule="auto"/>
              <w:rPr>
                <w:kern w:val="0"/>
              </w:rPr>
            </w:pPr>
            <w:bookmarkStart w:id="247" w:name="_Toc507402033"/>
            <w:r>
              <w:rPr>
                <w:rFonts w:hint="eastAsia"/>
              </w:rPr>
              <w:t>表</w:t>
            </w:r>
            <w:r>
              <w:rPr>
                <w:rFonts w:hint="eastAsia"/>
              </w:rPr>
              <w:t xml:space="preserve"> </w:t>
            </w:r>
            <w:r w:rsidR="00F3003E">
              <w:fldChar w:fldCharType="begin"/>
            </w:r>
            <w:r w:rsidR="00F3003E">
              <w:instrText xml:space="preserve"> </w:instrText>
            </w:r>
            <w:r w:rsidR="00F3003E">
              <w:rPr>
                <w:rFonts w:hint="eastAsia"/>
              </w:rPr>
              <w:instrText>STYLEREF 1 \s</w:instrText>
            </w:r>
            <w:r w:rsidR="00F3003E">
              <w:instrText xml:space="preserve"> </w:instrText>
            </w:r>
            <w:r w:rsidR="00F3003E">
              <w:fldChar w:fldCharType="separate"/>
            </w:r>
            <w:r w:rsidR="00F3003E">
              <w:rPr>
                <w:noProof/>
              </w:rPr>
              <w:t>5</w:t>
            </w:r>
            <w:r w:rsidR="00F3003E">
              <w:fldChar w:fldCharType="end"/>
            </w:r>
            <w:r w:rsidR="00F3003E">
              <w:t>.</w:t>
            </w:r>
            <w:r w:rsidR="00F3003E">
              <w:fldChar w:fldCharType="begin"/>
            </w:r>
            <w:r w:rsidR="00F3003E">
              <w:instrText xml:space="preserve"> </w:instrText>
            </w:r>
            <w:r w:rsidR="00F3003E">
              <w:rPr>
                <w:rFonts w:hint="eastAsia"/>
              </w:rPr>
              <w:instrText xml:space="preserve">SEQ </w:instrText>
            </w:r>
            <w:r w:rsidR="00F3003E">
              <w:rPr>
                <w:rFonts w:hint="eastAsia"/>
              </w:rPr>
              <w:instrText>表</w:instrText>
            </w:r>
            <w:r w:rsidR="00F3003E">
              <w:rPr>
                <w:rFonts w:hint="eastAsia"/>
              </w:rPr>
              <w:instrText xml:space="preserve"> \* ARABIC \s 1</w:instrText>
            </w:r>
            <w:r w:rsidR="00F3003E">
              <w:instrText xml:space="preserve"> </w:instrText>
            </w:r>
            <w:r w:rsidR="00F3003E">
              <w:fldChar w:fldCharType="separate"/>
            </w:r>
            <w:r w:rsidR="00F3003E">
              <w:rPr>
                <w:noProof/>
              </w:rPr>
              <w:t>3</w:t>
            </w:r>
            <w:r w:rsidR="00F3003E">
              <w:fldChar w:fldCharType="end"/>
            </w:r>
            <w:r>
              <w:rPr>
                <w:rFonts w:hint="eastAsia"/>
              </w:rPr>
              <w:t>网格细分运行时间表</w:t>
            </w:r>
            <w:bookmarkEnd w:id="247"/>
          </w:p>
        </w:tc>
      </w:tr>
      <w:tr w:rsidR="004B790A" w:rsidRPr="00AA08C6" w:rsidTr="00951963">
        <w:tc>
          <w:tcPr>
            <w:tcW w:w="1182" w:type="dxa"/>
            <w:tcBorders>
              <w:top w:val="single" w:sz="24"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网格</w:t>
            </w:r>
          </w:p>
        </w:tc>
        <w:tc>
          <w:tcPr>
            <w:tcW w:w="1224" w:type="dxa"/>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Pr>
                <w:rFonts w:hint="eastAsia"/>
                <w:kern w:val="0"/>
              </w:rPr>
              <w:t xml:space="preserve">  </w:t>
            </w:r>
            <w:r>
              <w:rPr>
                <w:kern w:val="0"/>
              </w:rPr>
              <w:t xml:space="preserve"> </w:t>
            </w:r>
            <w:r w:rsidRPr="00AA08C6">
              <w:rPr>
                <w:rFonts w:hint="eastAsia"/>
                <w:kern w:val="0"/>
              </w:rPr>
              <w:t>（</w:t>
            </w:r>
            <w:r>
              <w:rPr>
                <w:rFonts w:hint="eastAsia"/>
                <w:kern w:val="0"/>
              </w:rPr>
              <w:t>基</w:t>
            </w:r>
            <w:r w:rsidRPr="00AA08C6">
              <w:rPr>
                <w:rFonts w:hint="eastAsia"/>
                <w:kern w:val="0"/>
              </w:rPr>
              <w:t>网格）</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Pr="00AA08C6">
              <w:rPr>
                <w:rFonts w:hint="eastAsia"/>
                <w:kern w:val="0"/>
              </w:rPr>
              <w:t>（</w:t>
            </w:r>
            <w:r>
              <w:rPr>
                <w:rFonts w:hint="eastAsia"/>
                <w:kern w:val="0"/>
              </w:rPr>
              <w:t>基</w:t>
            </w:r>
            <w:r w:rsidRPr="00AA08C6">
              <w:rPr>
                <w:rFonts w:hint="eastAsia"/>
                <w:kern w:val="0"/>
              </w:rPr>
              <w:t>网格）</w:t>
            </w:r>
          </w:p>
        </w:tc>
        <w:tc>
          <w:tcPr>
            <w:tcW w:w="999"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Pr>
                <w:rFonts w:hint="eastAsia"/>
                <w:kern w:val="0"/>
              </w:rPr>
              <w:t>细分</w:t>
            </w:r>
            <w:r w:rsidRPr="00AA08C6">
              <w:rPr>
                <w:rFonts w:hint="eastAsia"/>
                <w:kern w:val="0"/>
              </w:rPr>
              <w:t>层数</w:t>
            </w:r>
          </w:p>
        </w:tc>
        <w:tc>
          <w:tcPr>
            <w:tcW w:w="1412"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sidRPr="00AA08C6">
              <w:rPr>
                <w:rFonts w:hint="eastAsia"/>
                <w:kern w:val="0"/>
              </w:rPr>
              <w:t xml:space="preserve">  </w:t>
            </w:r>
            <w:r>
              <w:rPr>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1411" w:type="dxa"/>
            <w:gridSpan w:val="3"/>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913" w:type="dxa"/>
            <w:tcBorders>
              <w:top w:val="single" w:sz="24" w:space="0" w:color="auto"/>
              <w:left w:val="single" w:sz="12" w:space="0" w:color="auto"/>
              <w:bottom w:val="single" w:sz="12" w:space="0" w:color="auto"/>
            </w:tcBorders>
            <w:noWrap/>
            <w:vAlign w:val="center"/>
          </w:tcPr>
          <w:p w:rsidR="00962C69" w:rsidRPr="00AA08C6" w:rsidRDefault="00962C69" w:rsidP="004A746D">
            <w:pPr>
              <w:pStyle w:val="aff0"/>
              <w:spacing w:before="0" w:after="0"/>
            </w:pPr>
            <w:r w:rsidRPr="00AA08C6">
              <w:rPr>
                <w:rFonts w:hint="eastAsia"/>
                <w:kern w:val="0"/>
              </w:rPr>
              <w:t>运行时间</w:t>
            </w:r>
          </w:p>
        </w:tc>
      </w:tr>
      <w:tr w:rsidR="004B790A" w:rsidRPr="00AA08C6" w:rsidTr="00951963">
        <w:tc>
          <w:tcPr>
            <w:tcW w:w="1182" w:type="dxa"/>
            <w:tcBorders>
              <w:top w:val="single" w:sz="12" w:space="0" w:color="auto"/>
              <w:right w:val="single" w:sz="12" w:space="0" w:color="auto"/>
            </w:tcBorders>
          </w:tcPr>
          <w:p w:rsidR="00962C69" w:rsidRPr="00AA08C6" w:rsidRDefault="00962C69" w:rsidP="004A746D">
            <w:pPr>
              <w:pStyle w:val="aff0"/>
              <w:spacing w:before="0" w:after="0"/>
            </w:pPr>
            <w:r>
              <w:t>3-</w:t>
            </w:r>
            <w:r>
              <w:rPr>
                <w:rFonts w:hint="eastAsia"/>
              </w:rPr>
              <w:t>holes</w:t>
            </w:r>
          </w:p>
        </w:tc>
        <w:tc>
          <w:tcPr>
            <w:tcW w:w="1224" w:type="dxa"/>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250</w:t>
            </w:r>
          </w:p>
        </w:tc>
        <w:tc>
          <w:tcPr>
            <w:tcW w:w="1137"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508</w:t>
            </w:r>
          </w:p>
        </w:tc>
        <w:tc>
          <w:tcPr>
            <w:tcW w:w="999" w:type="dxa"/>
            <w:gridSpan w:val="2"/>
            <w:tcBorders>
              <w:top w:val="single" w:sz="12" w:space="0" w:color="auto"/>
              <w:left w:val="single" w:sz="12" w:space="0" w:color="auto"/>
              <w:right w:val="single" w:sz="12" w:space="0" w:color="auto"/>
            </w:tcBorders>
          </w:tcPr>
          <w:p w:rsidR="00962C69" w:rsidRPr="00AA08C6" w:rsidRDefault="00A55E7F" w:rsidP="004A746D">
            <w:pPr>
              <w:pStyle w:val="aff0"/>
              <w:spacing w:before="0" w:after="0"/>
            </w:pPr>
            <w:r>
              <w:t>3</w:t>
            </w:r>
          </w:p>
        </w:tc>
        <w:tc>
          <w:tcPr>
            <w:tcW w:w="1412"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16252</w:t>
            </w:r>
          </w:p>
        </w:tc>
        <w:tc>
          <w:tcPr>
            <w:tcW w:w="1411" w:type="dxa"/>
            <w:gridSpan w:val="3"/>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32512</w:t>
            </w:r>
          </w:p>
        </w:tc>
        <w:tc>
          <w:tcPr>
            <w:tcW w:w="913" w:type="dxa"/>
            <w:tcBorders>
              <w:top w:val="single" w:sz="12" w:space="0" w:color="auto"/>
              <w:left w:val="single" w:sz="12" w:space="0" w:color="auto"/>
            </w:tcBorders>
          </w:tcPr>
          <w:p w:rsidR="00962C69" w:rsidRPr="00AA08C6" w:rsidRDefault="004B790A" w:rsidP="004A746D">
            <w:pPr>
              <w:pStyle w:val="aff0"/>
              <w:spacing w:before="0" w:after="0"/>
            </w:pPr>
            <w:r>
              <w:t>2</w:t>
            </w:r>
            <w:r>
              <w:rPr>
                <w:rFonts w:hint="eastAsia"/>
              </w:rPr>
              <w:t>ms</w:t>
            </w:r>
          </w:p>
        </w:tc>
      </w:tr>
      <w:tr w:rsidR="004B790A" w:rsidRPr="00AA08C6" w:rsidTr="00951963">
        <w:tc>
          <w:tcPr>
            <w:tcW w:w="1182" w:type="dxa"/>
            <w:tcBorders>
              <w:right w:val="single" w:sz="12" w:space="0" w:color="auto"/>
            </w:tcBorders>
          </w:tcPr>
          <w:p w:rsidR="00962C69" w:rsidRPr="00AA08C6" w:rsidRDefault="00666FDA" w:rsidP="004A746D">
            <w:pPr>
              <w:pStyle w:val="aff0"/>
              <w:spacing w:before="0" w:after="0"/>
            </w:pPr>
            <w:r w:rsidRPr="00666FDA">
              <w:t>Armadillo</w:t>
            </w:r>
          </w:p>
        </w:tc>
        <w:tc>
          <w:tcPr>
            <w:tcW w:w="1224" w:type="dxa"/>
            <w:tcBorders>
              <w:left w:val="single" w:sz="12" w:space="0" w:color="auto"/>
              <w:right w:val="single" w:sz="12" w:space="0" w:color="auto"/>
            </w:tcBorders>
          </w:tcPr>
          <w:p w:rsidR="00962C69" w:rsidRPr="00AA08C6" w:rsidRDefault="002C6FD5" w:rsidP="004A746D">
            <w:pPr>
              <w:pStyle w:val="aff0"/>
              <w:spacing w:before="0" w:after="0"/>
            </w:pPr>
            <w:r>
              <w:t>6943</w:t>
            </w:r>
          </w:p>
        </w:tc>
        <w:tc>
          <w:tcPr>
            <w:tcW w:w="1137" w:type="dxa"/>
            <w:gridSpan w:val="2"/>
            <w:tcBorders>
              <w:left w:val="single" w:sz="12" w:space="0" w:color="auto"/>
              <w:right w:val="single" w:sz="12" w:space="0" w:color="auto"/>
            </w:tcBorders>
          </w:tcPr>
          <w:p w:rsidR="00962C69" w:rsidRPr="00AA08C6" w:rsidRDefault="002C6FD5" w:rsidP="004A746D">
            <w:pPr>
              <w:pStyle w:val="aff0"/>
              <w:spacing w:before="0" w:after="0"/>
            </w:pPr>
            <w:r>
              <w:t>13883</w:t>
            </w:r>
          </w:p>
        </w:tc>
        <w:tc>
          <w:tcPr>
            <w:tcW w:w="999" w:type="dxa"/>
            <w:gridSpan w:val="2"/>
            <w:tcBorders>
              <w:left w:val="single" w:sz="12" w:space="0" w:color="auto"/>
              <w:right w:val="single" w:sz="12" w:space="0" w:color="auto"/>
            </w:tcBorders>
          </w:tcPr>
          <w:p w:rsidR="00962C69" w:rsidRPr="00AA08C6" w:rsidRDefault="00666FDA" w:rsidP="004A746D">
            <w:pPr>
              <w:pStyle w:val="aff0"/>
              <w:spacing w:before="0" w:after="0"/>
            </w:pPr>
            <w:r>
              <w:t>3</w:t>
            </w:r>
          </w:p>
        </w:tc>
        <w:tc>
          <w:tcPr>
            <w:tcW w:w="1412" w:type="dxa"/>
            <w:gridSpan w:val="2"/>
            <w:tcBorders>
              <w:left w:val="single" w:sz="12" w:space="0" w:color="auto"/>
              <w:right w:val="single" w:sz="12" w:space="0" w:color="auto"/>
            </w:tcBorders>
          </w:tcPr>
          <w:p w:rsidR="00962C69" w:rsidRPr="00AA08C6" w:rsidRDefault="00666FDA" w:rsidP="004A746D">
            <w:pPr>
              <w:pStyle w:val="aff0"/>
              <w:spacing w:before="0" w:after="0"/>
            </w:pPr>
            <w:r>
              <w:t>444258</w:t>
            </w:r>
          </w:p>
        </w:tc>
        <w:tc>
          <w:tcPr>
            <w:tcW w:w="1411" w:type="dxa"/>
            <w:gridSpan w:val="3"/>
            <w:tcBorders>
              <w:left w:val="single" w:sz="12" w:space="0" w:color="auto"/>
              <w:right w:val="single" w:sz="12" w:space="0" w:color="auto"/>
            </w:tcBorders>
          </w:tcPr>
          <w:p w:rsidR="00962C69" w:rsidRPr="00AA08C6" w:rsidRDefault="00666FDA" w:rsidP="004A746D">
            <w:pPr>
              <w:pStyle w:val="aff0"/>
              <w:spacing w:before="0" w:after="0"/>
            </w:pPr>
            <w:r>
              <w:t>888512</w:t>
            </w:r>
          </w:p>
        </w:tc>
        <w:tc>
          <w:tcPr>
            <w:tcW w:w="913" w:type="dxa"/>
            <w:tcBorders>
              <w:left w:val="single" w:sz="12" w:space="0" w:color="auto"/>
            </w:tcBorders>
          </w:tcPr>
          <w:p w:rsidR="00962C69" w:rsidRPr="00AA08C6" w:rsidRDefault="004B790A" w:rsidP="004B790A">
            <w:pPr>
              <w:pStyle w:val="aff0"/>
              <w:spacing w:before="0" w:after="0"/>
            </w:pPr>
            <w:r>
              <w:t>43</w:t>
            </w:r>
            <w:r>
              <w:rPr>
                <w:rFonts w:hint="eastAsia"/>
              </w:rPr>
              <w:t>ms</w:t>
            </w:r>
          </w:p>
        </w:tc>
      </w:tr>
      <w:tr w:rsidR="004B790A" w:rsidRPr="00AA08C6" w:rsidTr="00951963">
        <w:tc>
          <w:tcPr>
            <w:tcW w:w="1182" w:type="dxa"/>
            <w:tcBorders>
              <w:right w:val="single" w:sz="12" w:space="0" w:color="auto"/>
            </w:tcBorders>
          </w:tcPr>
          <w:p w:rsidR="004341F8" w:rsidRPr="00AA08C6" w:rsidRDefault="004341F8" w:rsidP="004A746D">
            <w:pPr>
              <w:pStyle w:val="aff0"/>
              <w:spacing w:before="0" w:after="0"/>
            </w:pPr>
            <w:r>
              <w:rPr>
                <w:rFonts w:hint="eastAsia"/>
              </w:rPr>
              <w:t>Bunny</w:t>
            </w:r>
          </w:p>
        </w:tc>
        <w:tc>
          <w:tcPr>
            <w:tcW w:w="1224" w:type="dxa"/>
            <w:tcBorders>
              <w:left w:val="single" w:sz="12" w:space="0" w:color="auto"/>
              <w:right w:val="single" w:sz="12" w:space="0" w:color="auto"/>
            </w:tcBorders>
          </w:tcPr>
          <w:p w:rsidR="004341F8" w:rsidRPr="00AA08C6" w:rsidRDefault="004341F8" w:rsidP="004A746D">
            <w:pPr>
              <w:pStyle w:val="aff0"/>
              <w:spacing w:before="0" w:after="0"/>
            </w:pPr>
            <w:r>
              <w:t>5489</w:t>
            </w:r>
          </w:p>
        </w:tc>
        <w:tc>
          <w:tcPr>
            <w:tcW w:w="1137" w:type="dxa"/>
            <w:gridSpan w:val="2"/>
            <w:tcBorders>
              <w:left w:val="single" w:sz="12" w:space="0" w:color="auto"/>
              <w:right w:val="single" w:sz="12" w:space="0" w:color="auto"/>
            </w:tcBorders>
          </w:tcPr>
          <w:p w:rsidR="004341F8" w:rsidRPr="00AA08C6" w:rsidRDefault="004341F8" w:rsidP="004A746D">
            <w:pPr>
              <w:pStyle w:val="aff0"/>
              <w:spacing w:before="0" w:after="0"/>
            </w:pPr>
            <w:r>
              <w:t>10974</w:t>
            </w:r>
          </w:p>
        </w:tc>
        <w:tc>
          <w:tcPr>
            <w:tcW w:w="999" w:type="dxa"/>
            <w:gridSpan w:val="2"/>
            <w:tcBorders>
              <w:left w:val="single" w:sz="12" w:space="0" w:color="auto"/>
              <w:right w:val="single" w:sz="12" w:space="0" w:color="auto"/>
            </w:tcBorders>
          </w:tcPr>
          <w:p w:rsidR="004341F8" w:rsidRPr="00AA08C6" w:rsidRDefault="004341F8" w:rsidP="004A746D">
            <w:pPr>
              <w:pStyle w:val="aff0"/>
              <w:spacing w:before="0" w:after="0"/>
            </w:pPr>
            <w:r>
              <w:t>2</w:t>
            </w:r>
          </w:p>
        </w:tc>
        <w:tc>
          <w:tcPr>
            <w:tcW w:w="1412" w:type="dxa"/>
            <w:gridSpan w:val="2"/>
            <w:tcBorders>
              <w:left w:val="single" w:sz="12" w:space="0" w:color="auto"/>
              <w:right w:val="single" w:sz="12" w:space="0" w:color="auto"/>
            </w:tcBorders>
          </w:tcPr>
          <w:p w:rsidR="004341F8" w:rsidRPr="00AA08C6" w:rsidRDefault="004341F8" w:rsidP="004A746D">
            <w:pPr>
              <w:pStyle w:val="aff0"/>
              <w:spacing w:before="0" w:after="0"/>
            </w:pPr>
            <w:r>
              <w:t>87794</w:t>
            </w:r>
          </w:p>
        </w:tc>
        <w:tc>
          <w:tcPr>
            <w:tcW w:w="1411" w:type="dxa"/>
            <w:gridSpan w:val="3"/>
            <w:tcBorders>
              <w:left w:val="single" w:sz="12" w:space="0" w:color="auto"/>
              <w:right w:val="single" w:sz="12" w:space="0" w:color="auto"/>
            </w:tcBorders>
          </w:tcPr>
          <w:p w:rsidR="004341F8" w:rsidRPr="00AA08C6" w:rsidRDefault="004341F8" w:rsidP="004A746D">
            <w:pPr>
              <w:pStyle w:val="aff0"/>
              <w:spacing w:before="0" w:after="0"/>
            </w:pPr>
            <w:r>
              <w:t>175584</w:t>
            </w:r>
          </w:p>
        </w:tc>
        <w:tc>
          <w:tcPr>
            <w:tcW w:w="913" w:type="dxa"/>
            <w:tcBorders>
              <w:left w:val="single" w:sz="12" w:space="0" w:color="auto"/>
            </w:tcBorders>
          </w:tcPr>
          <w:p w:rsidR="004341F8" w:rsidRPr="00AA08C6" w:rsidRDefault="004B790A" w:rsidP="004A746D">
            <w:pPr>
              <w:pStyle w:val="aff0"/>
              <w:spacing w:before="0" w:after="0"/>
            </w:pPr>
            <w:r>
              <w:rPr>
                <w:rFonts w:hint="eastAsia"/>
              </w:rPr>
              <w:t>8ms</w:t>
            </w:r>
          </w:p>
        </w:tc>
      </w:tr>
      <w:tr w:rsidR="004B790A" w:rsidRPr="00AA08C6" w:rsidTr="00951963">
        <w:tc>
          <w:tcPr>
            <w:tcW w:w="1182" w:type="dxa"/>
            <w:tcBorders>
              <w:bottom w:val="single" w:sz="24" w:space="0" w:color="auto"/>
              <w:right w:val="single" w:sz="12" w:space="0" w:color="auto"/>
            </w:tcBorders>
          </w:tcPr>
          <w:p w:rsidR="004341F8" w:rsidRPr="00AA08C6" w:rsidRDefault="00C96DA0" w:rsidP="004A746D">
            <w:pPr>
              <w:pStyle w:val="aff0"/>
              <w:spacing w:before="0" w:after="0"/>
            </w:pPr>
            <w:r>
              <w:t>D</w:t>
            </w:r>
            <w:r>
              <w:rPr>
                <w:rFonts w:hint="eastAsia"/>
              </w:rPr>
              <w:t>ragon</w:t>
            </w:r>
          </w:p>
        </w:tc>
        <w:tc>
          <w:tcPr>
            <w:tcW w:w="1224" w:type="dxa"/>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5239</w:t>
            </w:r>
          </w:p>
        </w:tc>
        <w:tc>
          <w:tcPr>
            <w:tcW w:w="1137"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10478</w:t>
            </w:r>
          </w:p>
        </w:tc>
        <w:tc>
          <w:tcPr>
            <w:tcW w:w="999" w:type="dxa"/>
            <w:gridSpan w:val="2"/>
            <w:tcBorders>
              <w:left w:val="single" w:sz="12" w:space="0" w:color="auto"/>
              <w:bottom w:val="single" w:sz="24" w:space="0" w:color="auto"/>
              <w:right w:val="single" w:sz="12" w:space="0" w:color="auto"/>
            </w:tcBorders>
          </w:tcPr>
          <w:p w:rsidR="004341F8" w:rsidRPr="00AA08C6" w:rsidRDefault="00071F68" w:rsidP="004A746D">
            <w:pPr>
              <w:pStyle w:val="aff0"/>
              <w:spacing w:before="0" w:after="0"/>
            </w:pPr>
            <w:r>
              <w:t>3</w:t>
            </w:r>
          </w:p>
        </w:tc>
        <w:tc>
          <w:tcPr>
            <w:tcW w:w="1412"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335328</w:t>
            </w:r>
          </w:p>
        </w:tc>
        <w:tc>
          <w:tcPr>
            <w:tcW w:w="1411" w:type="dxa"/>
            <w:gridSpan w:val="3"/>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670656</w:t>
            </w:r>
          </w:p>
        </w:tc>
        <w:tc>
          <w:tcPr>
            <w:tcW w:w="913" w:type="dxa"/>
            <w:tcBorders>
              <w:left w:val="single" w:sz="12" w:space="0" w:color="auto"/>
              <w:bottom w:val="single" w:sz="24" w:space="0" w:color="auto"/>
            </w:tcBorders>
          </w:tcPr>
          <w:p w:rsidR="004341F8" w:rsidRPr="00AA08C6" w:rsidRDefault="004B790A" w:rsidP="004A746D">
            <w:pPr>
              <w:pStyle w:val="aff0"/>
              <w:spacing w:before="0" w:after="0"/>
            </w:pPr>
            <w:r>
              <w:rPr>
                <w:rFonts w:hint="eastAsia"/>
              </w:rPr>
              <w:t>17ms</w:t>
            </w:r>
          </w:p>
        </w:tc>
      </w:tr>
    </w:tbl>
    <w:p w:rsidR="00962C69" w:rsidRDefault="006C16F4" w:rsidP="006C16F4">
      <w:pPr>
        <w:pStyle w:val="31"/>
      </w:pPr>
      <w:bookmarkStart w:id="248" w:name="_Toc507394624"/>
      <w:r>
        <w:rPr>
          <w:rFonts w:hint="eastAsia"/>
        </w:rPr>
        <w:t>网格精度</w:t>
      </w:r>
      <w:bookmarkEnd w:id="248"/>
    </w:p>
    <w:p w:rsidR="00CB208C" w:rsidRDefault="006C16F4" w:rsidP="00EB015E">
      <w:pPr>
        <w:pStyle w:val="afc"/>
        <w:ind w:firstLine="400"/>
      </w:pPr>
      <w:r>
        <w:rPr>
          <w:rFonts w:hint="eastAsia"/>
        </w:rPr>
        <w:t>为了度量算法生成的半规则网格与初始网格间的误差，我们采用均方误差（</w:t>
      </w:r>
      <m:oMath>
        <m:sSub>
          <m:sSubPr>
            <m:ctrlPr>
              <w:rPr>
                <w:rFonts w:ascii="Cambria Math" w:hAnsi="Cambria Math"/>
                <w:i/>
              </w:rPr>
            </m:ctrlPr>
          </m:sSubPr>
          <m:e>
            <m:r>
              <w:rPr>
                <w:rFonts w:ascii="Cambria Math" w:hAnsi="Cambria Math" w:hint="eastAsia"/>
              </w:rPr>
              <m:t>L</m:t>
            </m:r>
          </m:e>
          <m:sub>
            <m:r>
              <w:rPr>
                <w:rFonts w:ascii="Cambria Math" w:hAnsi="Cambria Math"/>
              </w:rPr>
              <m:t>2</m:t>
            </m:r>
          </m:sub>
        </m:sSub>
        <m:r>
          <w:rPr>
            <w:rFonts w:ascii="Cambria Math" w:hAnsi="Cambria Math"/>
          </w:rPr>
          <m:t>-</m:t>
        </m:r>
        <m:r>
          <m:rPr>
            <m:sty m:val="p"/>
          </m:rPr>
          <w:rPr>
            <w:rFonts w:ascii="Cambria Math" w:hAnsi="Cambria Math" w:hint="eastAsia"/>
          </w:rPr>
          <m:t>norm</m:t>
        </m:r>
      </m:oMath>
      <w:r w:rsidR="00871472">
        <w:rPr>
          <w:rFonts w:hint="eastAsia"/>
        </w:rPr>
        <w:t>）来度量两个网格间距离。</w:t>
      </w:r>
      <w:r w:rsidR="00CB208C">
        <w:rPr>
          <w:rFonts w:hint="eastAsia"/>
        </w:rPr>
        <w:t>本章算法也与两种经典半规则网格化文献</w:t>
      </w:r>
      <w:r w:rsidR="007B0829">
        <w:fldChar w:fldCharType="begin"/>
      </w:r>
      <w:r w:rsidR="00840A60">
        <w:instrText xml:space="preserve"> ADDIN EN.CITE &lt;EndNote&gt;&lt;Cite&gt;&lt;Author&gt;Lee&lt;/Author&gt;&lt;Year&gt;1998&lt;/Year&gt;&lt;RecNum&gt;16&lt;/RecNum&gt;&lt;DisplayText&gt;[69]&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B0829">
        <w:fldChar w:fldCharType="separate"/>
      </w:r>
      <w:r w:rsidR="00840A60">
        <w:rPr>
          <w:noProof/>
        </w:rPr>
        <w:t>[</w:t>
      </w:r>
      <w:hyperlink w:anchor="_ENREF_69" w:tooltip="Lee, 1998 #16" w:history="1">
        <w:r w:rsidR="00B85D53">
          <w:rPr>
            <w:noProof/>
          </w:rPr>
          <w:t>69</w:t>
        </w:r>
      </w:hyperlink>
      <w:r w:rsidR="00840A60">
        <w:rPr>
          <w:noProof/>
        </w:rPr>
        <w:t>]</w:t>
      </w:r>
      <w:r w:rsidR="007B0829">
        <w:fldChar w:fldCharType="end"/>
      </w:r>
      <w:r w:rsidR="0026142D">
        <w:t>（</w:t>
      </w:r>
      <w:r w:rsidR="0026142D">
        <w:rPr>
          <w:rFonts w:hint="eastAsia"/>
        </w:rPr>
        <w:t>Maps</w:t>
      </w:r>
      <w:r w:rsidR="0026142D">
        <w:rPr>
          <w:rFonts w:hint="eastAsia"/>
        </w:rPr>
        <w:t>算法）</w:t>
      </w:r>
      <w:r w:rsidR="00CB208C">
        <w:rPr>
          <w:rFonts w:hint="eastAsia"/>
        </w:rPr>
        <w:t>和文献</w:t>
      </w:r>
      <w:r w:rsidR="007B0829">
        <w:fldChar w:fldCharType="begin"/>
      </w:r>
      <w:r w:rsidR="00840A60">
        <w:instrText xml:space="preserve"> ADDIN EN.CITE &lt;EndNote&gt;&lt;Cite&gt;&lt;Author&gt;Guskov&lt;/Author&gt;&lt;Year&gt;2000&lt;/Year&gt;&lt;RecNum&gt;20&lt;/RecNum&gt;&lt;DisplayText&gt;[73]&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EndNote&gt;</w:instrText>
      </w:r>
      <w:r w:rsidR="007B0829">
        <w:fldChar w:fldCharType="separate"/>
      </w:r>
      <w:r w:rsidR="00840A60">
        <w:rPr>
          <w:noProof/>
        </w:rPr>
        <w:t>[</w:t>
      </w:r>
      <w:hyperlink w:anchor="_ENREF_73" w:tooltip="Guskov, 2000 #20" w:history="1">
        <w:r w:rsidR="00B85D53">
          <w:rPr>
            <w:noProof/>
          </w:rPr>
          <w:t>73</w:t>
        </w:r>
      </w:hyperlink>
      <w:r w:rsidR="00840A60">
        <w:rPr>
          <w:noProof/>
        </w:rPr>
        <w:t>]</w:t>
      </w:r>
      <w:r w:rsidR="007B0829">
        <w:fldChar w:fldCharType="end"/>
      </w:r>
      <w:r w:rsidR="0026142D">
        <w:t>（</w:t>
      </w:r>
      <w:r w:rsidR="0026142D">
        <w:rPr>
          <w:rFonts w:hint="eastAsia"/>
        </w:rPr>
        <w:t>Normal</w:t>
      </w:r>
      <w:r w:rsidR="0026142D">
        <w:t xml:space="preserve"> </w:t>
      </w:r>
      <w:r w:rsidR="0026142D">
        <w:rPr>
          <w:rFonts w:hint="eastAsia"/>
        </w:rPr>
        <w:t>Mesh</w:t>
      </w:r>
      <w:r w:rsidR="0026142D">
        <w:rPr>
          <w:rFonts w:hint="eastAsia"/>
        </w:rPr>
        <w:t>算法）</w:t>
      </w:r>
      <w:r w:rsidR="00CB208C">
        <w:rPr>
          <w:rFonts w:hint="eastAsia"/>
        </w:rPr>
        <w:t>进行对比。</w:t>
      </w:r>
      <w:r w:rsidR="00140E8B">
        <w:rPr>
          <w:rFonts w:hint="eastAsia"/>
        </w:rPr>
        <w:t>通过表</w:t>
      </w:r>
      <w:r w:rsidR="00140E8B">
        <w:rPr>
          <w:rFonts w:hint="eastAsia"/>
        </w:rPr>
        <w:t>5.5</w:t>
      </w:r>
      <w:r w:rsidR="00140E8B">
        <w:rPr>
          <w:rFonts w:hint="eastAsia"/>
        </w:rPr>
        <w:t>实验表明，本章算法与</w:t>
      </w:r>
      <w:r w:rsidR="00140E8B">
        <w:rPr>
          <w:rFonts w:hint="eastAsia"/>
        </w:rPr>
        <w:t>Maps</w:t>
      </w:r>
      <w:r w:rsidR="00140E8B">
        <w:rPr>
          <w:rFonts w:hint="eastAsia"/>
        </w:rPr>
        <w:t>算法和</w:t>
      </w:r>
      <w:r w:rsidR="00140E8B">
        <w:rPr>
          <w:rFonts w:hint="eastAsia"/>
        </w:rPr>
        <w:t>Normal</w:t>
      </w:r>
      <w:r w:rsidR="00140E8B">
        <w:t xml:space="preserve"> </w:t>
      </w:r>
      <w:r w:rsidR="00140E8B">
        <w:rPr>
          <w:rFonts w:hint="eastAsia"/>
        </w:rPr>
        <w:t>Mesh</w:t>
      </w:r>
      <w:r w:rsidR="00140E8B">
        <w:rPr>
          <w:rFonts w:hint="eastAsia"/>
        </w:rPr>
        <w:t>算法具有近似的网格精度，但本章算法可以进行并行计算，大大提高算法的效率，可以实时得到半规则化网格。</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CB208C" w:rsidTr="00140E8B">
        <w:tc>
          <w:tcPr>
            <w:tcW w:w="8268" w:type="dxa"/>
            <w:gridSpan w:val="4"/>
            <w:tcBorders>
              <w:bottom w:val="single" w:sz="24" w:space="0" w:color="auto"/>
            </w:tcBorders>
          </w:tcPr>
          <w:p w:rsidR="00CB208C" w:rsidRPr="00CB208C" w:rsidRDefault="00CB208C" w:rsidP="00723E29">
            <w:pPr>
              <w:pStyle w:val="aff0"/>
              <w:spacing w:before="0" w:after="0" w:line="360" w:lineRule="auto"/>
            </w:pPr>
            <w:bookmarkStart w:id="249" w:name="_Toc507402034"/>
            <w:r w:rsidRPr="00CB208C">
              <w:rPr>
                <w:rFonts w:hint="eastAsia"/>
              </w:rPr>
              <w:t>表</w:t>
            </w:r>
            <w:r w:rsidRPr="00CB208C">
              <w:rPr>
                <w:rFonts w:hint="eastAsia"/>
              </w:rPr>
              <w:t xml:space="preserve"> </w:t>
            </w:r>
            <w:r w:rsidR="00F3003E">
              <w:fldChar w:fldCharType="begin"/>
            </w:r>
            <w:r w:rsidR="00F3003E">
              <w:instrText xml:space="preserve"> </w:instrText>
            </w:r>
            <w:r w:rsidR="00F3003E">
              <w:rPr>
                <w:rFonts w:hint="eastAsia"/>
              </w:rPr>
              <w:instrText>STYLEREF 1 \s</w:instrText>
            </w:r>
            <w:r w:rsidR="00F3003E">
              <w:instrText xml:space="preserve"> </w:instrText>
            </w:r>
            <w:r w:rsidR="00F3003E">
              <w:fldChar w:fldCharType="separate"/>
            </w:r>
            <w:r w:rsidR="00F3003E">
              <w:rPr>
                <w:noProof/>
              </w:rPr>
              <w:t>5</w:t>
            </w:r>
            <w:r w:rsidR="00F3003E">
              <w:fldChar w:fldCharType="end"/>
            </w:r>
            <w:r w:rsidR="00F3003E">
              <w:t>.</w:t>
            </w:r>
            <w:r w:rsidR="00F3003E">
              <w:fldChar w:fldCharType="begin"/>
            </w:r>
            <w:r w:rsidR="00F3003E">
              <w:instrText xml:space="preserve"> </w:instrText>
            </w:r>
            <w:r w:rsidR="00F3003E">
              <w:rPr>
                <w:rFonts w:hint="eastAsia"/>
              </w:rPr>
              <w:instrText xml:space="preserve">SEQ </w:instrText>
            </w:r>
            <w:r w:rsidR="00F3003E">
              <w:rPr>
                <w:rFonts w:hint="eastAsia"/>
              </w:rPr>
              <w:instrText>表</w:instrText>
            </w:r>
            <w:r w:rsidR="00F3003E">
              <w:rPr>
                <w:rFonts w:hint="eastAsia"/>
              </w:rPr>
              <w:instrText xml:space="preserve"> \* ARABIC \s 1</w:instrText>
            </w:r>
            <w:r w:rsidR="00F3003E">
              <w:instrText xml:space="preserve"> </w:instrText>
            </w:r>
            <w:r w:rsidR="00F3003E">
              <w:fldChar w:fldCharType="separate"/>
            </w:r>
            <w:r w:rsidR="00F3003E">
              <w:rPr>
                <w:noProof/>
              </w:rPr>
              <w:t>4</w:t>
            </w:r>
            <w:r w:rsidR="00F3003E">
              <w:fldChar w:fldCharType="end"/>
            </w:r>
            <w:r>
              <w:rPr>
                <w:rFonts w:hint="eastAsia"/>
              </w:rPr>
              <w:t>与经典半规则网格化精度对比</w:t>
            </w:r>
            <w:bookmarkEnd w:id="249"/>
          </w:p>
        </w:tc>
      </w:tr>
      <w:tr w:rsidR="00CB208C" w:rsidTr="00140E8B">
        <w:tc>
          <w:tcPr>
            <w:tcW w:w="2067" w:type="dxa"/>
            <w:tcBorders>
              <w:top w:val="single" w:sz="24" w:space="0" w:color="auto"/>
              <w:bottom w:val="single" w:sz="12" w:space="0" w:color="auto"/>
              <w:right w:val="single" w:sz="12" w:space="0" w:color="auto"/>
            </w:tcBorders>
          </w:tcPr>
          <w:p w:rsidR="00CB208C" w:rsidRDefault="00CB208C" w:rsidP="00723E29">
            <w:pPr>
              <w:pStyle w:val="aff0"/>
              <w:spacing w:before="0" w:after="0"/>
            </w:pPr>
            <w:r>
              <w:rPr>
                <w:rFonts w:hint="eastAsia"/>
              </w:rPr>
              <w:t>网格</w:t>
            </w:r>
          </w:p>
        </w:tc>
        <w:tc>
          <w:tcPr>
            <w:tcW w:w="2067" w:type="dxa"/>
            <w:tcBorders>
              <w:top w:val="single" w:sz="24" w:space="0" w:color="auto"/>
              <w:left w:val="single" w:sz="12" w:space="0" w:color="auto"/>
              <w:bottom w:val="single" w:sz="12" w:space="0" w:color="auto"/>
              <w:right w:val="single" w:sz="12" w:space="0" w:color="auto"/>
            </w:tcBorders>
          </w:tcPr>
          <w:p w:rsidR="00CB208C" w:rsidRDefault="00CB208C" w:rsidP="00723E29">
            <w:pPr>
              <w:pStyle w:val="aff0"/>
              <w:spacing w:before="0" w:after="0"/>
            </w:pPr>
            <w:r>
              <w:rPr>
                <w:rFonts w:hint="eastAsia"/>
              </w:rPr>
              <w:t>Maps</w:t>
            </w:r>
            <w:r>
              <w:rPr>
                <w:rFonts w:hint="eastAsia"/>
              </w:rPr>
              <w:t>算法</w:t>
            </w:r>
          </w:p>
        </w:tc>
        <w:tc>
          <w:tcPr>
            <w:tcW w:w="2067" w:type="dxa"/>
            <w:tcBorders>
              <w:top w:val="single" w:sz="24" w:space="0" w:color="auto"/>
              <w:left w:val="single" w:sz="12" w:space="0" w:color="auto"/>
              <w:bottom w:val="single" w:sz="12" w:space="0" w:color="auto"/>
              <w:right w:val="single" w:sz="12" w:space="0" w:color="auto"/>
            </w:tcBorders>
          </w:tcPr>
          <w:p w:rsidR="00CB208C" w:rsidRDefault="0026142D" w:rsidP="00723E29">
            <w:pPr>
              <w:pStyle w:val="aff0"/>
              <w:spacing w:before="0" w:after="0"/>
            </w:pPr>
            <w:r>
              <w:rPr>
                <w:rFonts w:hint="eastAsia"/>
              </w:rPr>
              <w:t>Normal</w:t>
            </w:r>
            <w:r>
              <w:t xml:space="preserve"> </w:t>
            </w:r>
            <w:r>
              <w:rPr>
                <w:rFonts w:hint="eastAsia"/>
              </w:rPr>
              <w:t>Mesh</w:t>
            </w:r>
            <w:r>
              <w:rPr>
                <w:rFonts w:hint="eastAsia"/>
              </w:rPr>
              <w:t>算法</w:t>
            </w:r>
          </w:p>
        </w:tc>
        <w:tc>
          <w:tcPr>
            <w:tcW w:w="2067" w:type="dxa"/>
            <w:tcBorders>
              <w:top w:val="single" w:sz="24" w:space="0" w:color="auto"/>
              <w:left w:val="single" w:sz="12" w:space="0" w:color="auto"/>
              <w:bottom w:val="single" w:sz="12" w:space="0" w:color="auto"/>
            </w:tcBorders>
          </w:tcPr>
          <w:p w:rsidR="00CB208C" w:rsidRDefault="0026142D" w:rsidP="00723E29">
            <w:pPr>
              <w:pStyle w:val="aff0"/>
              <w:spacing w:before="0" w:after="0"/>
            </w:pPr>
            <w:r>
              <w:rPr>
                <w:rFonts w:hint="eastAsia"/>
              </w:rPr>
              <w:t>本章算法</w:t>
            </w:r>
          </w:p>
        </w:tc>
      </w:tr>
      <w:tr w:rsidR="00723E29" w:rsidTr="00140E8B">
        <w:tc>
          <w:tcPr>
            <w:tcW w:w="2067" w:type="dxa"/>
            <w:tcBorders>
              <w:top w:val="single" w:sz="12" w:space="0" w:color="auto"/>
              <w:right w:val="single" w:sz="12" w:space="0" w:color="auto"/>
            </w:tcBorders>
          </w:tcPr>
          <w:p w:rsidR="00723E29" w:rsidRPr="00AA08C6" w:rsidRDefault="00723E29" w:rsidP="00723E29">
            <w:pPr>
              <w:pStyle w:val="aff0"/>
              <w:spacing w:before="0" w:after="0"/>
            </w:pPr>
            <w:r>
              <w:t>3-</w:t>
            </w:r>
            <w:r>
              <w:rPr>
                <w:rFonts w:hint="eastAsia"/>
              </w:rPr>
              <w:t>holes</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73</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98</w:t>
            </w:r>
          </w:p>
        </w:tc>
        <w:tc>
          <w:tcPr>
            <w:tcW w:w="2067" w:type="dxa"/>
            <w:tcBorders>
              <w:top w:val="single" w:sz="12" w:space="0" w:color="auto"/>
              <w:left w:val="single" w:sz="12" w:space="0" w:color="auto"/>
            </w:tcBorders>
          </w:tcPr>
          <w:p w:rsidR="00723E29" w:rsidRDefault="00723E29" w:rsidP="00723E29">
            <w:pPr>
              <w:pStyle w:val="aff0"/>
              <w:spacing w:before="0" w:after="0"/>
            </w:pPr>
            <w:r>
              <w:rPr>
                <w:rFonts w:hint="eastAsia"/>
              </w:rPr>
              <w:t>0.082</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sidRPr="00666FDA">
              <w:t>Armadillo</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35</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82</w:t>
            </w:r>
          </w:p>
        </w:tc>
        <w:tc>
          <w:tcPr>
            <w:tcW w:w="2067" w:type="dxa"/>
            <w:tcBorders>
              <w:left w:val="single" w:sz="12" w:space="0" w:color="auto"/>
            </w:tcBorders>
          </w:tcPr>
          <w:p w:rsidR="00723E29" w:rsidRDefault="00723E29" w:rsidP="00723E29">
            <w:pPr>
              <w:pStyle w:val="aff0"/>
              <w:spacing w:before="0" w:after="0"/>
            </w:pPr>
            <w:r>
              <w:rPr>
                <w:rFonts w:hint="eastAsia"/>
              </w:rPr>
              <w:t>0.157</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Pr>
                <w:rFonts w:hint="eastAsia"/>
              </w:rPr>
              <w:t>Bunny</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081</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03</w:t>
            </w:r>
          </w:p>
        </w:tc>
        <w:tc>
          <w:tcPr>
            <w:tcW w:w="2067" w:type="dxa"/>
            <w:tcBorders>
              <w:left w:val="single" w:sz="12" w:space="0" w:color="auto"/>
            </w:tcBorders>
          </w:tcPr>
          <w:p w:rsidR="00723E29" w:rsidRDefault="00723E29" w:rsidP="00723E29">
            <w:pPr>
              <w:pStyle w:val="aff0"/>
              <w:spacing w:before="0" w:after="0"/>
            </w:pPr>
            <w:r>
              <w:rPr>
                <w:rFonts w:hint="eastAsia"/>
              </w:rPr>
              <w:t>0.095</w:t>
            </w:r>
          </w:p>
        </w:tc>
      </w:tr>
      <w:tr w:rsidR="00723E29" w:rsidTr="00140E8B">
        <w:tc>
          <w:tcPr>
            <w:tcW w:w="2067" w:type="dxa"/>
            <w:tcBorders>
              <w:bottom w:val="single" w:sz="24" w:space="0" w:color="auto"/>
              <w:right w:val="single" w:sz="12" w:space="0" w:color="auto"/>
            </w:tcBorders>
          </w:tcPr>
          <w:p w:rsidR="00723E29" w:rsidRPr="00AA08C6" w:rsidRDefault="00723E29" w:rsidP="00723E29">
            <w:pPr>
              <w:pStyle w:val="aff0"/>
              <w:spacing w:before="0" w:after="0"/>
            </w:pPr>
            <w:r>
              <w:t>D</w:t>
            </w:r>
            <w:r>
              <w:rPr>
                <w:rFonts w:hint="eastAsia"/>
              </w:rPr>
              <w:t>ragon</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16</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36</w:t>
            </w:r>
          </w:p>
        </w:tc>
        <w:tc>
          <w:tcPr>
            <w:tcW w:w="2067" w:type="dxa"/>
            <w:tcBorders>
              <w:left w:val="single" w:sz="12" w:space="0" w:color="auto"/>
              <w:bottom w:val="single" w:sz="24" w:space="0" w:color="auto"/>
            </w:tcBorders>
          </w:tcPr>
          <w:p w:rsidR="00723E29" w:rsidRDefault="00723E29" w:rsidP="00723E29">
            <w:pPr>
              <w:pStyle w:val="aff0"/>
              <w:spacing w:before="0" w:after="0"/>
            </w:pPr>
            <w:r>
              <w:rPr>
                <w:rFonts w:hint="eastAsia"/>
              </w:rPr>
              <w:t>0.124</w:t>
            </w:r>
          </w:p>
        </w:tc>
      </w:tr>
    </w:tbl>
    <w:p w:rsidR="00CB208C" w:rsidRDefault="00C7440F" w:rsidP="001D2F17">
      <w:pPr>
        <w:ind w:firstLine="480"/>
      </w:pPr>
      <w:r>
        <w:rPr>
          <w:rFonts w:hint="eastAsia"/>
          <w:noProof/>
        </w:rPr>
        <w:drawing>
          <wp:anchor distT="0" distB="0" distL="114300" distR="114300" simplePos="0" relativeHeight="251668480" behindDoc="0" locked="0" layoutInCell="1" allowOverlap="1" wp14:anchorId="52473D66" wp14:editId="120B5DBB">
            <wp:simplePos x="0" y="0"/>
            <wp:positionH relativeFrom="column">
              <wp:align>center</wp:align>
            </wp:positionH>
            <wp:positionV relativeFrom="paragraph">
              <wp:posOffset>3423920</wp:posOffset>
            </wp:positionV>
            <wp:extent cx="5050800" cy="2880000"/>
            <wp:effectExtent l="0" t="0" r="0" b="0"/>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madillo.png"/>
                    <pic:cNvPicPr/>
                  </pic:nvPicPr>
                  <pic:blipFill>
                    <a:blip r:embed="rId122">
                      <a:extLst>
                        <a:ext uri="{28A0092B-C50C-407E-A947-70E740481C1C}">
                          <a14:useLocalDpi xmlns:a14="http://schemas.microsoft.com/office/drawing/2010/main" val="0"/>
                        </a:ext>
                      </a:extLst>
                    </a:blip>
                    <a:stretch>
                      <a:fillRect/>
                    </a:stretch>
                  </pic:blipFill>
                  <pic:spPr>
                    <a:xfrm>
                      <a:off x="0" y="0"/>
                      <a:ext cx="5050800" cy="2880000"/>
                    </a:xfrm>
                    <a:prstGeom prst="rect">
                      <a:avLst/>
                    </a:prstGeom>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67456" behindDoc="0" locked="0" layoutInCell="1" allowOverlap="1" wp14:anchorId="59178315" wp14:editId="760CA6A6">
            <wp:simplePos x="0" y="0"/>
            <wp:positionH relativeFrom="column">
              <wp:align>center</wp:align>
            </wp:positionH>
            <wp:positionV relativeFrom="paragraph">
              <wp:posOffset>527024</wp:posOffset>
            </wp:positionV>
            <wp:extent cx="5169600" cy="2700000"/>
            <wp:effectExtent l="0" t="0" r="0" b="5715"/>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oles.png"/>
                    <pic:cNvPicPr/>
                  </pic:nvPicPr>
                  <pic:blipFill>
                    <a:blip r:embed="rId123">
                      <a:extLst>
                        <a:ext uri="{28A0092B-C50C-407E-A947-70E740481C1C}">
                          <a14:useLocalDpi xmlns:a14="http://schemas.microsoft.com/office/drawing/2010/main" val="0"/>
                        </a:ext>
                      </a:extLst>
                    </a:blip>
                    <a:stretch>
                      <a:fillRect/>
                    </a:stretch>
                  </pic:blipFill>
                  <pic:spPr>
                    <a:xfrm>
                      <a:off x="0" y="0"/>
                      <a:ext cx="5169600" cy="2700000"/>
                    </a:xfrm>
                    <a:prstGeom prst="rect">
                      <a:avLst/>
                    </a:prstGeom>
                  </pic:spPr>
                </pic:pic>
              </a:graphicData>
            </a:graphic>
            <wp14:sizeRelH relativeFrom="page">
              <wp14:pctWidth>0</wp14:pctWidth>
            </wp14:sizeRelH>
            <wp14:sizeRelV relativeFrom="page">
              <wp14:pctHeight>0</wp14:pctHeight>
            </wp14:sizeRelV>
          </wp:anchor>
        </w:drawing>
      </w:r>
      <w:r w:rsidR="001D2F17">
        <w:rPr>
          <w:rFonts w:hint="eastAsia"/>
        </w:rPr>
        <w:t>最后</w:t>
      </w:r>
      <w:r>
        <w:rPr>
          <w:rFonts w:hint="eastAsia"/>
        </w:rPr>
        <w:t>给出实验的四组实验结果图（如图</w:t>
      </w:r>
      <w:r>
        <w:rPr>
          <w:rFonts w:hint="eastAsia"/>
        </w:rPr>
        <w:t>5.10</w:t>
      </w:r>
      <w:r>
        <w:rPr>
          <w:rFonts w:hint="eastAsia"/>
        </w:rPr>
        <w:t>），每组结果图分别包含：初始网格</w:t>
      </w:r>
      <w:r w:rsidR="0041031A">
        <w:rPr>
          <w:rFonts w:hint="eastAsia"/>
        </w:rPr>
        <w:t>、</w:t>
      </w:r>
      <w:r>
        <w:rPr>
          <w:rFonts w:hint="eastAsia"/>
        </w:rPr>
        <w:t>简化后网格和半规则网格。</w:t>
      </w:r>
    </w:p>
    <w:bookmarkStart w:id="250" w:name="_Toc507394625"/>
    <w:p w:rsidR="00BC0BFA" w:rsidRDefault="00943B43" w:rsidP="005130EE">
      <w:pPr>
        <w:pStyle w:val="21"/>
      </w:pPr>
      <w:r>
        <w:rPr>
          <w:noProof/>
        </w:rPr>
        <mc:AlternateContent>
          <mc:Choice Requires="wps">
            <w:drawing>
              <wp:anchor distT="0" distB="0" distL="114300" distR="114300" simplePos="0" relativeHeight="251672576" behindDoc="0" locked="0" layoutInCell="1" allowOverlap="1" wp14:anchorId="5E622F54" wp14:editId="77BEA19F">
                <wp:simplePos x="0" y="0"/>
                <wp:positionH relativeFrom="column">
                  <wp:posOffset>-635</wp:posOffset>
                </wp:positionH>
                <wp:positionV relativeFrom="paragraph">
                  <wp:posOffset>5805805</wp:posOffset>
                </wp:positionV>
                <wp:extent cx="5255895" cy="635"/>
                <wp:effectExtent l="0" t="0" r="0" b="0"/>
                <wp:wrapTopAndBottom/>
                <wp:docPr id="34" name="文本框 34"/>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540D10" w:rsidRPr="007B4B30" w:rsidRDefault="00540D10" w:rsidP="005130EE">
                            <w:pPr>
                              <w:pStyle w:val="aff"/>
                              <w:spacing w:before="163" w:after="163"/>
                              <w:rPr>
                                <w:rFonts w:eastAsia="宋体"/>
                                <w:sz w:val="24"/>
                                <w:szCs w:val="24"/>
                              </w:rPr>
                            </w:pPr>
                            <w:bookmarkStart w:id="251" w:name="_Toc50740202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2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622F54" id="文本框 34" o:spid="_x0000_s1116" type="#_x0000_t202" style="position:absolute;left:0;text-align:left;margin-left:-.05pt;margin-top:457.15pt;width:413.8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" stroked="f">
                <v:textbox style="mso-fit-shape-to-text:t" inset="0,0,0,0">
                  <w:txbxContent>
                    <w:p w:rsidR="00540D10" w:rsidRPr="007B4B30" w:rsidRDefault="00540D10" w:rsidP="005130EE">
                      <w:pPr>
                        <w:pStyle w:val="aff"/>
                        <w:spacing w:before="163" w:after="163"/>
                        <w:rPr>
                          <w:rFonts w:eastAsia="宋体"/>
                          <w:sz w:val="24"/>
                          <w:szCs w:val="24"/>
                        </w:rPr>
                      </w:pPr>
                      <w:bookmarkStart w:id="291" w:name="_Toc50740202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291"/>
                    </w:p>
                  </w:txbxContent>
                </v:textbox>
                <w10:wrap type="topAndBottom"/>
              </v:shape>
            </w:pict>
          </mc:Fallback>
        </mc:AlternateContent>
      </w:r>
      <w:r w:rsidR="00C7440F">
        <w:rPr>
          <w:rFonts w:hint="eastAsia"/>
          <w:noProof/>
        </w:rPr>
        <w:drawing>
          <wp:anchor distT="0" distB="0" distL="114300" distR="114300" simplePos="0" relativeHeight="251670528" behindDoc="0" locked="0" layoutInCell="1" allowOverlap="1" wp14:anchorId="674B577B" wp14:editId="5067FA4D">
            <wp:simplePos x="0" y="0"/>
            <wp:positionH relativeFrom="column">
              <wp:posOffset>-635</wp:posOffset>
            </wp:positionH>
            <wp:positionV relativeFrom="paragraph">
              <wp:posOffset>2923210</wp:posOffset>
            </wp:positionV>
            <wp:extent cx="5256000" cy="2826000"/>
            <wp:effectExtent l="0" t="0" r="1905" b="0"/>
            <wp:wrapTopAndBottom/>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ragon.png"/>
                    <pic:cNvPicPr/>
                  </pic:nvPicPr>
                  <pic:blipFill>
                    <a:blip r:embed="rId124">
                      <a:extLst>
                        <a:ext uri="{28A0092B-C50C-407E-A947-70E740481C1C}">
                          <a14:useLocalDpi xmlns:a14="http://schemas.microsoft.com/office/drawing/2010/main" val="0"/>
                        </a:ext>
                      </a:extLst>
                    </a:blip>
                    <a:stretch>
                      <a:fillRect/>
                    </a:stretch>
                  </pic:blipFill>
                  <pic:spPr>
                    <a:xfrm>
                      <a:off x="0" y="0"/>
                      <a:ext cx="5256000" cy="2826000"/>
                    </a:xfrm>
                    <a:prstGeom prst="rect">
                      <a:avLst/>
                    </a:prstGeom>
                  </pic:spPr>
                </pic:pic>
              </a:graphicData>
            </a:graphic>
            <wp14:sizeRelH relativeFrom="margin">
              <wp14:pctWidth>0</wp14:pctWidth>
            </wp14:sizeRelH>
            <wp14:sizeRelV relativeFrom="margin">
              <wp14:pctHeight>0</wp14:pctHeight>
            </wp14:sizeRelV>
          </wp:anchor>
        </w:drawing>
      </w:r>
      <w:r w:rsidR="00C7440F">
        <w:rPr>
          <w:rFonts w:hint="eastAsia"/>
          <w:noProof/>
        </w:rPr>
        <w:drawing>
          <wp:anchor distT="0" distB="0" distL="114300" distR="114300" simplePos="0" relativeHeight="251669504" behindDoc="0" locked="0" layoutInCell="1" allowOverlap="1" wp14:anchorId="3FFA3609" wp14:editId="7CF7DDD8">
            <wp:simplePos x="1455725" y="6247181"/>
            <wp:positionH relativeFrom="column">
              <wp:align>center</wp:align>
            </wp:positionH>
            <wp:positionV relativeFrom="paragraph">
              <wp:posOffset>-2689225</wp:posOffset>
            </wp:positionV>
            <wp:extent cx="5234400" cy="2880000"/>
            <wp:effectExtent l="0" t="0" r="4445"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unny.png"/>
                    <pic:cNvPicPr/>
                  </pic:nvPicPr>
                  <pic:blipFill>
                    <a:blip r:embed="rId125">
                      <a:extLst>
                        <a:ext uri="{28A0092B-C50C-407E-A947-70E740481C1C}">
                          <a14:useLocalDpi xmlns:a14="http://schemas.microsoft.com/office/drawing/2010/main" val="0"/>
                        </a:ext>
                      </a:extLst>
                    </a:blip>
                    <a:stretch>
                      <a:fillRect/>
                    </a:stretch>
                  </pic:blipFill>
                  <pic:spPr>
                    <a:xfrm>
                      <a:off x="0" y="0"/>
                      <a:ext cx="5234400" cy="2880000"/>
                    </a:xfrm>
                    <a:prstGeom prst="rect">
                      <a:avLst/>
                    </a:prstGeom>
                  </pic:spPr>
                </pic:pic>
              </a:graphicData>
            </a:graphic>
            <wp14:sizeRelH relativeFrom="margin">
              <wp14:pctWidth>0</wp14:pctWidth>
            </wp14:sizeRelH>
            <wp14:sizeRelV relativeFrom="margin">
              <wp14:pctHeight>0</wp14:pctHeight>
            </wp14:sizeRelV>
          </wp:anchor>
        </w:drawing>
      </w:r>
      <w:r w:rsidR="00BC0BFA">
        <w:rPr>
          <w:rFonts w:hint="eastAsia"/>
        </w:rPr>
        <w:t>本章小结</w:t>
      </w:r>
      <w:bookmarkEnd w:id="250"/>
    </w:p>
    <w:p w:rsidR="00E93EC7" w:rsidRPr="00E93EC7" w:rsidRDefault="005D74CC" w:rsidP="00A55F60">
      <w:pPr>
        <w:ind w:firstLine="480"/>
      </w:pPr>
      <w:r>
        <w:rPr>
          <w:rFonts w:hint="eastAsia"/>
        </w:rPr>
        <w:t>本章给出了一种实时的半规则网格化的算法，该算法可以实时地将一个非规则网格转化为一个半规则网格，其半规则网格可以广泛应用于网格压缩，模型渲染等领域。</w:t>
      </w:r>
      <w:r w:rsidR="00E2037A">
        <w:rPr>
          <w:rFonts w:hint="eastAsia"/>
        </w:rPr>
        <w:t>本章的半规则网格化主要分为两个步骤：首先将输入的非规则网格</w:t>
      </w:r>
      <w:r w:rsidR="00E93EC7">
        <w:rPr>
          <w:rFonts w:hint="eastAsia"/>
        </w:rPr>
        <w:t>分层简化为基网格，然后将基网格细分</w:t>
      </w:r>
      <w:r w:rsidR="00FB4F19">
        <w:rPr>
          <w:rFonts w:hint="eastAsia"/>
        </w:rPr>
        <w:t>重建</w:t>
      </w:r>
      <w:r w:rsidR="00E93EC7">
        <w:rPr>
          <w:rFonts w:hint="eastAsia"/>
        </w:rPr>
        <w:t>为半规则网格。简化过程基于</w:t>
      </w:r>
      <w:r w:rsidR="00E93EC7" w:rsidRPr="00280FB5">
        <w:t>二次误差度量</w:t>
      </w:r>
      <w:r w:rsidR="00E93EC7">
        <w:rPr>
          <w:rFonts w:hint="eastAsia"/>
        </w:rPr>
        <w:t>简化方法，分层进行简化，并将简化时删除的顶点参数化投影在基网格的三角形表面。为了使简化算法能够并行运算而提高效率，在简化时定义独立区域，任意两个独立区域间可以并行简化。细分</w:t>
      </w:r>
      <w:r w:rsidR="00FB4F19">
        <w:rPr>
          <w:rFonts w:hint="eastAsia"/>
        </w:rPr>
        <w:t>重建网格</w:t>
      </w:r>
      <w:r w:rsidR="00DC6F07">
        <w:rPr>
          <w:rFonts w:hint="eastAsia"/>
        </w:rPr>
        <w:t>过程，将基网格细分为半规则网格，其细分出的新</w:t>
      </w:r>
      <w:r w:rsidR="00A55F60">
        <w:rPr>
          <w:rFonts w:hint="eastAsia"/>
        </w:rPr>
        <w:t>网格均为规则网格，细分出的新顶点根据基网格表面的参数化信息反映射到三维空间，得到与初始网格相近似的半规则网格。本章最后通过实验证明本章并行算法可以做到实时半规则化目标网格，同时可以得到与初始网格误差较小的</w:t>
      </w:r>
      <w:r w:rsidR="0051785D">
        <w:rPr>
          <w:rFonts w:hint="eastAsia"/>
        </w:rPr>
        <w:t>半</w:t>
      </w:r>
      <w:r w:rsidR="00A55F60">
        <w:rPr>
          <w:rFonts w:hint="eastAsia"/>
        </w:rPr>
        <w:t>规则化网格。</w:t>
      </w:r>
    </w:p>
    <w:p w:rsidR="00AF1FAE" w:rsidRDefault="00496761" w:rsidP="00C90B1F">
      <w:pPr>
        <w:ind w:firstLine="480"/>
      </w:pPr>
      <w:r>
        <w:br w:type="page"/>
      </w:r>
    </w:p>
    <w:p w:rsidR="00EC314E" w:rsidRPr="00C64AC6" w:rsidRDefault="002F7B3D" w:rsidP="007A0704">
      <w:pPr>
        <w:pStyle w:val="1"/>
      </w:pPr>
      <w:bookmarkStart w:id="252" w:name="_Toc507394626"/>
      <w:r w:rsidRPr="00C64AC6">
        <w:rPr>
          <w:rFonts w:hint="eastAsia"/>
        </w:rPr>
        <w:t>总结和展望</w:t>
      </w:r>
      <w:bookmarkEnd w:id="252"/>
    </w:p>
    <w:p w:rsidR="00125E7A" w:rsidRDefault="00125E7A" w:rsidP="00410326">
      <w:pPr>
        <w:pStyle w:val="21"/>
      </w:pPr>
      <w:bookmarkStart w:id="253" w:name="_Toc507394627"/>
      <w:r>
        <w:rPr>
          <w:rFonts w:hint="eastAsia"/>
        </w:rPr>
        <w:t>工作总结</w:t>
      </w:r>
      <w:bookmarkEnd w:id="253"/>
    </w:p>
    <w:p w:rsidR="00B40AB7" w:rsidRDefault="00B40AB7" w:rsidP="00FB33E1">
      <w:pPr>
        <w:ind w:firstLineChars="0" w:firstLine="0"/>
      </w:pPr>
    </w:p>
    <w:p w:rsidR="00125E7A" w:rsidRDefault="005F7611" w:rsidP="00410326">
      <w:pPr>
        <w:pStyle w:val="21"/>
      </w:pPr>
      <w:bookmarkStart w:id="254" w:name="_Toc507394628"/>
      <w:r>
        <w:rPr>
          <w:rFonts w:hint="eastAsia"/>
        </w:rPr>
        <w:t>下一步工作</w:t>
      </w:r>
      <w:bookmarkEnd w:id="254"/>
    </w:p>
    <w:p w:rsidR="0088595B" w:rsidRDefault="0088595B" w:rsidP="00921503">
      <w:pPr>
        <w:ind w:firstLine="480"/>
      </w:pPr>
    </w:p>
    <w:p w:rsidR="001A2F41" w:rsidRDefault="001A2F41" w:rsidP="00B77246">
      <w:pPr>
        <w:pStyle w:val="af7"/>
        <w:widowControl/>
        <w:ind w:left="426" w:firstLineChars="0" w:firstLine="0"/>
        <w:jc w:val="left"/>
        <w:sectPr w:rsidR="001A2F41" w:rsidSect="007203AE">
          <w:headerReference w:type="default" r:id="rId126"/>
          <w:type w:val="continuous"/>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255" w:name="_Toc507394629"/>
      <w:r w:rsidRPr="0063668B">
        <w:rPr>
          <w:rFonts w:hint="eastAsia"/>
        </w:rPr>
        <w:lastRenderedPageBreak/>
        <w:t>参考文献</w:t>
      </w:r>
      <w:bookmarkEnd w:id="255"/>
    </w:p>
    <w:p w:rsidR="00B85D53" w:rsidRPr="00B85D53" w:rsidRDefault="00D307CD" w:rsidP="00B85D53">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256" w:name="_ENREF_1"/>
      <w:r w:rsidR="00B85D53" w:rsidRPr="00B85D53">
        <w:t>[1]</w:t>
      </w:r>
      <w:r w:rsidR="00B85D53" w:rsidRPr="00B85D53">
        <w:tab/>
        <w:t>B. Jacquet, R. Angst, M. Pollefeys. Articulated and Restricted Motion Subspaces and Their Signatures[C]. Computer Vision and Pattern Recognition, 2013, 1506-1513.</w:t>
      </w:r>
      <w:bookmarkEnd w:id="256"/>
    </w:p>
    <w:p w:rsidR="00B85D53" w:rsidRPr="00B85D53" w:rsidRDefault="00B85D53" w:rsidP="00B85D53">
      <w:pPr>
        <w:pStyle w:val="EndNoteBibliography"/>
        <w:ind w:left="720" w:firstLine="400"/>
      </w:pPr>
      <w:bookmarkStart w:id="257" w:name="_ENREF_2"/>
      <w:r w:rsidRPr="00B85D53">
        <w:t>[2]</w:t>
      </w:r>
      <w:r w:rsidRPr="00B85D53">
        <w:tab/>
        <w:t>N. Snavely, S. M. Seitz, R. Szeliski. Modeling the World from Internet Photo Collections[J]. International Journal of Computer Vision, 2008, 80(2), 189-210.</w:t>
      </w:r>
      <w:bookmarkEnd w:id="257"/>
    </w:p>
    <w:p w:rsidR="00B85D53" w:rsidRPr="00B85D53" w:rsidRDefault="00B85D53" w:rsidP="00B85D53">
      <w:pPr>
        <w:pStyle w:val="EndNoteBibliography"/>
        <w:ind w:left="720" w:firstLine="400"/>
      </w:pPr>
      <w:bookmarkStart w:id="258" w:name="_ENREF_3"/>
      <w:r w:rsidRPr="00B85D53">
        <w:t>[3]</w:t>
      </w:r>
      <w:r w:rsidRPr="00B85D53">
        <w:tab/>
        <w:t>A. Collet, M. Chuang, P. Sweeney, D. Gillett, D. Evseev, D. Calabrese</w:t>
      </w:r>
      <w:r w:rsidRPr="00B85D53">
        <w:rPr>
          <w:i/>
        </w:rPr>
        <w:t>, et al.</w:t>
      </w:r>
      <w:r w:rsidRPr="00B85D53">
        <w:t xml:space="preserve"> High-quality streamable free-viewpoint video[J]. Acm Transactions on Graphics, 2015, 34(4), 1-13.</w:t>
      </w:r>
      <w:bookmarkEnd w:id="258"/>
    </w:p>
    <w:p w:rsidR="00B85D53" w:rsidRPr="00B85D53" w:rsidRDefault="00B85D53" w:rsidP="00B85D53">
      <w:pPr>
        <w:pStyle w:val="EndNoteBibliography"/>
        <w:ind w:left="720" w:firstLine="400"/>
      </w:pPr>
      <w:bookmarkStart w:id="259" w:name="_ENREF_4"/>
      <w:r w:rsidRPr="00B85D53">
        <w:t>[4]</w:t>
      </w:r>
      <w:r w:rsidRPr="00B85D53">
        <w:tab/>
        <w:t>K. Yücer, O. Wang, A. Sorkine-Hornung, O. Sorkine-Hornung. Reconstruction of Articulated Objects from a Moving Camera[C]. IEEE International Conference on Computer Vision Workshop, 2015, 823-831.</w:t>
      </w:r>
      <w:bookmarkEnd w:id="259"/>
    </w:p>
    <w:p w:rsidR="00B85D53" w:rsidRPr="00B85D53" w:rsidRDefault="00B85D53" w:rsidP="00B85D53">
      <w:pPr>
        <w:pStyle w:val="EndNoteBibliography"/>
        <w:ind w:left="720" w:firstLine="400"/>
      </w:pPr>
      <w:bookmarkStart w:id="260" w:name="_ENREF_5"/>
      <w:r w:rsidRPr="00B85D53">
        <w:t>[5]</w:t>
      </w:r>
      <w:r w:rsidRPr="00B85D53">
        <w:tab/>
        <w:t>T. Chen, Z. Zhu, A. Shamir, S. M. Hu, D. Cohen-Or. 3-Sweep:extracting editable objects from a single photo[J]. Acm Transactions on Graphics, 2013, 32(6), 1-10.</w:t>
      </w:r>
      <w:bookmarkEnd w:id="260"/>
    </w:p>
    <w:p w:rsidR="00B85D53" w:rsidRPr="00B85D53" w:rsidRDefault="00B85D53" w:rsidP="00B85D53">
      <w:pPr>
        <w:pStyle w:val="EndNoteBibliography"/>
        <w:ind w:left="720" w:firstLine="400"/>
      </w:pPr>
      <w:bookmarkStart w:id="261" w:name="_ENREF_6"/>
      <w:r w:rsidRPr="00B85D53">
        <w:t>[6]</w:t>
      </w:r>
      <w:r w:rsidRPr="00B85D53">
        <w:tab/>
        <w:t>S. N. Sinha, D. Steedly, R. Szeliski, M. Agrawala, M. Pollefeys. Interactive 3D architectural modeling from unordered photo collections[C]. ACM SIGGRAPH Asia, 2008, 159.</w:t>
      </w:r>
      <w:bookmarkEnd w:id="261"/>
    </w:p>
    <w:p w:rsidR="00B85D53" w:rsidRPr="00B85D53" w:rsidRDefault="00B85D53" w:rsidP="00B85D53">
      <w:pPr>
        <w:pStyle w:val="EndNoteBibliography"/>
        <w:ind w:left="720" w:firstLine="400"/>
      </w:pPr>
      <w:bookmarkStart w:id="262" w:name="_ENREF_7"/>
      <w:r w:rsidRPr="00B85D53">
        <w:t>[7]</w:t>
      </w:r>
      <w:r w:rsidRPr="00B85D53">
        <w:tab/>
        <w:t>R. Hartley, A. Zisserman. Multiple view geometry in computer vision[C]. 2000, 1865 - 1872.</w:t>
      </w:r>
      <w:bookmarkEnd w:id="262"/>
    </w:p>
    <w:p w:rsidR="00B85D53" w:rsidRPr="00B85D53" w:rsidRDefault="00B85D53" w:rsidP="00B85D53">
      <w:pPr>
        <w:pStyle w:val="EndNoteBibliography"/>
        <w:ind w:left="720" w:firstLine="400"/>
      </w:pPr>
      <w:bookmarkStart w:id="263" w:name="_ENREF_8"/>
      <w:r w:rsidRPr="00B85D53">
        <w:t>[8]</w:t>
      </w:r>
      <w:r w:rsidRPr="00B85D53">
        <w:tab/>
        <w:t>S. M. Seitz, B. Curless, J. Diebel, D. Scharstein, R. Szeliski. A Comparison and Evaluation of Multi-View Stereo Reconstruction Algorithms[C]. Computer Vision and Pattern Recognition, 2006 IEEE Computer Society Conference on, 2006, 519-528.</w:t>
      </w:r>
      <w:bookmarkEnd w:id="263"/>
    </w:p>
    <w:p w:rsidR="00B85D53" w:rsidRPr="00B85D53" w:rsidRDefault="00B85D53" w:rsidP="00B85D53">
      <w:pPr>
        <w:pStyle w:val="EndNoteBibliography"/>
        <w:ind w:left="720" w:firstLine="400"/>
      </w:pPr>
      <w:bookmarkStart w:id="264" w:name="_ENREF_9"/>
      <w:r w:rsidRPr="00B85D53">
        <w:t>[9]</w:t>
      </w:r>
      <w:r w:rsidRPr="00B85D53">
        <w:tab/>
        <w:t>Z. Zhang. A flexible new technique for camera calibration[J]. IEEE Transactions on Pattern Analysis &amp; Machine Intelligence, 2000, 22(11), 1330-1334.</w:t>
      </w:r>
      <w:bookmarkEnd w:id="264"/>
    </w:p>
    <w:p w:rsidR="00B85D53" w:rsidRPr="00B85D53" w:rsidRDefault="00B85D53" w:rsidP="00B85D53">
      <w:pPr>
        <w:pStyle w:val="EndNoteBibliography"/>
        <w:ind w:left="720" w:firstLine="400"/>
      </w:pPr>
      <w:bookmarkStart w:id="265" w:name="_ENREF_10"/>
      <w:r w:rsidRPr="00B85D53">
        <w:t>[10]</w:t>
      </w:r>
      <w:r w:rsidRPr="00B85D53">
        <w:tab/>
        <w:t>L. Song, W. Wu, J. Guo, X. Li. Survey on Camera Calibration Technique[C]. International Conference on Intelligent Human-Machine Systems and Cybernetics, 2013, 389-392.</w:t>
      </w:r>
      <w:bookmarkEnd w:id="265"/>
    </w:p>
    <w:p w:rsidR="00B85D53" w:rsidRPr="00B85D53" w:rsidRDefault="00B85D53" w:rsidP="00B85D53">
      <w:pPr>
        <w:pStyle w:val="EndNoteBibliography"/>
        <w:ind w:left="720" w:firstLine="400"/>
      </w:pPr>
      <w:bookmarkStart w:id="266" w:name="_ENREF_11"/>
      <w:r w:rsidRPr="00B85D53">
        <w:t>[11]</w:t>
      </w:r>
      <w:r w:rsidRPr="00B85D53">
        <w:tab/>
        <w:t>Y. Furukawa, J. Ponce. Accurate, Dense, and Robust Multi-View Stereopsis[C]. Computer Vision and Pattern Recognition, 2007. CVPR '07. IEEE Conference on, 2007, 1-8.</w:t>
      </w:r>
      <w:bookmarkEnd w:id="266"/>
    </w:p>
    <w:p w:rsidR="00B85D53" w:rsidRPr="00B85D53" w:rsidRDefault="00B85D53" w:rsidP="00B85D53">
      <w:pPr>
        <w:pStyle w:val="EndNoteBibliography"/>
        <w:ind w:left="720" w:firstLine="400"/>
      </w:pPr>
      <w:bookmarkStart w:id="267" w:name="_ENREF_12"/>
      <w:r w:rsidRPr="00B85D53">
        <w:t>[12]</w:t>
      </w:r>
      <w:r w:rsidRPr="00B85D53">
        <w:tab/>
        <w:t>L. Valgaerts, M. Mainberger, J. Weickert. Dense versus Sparse Approaches for Estimating the Fundamental Matrix[J]. International Journal of Computer Vision, 2012, 96(2), 212-234.</w:t>
      </w:r>
      <w:bookmarkEnd w:id="267"/>
    </w:p>
    <w:p w:rsidR="00B85D53" w:rsidRPr="00B85D53" w:rsidRDefault="00B85D53" w:rsidP="00B85D53">
      <w:pPr>
        <w:pStyle w:val="EndNoteBibliography"/>
        <w:ind w:left="720" w:firstLine="400"/>
      </w:pPr>
      <w:bookmarkStart w:id="268" w:name="_ENREF_13"/>
      <w:r w:rsidRPr="00B85D53">
        <w:t>[13]</w:t>
      </w:r>
      <w:r w:rsidRPr="00B85D53">
        <w:tab/>
        <w:t>A. H. Ahmadabadian, S. Robson, J. Boehm, M. Shortis, K. Wenzel, D. Fritsch. A comparison of dense matching algorithms for scaled surface reconstruction using stereo camera rigs[J]. Isprs Journal of Photogrammetry &amp; Remote Sensing, 2013, 78(4), 157-167.</w:t>
      </w:r>
      <w:bookmarkEnd w:id="268"/>
    </w:p>
    <w:p w:rsidR="00B85D53" w:rsidRPr="00B85D53" w:rsidRDefault="00B85D53" w:rsidP="00B85D53">
      <w:pPr>
        <w:pStyle w:val="EndNoteBibliography"/>
        <w:ind w:left="720" w:firstLine="400"/>
      </w:pPr>
      <w:bookmarkStart w:id="269" w:name="_ENREF_14"/>
      <w:r w:rsidRPr="00B85D53">
        <w:t>[14]</w:t>
      </w:r>
      <w:r w:rsidRPr="00B85D53">
        <w:tab/>
        <w:t>N. Snavely, S. M. Seitz, R. Szeliski. Photo Tourism: Exploring Photo Collections In 3D[J]. Acm Transactions on Graphics, 2006, 25(3), págs. 835-846.</w:t>
      </w:r>
      <w:bookmarkEnd w:id="269"/>
    </w:p>
    <w:p w:rsidR="00B85D53" w:rsidRPr="00B85D53" w:rsidRDefault="00B85D53" w:rsidP="00B85D53">
      <w:pPr>
        <w:pStyle w:val="EndNoteBibliography"/>
        <w:ind w:left="720" w:firstLine="400"/>
      </w:pPr>
      <w:bookmarkStart w:id="270" w:name="_ENREF_15"/>
      <w:r w:rsidRPr="00B85D53">
        <w:t>[15]</w:t>
      </w:r>
      <w:r w:rsidRPr="00B85D53">
        <w:tab/>
        <w:t>S. Agarwal, N. Snavely, I. Simon, S. M. Seitz. Building Rome in a day[C]. IEEE International Conference on Computer Vision, 2011, 72-79.</w:t>
      </w:r>
      <w:bookmarkEnd w:id="270"/>
    </w:p>
    <w:p w:rsidR="00B85D53" w:rsidRPr="00B85D53" w:rsidRDefault="00B85D53" w:rsidP="00B85D53">
      <w:pPr>
        <w:pStyle w:val="EndNoteBibliography"/>
        <w:ind w:left="720" w:firstLine="400"/>
      </w:pPr>
      <w:bookmarkStart w:id="271" w:name="_ENREF_16"/>
      <w:r w:rsidRPr="00B85D53">
        <w:t>[16]</w:t>
      </w:r>
      <w:r w:rsidRPr="00B85D53">
        <w:tab/>
        <w:t>T. Igarashi, S. Matsuoka, H. Tanaka. Teddy: a sketching interface for 3D freeform design[C]. Conference on Computer Graphics and Interactive Techniques, 1999, 409-416.</w:t>
      </w:r>
      <w:bookmarkEnd w:id="271"/>
    </w:p>
    <w:p w:rsidR="00B85D53" w:rsidRPr="00B85D53" w:rsidRDefault="00B85D53" w:rsidP="00B85D53">
      <w:pPr>
        <w:pStyle w:val="EndNoteBibliography"/>
        <w:ind w:left="720" w:firstLine="400"/>
      </w:pPr>
      <w:bookmarkStart w:id="272" w:name="_ENREF_17"/>
      <w:r w:rsidRPr="00B85D53">
        <w:t>[17]</w:t>
      </w:r>
      <w:r w:rsidRPr="00B85D53">
        <w:tab/>
        <w:t>B. Xu, W. Chang, A. Sheffer, A. Bousseau, J. Mccrae, K. Singh. True2Form:3D curve networks from 2D sketches via selective regularization[J]. Acm Transactions on Graphics, 2014, 33(4), 1-13.</w:t>
      </w:r>
      <w:bookmarkEnd w:id="272"/>
    </w:p>
    <w:p w:rsidR="00B85D53" w:rsidRPr="00B85D53" w:rsidRDefault="00B85D53" w:rsidP="00B85D53">
      <w:pPr>
        <w:pStyle w:val="EndNoteBibliography"/>
        <w:ind w:left="720" w:firstLine="400"/>
      </w:pPr>
      <w:bookmarkStart w:id="273" w:name="_ENREF_18"/>
      <w:r w:rsidRPr="00B85D53">
        <w:t>[18]</w:t>
      </w:r>
      <w:r w:rsidRPr="00B85D53">
        <w:tab/>
        <w:t>X. Chen, S. B. Kang, Y. Q. Xu, J. Dorsey, H. Y. Shum. Sketching reality:Realistic interpretation of architectural designs[J]. Acm Transactions on Graphics, 2008, 27(2), 1-15.</w:t>
      </w:r>
      <w:bookmarkEnd w:id="273"/>
    </w:p>
    <w:p w:rsidR="00B85D53" w:rsidRPr="00B85D53" w:rsidRDefault="00B85D53" w:rsidP="00B85D53">
      <w:pPr>
        <w:pStyle w:val="EndNoteBibliography"/>
        <w:ind w:left="720" w:firstLine="400"/>
      </w:pPr>
      <w:bookmarkStart w:id="274" w:name="_ENREF_19"/>
      <w:r w:rsidRPr="00B85D53">
        <w:t>[19]</w:t>
      </w:r>
      <w:r w:rsidRPr="00B85D53">
        <w:tab/>
        <w:t>S. Owada, F. Nielsen, K. Nakazawa, T. Igarashi. A Sketching Interface for Modeling the Internal Structures of 3D Shapes[J]. Lecture Notes in Computer Science, 2003, 2733(173), 49--57.</w:t>
      </w:r>
      <w:bookmarkEnd w:id="274"/>
    </w:p>
    <w:p w:rsidR="00B85D53" w:rsidRPr="00B85D53" w:rsidRDefault="00B85D53" w:rsidP="00B85D53">
      <w:pPr>
        <w:pStyle w:val="EndNoteBibliography"/>
        <w:ind w:left="720" w:firstLine="400"/>
      </w:pPr>
      <w:bookmarkStart w:id="275" w:name="_ENREF_20"/>
      <w:r w:rsidRPr="00B85D53">
        <w:t>[20]</w:t>
      </w:r>
      <w:r w:rsidRPr="00B85D53">
        <w:tab/>
        <w:t xml:space="preserve">R. Schmidt, B. Wyvill, M. C. Sousa, J. A. Jorge. ShapeShop:sketch-based solid </w:t>
      </w:r>
      <w:r w:rsidRPr="00B85D53">
        <w:lastRenderedPageBreak/>
        <w:t>modeling with BlobTrees[C]. ACM SIGGRAPH, 2007, 43.</w:t>
      </w:r>
      <w:bookmarkEnd w:id="275"/>
    </w:p>
    <w:p w:rsidR="00B85D53" w:rsidRPr="00B85D53" w:rsidRDefault="00B85D53" w:rsidP="00B85D53">
      <w:pPr>
        <w:pStyle w:val="EndNoteBibliography"/>
        <w:ind w:left="720" w:firstLine="400"/>
      </w:pPr>
      <w:bookmarkStart w:id="276" w:name="_ENREF_21"/>
      <w:r w:rsidRPr="00B85D53">
        <w:t>[21]</w:t>
      </w:r>
      <w:r w:rsidRPr="00B85D53">
        <w:tab/>
        <w:t>S. Owada, F. Nielsen, M. Okabe, T. Igarashi. Volumetric illustration:designing 3D models with internal textures[J]. ACM Transactions on Graphics (TOG), 2004, 23(3), 322-328.</w:t>
      </w:r>
      <w:bookmarkEnd w:id="276"/>
    </w:p>
    <w:p w:rsidR="00B85D53" w:rsidRPr="00B85D53" w:rsidRDefault="00B85D53" w:rsidP="00B85D53">
      <w:pPr>
        <w:pStyle w:val="EndNoteBibliography"/>
        <w:ind w:left="720" w:firstLine="400"/>
      </w:pPr>
      <w:bookmarkStart w:id="277" w:name="_ENREF_22"/>
      <w:r w:rsidRPr="00B85D53">
        <w:t>[22]</w:t>
      </w:r>
      <w:r w:rsidRPr="00B85D53">
        <w:tab/>
        <w:t>W. Li, W. Li, K. Zhou, B. Guo, B. Guo, N. J. Mitra. Interpreting concept sketches[J]. Acm Transactions on Graphics, 2013, 32(4), 56.</w:t>
      </w:r>
      <w:bookmarkEnd w:id="277"/>
    </w:p>
    <w:p w:rsidR="00B85D53" w:rsidRPr="00B85D53" w:rsidRDefault="00B85D53" w:rsidP="00B85D53">
      <w:pPr>
        <w:pStyle w:val="EndNoteBibliography"/>
        <w:ind w:left="720" w:firstLine="400"/>
      </w:pPr>
      <w:bookmarkStart w:id="278" w:name="_ENREF_23"/>
      <w:r w:rsidRPr="00B85D53">
        <w:t>[23]</w:t>
      </w:r>
      <w:r w:rsidRPr="00B85D53">
        <w:tab/>
        <w:t>M. Eitz, R. Richter, T. Boubekeur, K. Hildebrand, M. Alexa. Sketch-based shape retrieval[J]. Acm Transactions on Graphics, 2012, 31(4), 1-10.</w:t>
      </w:r>
      <w:bookmarkEnd w:id="278"/>
    </w:p>
    <w:p w:rsidR="00B85D53" w:rsidRPr="00B85D53" w:rsidRDefault="00B85D53" w:rsidP="00B85D53">
      <w:pPr>
        <w:pStyle w:val="EndNoteBibliography"/>
        <w:ind w:left="720" w:firstLine="400"/>
      </w:pPr>
      <w:bookmarkStart w:id="279" w:name="_ENREF_24"/>
      <w:r w:rsidRPr="00B85D53">
        <w:t>[24]</w:t>
      </w:r>
      <w:r w:rsidRPr="00B85D53">
        <w:tab/>
        <w:t>M. Eitz, J. Hays, M. Alexa. How do humans sketch objects?[J]. Acm Transactions on Graphics, 2012, 31(4), 1-10.</w:t>
      </w:r>
      <w:bookmarkEnd w:id="279"/>
    </w:p>
    <w:p w:rsidR="00B85D53" w:rsidRPr="00B85D53" w:rsidRDefault="00B85D53" w:rsidP="00B85D53">
      <w:pPr>
        <w:pStyle w:val="EndNoteBibliography"/>
        <w:ind w:left="720" w:firstLine="400"/>
      </w:pPr>
      <w:bookmarkStart w:id="280" w:name="_ENREF_25"/>
      <w:r w:rsidRPr="00B85D53">
        <w:t>[25]</w:t>
      </w:r>
      <w:r w:rsidRPr="00B85D53">
        <w:tab/>
        <w:t>K. Yin, H. Huang, H. Zhang, M. Gong, D. Cohen-Or, B. Chen. Morfit:interactive surface reconstruction from incomplete point clouds with curve-driven topology and geometry control[J]. Acm Transactions on Graphics, 2014, 33(6), 1-12.</w:t>
      </w:r>
      <w:bookmarkEnd w:id="280"/>
    </w:p>
    <w:p w:rsidR="00B85D53" w:rsidRPr="00B85D53" w:rsidRDefault="00B85D53" w:rsidP="00B85D53">
      <w:pPr>
        <w:pStyle w:val="EndNoteBibliography"/>
        <w:ind w:left="720" w:firstLine="400"/>
      </w:pPr>
      <w:bookmarkStart w:id="281" w:name="_ENREF_26"/>
      <w:r w:rsidRPr="00B85D53">
        <w:t>[26]</w:t>
      </w:r>
      <w:r w:rsidRPr="00B85D53">
        <w:tab/>
        <w:t>L. Olsen, F. F. Samavati, M. C. Sousa, J. A. Jorge. Sketch-based modeling: A survey[J]. Computers &amp; Graphics, 2009, 33(1), 85-103.</w:t>
      </w:r>
      <w:bookmarkEnd w:id="281"/>
    </w:p>
    <w:p w:rsidR="00B85D53" w:rsidRPr="00B85D53" w:rsidRDefault="00B85D53" w:rsidP="00B85D53">
      <w:pPr>
        <w:pStyle w:val="EndNoteBibliography"/>
        <w:ind w:left="720" w:firstLine="400"/>
      </w:pPr>
      <w:bookmarkStart w:id="282" w:name="_ENREF_27"/>
      <w:r w:rsidRPr="00B85D53">
        <w:t>[27]</w:t>
      </w:r>
      <w:r w:rsidRPr="00B85D53">
        <w:tab/>
        <w:t xml:space="preserve">C. Wu. (2015). </w:t>
      </w:r>
      <w:r w:rsidRPr="00B85D53">
        <w:rPr>
          <w:i/>
        </w:rPr>
        <w:t>Visualsfm: A visual structure from motion system.</w:t>
      </w:r>
      <w:r w:rsidRPr="00B85D53">
        <w:t xml:space="preserve"> Available: </w:t>
      </w:r>
      <w:hyperlink r:id="rId127" w:history="1">
        <w:r w:rsidRPr="00B85D53">
          <w:rPr>
            <w:rStyle w:val="af0"/>
          </w:rPr>
          <w:t>http://ccwu.me/vsfm/</w:t>
        </w:r>
        <w:bookmarkEnd w:id="282"/>
      </w:hyperlink>
    </w:p>
    <w:p w:rsidR="00B85D53" w:rsidRPr="00B85D53" w:rsidRDefault="00B85D53" w:rsidP="00B85D53">
      <w:pPr>
        <w:pStyle w:val="EndNoteBibliography"/>
        <w:ind w:left="720" w:firstLine="400"/>
      </w:pPr>
      <w:bookmarkStart w:id="283" w:name="_ENREF_28"/>
      <w:r w:rsidRPr="00B85D53">
        <w:t>[28]</w:t>
      </w:r>
      <w:r w:rsidRPr="00B85D53">
        <w:tab/>
      </w:r>
      <w:r w:rsidRPr="00B85D53">
        <w:rPr>
          <w:i/>
        </w:rPr>
        <w:t>Autodesk Maya Software</w:t>
      </w:r>
      <w:r w:rsidRPr="00B85D53">
        <w:t xml:space="preserve">. Available: </w:t>
      </w:r>
      <w:hyperlink r:id="rId128" w:history="1">
        <w:r w:rsidRPr="00B85D53">
          <w:rPr>
            <w:rStyle w:val="af0"/>
          </w:rPr>
          <w:t>http://www.autodesk.com/products/maya/overview</w:t>
        </w:r>
        <w:bookmarkEnd w:id="283"/>
      </w:hyperlink>
    </w:p>
    <w:p w:rsidR="00B85D53" w:rsidRPr="00B85D53" w:rsidRDefault="00B85D53" w:rsidP="00B85D53">
      <w:pPr>
        <w:pStyle w:val="EndNoteBibliography"/>
        <w:ind w:left="720" w:firstLine="400"/>
      </w:pPr>
      <w:bookmarkStart w:id="284" w:name="_ENREF_29"/>
      <w:r w:rsidRPr="00B85D53">
        <w:t>[29]</w:t>
      </w:r>
      <w:r w:rsidRPr="00B85D53">
        <w:tab/>
      </w:r>
      <w:r w:rsidRPr="00B85D53">
        <w:rPr>
          <w:i/>
        </w:rPr>
        <w:t>Blender Foundation</w:t>
      </w:r>
      <w:r w:rsidRPr="00B85D53">
        <w:t>. Available: https://</w:t>
      </w:r>
      <w:hyperlink r:id="rId129" w:history="1">
        <w:r w:rsidRPr="00B85D53">
          <w:rPr>
            <w:rStyle w:val="af0"/>
          </w:rPr>
          <w:t>www.blender.org</w:t>
        </w:r>
        <w:bookmarkEnd w:id="284"/>
      </w:hyperlink>
    </w:p>
    <w:p w:rsidR="00B85D53" w:rsidRPr="00B85D53" w:rsidRDefault="00B85D53" w:rsidP="00B85D53">
      <w:pPr>
        <w:pStyle w:val="EndNoteBibliography"/>
        <w:ind w:left="720" w:firstLine="400"/>
      </w:pPr>
      <w:bookmarkStart w:id="285" w:name="_ENREF_30"/>
      <w:r w:rsidRPr="00B85D53">
        <w:t>[30]</w:t>
      </w:r>
      <w:r w:rsidRPr="00B85D53">
        <w:tab/>
        <w:t>Y. P. Cao, T. Ju, Z. Fu, S. M. Hu. Interactive Image-Guided Modeling of Extruded Shapes[C]. Computer Graphics Forum, 2014, 101-110.</w:t>
      </w:r>
      <w:bookmarkEnd w:id="285"/>
    </w:p>
    <w:p w:rsidR="00B85D53" w:rsidRPr="00B85D53" w:rsidRDefault="00B85D53" w:rsidP="00B85D53">
      <w:pPr>
        <w:pStyle w:val="EndNoteBibliography"/>
        <w:ind w:left="720" w:firstLine="400"/>
      </w:pPr>
      <w:bookmarkStart w:id="286" w:name="_ENREF_31"/>
      <w:r w:rsidRPr="00B85D53">
        <w:t>[31]</w:t>
      </w:r>
      <w:r w:rsidRPr="00B85D53">
        <w:tab/>
        <w:t>N. P. Chironis, N. Sclater. Mechanisms and Mechanical Devices Sourcebook[J]. McGraw-Hill, 2001, 39(2-4), 271-3.</w:t>
      </w:r>
      <w:bookmarkEnd w:id="286"/>
    </w:p>
    <w:p w:rsidR="00B85D53" w:rsidRPr="00B85D53" w:rsidRDefault="00B85D53" w:rsidP="00B85D53">
      <w:pPr>
        <w:pStyle w:val="EndNoteBibliography"/>
        <w:ind w:left="720" w:firstLine="400"/>
      </w:pPr>
      <w:bookmarkStart w:id="287" w:name="_ENREF_32"/>
      <w:r w:rsidRPr="00B85D53">
        <w:t>[32]</w:t>
      </w:r>
      <w:r w:rsidRPr="00B85D53">
        <w:tab/>
        <w:t xml:space="preserve">Wikipedia. (2015). </w:t>
      </w:r>
      <w:r w:rsidRPr="00B85D53">
        <w:rPr>
          <w:i/>
        </w:rPr>
        <w:t>Involute</w:t>
      </w:r>
      <w:r w:rsidRPr="00B85D53">
        <w:t xml:space="preserve">. Available: </w:t>
      </w:r>
      <w:hyperlink r:id="rId130" w:history="1">
        <w:r w:rsidRPr="00B85D53">
          <w:rPr>
            <w:rStyle w:val="af0"/>
          </w:rPr>
          <w:t>http://en.wikipedia.org/wiki/Involute/</w:t>
        </w:r>
        <w:bookmarkEnd w:id="287"/>
      </w:hyperlink>
    </w:p>
    <w:p w:rsidR="00B85D53" w:rsidRPr="00B85D53" w:rsidRDefault="00B85D53" w:rsidP="00B85D53">
      <w:pPr>
        <w:pStyle w:val="EndNoteBibliography"/>
        <w:ind w:left="720" w:firstLine="400"/>
      </w:pPr>
      <w:bookmarkStart w:id="288" w:name="_ENREF_33"/>
      <w:r w:rsidRPr="00B85D53">
        <w:t>[33]</w:t>
      </w:r>
      <w:r w:rsidRPr="00B85D53">
        <w:tab/>
        <w:t>Y. Li, X. Wu, Y. Chrysathou, A. Sharf, D. Cohen-Or, N. J. Mitra. GlobFit: Consistently Fitting Primitives by Discovering Global Relations[J]. Journal of Computer-Aided Design &amp; Computer Graphics, 2012, 30(4), 52.</w:t>
      </w:r>
      <w:bookmarkEnd w:id="288"/>
    </w:p>
    <w:p w:rsidR="00B85D53" w:rsidRPr="00B85D53" w:rsidRDefault="00B85D53" w:rsidP="00B85D53">
      <w:pPr>
        <w:pStyle w:val="EndNoteBibliography"/>
        <w:ind w:left="720" w:firstLine="400"/>
      </w:pPr>
      <w:bookmarkStart w:id="289" w:name="_ENREF_34"/>
      <w:r w:rsidRPr="00B85D53">
        <w:t>[34]</w:t>
      </w:r>
      <w:r w:rsidRPr="00B85D53">
        <w:tab/>
        <w:t>W. Xu, J. Wang, K. K. Yin, K. Zhou, V. D. P. Michiel, F. Chen</w:t>
      </w:r>
      <w:r w:rsidRPr="00B85D53">
        <w:rPr>
          <w:i/>
        </w:rPr>
        <w:t>, et al.</w:t>
      </w:r>
      <w:r w:rsidRPr="00B85D53">
        <w:t xml:space="preserve"> Joint-aware manipulation of deformable models[J]. Acm Transactions on Graphics, 2009, 28(3), 1-9.</w:t>
      </w:r>
      <w:bookmarkEnd w:id="289"/>
    </w:p>
    <w:p w:rsidR="00B85D53" w:rsidRPr="00B85D53" w:rsidRDefault="00B85D53" w:rsidP="00B85D53">
      <w:pPr>
        <w:pStyle w:val="EndNoteBibliography"/>
        <w:ind w:left="720" w:firstLine="400"/>
      </w:pPr>
      <w:bookmarkStart w:id="290" w:name="_ENREF_35"/>
      <w:r w:rsidRPr="00B85D53">
        <w:t>[35]</w:t>
      </w:r>
      <w:r w:rsidRPr="00B85D53">
        <w:tab/>
        <w:t>G. Ran, O. Sorkine, N. J. Mitra, D. Cohen-Or. iWIRES:an analyze-and-edit approach to shape manipulation[J]. Acm Transactions on Graphics, 2009, 28(3), 1-10.</w:t>
      </w:r>
      <w:bookmarkEnd w:id="290"/>
    </w:p>
    <w:p w:rsidR="00B85D53" w:rsidRPr="00B85D53" w:rsidRDefault="00B85D53" w:rsidP="00B85D53">
      <w:pPr>
        <w:pStyle w:val="EndNoteBibliography"/>
        <w:ind w:left="720" w:firstLine="400"/>
      </w:pPr>
      <w:bookmarkStart w:id="291" w:name="_ENREF_36"/>
      <w:r w:rsidRPr="00B85D53">
        <w:t>[36]</w:t>
      </w:r>
      <w:r w:rsidRPr="00B85D53">
        <w:tab/>
        <w:t>K. Xu, H. Zhang, B. Chen, B. Chen. Fit and diverse: set evolution for inspiring 3D shape galleries[J]. Acm Transactions on Graphics, 2012, 31(4), 57.</w:t>
      </w:r>
      <w:bookmarkEnd w:id="291"/>
    </w:p>
    <w:p w:rsidR="00B85D53" w:rsidRPr="00B85D53" w:rsidRDefault="00B85D53" w:rsidP="00B85D53">
      <w:pPr>
        <w:pStyle w:val="EndNoteBibliography"/>
        <w:ind w:left="720" w:firstLine="400"/>
      </w:pPr>
      <w:bookmarkStart w:id="292" w:name="_ENREF_37"/>
      <w:r w:rsidRPr="00B85D53">
        <w:t>[37]</w:t>
      </w:r>
      <w:r w:rsidRPr="00B85D53">
        <w:tab/>
        <w:t>V. Kraevoy, A. Sheffer, A. Shamir, D. Cohenor. Non-homogeneous resizing of complex models[J]. Acm Transactions on Graphics, 2008, 27(5), 1-9.</w:t>
      </w:r>
      <w:bookmarkEnd w:id="292"/>
    </w:p>
    <w:p w:rsidR="00B85D53" w:rsidRPr="00B85D53" w:rsidRDefault="00B85D53" w:rsidP="00B85D53">
      <w:pPr>
        <w:pStyle w:val="EndNoteBibliography"/>
        <w:ind w:left="720" w:firstLine="400"/>
      </w:pPr>
      <w:bookmarkStart w:id="293" w:name="_ENREF_38"/>
      <w:r w:rsidRPr="00B85D53">
        <w:t>[38]</w:t>
      </w:r>
      <w:r w:rsidRPr="00B85D53">
        <w:tab/>
        <w:t>Y. Wang, K. Xu, J. Li, H. Zhang, A. Shamir, L. Liu</w:t>
      </w:r>
      <w:r w:rsidRPr="00B85D53">
        <w:rPr>
          <w:i/>
        </w:rPr>
        <w:t>, et al.</w:t>
      </w:r>
      <w:r w:rsidRPr="00B85D53">
        <w:t xml:space="preserve"> Symmetry Hierarchy of Man-Made Objects[C]. 287&amp;ndash;296.</w:t>
      </w:r>
      <w:bookmarkEnd w:id="293"/>
    </w:p>
    <w:p w:rsidR="00B85D53" w:rsidRPr="00B85D53" w:rsidRDefault="00B85D53" w:rsidP="00B85D53">
      <w:pPr>
        <w:pStyle w:val="EndNoteBibliography"/>
        <w:ind w:left="720" w:firstLine="400"/>
      </w:pPr>
      <w:bookmarkStart w:id="294" w:name="_ENREF_39"/>
      <w:r w:rsidRPr="00B85D53">
        <w:t>[39]</w:t>
      </w:r>
      <w:r w:rsidRPr="00B85D53">
        <w:tab/>
        <w:t>W. Li, M. Agrawala, B. Curless, D. Salesin. Automated generation of interactive 3D exploded view diagrams[C]. Acm Siggraph, 2008, 1-7.</w:t>
      </w:r>
      <w:bookmarkEnd w:id="294"/>
    </w:p>
    <w:p w:rsidR="00B85D53" w:rsidRPr="00B85D53" w:rsidRDefault="00B85D53" w:rsidP="00B85D53">
      <w:pPr>
        <w:pStyle w:val="EndNoteBibliography"/>
        <w:ind w:left="720" w:firstLine="400"/>
      </w:pPr>
      <w:bookmarkStart w:id="295" w:name="_ENREF_40"/>
      <w:r w:rsidRPr="00B85D53">
        <w:t>[40]</w:t>
      </w:r>
      <w:r w:rsidRPr="00B85D53">
        <w:tab/>
        <w:t>E. Kalogerakis, S. Chaudhuri, D. Koller, V. Koltun. A probabilistic model for component-based shape synthesis[J]. Acm Transactions on Graphics, 2012, 31(4), 1-11.</w:t>
      </w:r>
      <w:bookmarkEnd w:id="295"/>
    </w:p>
    <w:p w:rsidR="00B85D53" w:rsidRPr="00B85D53" w:rsidRDefault="00B85D53" w:rsidP="00B85D53">
      <w:pPr>
        <w:pStyle w:val="EndNoteBibliography"/>
        <w:ind w:left="720" w:firstLine="400"/>
      </w:pPr>
      <w:bookmarkStart w:id="296" w:name="_ENREF_41"/>
      <w:r w:rsidRPr="00B85D53">
        <w:t>[41]</w:t>
      </w:r>
      <w:r w:rsidRPr="00B85D53">
        <w:tab/>
        <w:t>C. H. Shen, H. Fu, K. Chen, S. M. Hu. Structure recovery by part assembly[J]. Acm Transactions on Graphics, 2012, 31(6), 1-11.</w:t>
      </w:r>
      <w:bookmarkEnd w:id="296"/>
    </w:p>
    <w:p w:rsidR="00B85D53" w:rsidRPr="00B85D53" w:rsidRDefault="00B85D53" w:rsidP="00B85D53">
      <w:pPr>
        <w:pStyle w:val="EndNoteBibliography"/>
        <w:ind w:left="720" w:firstLine="400"/>
      </w:pPr>
      <w:bookmarkStart w:id="297" w:name="_ENREF_42"/>
      <w:r w:rsidRPr="00B85D53">
        <w:t>[42]</w:t>
      </w:r>
      <w:r w:rsidRPr="00B85D53">
        <w:tab/>
        <w:t>M. Wand, M. Wand, H. Zhang, D. Cohen-Or, V. Kim, Q. X. Huang. Structure-aware shape processing[C]. SIGGRAPH Asia, 2013, 1.</w:t>
      </w:r>
      <w:bookmarkEnd w:id="297"/>
    </w:p>
    <w:p w:rsidR="00B85D53" w:rsidRPr="00B85D53" w:rsidRDefault="00B85D53" w:rsidP="00B85D53">
      <w:pPr>
        <w:pStyle w:val="EndNoteBibliography"/>
        <w:ind w:left="720" w:firstLine="400"/>
      </w:pPr>
      <w:bookmarkStart w:id="298" w:name="_ENREF_43"/>
      <w:r w:rsidRPr="00B85D53">
        <w:t>[43]</w:t>
      </w:r>
      <w:r w:rsidRPr="00B85D53">
        <w:tab/>
        <w:t>W. Li, W. Li, W. Li, W. Li, M. Agrawala. Illustrating how mechanical assemblies work[J]. Communications of the Acm, 2013, 56(1), 106-114.</w:t>
      </w:r>
      <w:bookmarkEnd w:id="298"/>
    </w:p>
    <w:p w:rsidR="00B85D53" w:rsidRPr="00B85D53" w:rsidRDefault="00B85D53" w:rsidP="00B85D53">
      <w:pPr>
        <w:pStyle w:val="EndNoteBibliography"/>
        <w:ind w:left="720" w:firstLine="400"/>
      </w:pPr>
      <w:bookmarkStart w:id="299" w:name="_ENREF_44"/>
      <w:r w:rsidRPr="00B85D53">
        <w:t>[44]</w:t>
      </w:r>
      <w:r w:rsidRPr="00B85D53">
        <w:tab/>
        <w:t>L. Zhu, W. Xu, J. Snyder, Y. Liu, G. Wang, B. Guo. Motion-guided mechanical toy modeling[J]. Acm Transactions on Graphics, 2012, 31(6), 127.</w:t>
      </w:r>
      <w:bookmarkEnd w:id="299"/>
    </w:p>
    <w:p w:rsidR="00B85D53" w:rsidRPr="00B85D53" w:rsidRDefault="00B85D53" w:rsidP="00B85D53">
      <w:pPr>
        <w:pStyle w:val="EndNoteBibliography"/>
        <w:ind w:left="720" w:firstLine="400"/>
      </w:pPr>
      <w:bookmarkStart w:id="300" w:name="_ENREF_45"/>
      <w:r w:rsidRPr="00B85D53">
        <w:t>[45]</w:t>
      </w:r>
      <w:r w:rsidRPr="00B85D53">
        <w:tab/>
        <w:t>M. B, #228, cher, B. Bickel, D. L. James, H. Pfister. Fabricating articulated characters from skinned meshes[J]. Acm Transactions on Graphics, 2012, 31(4), 1-9.</w:t>
      </w:r>
      <w:bookmarkEnd w:id="300"/>
    </w:p>
    <w:p w:rsidR="00B85D53" w:rsidRPr="00B85D53" w:rsidRDefault="00B85D53" w:rsidP="00B85D53">
      <w:pPr>
        <w:pStyle w:val="EndNoteBibliography"/>
        <w:ind w:left="720" w:firstLine="400"/>
      </w:pPr>
      <w:bookmarkStart w:id="301" w:name="_ENREF_46"/>
      <w:r w:rsidRPr="00B85D53">
        <w:t>[46]</w:t>
      </w:r>
      <w:r w:rsidRPr="00B85D53">
        <w:tab/>
        <w:t xml:space="preserve">W. Li, W. Li, N. J. Mitra, M. Pauly, M. Pauly. Designing and fabricating mechanical </w:t>
      </w:r>
      <w:r w:rsidRPr="00B85D53">
        <w:lastRenderedPageBreak/>
        <w:t>automata from mocap sequences[J]. Acm Transactions on Graphics, 2013, 32(6), 186.</w:t>
      </w:r>
      <w:bookmarkEnd w:id="301"/>
    </w:p>
    <w:p w:rsidR="00B85D53" w:rsidRPr="00B85D53" w:rsidRDefault="00B85D53" w:rsidP="00B85D53">
      <w:pPr>
        <w:pStyle w:val="EndNoteBibliography"/>
        <w:ind w:left="720" w:firstLine="400"/>
      </w:pPr>
      <w:bookmarkStart w:id="302" w:name="_ENREF_47"/>
      <w:r w:rsidRPr="00B85D53">
        <w:t>[47]</w:t>
      </w:r>
      <w:r w:rsidRPr="00B85D53">
        <w:tab/>
        <w:t>R. W. Sumner, R. W. Sumner, R. W. Sumner, R. W. Sumner, R. W. Sumner, R. W. Sumner</w:t>
      </w:r>
      <w:r w:rsidRPr="00B85D53">
        <w:rPr>
          <w:i/>
        </w:rPr>
        <w:t>, et al.</w:t>
      </w:r>
      <w:r w:rsidRPr="00B85D53">
        <w:t xml:space="preserve"> Computational design of mechanical characters[J]. Acm Transactions on Graphics, 2013, 32(4), 83.</w:t>
      </w:r>
      <w:bookmarkEnd w:id="302"/>
    </w:p>
    <w:p w:rsidR="00B85D53" w:rsidRPr="00B85D53" w:rsidRDefault="00B85D53" w:rsidP="00B85D53">
      <w:pPr>
        <w:pStyle w:val="EndNoteBibliography"/>
        <w:ind w:left="720" w:firstLine="400"/>
      </w:pPr>
      <w:bookmarkStart w:id="303" w:name="_ENREF_48"/>
      <w:r w:rsidRPr="00B85D53">
        <w:t>[48]</w:t>
      </w:r>
      <w:r w:rsidRPr="00B85D53">
        <w:tab/>
        <w:t>B. Thomaszewski, S. Coros, D. Gauge, V. Megaro, E. Grinspun, M. Gross. Computational design of linkage-based characters[J]. Acm Transactions on Graphics, 2014, 33(4), 1-9.</w:t>
      </w:r>
      <w:bookmarkEnd w:id="303"/>
    </w:p>
    <w:p w:rsidR="00B85D53" w:rsidRPr="00B85D53" w:rsidRDefault="00B85D53" w:rsidP="00B85D53">
      <w:pPr>
        <w:pStyle w:val="EndNoteBibliography"/>
        <w:ind w:left="720" w:firstLine="400"/>
      </w:pPr>
      <w:bookmarkStart w:id="304" w:name="_ENREF_49"/>
      <w:r w:rsidRPr="00B85D53">
        <w:t>[49]</w:t>
      </w:r>
      <w:r w:rsidRPr="00B85D53">
        <w:tab/>
        <w:t>J. Huang, C. H. Menq. Automatic CAD Model Reconstruction from Multiple Point Clouds for Reverse Engineering[J]. Journal of Computing &amp; Information Science in Engineering, 2002, 2(3), 160-170.</w:t>
      </w:r>
      <w:bookmarkEnd w:id="304"/>
    </w:p>
    <w:p w:rsidR="00B85D53" w:rsidRPr="00B85D53" w:rsidRDefault="00B85D53" w:rsidP="00B85D53">
      <w:pPr>
        <w:pStyle w:val="EndNoteBibliography"/>
        <w:ind w:left="720" w:firstLine="400"/>
      </w:pPr>
      <w:bookmarkStart w:id="305" w:name="_ENREF_50"/>
      <w:r w:rsidRPr="00B85D53">
        <w:t>[50]</w:t>
      </w:r>
      <w:r w:rsidRPr="00B85D53">
        <w:tab/>
        <w:t>A. Bey, R. Chaine, R. Marc, G. Thibault, S. Akkouche. Reconstruction of Consistent 3d CAD Models from Point Cloud Data Using a Priori CAD Models[J]. ISPRS - International Archives of the Photogrammetry, 2012, XXXVIII-5/W12(289-294.</w:t>
      </w:r>
      <w:bookmarkEnd w:id="305"/>
    </w:p>
    <w:p w:rsidR="00B85D53" w:rsidRPr="00B85D53" w:rsidRDefault="00B85D53" w:rsidP="00B85D53">
      <w:pPr>
        <w:pStyle w:val="EndNoteBibliography"/>
        <w:ind w:left="720" w:firstLine="400"/>
      </w:pPr>
      <w:bookmarkStart w:id="306" w:name="_ENREF_51"/>
      <w:r w:rsidRPr="00B85D53">
        <w:t>[51]</w:t>
      </w:r>
      <w:r w:rsidRPr="00B85D53">
        <w:tab/>
        <w:t>S. Chenney, D. A. Forsyth. Sampling plausible solutions to multi-body constraint problems[C]. Conference on Computer Graphics and Interactive Techniques, 2000, 219-228.</w:t>
      </w:r>
      <w:bookmarkEnd w:id="306"/>
    </w:p>
    <w:p w:rsidR="00B85D53" w:rsidRPr="00B85D53" w:rsidRDefault="00B85D53" w:rsidP="00B85D53">
      <w:pPr>
        <w:pStyle w:val="EndNoteBibliography"/>
        <w:ind w:left="720" w:firstLine="400"/>
      </w:pPr>
      <w:bookmarkStart w:id="307" w:name="_ENREF_52"/>
      <w:r w:rsidRPr="00B85D53">
        <w:t>[52]</w:t>
      </w:r>
      <w:r w:rsidRPr="00B85D53">
        <w:tab/>
        <w:t>J. O. Talton, Y. Lou, S. Lesser, J. Duke, V. Koltun. Metropolis procedural modeling[J]. Acm Transactions on Graphics, 2011, 30(2), 1-14.</w:t>
      </w:r>
      <w:bookmarkEnd w:id="307"/>
    </w:p>
    <w:p w:rsidR="00B85D53" w:rsidRPr="00B85D53" w:rsidRDefault="00B85D53" w:rsidP="00B85D53">
      <w:pPr>
        <w:pStyle w:val="EndNoteBibliography"/>
        <w:ind w:left="720" w:firstLine="400"/>
      </w:pPr>
      <w:bookmarkStart w:id="308" w:name="_ENREF_53"/>
      <w:r w:rsidRPr="00B85D53">
        <w:t>[53]</w:t>
      </w:r>
      <w:r w:rsidRPr="00B85D53">
        <w:tab/>
        <w:t>J. Mccrae, K. Singh, N. J. Mitra</w:t>
      </w:r>
      <w:r w:rsidRPr="00B85D53">
        <w:rPr>
          <w:i/>
        </w:rPr>
        <w:t xml:space="preserve">, </w:t>
      </w:r>
      <w:r w:rsidRPr="00B85D53">
        <w:t>Slices: a shape-proxy based on planar sections[M]: ACM, 2011.</w:t>
      </w:r>
      <w:bookmarkEnd w:id="308"/>
    </w:p>
    <w:p w:rsidR="00B85D53" w:rsidRPr="00B85D53" w:rsidRDefault="00B85D53" w:rsidP="00B85D53">
      <w:pPr>
        <w:pStyle w:val="EndNoteBibliography"/>
        <w:ind w:left="720" w:firstLine="400"/>
      </w:pPr>
      <w:bookmarkStart w:id="309" w:name="_ENREF_54"/>
      <w:r w:rsidRPr="00B85D53">
        <w:t>[54]</w:t>
      </w:r>
      <w:r w:rsidRPr="00B85D53">
        <w:tab/>
        <w:t>D. G. Lowe. Distinctive Image Features from Scale-Invariant Keypoints[J]. International Journal of Computer Vision, 2004, 60(2), 91-110.</w:t>
      </w:r>
      <w:bookmarkEnd w:id="309"/>
    </w:p>
    <w:p w:rsidR="00B85D53" w:rsidRPr="00B85D53" w:rsidRDefault="00B85D53" w:rsidP="00B85D53">
      <w:pPr>
        <w:pStyle w:val="EndNoteBibliography"/>
        <w:ind w:left="720" w:firstLine="400"/>
      </w:pPr>
      <w:bookmarkStart w:id="310" w:name="_ENREF_55"/>
      <w:r w:rsidRPr="00B85D53">
        <w:t>[55]</w:t>
      </w:r>
      <w:r w:rsidRPr="00B85D53">
        <w:tab/>
        <w:t>J. Canny</w:t>
      </w:r>
      <w:r w:rsidRPr="00B85D53">
        <w:rPr>
          <w:i/>
        </w:rPr>
        <w:t xml:space="preserve">, </w:t>
      </w:r>
      <w:r w:rsidRPr="00B85D53">
        <w:t>A Computational Approach to Edge Detection[M]: IEEE Computer Society, 1986.</w:t>
      </w:r>
      <w:bookmarkEnd w:id="310"/>
    </w:p>
    <w:p w:rsidR="00B85D53" w:rsidRPr="00B85D53" w:rsidRDefault="00B85D53" w:rsidP="00B85D53">
      <w:pPr>
        <w:pStyle w:val="EndNoteBibliography"/>
        <w:ind w:left="720" w:firstLine="400"/>
      </w:pPr>
      <w:bookmarkStart w:id="311" w:name="_ENREF_56"/>
      <w:r w:rsidRPr="00B85D53">
        <w:t>[56]</w:t>
      </w:r>
      <w:r w:rsidRPr="00B85D53">
        <w:tab/>
        <w:t>S. G. Mallat</w:t>
      </w:r>
      <w:r w:rsidRPr="00B85D53">
        <w:rPr>
          <w:i/>
        </w:rPr>
        <w:t xml:space="preserve">, </w:t>
      </w:r>
      <w:r w:rsidRPr="00B85D53">
        <w:t>A Theory for Multiresolution Signal Decomposition: The Wavelet Representation[M]: IEEE Computer Society, 1989.</w:t>
      </w:r>
      <w:bookmarkEnd w:id="311"/>
    </w:p>
    <w:p w:rsidR="00B85D53" w:rsidRPr="00B85D53" w:rsidRDefault="00B85D53" w:rsidP="00B85D53">
      <w:pPr>
        <w:pStyle w:val="EndNoteBibliography"/>
        <w:ind w:left="720" w:firstLine="400"/>
      </w:pPr>
      <w:bookmarkStart w:id="312" w:name="_ENREF_57"/>
      <w:r w:rsidRPr="00B85D53">
        <w:t>[57]</w:t>
      </w:r>
      <w:r w:rsidRPr="00B85D53">
        <w:tab/>
        <w:t>A. Certain. Interactive multiresolution surface viewing[C]. Conference on Computer Graphics and Interactive Techniques, 1996, 91-98.</w:t>
      </w:r>
      <w:bookmarkEnd w:id="312"/>
    </w:p>
    <w:p w:rsidR="00B85D53" w:rsidRPr="00B85D53" w:rsidRDefault="00B85D53" w:rsidP="00B85D53">
      <w:pPr>
        <w:pStyle w:val="EndNoteBibliography"/>
        <w:ind w:left="720" w:firstLine="400"/>
      </w:pPr>
      <w:bookmarkStart w:id="313" w:name="_ENREF_58"/>
      <w:r w:rsidRPr="00B85D53">
        <w:t>[58]</w:t>
      </w:r>
      <w:r w:rsidRPr="00B85D53">
        <w:tab/>
        <w:t>C. Roudet, F. Dupont, A. Baskurt. Multiresolution mesh segmentation based on surface roughness and wavelet analysis[C]. Electronic Imaging, 2007</w:t>
      </w:r>
      <w:bookmarkEnd w:id="313"/>
    </w:p>
    <w:p w:rsidR="00B85D53" w:rsidRPr="00B85D53" w:rsidRDefault="00B85D53" w:rsidP="00B85D53">
      <w:pPr>
        <w:pStyle w:val="EndNoteBibliography"/>
        <w:ind w:left="720" w:firstLine="400"/>
      </w:pPr>
      <w:bookmarkStart w:id="314" w:name="_ENREF_59"/>
      <w:r w:rsidRPr="00B85D53">
        <w:t>[59]</w:t>
      </w:r>
      <w:r w:rsidRPr="00B85D53">
        <w:tab/>
        <w:t>A. Khodakovsky, I. Guskov</w:t>
      </w:r>
      <w:r w:rsidRPr="00B85D53">
        <w:rPr>
          <w:i/>
        </w:rPr>
        <w:t xml:space="preserve">, </w:t>
      </w:r>
      <w:r w:rsidRPr="00B85D53">
        <w:t>Compression of Normal Meshes[M]: Springer Berlin Heidelberg, 2004.</w:t>
      </w:r>
      <w:bookmarkEnd w:id="314"/>
    </w:p>
    <w:p w:rsidR="00B85D53" w:rsidRPr="00B85D53" w:rsidRDefault="00B85D53" w:rsidP="00B85D53">
      <w:pPr>
        <w:pStyle w:val="EndNoteBibliography"/>
        <w:ind w:left="720" w:firstLine="400"/>
      </w:pPr>
      <w:bookmarkStart w:id="315" w:name="_ENREF_60"/>
      <w:r w:rsidRPr="00B85D53">
        <w:t>[60]</w:t>
      </w:r>
      <w:r w:rsidRPr="00B85D53">
        <w:tab/>
        <w:t>S. Lavu, H. Choi, R. Baraniuk. Geometry compression of normal meshes using rate-distortion algorithms[C]. Eurographics/acm SIGGRAPH Symposium on Geometry Processing, 2003, 52-61.</w:t>
      </w:r>
      <w:bookmarkEnd w:id="315"/>
    </w:p>
    <w:p w:rsidR="00B85D53" w:rsidRPr="00B85D53" w:rsidRDefault="00B85D53" w:rsidP="00B85D53">
      <w:pPr>
        <w:pStyle w:val="EndNoteBibliography"/>
        <w:ind w:left="720" w:firstLine="400"/>
      </w:pPr>
      <w:bookmarkStart w:id="316" w:name="_ENREF_61"/>
      <w:r w:rsidRPr="00B85D53">
        <w:t>[61]</w:t>
      </w:r>
      <w:r w:rsidRPr="00B85D53">
        <w:tab/>
        <w:t>M. Antonini</w:t>
      </w:r>
      <w:r w:rsidRPr="00B85D53">
        <w:rPr>
          <w:i/>
        </w:rPr>
        <w:t xml:space="preserve">, </w:t>
      </w:r>
      <w:r w:rsidRPr="00B85D53">
        <w:t>An efficient bit allocation for compressing normal meshes with an error-driven quantization[M]: Elsevier Science Publishers B. V., 2005.</w:t>
      </w:r>
      <w:bookmarkEnd w:id="316"/>
    </w:p>
    <w:p w:rsidR="00B85D53" w:rsidRPr="00B85D53" w:rsidRDefault="00B85D53" w:rsidP="00B85D53">
      <w:pPr>
        <w:pStyle w:val="EndNoteBibliography"/>
        <w:ind w:left="720" w:firstLine="400"/>
      </w:pPr>
      <w:bookmarkStart w:id="317" w:name="_ENREF_62"/>
      <w:r w:rsidRPr="00B85D53">
        <w:t>[62]</w:t>
      </w:r>
      <w:r w:rsidRPr="00B85D53">
        <w:tab/>
        <w:t>J. Y. Sim, C. S. Kim, C. C. J. Kuo, S. U. Lee. Rate-distortion optimized compression and view-dependent transmission of 3-D normal meshes[J]. IEEE Transactions on Circuits &amp; Systems for Video Technology, 2005, 15(7), 854-868.</w:t>
      </w:r>
      <w:bookmarkEnd w:id="317"/>
    </w:p>
    <w:p w:rsidR="00B85D53" w:rsidRPr="00B85D53" w:rsidRDefault="00B85D53" w:rsidP="00B85D53">
      <w:pPr>
        <w:pStyle w:val="EndNoteBibliography"/>
        <w:ind w:left="720" w:firstLine="400"/>
      </w:pPr>
      <w:bookmarkStart w:id="318" w:name="_ENREF_63"/>
      <w:r w:rsidRPr="00B85D53">
        <w:t>[63]</w:t>
      </w:r>
      <w:r w:rsidRPr="00B85D53">
        <w:tab/>
        <w:t>L. Denis, S. M. Satti, A. Munteanu, J. Cornelis, P. Schelkens. Scalable Intraband and Composite Wavelet-Based Coding of Semiregular Meshes[J]. IEEE Transactions on Multimedia, 2010, 12(8), 773-789.</w:t>
      </w:r>
      <w:bookmarkEnd w:id="318"/>
    </w:p>
    <w:p w:rsidR="00B85D53" w:rsidRPr="00B85D53" w:rsidRDefault="00B85D53" w:rsidP="00B85D53">
      <w:pPr>
        <w:pStyle w:val="EndNoteBibliography"/>
        <w:ind w:left="720" w:firstLine="400"/>
      </w:pPr>
      <w:bookmarkStart w:id="319" w:name="_ENREF_64"/>
      <w:r w:rsidRPr="00B85D53">
        <w:t>[64]</w:t>
      </w:r>
      <w:r w:rsidRPr="00B85D53">
        <w:tab/>
        <w:t>M. Garland. Surface simplification using quadric error metrics[J]. Acm Siggraph Computer Graphics, 1997, 1997(209-216.</w:t>
      </w:r>
      <w:bookmarkEnd w:id="319"/>
    </w:p>
    <w:p w:rsidR="00B85D53" w:rsidRPr="00B85D53" w:rsidRDefault="00B85D53" w:rsidP="00B85D53">
      <w:pPr>
        <w:pStyle w:val="EndNoteBibliography"/>
        <w:ind w:left="720" w:firstLine="400"/>
      </w:pPr>
      <w:bookmarkStart w:id="320" w:name="_ENREF_65"/>
      <w:r w:rsidRPr="00B85D53">
        <w:t>[65]</w:t>
      </w:r>
      <w:r w:rsidRPr="00B85D53">
        <w:tab/>
        <w:t>F. Payan, C. Roudet, B. Sauvage</w:t>
      </w:r>
      <w:r w:rsidRPr="00B85D53">
        <w:rPr>
          <w:i/>
        </w:rPr>
        <w:t xml:space="preserve">, </w:t>
      </w:r>
      <w:r w:rsidRPr="00B85D53">
        <w:t>Semi-Regular Triangle Remeshing: A Comprehensive Study[M]: The Eurographs Association &amp; John Wiley &amp; Sons, Ltd., 2015.</w:t>
      </w:r>
      <w:bookmarkEnd w:id="320"/>
    </w:p>
    <w:p w:rsidR="00B85D53" w:rsidRPr="00B85D53" w:rsidRDefault="00B85D53" w:rsidP="00B85D53">
      <w:pPr>
        <w:pStyle w:val="EndNoteBibliography"/>
        <w:ind w:left="720" w:firstLine="400"/>
      </w:pPr>
      <w:bookmarkStart w:id="321" w:name="_ENREF_66"/>
      <w:r w:rsidRPr="00B85D53">
        <w:t>[66]</w:t>
      </w:r>
      <w:r w:rsidRPr="00B85D53">
        <w:tab/>
        <w:t>P. Alliez, M. Meyer, M. Desbrun. Interactive geometry remeshing[J]. Acm Transactions on Graphics, 2002, 21(3), 347-354.</w:t>
      </w:r>
      <w:bookmarkEnd w:id="321"/>
    </w:p>
    <w:p w:rsidR="00B85D53" w:rsidRPr="00B85D53" w:rsidRDefault="00B85D53" w:rsidP="00B85D53">
      <w:pPr>
        <w:pStyle w:val="EndNoteBibliography"/>
        <w:ind w:left="720" w:firstLine="400"/>
      </w:pPr>
      <w:bookmarkStart w:id="322" w:name="_ENREF_67"/>
      <w:r w:rsidRPr="00B85D53">
        <w:t>[67]</w:t>
      </w:r>
      <w:r w:rsidRPr="00B85D53">
        <w:tab/>
        <w:t>J. Schreiner, A. Asirvatham, E. Praun, H. Hoppe. Inter-surface mapping[J]. Acm Transactions on Graphics, 2004, 23(3), 870-877.</w:t>
      </w:r>
      <w:bookmarkEnd w:id="322"/>
    </w:p>
    <w:p w:rsidR="00B85D53" w:rsidRPr="00B85D53" w:rsidRDefault="00B85D53" w:rsidP="00B85D53">
      <w:pPr>
        <w:pStyle w:val="EndNoteBibliography"/>
        <w:ind w:left="720" w:firstLine="400"/>
      </w:pPr>
      <w:bookmarkStart w:id="323" w:name="_ENREF_68"/>
      <w:r w:rsidRPr="00B85D53">
        <w:t>[68]</w:t>
      </w:r>
      <w:r w:rsidRPr="00B85D53">
        <w:tab/>
        <w:t>M. S. Floater, H. Kai</w:t>
      </w:r>
      <w:r w:rsidRPr="00B85D53">
        <w:rPr>
          <w:i/>
        </w:rPr>
        <w:t xml:space="preserve">, </w:t>
      </w:r>
      <w:r w:rsidRPr="00B85D53">
        <w:t>Surface Parameterization: a Tutorial and Survey[M]: Springer Berlin Heidelberg, 2005.</w:t>
      </w:r>
      <w:bookmarkEnd w:id="323"/>
    </w:p>
    <w:p w:rsidR="00B85D53" w:rsidRPr="00B85D53" w:rsidRDefault="00B85D53" w:rsidP="00B85D53">
      <w:pPr>
        <w:pStyle w:val="EndNoteBibliography"/>
        <w:ind w:left="720" w:firstLine="400"/>
      </w:pPr>
      <w:bookmarkStart w:id="324" w:name="_ENREF_69"/>
      <w:r w:rsidRPr="00B85D53">
        <w:lastRenderedPageBreak/>
        <w:t>[69]</w:t>
      </w:r>
      <w:r w:rsidRPr="00B85D53">
        <w:tab/>
        <w:t>A. W. F. Lee. MAPS: multiresolution adaptive parameterization of surfaces[J]. ACM Computer Graphics (Proc. SIGGRAPH, 1998, 40(2), 189-218.</w:t>
      </w:r>
      <w:bookmarkEnd w:id="324"/>
    </w:p>
    <w:p w:rsidR="00B85D53" w:rsidRPr="00B85D53" w:rsidRDefault="00B85D53" w:rsidP="00B85D53">
      <w:pPr>
        <w:pStyle w:val="EndNoteBibliography"/>
        <w:ind w:left="720" w:firstLine="400"/>
      </w:pPr>
      <w:bookmarkStart w:id="325" w:name="_ENREF_70"/>
      <w:r w:rsidRPr="00B85D53">
        <w:t>[70]</w:t>
      </w:r>
      <w:r w:rsidRPr="00B85D53">
        <w:tab/>
        <w:t>M. Lounsbery, T. D. Derose, J. Warren. Multiresolution Analysis for Surfaces of Arbitrary Topological Type[J]. Acm Transactions on Graphics, 1993, 16(1), 3--4.</w:t>
      </w:r>
      <w:bookmarkEnd w:id="325"/>
    </w:p>
    <w:p w:rsidR="00B85D53" w:rsidRPr="00B85D53" w:rsidRDefault="00B85D53" w:rsidP="00B85D53">
      <w:pPr>
        <w:pStyle w:val="EndNoteBibliography"/>
        <w:ind w:left="720" w:firstLine="400"/>
      </w:pPr>
      <w:bookmarkStart w:id="326" w:name="_ENREF_71"/>
      <w:r w:rsidRPr="00B85D53">
        <w:t>[71]</w:t>
      </w:r>
      <w:r w:rsidRPr="00B85D53">
        <w:tab/>
        <w:t>M. Eck. Multiresolution analysis of arbitrary meshes[C]. 1995, 173-182.</w:t>
      </w:r>
      <w:bookmarkEnd w:id="326"/>
    </w:p>
    <w:p w:rsidR="00B85D53" w:rsidRPr="00B85D53" w:rsidRDefault="00B85D53" w:rsidP="00B85D53">
      <w:pPr>
        <w:pStyle w:val="EndNoteBibliography"/>
        <w:ind w:left="720" w:firstLine="400"/>
      </w:pPr>
      <w:bookmarkStart w:id="327" w:name="_ENREF_72"/>
      <w:r w:rsidRPr="00B85D53">
        <w:rPr>
          <w:rFonts w:hint="eastAsia"/>
        </w:rPr>
        <w:t>[72]</w:t>
      </w:r>
      <w:r w:rsidRPr="00B85D53">
        <w:rPr>
          <w:rFonts w:hint="eastAsia"/>
        </w:rPr>
        <w:tab/>
        <w:t xml:space="preserve">P. Gioia. Reducing the number of wavelet coefficients by geometric partitioning </w:t>
      </w:r>
      <w:r w:rsidRPr="00B85D53">
        <w:rPr>
          <w:rFonts w:hint="eastAsia"/>
        </w:rPr>
        <w:t>☆</w:t>
      </w:r>
      <w:r w:rsidRPr="00B85D53">
        <w:rPr>
          <w:rFonts w:hint="eastAsia"/>
        </w:rPr>
        <w:t>[J]. Computational Geometry, 1999, 14(1</w:t>
      </w:r>
      <w:r w:rsidRPr="00B85D53">
        <w:rPr>
          <w:rFonts w:hint="eastAsia"/>
        </w:rPr>
        <w:t>–</w:t>
      </w:r>
      <w:r w:rsidRPr="00B85D53">
        <w:rPr>
          <w:rFonts w:hint="eastAsia"/>
        </w:rPr>
        <w:t>3), 25-48.</w:t>
      </w:r>
      <w:bookmarkEnd w:id="327"/>
    </w:p>
    <w:p w:rsidR="00B85D53" w:rsidRPr="00B85D53" w:rsidRDefault="00B85D53" w:rsidP="00B85D53">
      <w:pPr>
        <w:pStyle w:val="EndNoteBibliography"/>
        <w:ind w:left="720" w:firstLine="400"/>
      </w:pPr>
      <w:bookmarkStart w:id="328" w:name="_ENREF_73"/>
      <w:r w:rsidRPr="00B85D53">
        <w:t>[73]</w:t>
      </w:r>
      <w:r w:rsidRPr="00B85D53">
        <w:tab/>
        <w:t>I. Guskov, W. Sweldens. Normal meshes[C]. Conference on Computer Graphics and Interactive Techniques, 2000, 95-102.</w:t>
      </w:r>
      <w:bookmarkEnd w:id="328"/>
    </w:p>
    <w:p w:rsidR="00B85D53" w:rsidRPr="00B85D53" w:rsidRDefault="00B85D53" w:rsidP="00B85D53">
      <w:pPr>
        <w:pStyle w:val="EndNoteBibliography"/>
        <w:ind w:left="720" w:firstLine="400"/>
      </w:pPr>
      <w:bookmarkStart w:id="329" w:name="_ENREF_74"/>
      <w:r w:rsidRPr="00B85D53">
        <w:t>[74]</w:t>
      </w:r>
      <w:r w:rsidRPr="00B85D53">
        <w:tab/>
        <w:t>A. Lee, H. Moreton, H. Hoppe. Displaced subdivision surfaces[C]. Conference on Computer Graphics and Interactive Techniques, 2000, 85-94.</w:t>
      </w:r>
      <w:bookmarkEnd w:id="329"/>
    </w:p>
    <w:p w:rsidR="00B85D53" w:rsidRPr="00B85D53" w:rsidRDefault="00B85D53" w:rsidP="00B85D53">
      <w:pPr>
        <w:pStyle w:val="EndNoteBibliography"/>
        <w:ind w:left="720" w:firstLine="400"/>
      </w:pPr>
      <w:bookmarkStart w:id="330" w:name="_ENREF_75"/>
      <w:r w:rsidRPr="00B85D53">
        <w:t>[75]</w:t>
      </w:r>
      <w:r w:rsidRPr="00B85D53">
        <w:tab/>
        <w:t>K. Hormann, U. Labsik, G. Greiner. Remeshing triangulated surfaces with optimal parameterizations[J]. Computer-Aided Design, 2001, 33(11), 779-788.</w:t>
      </w:r>
      <w:bookmarkEnd w:id="330"/>
    </w:p>
    <w:p w:rsidR="00B85D53" w:rsidRPr="00B85D53" w:rsidRDefault="00B85D53" w:rsidP="00B85D53">
      <w:pPr>
        <w:pStyle w:val="EndNoteBibliography"/>
        <w:ind w:left="720" w:firstLine="400"/>
      </w:pPr>
      <w:bookmarkStart w:id="331" w:name="_ENREF_76"/>
      <w:r w:rsidRPr="00B85D53">
        <w:t>[76]</w:t>
      </w:r>
      <w:r w:rsidRPr="00B85D53">
        <w:tab/>
        <w:t>A. Khodakovsky, N. Litke, P. Schröder. Globally Smooth Parameterizations with Low Distortion[J]. Acm Transactions on Graphics, 2003, 22(3), 350-357.</w:t>
      </w:r>
      <w:bookmarkEnd w:id="331"/>
    </w:p>
    <w:p w:rsidR="00B85D53" w:rsidRPr="00B85D53" w:rsidRDefault="00B85D53" w:rsidP="00B85D53">
      <w:pPr>
        <w:pStyle w:val="EndNoteBibliography"/>
        <w:ind w:left="720" w:firstLine="400"/>
      </w:pPr>
      <w:bookmarkStart w:id="332" w:name="_ENREF_77"/>
      <w:r w:rsidRPr="00B85D53">
        <w:t>[77]</w:t>
      </w:r>
      <w:r w:rsidRPr="00B85D53">
        <w:tab/>
        <w:t>I. Friedel, P. Der, A. Khodakovsky. Variational normal meshes[J]. Acm Transactions on Graphics, 2004, 23(4), 1061-1073.</w:t>
      </w:r>
      <w:bookmarkEnd w:id="332"/>
    </w:p>
    <w:p w:rsidR="00B85D53" w:rsidRPr="00B85D53" w:rsidRDefault="00B85D53" w:rsidP="00B85D53">
      <w:pPr>
        <w:pStyle w:val="EndNoteBibliography"/>
        <w:ind w:left="720" w:firstLine="400"/>
      </w:pPr>
      <w:bookmarkStart w:id="333" w:name="_ENREF_78"/>
      <w:r w:rsidRPr="00B85D53">
        <w:t>[78]</w:t>
      </w:r>
      <w:r w:rsidRPr="00B85D53">
        <w:tab/>
        <w:t>I. Guskov. Manifold-based approach to semi-regular remeshing[J]. Graphical Models, 2007, 69(1), 1-18.</w:t>
      </w:r>
      <w:bookmarkEnd w:id="333"/>
    </w:p>
    <w:p w:rsidR="00B85D53" w:rsidRPr="00B85D53" w:rsidRDefault="00B85D53" w:rsidP="00B85D53">
      <w:pPr>
        <w:pStyle w:val="EndNoteBibliography"/>
        <w:ind w:left="720" w:firstLine="400"/>
      </w:pPr>
      <w:bookmarkStart w:id="334" w:name="_ENREF_79"/>
      <w:r w:rsidRPr="00B85D53">
        <w:t>[79]</w:t>
      </w:r>
      <w:r w:rsidRPr="00B85D53">
        <w:tab/>
        <w:t>L. Denis, A. Munteanu, P. Schelkens. Semi-regular remeshing with reduced remeshing error[C]. IEEE International Conference on Image Processing, 2010, 365-368.</w:t>
      </w:r>
      <w:bookmarkEnd w:id="334"/>
    </w:p>
    <w:p w:rsidR="00B85D53" w:rsidRPr="00B85D53" w:rsidRDefault="00B85D53" w:rsidP="00B85D53">
      <w:pPr>
        <w:pStyle w:val="EndNoteBibliography"/>
        <w:ind w:left="720" w:firstLine="400"/>
      </w:pPr>
      <w:bookmarkStart w:id="335" w:name="_ENREF_80"/>
      <w:r w:rsidRPr="00B85D53">
        <w:t>[80]</w:t>
      </w:r>
      <w:r w:rsidRPr="00B85D53">
        <w:tab/>
        <w:t>A. Kammoun, F. Payan, M. Antonini. Adaptive semi-regular remeshing: A Voronoi-based approach[C]. IEEE International Workshop on Multimedia Signal Processing, 2010, 350-355.</w:t>
      </w:r>
      <w:bookmarkEnd w:id="335"/>
    </w:p>
    <w:p w:rsidR="00B85D53" w:rsidRPr="00B85D53" w:rsidRDefault="00B85D53" w:rsidP="00B85D53">
      <w:pPr>
        <w:pStyle w:val="EndNoteBibliography"/>
        <w:ind w:left="720" w:firstLine="400"/>
      </w:pPr>
      <w:bookmarkStart w:id="336" w:name="_ENREF_81"/>
      <w:r w:rsidRPr="00B85D53">
        <w:t>[81]</w:t>
      </w:r>
      <w:r w:rsidRPr="00B85D53">
        <w:tab/>
        <w:t>C. H. Chiang, B. S. Jong, T. W. Lin. A robust feature-preserving semi-regular remeshing method for triangular meshes[J]. Visual Computer, 2011, 27(9), 811-825.</w:t>
      </w:r>
      <w:bookmarkEnd w:id="336"/>
    </w:p>
    <w:p w:rsidR="00B85D53" w:rsidRPr="00B85D53" w:rsidRDefault="00B85D53" w:rsidP="00B85D53">
      <w:pPr>
        <w:pStyle w:val="EndNoteBibliography"/>
        <w:ind w:left="720" w:firstLine="400"/>
      </w:pPr>
      <w:bookmarkStart w:id="337" w:name="_ENREF_82"/>
      <w:r w:rsidRPr="00B85D53">
        <w:t>[82]</w:t>
      </w:r>
      <w:r w:rsidRPr="00B85D53">
        <w:tab/>
        <w:t>W. J. Schroeder, J. A. Zarge, W. E. Lorensen. Decimation of triangle meshes[J]. Acm Siggraph Computer Graphics, 1992, 26(2), 65-70.</w:t>
      </w:r>
      <w:bookmarkEnd w:id="337"/>
    </w:p>
    <w:p w:rsidR="00B85D53" w:rsidRPr="00B85D53" w:rsidRDefault="00B85D53" w:rsidP="00B85D53">
      <w:pPr>
        <w:pStyle w:val="EndNoteBibliography"/>
        <w:ind w:left="720" w:firstLine="400"/>
      </w:pPr>
      <w:bookmarkStart w:id="338" w:name="_ENREF_83"/>
      <w:r w:rsidRPr="00B85D53">
        <w:t>[83]</w:t>
      </w:r>
      <w:r w:rsidRPr="00B85D53">
        <w:tab/>
        <w:t>J. Rossignac, P. Borrel</w:t>
      </w:r>
      <w:r w:rsidRPr="00B85D53">
        <w:rPr>
          <w:i/>
        </w:rPr>
        <w:t xml:space="preserve">, </w:t>
      </w:r>
      <w:r w:rsidRPr="00B85D53">
        <w:t>Multi-resolution 3D approximations for rendering complex scenes[M]: Springer Berlin Heidelberg, 1993.</w:t>
      </w:r>
      <w:bookmarkEnd w:id="338"/>
    </w:p>
    <w:p w:rsidR="00B85D53" w:rsidRPr="00B85D53" w:rsidRDefault="00B85D53" w:rsidP="00B85D53">
      <w:pPr>
        <w:pStyle w:val="EndNoteBibliography"/>
        <w:ind w:left="720" w:firstLine="400"/>
      </w:pPr>
      <w:bookmarkStart w:id="339" w:name="_ENREF_84"/>
      <w:r w:rsidRPr="00B85D53">
        <w:t>[84]</w:t>
      </w:r>
      <w:r w:rsidRPr="00B85D53">
        <w:tab/>
        <w:t>P. Lindstrom. Out-of-core simplification of large polygonal models[C]. ACM SIGGRAPH, 2000, 259-262.</w:t>
      </w:r>
      <w:bookmarkEnd w:id="339"/>
    </w:p>
    <w:p w:rsidR="00B85D53" w:rsidRPr="00B85D53" w:rsidRDefault="00B85D53" w:rsidP="00B85D53">
      <w:pPr>
        <w:pStyle w:val="EndNoteBibliography"/>
        <w:ind w:left="720" w:firstLine="400"/>
      </w:pPr>
      <w:bookmarkStart w:id="340" w:name="_ENREF_85"/>
      <w:r w:rsidRPr="00B85D53">
        <w:t>[85]</w:t>
      </w:r>
      <w:r w:rsidRPr="00B85D53">
        <w:tab/>
        <w:t>S. Schaefer, J. Warren. Adaptive Vertex Clustering Using Octrees[C]. SIAM Geometric Design and Computing, 2003, 491-500.</w:t>
      </w:r>
      <w:bookmarkEnd w:id="340"/>
    </w:p>
    <w:p w:rsidR="00B85D53" w:rsidRPr="00B85D53" w:rsidRDefault="00B85D53" w:rsidP="00B85D53">
      <w:pPr>
        <w:pStyle w:val="EndNoteBibliography"/>
        <w:ind w:left="720" w:firstLine="400"/>
      </w:pPr>
      <w:bookmarkStart w:id="341" w:name="_ENREF_86"/>
      <w:r w:rsidRPr="00B85D53">
        <w:t>[86]</w:t>
      </w:r>
      <w:r w:rsidRPr="00B85D53">
        <w:tab/>
        <w:t xml:space="preserve">A. Gueziec. Surface simplification with variable tolerance[J]. Proc.int.symp.on Medical Robotics &amp; Computer Assisted Surgery, 1995, </w:t>
      </w:r>
      <w:bookmarkEnd w:id="341"/>
    </w:p>
    <w:p w:rsidR="00B85D53" w:rsidRPr="00B85D53" w:rsidRDefault="00B85D53" w:rsidP="00B85D53">
      <w:pPr>
        <w:pStyle w:val="EndNoteBibliography"/>
        <w:ind w:left="720" w:firstLine="400"/>
      </w:pPr>
      <w:bookmarkStart w:id="342" w:name="_ENREF_87"/>
      <w:r w:rsidRPr="00B85D53">
        <w:t>[87]</w:t>
      </w:r>
      <w:r w:rsidRPr="00B85D53">
        <w:tab/>
        <w:t>D. Cabiddu, M. Attene. Large mesh simplification for distributed environments[J]. Computers &amp; Graphics, 2015, 51(81-89.</w:t>
      </w:r>
      <w:bookmarkEnd w:id="342"/>
    </w:p>
    <w:p w:rsidR="00B85D53" w:rsidRPr="00B85D53" w:rsidRDefault="00B85D53" w:rsidP="00B85D53">
      <w:pPr>
        <w:pStyle w:val="EndNoteBibliography"/>
        <w:ind w:left="720" w:firstLine="400"/>
      </w:pPr>
      <w:bookmarkStart w:id="343" w:name="_ENREF_88"/>
      <w:r w:rsidRPr="00B85D53">
        <w:t>[88]</w:t>
      </w:r>
      <w:r w:rsidRPr="00B85D53">
        <w:tab/>
        <w:t>H. Xiong, X. Jiang, Y. Zhang, J. Shi. Parallel simplification of large meshes on PC clusters[C]. Eurographics Conference on Parallel Graphics and Visualization, 2008, 33-40.</w:t>
      </w:r>
      <w:bookmarkEnd w:id="343"/>
    </w:p>
    <w:p w:rsidR="00B85D53" w:rsidRPr="00B85D53" w:rsidRDefault="00B85D53" w:rsidP="00B85D53">
      <w:pPr>
        <w:pStyle w:val="EndNoteBibliography"/>
        <w:ind w:left="720" w:firstLine="400"/>
      </w:pPr>
      <w:bookmarkStart w:id="344" w:name="_ENREF_89"/>
      <w:r w:rsidRPr="00B85D53">
        <w:t>[89]</w:t>
      </w:r>
      <w:r w:rsidRPr="00B85D53">
        <w:tab/>
        <w:t>N. Tatarchuk, N. Tatarchuk. Real-time mesh simplification using the GPU[C]. Symposium on Interactive 3d Graphics and Games, 2007, 161-166.</w:t>
      </w:r>
      <w:bookmarkEnd w:id="344"/>
    </w:p>
    <w:p w:rsidR="00B85D53" w:rsidRPr="00B85D53" w:rsidRDefault="00B85D53" w:rsidP="00B85D53">
      <w:pPr>
        <w:pStyle w:val="EndNoteBibliography"/>
        <w:ind w:left="720" w:firstLine="400"/>
      </w:pPr>
      <w:bookmarkStart w:id="345" w:name="_ENREF_90"/>
      <w:r w:rsidRPr="00B85D53">
        <w:t>[90]</w:t>
      </w:r>
      <w:r w:rsidRPr="00B85D53">
        <w:tab/>
        <w:t>S. M. Shontz, D. M. Nistor</w:t>
      </w:r>
      <w:r w:rsidRPr="00B85D53">
        <w:rPr>
          <w:i/>
        </w:rPr>
        <w:t xml:space="preserve">, </w:t>
      </w:r>
      <w:r w:rsidRPr="00B85D53">
        <w:t>CPU-GPU Algorithms for Triangular Surface Mesh Simplification[M]: Springer Berlin Heidelberg, 2013.</w:t>
      </w:r>
      <w:bookmarkEnd w:id="345"/>
    </w:p>
    <w:p w:rsidR="00B85D53" w:rsidRPr="00B85D53" w:rsidRDefault="00B85D53" w:rsidP="00B85D53">
      <w:pPr>
        <w:pStyle w:val="EndNoteBibliography"/>
        <w:ind w:left="720" w:firstLine="400"/>
      </w:pPr>
      <w:bookmarkStart w:id="346" w:name="_ENREF_91"/>
      <w:r w:rsidRPr="00B85D53">
        <w:t>[91]</w:t>
      </w:r>
      <w:r w:rsidRPr="00B85D53">
        <w:tab/>
        <w:t>A. Papageorgiou, N. Platis. Triangular mesh simplification on the GPU[J]. Visual Computer, 2015, 31(2), 235-244.</w:t>
      </w:r>
      <w:bookmarkEnd w:id="346"/>
    </w:p>
    <w:p w:rsidR="00B85D53" w:rsidRPr="00B85D53" w:rsidRDefault="00B85D53" w:rsidP="00B85D53">
      <w:pPr>
        <w:pStyle w:val="EndNoteBibliography"/>
        <w:ind w:left="720" w:firstLine="400"/>
      </w:pPr>
      <w:bookmarkStart w:id="347" w:name="_ENREF_92"/>
      <w:r w:rsidRPr="00B85D53">
        <w:t>[92]</w:t>
      </w:r>
      <w:r w:rsidRPr="00B85D53">
        <w:tab/>
        <w:t>F. Cellier, P. M. Gandoin, S. Akkouche. Simplification and streaming of GIS terrain for web clients[C]. International Conference on 3d Web Technology, 2012, 73-81.</w:t>
      </w:r>
      <w:bookmarkEnd w:id="347"/>
    </w:p>
    <w:p w:rsidR="00B85D53" w:rsidRPr="00B85D53" w:rsidRDefault="00B85D53" w:rsidP="00B85D53">
      <w:pPr>
        <w:pStyle w:val="EndNoteBibliography"/>
        <w:ind w:left="720" w:firstLine="400"/>
      </w:pPr>
      <w:bookmarkStart w:id="348" w:name="_ENREF_93"/>
      <w:r w:rsidRPr="00B85D53">
        <w:t>[93]</w:t>
      </w:r>
      <w:r w:rsidRPr="00B85D53">
        <w:tab/>
        <w:t xml:space="preserve">M. Botsch, S. Steinberg, S. Bischoff, L. Kobbelt, R. Aachen. OpenMesh: A generic and efficient polygon mesh data structure[J]. Opensg Symposium, 2002, </w:t>
      </w:r>
      <w:bookmarkEnd w:id="348"/>
    </w:p>
    <w:p w:rsidR="00B85D53" w:rsidRPr="00B85D53" w:rsidRDefault="00B85D53" w:rsidP="00B85D53">
      <w:pPr>
        <w:pStyle w:val="EndNoteBibliography"/>
        <w:ind w:left="720" w:firstLine="400"/>
      </w:pPr>
      <w:bookmarkStart w:id="349" w:name="_ENREF_94"/>
      <w:r w:rsidRPr="00B85D53">
        <w:t>[94]</w:t>
      </w:r>
      <w:r w:rsidRPr="00B85D53">
        <w:tab/>
        <w:t xml:space="preserve">T. Duchamp, A. Certain, A. Derose. Hierarchical Computation Of Pl Harmonic Embeddings[J]. Siam Journal on Matrix Analysis &amp; Applications, 1997, </w:t>
      </w:r>
      <w:bookmarkEnd w:id="349"/>
    </w:p>
    <w:p w:rsidR="00B85D53" w:rsidRPr="00B85D53" w:rsidRDefault="00B85D53" w:rsidP="00B85D53">
      <w:pPr>
        <w:pStyle w:val="EndNoteBibliography"/>
        <w:ind w:left="720" w:firstLine="400"/>
      </w:pPr>
      <w:bookmarkStart w:id="350" w:name="_ENREF_95"/>
      <w:r w:rsidRPr="00B85D53">
        <w:lastRenderedPageBreak/>
        <w:t>[95]</w:t>
      </w:r>
      <w:r w:rsidRPr="00B85D53">
        <w:tab/>
        <w:t xml:space="preserve">P. J. C. Brown, C. T. Faigle. A robust efficient algorithm for point location in triangulations[J]. University of Cambridge Computer Laboratory, 1997, </w:t>
      </w:r>
      <w:bookmarkEnd w:id="350"/>
    </w:p>
    <w:p w:rsidR="00B85D53" w:rsidRPr="00B85D53" w:rsidRDefault="00B85D53" w:rsidP="00B85D53">
      <w:pPr>
        <w:pStyle w:val="EndNoteBibliography"/>
        <w:ind w:left="720" w:firstLine="400"/>
      </w:pPr>
      <w:bookmarkStart w:id="351" w:name="_ENREF_96"/>
      <w:r w:rsidRPr="00B85D53">
        <w:t>[96]</w:t>
      </w:r>
      <w:r w:rsidRPr="00B85D53">
        <w:tab/>
        <w:t xml:space="preserve">M. Garl, P. S. Heckbert. Fast Polygonal Approximation of Terrains and Height Fields[J]. Submitted for Publication, 1997, </w:t>
      </w:r>
      <w:bookmarkEnd w:id="351"/>
    </w:p>
    <w:p w:rsidR="00B85D53" w:rsidRPr="00B85D53" w:rsidRDefault="00B85D53" w:rsidP="00B85D53">
      <w:pPr>
        <w:pStyle w:val="EndNoteBibliography"/>
        <w:ind w:left="720" w:firstLine="400"/>
      </w:pPr>
      <w:bookmarkStart w:id="352" w:name="_ENREF_97"/>
      <w:r w:rsidRPr="00B85D53">
        <w:t>[97]</w:t>
      </w:r>
      <w:r w:rsidRPr="00B85D53">
        <w:tab/>
        <w:t>L. J. Guibas, J. Stolfi. Primitives for the manipulation of general subdivisions and the computation of Voronoi diagrams[C]. ACM Symposium on Theory of Computing, 25-27 April, 1983, Boston, Massachusetts, Usa, 1983, 221-234.</w:t>
      </w:r>
      <w:bookmarkEnd w:id="352"/>
    </w:p>
    <w:p w:rsidR="005372BF" w:rsidRPr="00A12D3C" w:rsidRDefault="00D307CD" w:rsidP="005372BF">
      <w:pPr>
        <w:pStyle w:val="EndNoteBibliography"/>
        <w:spacing w:line="320" w:lineRule="exact"/>
        <w:ind w:firstLineChars="0" w:firstLine="0"/>
        <w:rPr>
          <w:sz w:val="21"/>
        </w:rPr>
      </w:pPr>
      <w:r w:rsidRPr="005372BF">
        <w:rPr>
          <w:sz w:val="21"/>
        </w:rPr>
        <w:fldChar w:fldCharType="end"/>
      </w:r>
    </w:p>
    <w:p w:rsidR="00116209" w:rsidRDefault="00116209" w:rsidP="005372BF">
      <w:pPr>
        <w:spacing w:line="240" w:lineRule="auto"/>
        <w:ind w:firstLineChars="0" w:firstLine="0"/>
      </w:pPr>
    </w:p>
    <w:sectPr w:rsidR="00116209" w:rsidSect="007203AE">
      <w:headerReference w:type="default" r:id="rId131"/>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3127A" w:rsidRDefault="00E3127A" w:rsidP="006E17A7">
      <w:pPr>
        <w:ind w:firstLine="480"/>
      </w:pPr>
      <w:r>
        <w:separator/>
      </w:r>
    </w:p>
    <w:p w:rsidR="00E3127A" w:rsidRDefault="00E3127A" w:rsidP="006E17A7">
      <w:pPr>
        <w:ind w:firstLine="480"/>
      </w:pPr>
    </w:p>
  </w:endnote>
  <w:endnote w:type="continuationSeparator" w:id="0">
    <w:p w:rsidR="00E3127A" w:rsidRDefault="00E3127A" w:rsidP="006E17A7">
      <w:pPr>
        <w:ind w:firstLine="480"/>
      </w:pPr>
      <w:r>
        <w:continuationSeparator/>
      </w:r>
    </w:p>
    <w:p w:rsidR="00E3127A" w:rsidRDefault="00E3127A" w:rsidP="006E17A7">
      <w:pPr>
        <w:ind w:firstLine="480"/>
      </w:pPr>
    </w:p>
  </w:endnote>
  <w:endnote w:type="continuationNotice" w:id="1">
    <w:p w:rsidR="00E3127A" w:rsidRDefault="00E3127A">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40D10" w:rsidRDefault="00540D10"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40D10" w:rsidRDefault="00540D10"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40D10" w:rsidRDefault="00540D10"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EndPr/>
    <w:sdtContent>
      <w:p w:rsidR="00540D10" w:rsidRDefault="00540D10" w:rsidP="006E17A7">
        <w:pPr>
          <w:pStyle w:val="aa"/>
          <w:ind w:firstLine="360"/>
          <w:jc w:val="center"/>
        </w:pPr>
        <w:r>
          <w:fldChar w:fldCharType="begin"/>
        </w:r>
        <w:r>
          <w:instrText xml:space="preserve"> PAGE   \* MERGEFORMAT </w:instrText>
        </w:r>
        <w:r>
          <w:fldChar w:fldCharType="separate"/>
        </w:r>
        <w:r w:rsidR="00615328">
          <w:rPr>
            <w:noProof/>
          </w:rPr>
          <w:t>X</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EndPr/>
    <w:sdtContent>
      <w:p w:rsidR="00540D10" w:rsidRDefault="00540D10" w:rsidP="006B5977">
        <w:pPr>
          <w:pStyle w:val="aa"/>
          <w:ind w:firstLineChars="0" w:firstLine="0"/>
          <w:jc w:val="center"/>
        </w:pPr>
        <w:r>
          <w:fldChar w:fldCharType="begin"/>
        </w:r>
        <w:r>
          <w:instrText xml:space="preserve"> PAGE   \* MERGEFORMAT </w:instrText>
        </w:r>
        <w:r>
          <w:fldChar w:fldCharType="separate"/>
        </w:r>
        <w:r w:rsidR="00615328" w:rsidRPr="00615328">
          <w:rPr>
            <w:noProof/>
            <w:lang w:val="zh-CN"/>
          </w:rPr>
          <w:t>44</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3127A" w:rsidRDefault="00E3127A" w:rsidP="006E17A7">
      <w:pPr>
        <w:ind w:firstLine="480"/>
      </w:pPr>
      <w:r>
        <w:separator/>
      </w:r>
    </w:p>
    <w:p w:rsidR="00E3127A" w:rsidRDefault="00E3127A" w:rsidP="006E17A7">
      <w:pPr>
        <w:ind w:firstLine="480"/>
      </w:pPr>
    </w:p>
  </w:footnote>
  <w:footnote w:type="continuationSeparator" w:id="0">
    <w:p w:rsidR="00E3127A" w:rsidRDefault="00E3127A" w:rsidP="006E17A7">
      <w:pPr>
        <w:ind w:firstLine="480"/>
      </w:pPr>
      <w:r>
        <w:continuationSeparator/>
      </w:r>
    </w:p>
    <w:p w:rsidR="00E3127A" w:rsidRDefault="00E3127A" w:rsidP="006E17A7">
      <w:pPr>
        <w:ind w:firstLine="480"/>
      </w:pPr>
    </w:p>
  </w:footnote>
  <w:footnote w:type="continuationNotice" w:id="1">
    <w:p w:rsidR="00E3127A" w:rsidRDefault="00E3127A">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40D10" w:rsidRDefault="00540D10"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40D10" w:rsidRDefault="00540D10" w:rsidP="001B763F">
    <w:pPr>
      <w:pStyle w:val="ac"/>
      <w:ind w:firstLineChars="0" w:firstLine="0"/>
    </w:pPr>
    <w:r>
      <w:rPr>
        <w:rFonts w:hint="eastAsia"/>
      </w:rPr>
      <w:t>基于</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40D10" w:rsidRPr="0088595B" w:rsidRDefault="00540D10" w:rsidP="001B763F">
    <w:pPr>
      <w:pStyle w:val="ac"/>
      <w:ind w:firstLineChars="0" w:firstLine="0"/>
      <w:rPr>
        <w:sz w:val="20"/>
      </w:rPr>
    </w:pPr>
    <w:r>
      <w:rPr>
        <w:rFonts w:hint="eastAsia"/>
      </w:rPr>
      <w:t>总结和展望</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40D10" w:rsidRPr="0088595B" w:rsidRDefault="00540D10" w:rsidP="007A6C88">
    <w:pPr>
      <w:pStyle w:val="ac"/>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40D10" w:rsidRDefault="00540D10"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40D10" w:rsidRDefault="00540D10"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40D10" w:rsidRDefault="00540D10"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40D10" w:rsidRDefault="00540D10"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40D10" w:rsidRDefault="00540D10"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40D10" w:rsidRDefault="00540D10"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40D10" w:rsidRDefault="00540D10"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40D10" w:rsidRDefault="00540D10"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7667BED"/>
    <w:multiLevelType w:val="hybridMultilevel"/>
    <w:tmpl w:val="FD0AFC5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13735F70"/>
    <w:multiLevelType w:val="hybridMultilevel"/>
    <w:tmpl w:val="4470EAE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15DF44AC"/>
    <w:multiLevelType w:val="hybridMultilevel"/>
    <w:tmpl w:val="675004D2"/>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1E846637"/>
    <w:multiLevelType w:val="hybridMultilevel"/>
    <w:tmpl w:val="533C812E"/>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6">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7">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8">
    <w:nsid w:val="4AB83FB2"/>
    <w:multiLevelType w:val="hybridMultilevel"/>
    <w:tmpl w:val="8C3EBC86"/>
    <w:lvl w:ilvl="0" w:tplc="3B6ACE8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0">
    <w:nsid w:val="4FAB06CD"/>
    <w:multiLevelType w:val="hybridMultilevel"/>
    <w:tmpl w:val="40D48D6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nsid w:val="51515CAF"/>
    <w:multiLevelType w:val="hybridMultilevel"/>
    <w:tmpl w:val="25FA51EC"/>
    <w:lvl w:ilvl="0" w:tplc="A294B526">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nsid w:val="5BB85FE8"/>
    <w:multiLevelType w:val="multilevel"/>
    <w:tmpl w:val="35B8607A"/>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lang w:val="en-US"/>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23">
    <w:nsid w:val="5E5B1875"/>
    <w:multiLevelType w:val="hybridMultilevel"/>
    <w:tmpl w:val="C9B2367E"/>
    <w:lvl w:ilvl="0" w:tplc="1F5A0B10">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5">
    <w:nsid w:val="70D30DC7"/>
    <w:multiLevelType w:val="hybridMultilevel"/>
    <w:tmpl w:val="8AB2405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6">
    <w:nsid w:val="720574BF"/>
    <w:multiLevelType w:val="hybridMultilevel"/>
    <w:tmpl w:val="15607194"/>
    <w:lvl w:ilvl="0" w:tplc="3B6ACE84">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7">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abstractNum w:abstractNumId="28">
    <w:nsid w:val="7D090E40"/>
    <w:multiLevelType w:val="hybridMultilevel"/>
    <w:tmpl w:val="D2687AC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15"/>
  </w:num>
  <w:num w:numId="2">
    <w:abstractNumId w:val="27"/>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22"/>
  </w:num>
  <w:num w:numId="15">
    <w:abstractNumId w:val="16"/>
  </w:num>
  <w:num w:numId="1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num>
  <w:num w:numId="20">
    <w:abstractNumId w:val="19"/>
  </w:num>
  <w:num w:numId="2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4"/>
  </w:num>
  <w:num w:numId="24">
    <w:abstractNumId w:val="10"/>
  </w:num>
  <w:num w:numId="25">
    <w:abstractNumId w:val="26"/>
  </w:num>
  <w:num w:numId="26">
    <w:abstractNumId w:val="22"/>
  </w:num>
  <w:num w:numId="27">
    <w:abstractNumId w:val="22"/>
  </w:num>
  <w:num w:numId="28">
    <w:abstractNumId w:val="21"/>
  </w:num>
  <w:num w:numId="29">
    <w:abstractNumId w:val="23"/>
  </w:num>
  <w:num w:numId="30">
    <w:abstractNumId w:val="12"/>
  </w:num>
  <w:num w:numId="31">
    <w:abstractNumId w:val="25"/>
  </w:num>
  <w:num w:numId="32">
    <w:abstractNumId w:val="28"/>
  </w:num>
  <w:num w:numId="33">
    <w:abstractNumId w:val="20"/>
  </w:num>
  <w:num w:numId="34">
    <w:abstractNumId w:val="13"/>
  </w:num>
  <w:num w:numId="35">
    <w:abstractNumId w:val="18"/>
  </w:num>
  <w:num w:numId="36">
    <w:abstractNumId w:val="1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7&lt;/item&gt;&lt;item&gt;48&lt;/item&gt;&lt;item&gt;49&lt;/item&gt;&lt;item&gt;50&lt;/item&gt;&lt;item&gt;51&lt;/item&gt;&lt;item&gt;52&lt;/item&gt;&lt;item&gt;53&lt;/item&gt;&lt;item&gt;54&lt;/item&gt;&lt;item&gt;55&lt;/item&gt;&lt;item&gt;57&lt;/item&gt;&lt;item&gt;58&lt;/item&gt;&lt;item&gt;59&lt;/item&gt;&lt;item&gt;60&lt;/item&gt;&lt;item&gt;62&lt;/item&gt;&lt;item&gt;63&lt;/item&gt;&lt;item&gt;64&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8&lt;/item&gt;&lt;item&gt;110&lt;/item&gt;&lt;item&gt;111&lt;/item&gt;&lt;/record-ids&gt;&lt;/item&gt;&lt;/Libraries&gt;"/>
  </w:docVars>
  <w:rsids>
    <w:rsidRoot w:val="00884A9A"/>
    <w:rsid w:val="000003CB"/>
    <w:rsid w:val="00000457"/>
    <w:rsid w:val="00000A76"/>
    <w:rsid w:val="00000CF3"/>
    <w:rsid w:val="00000F38"/>
    <w:rsid w:val="00001075"/>
    <w:rsid w:val="00001A55"/>
    <w:rsid w:val="00001BA6"/>
    <w:rsid w:val="00001E95"/>
    <w:rsid w:val="000022B7"/>
    <w:rsid w:val="0000234A"/>
    <w:rsid w:val="000023B7"/>
    <w:rsid w:val="0000280B"/>
    <w:rsid w:val="0000285D"/>
    <w:rsid w:val="00002A89"/>
    <w:rsid w:val="00002C25"/>
    <w:rsid w:val="00002D7F"/>
    <w:rsid w:val="00003731"/>
    <w:rsid w:val="000038AA"/>
    <w:rsid w:val="00003DEF"/>
    <w:rsid w:val="00003EF0"/>
    <w:rsid w:val="00003F34"/>
    <w:rsid w:val="00004196"/>
    <w:rsid w:val="0000432D"/>
    <w:rsid w:val="00004430"/>
    <w:rsid w:val="00004E67"/>
    <w:rsid w:val="00005034"/>
    <w:rsid w:val="00005511"/>
    <w:rsid w:val="000055E0"/>
    <w:rsid w:val="0000577A"/>
    <w:rsid w:val="0000603B"/>
    <w:rsid w:val="00006350"/>
    <w:rsid w:val="00006998"/>
    <w:rsid w:val="00006B89"/>
    <w:rsid w:val="000070DB"/>
    <w:rsid w:val="0000710E"/>
    <w:rsid w:val="00007790"/>
    <w:rsid w:val="0000795A"/>
    <w:rsid w:val="00007B73"/>
    <w:rsid w:val="000100D5"/>
    <w:rsid w:val="00010302"/>
    <w:rsid w:val="00010CD4"/>
    <w:rsid w:val="000115B7"/>
    <w:rsid w:val="00011BFE"/>
    <w:rsid w:val="00011C85"/>
    <w:rsid w:val="00011D56"/>
    <w:rsid w:val="00012581"/>
    <w:rsid w:val="00012978"/>
    <w:rsid w:val="00012B24"/>
    <w:rsid w:val="00013EC8"/>
    <w:rsid w:val="00014829"/>
    <w:rsid w:val="000149A6"/>
    <w:rsid w:val="00014BD4"/>
    <w:rsid w:val="000150FA"/>
    <w:rsid w:val="00015119"/>
    <w:rsid w:val="000151F9"/>
    <w:rsid w:val="000152F5"/>
    <w:rsid w:val="00015979"/>
    <w:rsid w:val="0001599F"/>
    <w:rsid w:val="00015C67"/>
    <w:rsid w:val="00015E88"/>
    <w:rsid w:val="00015F74"/>
    <w:rsid w:val="00016679"/>
    <w:rsid w:val="00016A50"/>
    <w:rsid w:val="00016AAD"/>
    <w:rsid w:val="00017396"/>
    <w:rsid w:val="00017C86"/>
    <w:rsid w:val="000200B0"/>
    <w:rsid w:val="0002056F"/>
    <w:rsid w:val="00020685"/>
    <w:rsid w:val="0002077A"/>
    <w:rsid w:val="0002080C"/>
    <w:rsid w:val="00020838"/>
    <w:rsid w:val="00020F24"/>
    <w:rsid w:val="0002173B"/>
    <w:rsid w:val="00021908"/>
    <w:rsid w:val="00021BDF"/>
    <w:rsid w:val="00022668"/>
    <w:rsid w:val="00022701"/>
    <w:rsid w:val="00022C5F"/>
    <w:rsid w:val="00023131"/>
    <w:rsid w:val="000232AD"/>
    <w:rsid w:val="000234D8"/>
    <w:rsid w:val="00023A20"/>
    <w:rsid w:val="00023D4D"/>
    <w:rsid w:val="00023E66"/>
    <w:rsid w:val="0002407E"/>
    <w:rsid w:val="0002428C"/>
    <w:rsid w:val="000242B8"/>
    <w:rsid w:val="000243FB"/>
    <w:rsid w:val="000248FD"/>
    <w:rsid w:val="00025155"/>
    <w:rsid w:val="0002551E"/>
    <w:rsid w:val="000255D8"/>
    <w:rsid w:val="00025845"/>
    <w:rsid w:val="00025A47"/>
    <w:rsid w:val="00025D79"/>
    <w:rsid w:val="00026030"/>
    <w:rsid w:val="00026044"/>
    <w:rsid w:val="0002697B"/>
    <w:rsid w:val="00026D28"/>
    <w:rsid w:val="00026E41"/>
    <w:rsid w:val="00026EEB"/>
    <w:rsid w:val="00026FEE"/>
    <w:rsid w:val="0002718A"/>
    <w:rsid w:val="00027323"/>
    <w:rsid w:val="00027836"/>
    <w:rsid w:val="00027E8A"/>
    <w:rsid w:val="000300EA"/>
    <w:rsid w:val="000302BD"/>
    <w:rsid w:val="0003039C"/>
    <w:rsid w:val="0003091C"/>
    <w:rsid w:val="000309F8"/>
    <w:rsid w:val="00030D36"/>
    <w:rsid w:val="0003127B"/>
    <w:rsid w:val="000319EE"/>
    <w:rsid w:val="00031BF6"/>
    <w:rsid w:val="00031F4F"/>
    <w:rsid w:val="00032FCB"/>
    <w:rsid w:val="0003307A"/>
    <w:rsid w:val="00033931"/>
    <w:rsid w:val="00033F47"/>
    <w:rsid w:val="00034220"/>
    <w:rsid w:val="000344C7"/>
    <w:rsid w:val="000344F2"/>
    <w:rsid w:val="000345C1"/>
    <w:rsid w:val="00034632"/>
    <w:rsid w:val="000349FE"/>
    <w:rsid w:val="00034B02"/>
    <w:rsid w:val="00034B57"/>
    <w:rsid w:val="00034C4B"/>
    <w:rsid w:val="000353FE"/>
    <w:rsid w:val="00035616"/>
    <w:rsid w:val="00035BC8"/>
    <w:rsid w:val="00035EFC"/>
    <w:rsid w:val="00035F3E"/>
    <w:rsid w:val="00035F56"/>
    <w:rsid w:val="00035FA9"/>
    <w:rsid w:val="000361D7"/>
    <w:rsid w:val="000363E4"/>
    <w:rsid w:val="0003672C"/>
    <w:rsid w:val="000368AA"/>
    <w:rsid w:val="00036D0C"/>
    <w:rsid w:val="00037461"/>
    <w:rsid w:val="00037AFE"/>
    <w:rsid w:val="00040DF0"/>
    <w:rsid w:val="00040F1C"/>
    <w:rsid w:val="00041331"/>
    <w:rsid w:val="0004193E"/>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367"/>
    <w:rsid w:val="0004794B"/>
    <w:rsid w:val="00050085"/>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7EF"/>
    <w:rsid w:val="00054857"/>
    <w:rsid w:val="00054918"/>
    <w:rsid w:val="00054971"/>
    <w:rsid w:val="00054CE8"/>
    <w:rsid w:val="00054E6D"/>
    <w:rsid w:val="000550E0"/>
    <w:rsid w:val="000551C7"/>
    <w:rsid w:val="000554C5"/>
    <w:rsid w:val="0005599C"/>
    <w:rsid w:val="000563F9"/>
    <w:rsid w:val="00056522"/>
    <w:rsid w:val="000565D1"/>
    <w:rsid w:val="00056870"/>
    <w:rsid w:val="00056EE5"/>
    <w:rsid w:val="0005727A"/>
    <w:rsid w:val="000572F6"/>
    <w:rsid w:val="0005737C"/>
    <w:rsid w:val="00057CFF"/>
    <w:rsid w:val="000604CA"/>
    <w:rsid w:val="00060751"/>
    <w:rsid w:val="00060CE8"/>
    <w:rsid w:val="00061B19"/>
    <w:rsid w:val="00061B91"/>
    <w:rsid w:val="00061C0A"/>
    <w:rsid w:val="00062003"/>
    <w:rsid w:val="000620BF"/>
    <w:rsid w:val="00062865"/>
    <w:rsid w:val="000632F5"/>
    <w:rsid w:val="00063568"/>
    <w:rsid w:val="00063837"/>
    <w:rsid w:val="00063CDB"/>
    <w:rsid w:val="00063FA8"/>
    <w:rsid w:val="00064058"/>
    <w:rsid w:val="000646D2"/>
    <w:rsid w:val="00064815"/>
    <w:rsid w:val="00064A92"/>
    <w:rsid w:val="00064B5E"/>
    <w:rsid w:val="00064C94"/>
    <w:rsid w:val="000655E2"/>
    <w:rsid w:val="000656C0"/>
    <w:rsid w:val="00065C7D"/>
    <w:rsid w:val="00066A07"/>
    <w:rsid w:val="00066CBC"/>
    <w:rsid w:val="00066D9D"/>
    <w:rsid w:val="000671C8"/>
    <w:rsid w:val="000679C5"/>
    <w:rsid w:val="000679DC"/>
    <w:rsid w:val="00067C49"/>
    <w:rsid w:val="00067DD7"/>
    <w:rsid w:val="00067E12"/>
    <w:rsid w:val="00067FAD"/>
    <w:rsid w:val="00070B54"/>
    <w:rsid w:val="00070D3A"/>
    <w:rsid w:val="000710A6"/>
    <w:rsid w:val="0007110F"/>
    <w:rsid w:val="00071395"/>
    <w:rsid w:val="000715D4"/>
    <w:rsid w:val="00071749"/>
    <w:rsid w:val="000718B6"/>
    <w:rsid w:val="00071ED4"/>
    <w:rsid w:val="00071F68"/>
    <w:rsid w:val="000721B5"/>
    <w:rsid w:val="0007238C"/>
    <w:rsid w:val="000723A1"/>
    <w:rsid w:val="00072996"/>
    <w:rsid w:val="00072B2A"/>
    <w:rsid w:val="00072CB8"/>
    <w:rsid w:val="00073973"/>
    <w:rsid w:val="00073E5F"/>
    <w:rsid w:val="00074637"/>
    <w:rsid w:val="000748C2"/>
    <w:rsid w:val="000753B7"/>
    <w:rsid w:val="0007544D"/>
    <w:rsid w:val="0007552C"/>
    <w:rsid w:val="00075CD0"/>
    <w:rsid w:val="00075F5B"/>
    <w:rsid w:val="00076066"/>
    <w:rsid w:val="0007617C"/>
    <w:rsid w:val="000761C2"/>
    <w:rsid w:val="000766C5"/>
    <w:rsid w:val="00076EE2"/>
    <w:rsid w:val="00076F4C"/>
    <w:rsid w:val="000774A1"/>
    <w:rsid w:val="000774E3"/>
    <w:rsid w:val="00077647"/>
    <w:rsid w:val="00077AD3"/>
    <w:rsid w:val="00077D5F"/>
    <w:rsid w:val="000803A7"/>
    <w:rsid w:val="00080553"/>
    <w:rsid w:val="00080679"/>
    <w:rsid w:val="00080A17"/>
    <w:rsid w:val="00080C94"/>
    <w:rsid w:val="00080DDB"/>
    <w:rsid w:val="00080FA3"/>
    <w:rsid w:val="000813A3"/>
    <w:rsid w:val="000815CD"/>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4E4F"/>
    <w:rsid w:val="00085115"/>
    <w:rsid w:val="000852ED"/>
    <w:rsid w:val="000857C7"/>
    <w:rsid w:val="00085A19"/>
    <w:rsid w:val="00085CC5"/>
    <w:rsid w:val="00085E31"/>
    <w:rsid w:val="00085F9D"/>
    <w:rsid w:val="000866B4"/>
    <w:rsid w:val="000867D9"/>
    <w:rsid w:val="00086C5F"/>
    <w:rsid w:val="000871AE"/>
    <w:rsid w:val="0008753F"/>
    <w:rsid w:val="000878A0"/>
    <w:rsid w:val="000879B7"/>
    <w:rsid w:val="00087B32"/>
    <w:rsid w:val="00087DA2"/>
    <w:rsid w:val="00087EA9"/>
    <w:rsid w:val="00091969"/>
    <w:rsid w:val="00091C22"/>
    <w:rsid w:val="00091C45"/>
    <w:rsid w:val="00091C5F"/>
    <w:rsid w:val="00091EE4"/>
    <w:rsid w:val="0009288E"/>
    <w:rsid w:val="0009309F"/>
    <w:rsid w:val="00093163"/>
    <w:rsid w:val="000934A0"/>
    <w:rsid w:val="000937D8"/>
    <w:rsid w:val="00093B0D"/>
    <w:rsid w:val="00094F3B"/>
    <w:rsid w:val="00095E64"/>
    <w:rsid w:val="00095EB0"/>
    <w:rsid w:val="00096352"/>
    <w:rsid w:val="000969A9"/>
    <w:rsid w:val="00096E1C"/>
    <w:rsid w:val="00097194"/>
    <w:rsid w:val="00097FAB"/>
    <w:rsid w:val="000A0E4F"/>
    <w:rsid w:val="000A1293"/>
    <w:rsid w:val="000A14DF"/>
    <w:rsid w:val="000A154F"/>
    <w:rsid w:val="000A199E"/>
    <w:rsid w:val="000A1CD0"/>
    <w:rsid w:val="000A1E07"/>
    <w:rsid w:val="000A204D"/>
    <w:rsid w:val="000A2548"/>
    <w:rsid w:val="000A30CA"/>
    <w:rsid w:val="000A3198"/>
    <w:rsid w:val="000A329D"/>
    <w:rsid w:val="000A3E52"/>
    <w:rsid w:val="000A4075"/>
    <w:rsid w:val="000A42D4"/>
    <w:rsid w:val="000A457C"/>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9E1"/>
    <w:rsid w:val="000B1A89"/>
    <w:rsid w:val="000B1BEE"/>
    <w:rsid w:val="000B21D8"/>
    <w:rsid w:val="000B2689"/>
    <w:rsid w:val="000B2ED8"/>
    <w:rsid w:val="000B332B"/>
    <w:rsid w:val="000B3383"/>
    <w:rsid w:val="000B3906"/>
    <w:rsid w:val="000B3A82"/>
    <w:rsid w:val="000B3D2B"/>
    <w:rsid w:val="000B3EA0"/>
    <w:rsid w:val="000B3F9A"/>
    <w:rsid w:val="000B4095"/>
    <w:rsid w:val="000B419E"/>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0FAF"/>
    <w:rsid w:val="000C2BD9"/>
    <w:rsid w:val="000C2F04"/>
    <w:rsid w:val="000C331F"/>
    <w:rsid w:val="000C38B4"/>
    <w:rsid w:val="000C3E86"/>
    <w:rsid w:val="000C40A6"/>
    <w:rsid w:val="000C4136"/>
    <w:rsid w:val="000C49AB"/>
    <w:rsid w:val="000C5829"/>
    <w:rsid w:val="000C5F31"/>
    <w:rsid w:val="000C60AE"/>
    <w:rsid w:val="000C63F4"/>
    <w:rsid w:val="000C667B"/>
    <w:rsid w:val="000C69EC"/>
    <w:rsid w:val="000C6C25"/>
    <w:rsid w:val="000C6C5E"/>
    <w:rsid w:val="000C7776"/>
    <w:rsid w:val="000C79B7"/>
    <w:rsid w:val="000C7B12"/>
    <w:rsid w:val="000C7CD3"/>
    <w:rsid w:val="000D009E"/>
    <w:rsid w:val="000D0187"/>
    <w:rsid w:val="000D0381"/>
    <w:rsid w:val="000D0490"/>
    <w:rsid w:val="000D07A8"/>
    <w:rsid w:val="000D0816"/>
    <w:rsid w:val="000D0F6A"/>
    <w:rsid w:val="000D1436"/>
    <w:rsid w:val="000D1A01"/>
    <w:rsid w:val="000D1B2E"/>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6C"/>
    <w:rsid w:val="000D55AE"/>
    <w:rsid w:val="000D565C"/>
    <w:rsid w:val="000D5883"/>
    <w:rsid w:val="000D5BC5"/>
    <w:rsid w:val="000D6089"/>
    <w:rsid w:val="000D6838"/>
    <w:rsid w:val="000D68BF"/>
    <w:rsid w:val="000D6B9E"/>
    <w:rsid w:val="000D6CB5"/>
    <w:rsid w:val="000D73E4"/>
    <w:rsid w:val="000D7422"/>
    <w:rsid w:val="000D747A"/>
    <w:rsid w:val="000D7CA2"/>
    <w:rsid w:val="000E0781"/>
    <w:rsid w:val="000E0893"/>
    <w:rsid w:val="000E0B1E"/>
    <w:rsid w:val="000E15F4"/>
    <w:rsid w:val="000E1616"/>
    <w:rsid w:val="000E1673"/>
    <w:rsid w:val="000E171A"/>
    <w:rsid w:val="000E1775"/>
    <w:rsid w:val="000E2ECA"/>
    <w:rsid w:val="000E309F"/>
    <w:rsid w:val="000E3133"/>
    <w:rsid w:val="000E3240"/>
    <w:rsid w:val="000E3322"/>
    <w:rsid w:val="000E35E8"/>
    <w:rsid w:val="000E37E8"/>
    <w:rsid w:val="000E386F"/>
    <w:rsid w:val="000E3998"/>
    <w:rsid w:val="000E39CB"/>
    <w:rsid w:val="000E3B43"/>
    <w:rsid w:val="000E3F0D"/>
    <w:rsid w:val="000E3F5A"/>
    <w:rsid w:val="000E40E9"/>
    <w:rsid w:val="000E43EE"/>
    <w:rsid w:val="000E48A3"/>
    <w:rsid w:val="000E4A06"/>
    <w:rsid w:val="000E4D4B"/>
    <w:rsid w:val="000E4F63"/>
    <w:rsid w:val="000E5156"/>
    <w:rsid w:val="000E5D38"/>
    <w:rsid w:val="000E600D"/>
    <w:rsid w:val="000E6054"/>
    <w:rsid w:val="000E6AE8"/>
    <w:rsid w:val="000E6E88"/>
    <w:rsid w:val="000E7609"/>
    <w:rsid w:val="000E7AAD"/>
    <w:rsid w:val="000E7D37"/>
    <w:rsid w:val="000E7DD2"/>
    <w:rsid w:val="000F02CF"/>
    <w:rsid w:val="000F0AD4"/>
    <w:rsid w:val="000F0B3F"/>
    <w:rsid w:val="000F0F3C"/>
    <w:rsid w:val="000F1338"/>
    <w:rsid w:val="000F160F"/>
    <w:rsid w:val="000F199E"/>
    <w:rsid w:val="000F19CD"/>
    <w:rsid w:val="000F1C4B"/>
    <w:rsid w:val="000F1D1B"/>
    <w:rsid w:val="000F2477"/>
    <w:rsid w:val="000F2710"/>
    <w:rsid w:val="000F2886"/>
    <w:rsid w:val="000F2E81"/>
    <w:rsid w:val="000F31FE"/>
    <w:rsid w:val="000F3383"/>
    <w:rsid w:val="000F3811"/>
    <w:rsid w:val="000F39E4"/>
    <w:rsid w:val="000F3C9E"/>
    <w:rsid w:val="000F4862"/>
    <w:rsid w:val="000F4C20"/>
    <w:rsid w:val="000F50CC"/>
    <w:rsid w:val="000F52CA"/>
    <w:rsid w:val="000F57DD"/>
    <w:rsid w:val="000F6220"/>
    <w:rsid w:val="000F62E9"/>
    <w:rsid w:val="000F6349"/>
    <w:rsid w:val="000F64D5"/>
    <w:rsid w:val="000F6889"/>
    <w:rsid w:val="000F6A14"/>
    <w:rsid w:val="000F6D8F"/>
    <w:rsid w:val="000F6E54"/>
    <w:rsid w:val="000F6EE2"/>
    <w:rsid w:val="000F6F9C"/>
    <w:rsid w:val="000F7D55"/>
    <w:rsid w:val="001001F4"/>
    <w:rsid w:val="0010036F"/>
    <w:rsid w:val="00100D6C"/>
    <w:rsid w:val="001016EB"/>
    <w:rsid w:val="001017C3"/>
    <w:rsid w:val="0010180D"/>
    <w:rsid w:val="00101DF2"/>
    <w:rsid w:val="00101F7D"/>
    <w:rsid w:val="0010232A"/>
    <w:rsid w:val="001023DF"/>
    <w:rsid w:val="0010284F"/>
    <w:rsid w:val="001028BE"/>
    <w:rsid w:val="0010297C"/>
    <w:rsid w:val="00102CD4"/>
    <w:rsid w:val="00102E7C"/>
    <w:rsid w:val="00102FFF"/>
    <w:rsid w:val="00103039"/>
    <w:rsid w:val="0010340A"/>
    <w:rsid w:val="00103AAB"/>
    <w:rsid w:val="00103B76"/>
    <w:rsid w:val="0010412C"/>
    <w:rsid w:val="00104657"/>
    <w:rsid w:val="00104721"/>
    <w:rsid w:val="0010498A"/>
    <w:rsid w:val="00104B43"/>
    <w:rsid w:val="00104D75"/>
    <w:rsid w:val="00105202"/>
    <w:rsid w:val="001056EE"/>
    <w:rsid w:val="00106355"/>
    <w:rsid w:val="0010637D"/>
    <w:rsid w:val="001064AE"/>
    <w:rsid w:val="001066A1"/>
    <w:rsid w:val="00106856"/>
    <w:rsid w:val="00106860"/>
    <w:rsid w:val="00106B9F"/>
    <w:rsid w:val="00106D0A"/>
    <w:rsid w:val="00106D25"/>
    <w:rsid w:val="00106D7D"/>
    <w:rsid w:val="00106FB1"/>
    <w:rsid w:val="00107321"/>
    <w:rsid w:val="001100AC"/>
    <w:rsid w:val="001101AF"/>
    <w:rsid w:val="00110440"/>
    <w:rsid w:val="00110666"/>
    <w:rsid w:val="00110701"/>
    <w:rsid w:val="001107CC"/>
    <w:rsid w:val="001110D7"/>
    <w:rsid w:val="001113AD"/>
    <w:rsid w:val="001115DC"/>
    <w:rsid w:val="001127FE"/>
    <w:rsid w:val="001129C6"/>
    <w:rsid w:val="001129F7"/>
    <w:rsid w:val="00112CBF"/>
    <w:rsid w:val="00112E25"/>
    <w:rsid w:val="00113044"/>
    <w:rsid w:val="00113948"/>
    <w:rsid w:val="00113BF7"/>
    <w:rsid w:val="00113E31"/>
    <w:rsid w:val="0011448D"/>
    <w:rsid w:val="00114782"/>
    <w:rsid w:val="001148BC"/>
    <w:rsid w:val="00114A89"/>
    <w:rsid w:val="00114B33"/>
    <w:rsid w:val="00114C1A"/>
    <w:rsid w:val="001156A0"/>
    <w:rsid w:val="00115ADE"/>
    <w:rsid w:val="0011610A"/>
    <w:rsid w:val="00116209"/>
    <w:rsid w:val="00116A22"/>
    <w:rsid w:val="00116A50"/>
    <w:rsid w:val="00116B0E"/>
    <w:rsid w:val="00117304"/>
    <w:rsid w:val="00117BF2"/>
    <w:rsid w:val="00117F3E"/>
    <w:rsid w:val="001218FC"/>
    <w:rsid w:val="00122518"/>
    <w:rsid w:val="00122590"/>
    <w:rsid w:val="00122825"/>
    <w:rsid w:val="00122CA8"/>
    <w:rsid w:val="00122D7D"/>
    <w:rsid w:val="001231A2"/>
    <w:rsid w:val="001233BA"/>
    <w:rsid w:val="0012385F"/>
    <w:rsid w:val="001238B9"/>
    <w:rsid w:val="001240BD"/>
    <w:rsid w:val="00125642"/>
    <w:rsid w:val="0012576F"/>
    <w:rsid w:val="00125E7A"/>
    <w:rsid w:val="00125FEB"/>
    <w:rsid w:val="00126078"/>
    <w:rsid w:val="0012634A"/>
    <w:rsid w:val="001264C9"/>
    <w:rsid w:val="001264DC"/>
    <w:rsid w:val="001265B6"/>
    <w:rsid w:val="0012672F"/>
    <w:rsid w:val="00126ABC"/>
    <w:rsid w:val="00126B7D"/>
    <w:rsid w:val="00126D32"/>
    <w:rsid w:val="00126EEE"/>
    <w:rsid w:val="00126FD2"/>
    <w:rsid w:val="0012709F"/>
    <w:rsid w:val="00127621"/>
    <w:rsid w:val="00127C91"/>
    <w:rsid w:val="00127D17"/>
    <w:rsid w:val="001300A5"/>
    <w:rsid w:val="001301AF"/>
    <w:rsid w:val="0013096A"/>
    <w:rsid w:val="0013128B"/>
    <w:rsid w:val="001317B5"/>
    <w:rsid w:val="0013244F"/>
    <w:rsid w:val="0013261E"/>
    <w:rsid w:val="001328E6"/>
    <w:rsid w:val="00132988"/>
    <w:rsid w:val="00133261"/>
    <w:rsid w:val="001332DD"/>
    <w:rsid w:val="00133599"/>
    <w:rsid w:val="001339DF"/>
    <w:rsid w:val="0013416E"/>
    <w:rsid w:val="00134843"/>
    <w:rsid w:val="00134946"/>
    <w:rsid w:val="00134DEB"/>
    <w:rsid w:val="00135324"/>
    <w:rsid w:val="00135358"/>
    <w:rsid w:val="001353DF"/>
    <w:rsid w:val="001355A4"/>
    <w:rsid w:val="001356D6"/>
    <w:rsid w:val="00135EDF"/>
    <w:rsid w:val="0013694F"/>
    <w:rsid w:val="00136AF3"/>
    <w:rsid w:val="00136FC5"/>
    <w:rsid w:val="0013760C"/>
    <w:rsid w:val="00137C36"/>
    <w:rsid w:val="00137D1C"/>
    <w:rsid w:val="001401B0"/>
    <w:rsid w:val="00140508"/>
    <w:rsid w:val="00140799"/>
    <w:rsid w:val="00140A7D"/>
    <w:rsid w:val="00140E8B"/>
    <w:rsid w:val="00141516"/>
    <w:rsid w:val="0014170F"/>
    <w:rsid w:val="0014171F"/>
    <w:rsid w:val="00141AF5"/>
    <w:rsid w:val="00141EFF"/>
    <w:rsid w:val="001420C2"/>
    <w:rsid w:val="001421E0"/>
    <w:rsid w:val="001424D0"/>
    <w:rsid w:val="00142513"/>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B80"/>
    <w:rsid w:val="00145E02"/>
    <w:rsid w:val="00145E62"/>
    <w:rsid w:val="001461D8"/>
    <w:rsid w:val="00146B12"/>
    <w:rsid w:val="0014734D"/>
    <w:rsid w:val="001475F6"/>
    <w:rsid w:val="00147A78"/>
    <w:rsid w:val="00147F5B"/>
    <w:rsid w:val="00147FBE"/>
    <w:rsid w:val="001502A8"/>
    <w:rsid w:val="001503D2"/>
    <w:rsid w:val="00150A4F"/>
    <w:rsid w:val="00150A95"/>
    <w:rsid w:val="00150FC9"/>
    <w:rsid w:val="001510D4"/>
    <w:rsid w:val="00151139"/>
    <w:rsid w:val="00151223"/>
    <w:rsid w:val="00151380"/>
    <w:rsid w:val="00151444"/>
    <w:rsid w:val="001517A0"/>
    <w:rsid w:val="0015185F"/>
    <w:rsid w:val="00151877"/>
    <w:rsid w:val="00151D23"/>
    <w:rsid w:val="00151ECC"/>
    <w:rsid w:val="00151EDB"/>
    <w:rsid w:val="001522B7"/>
    <w:rsid w:val="00152597"/>
    <w:rsid w:val="00152AB2"/>
    <w:rsid w:val="001530FC"/>
    <w:rsid w:val="00153B45"/>
    <w:rsid w:val="00153C0C"/>
    <w:rsid w:val="00153C14"/>
    <w:rsid w:val="00153CA5"/>
    <w:rsid w:val="00153D65"/>
    <w:rsid w:val="0015432C"/>
    <w:rsid w:val="001543B2"/>
    <w:rsid w:val="001546CD"/>
    <w:rsid w:val="001547F7"/>
    <w:rsid w:val="001551E3"/>
    <w:rsid w:val="00155B55"/>
    <w:rsid w:val="00155E10"/>
    <w:rsid w:val="0015639E"/>
    <w:rsid w:val="00156514"/>
    <w:rsid w:val="00156652"/>
    <w:rsid w:val="0015710F"/>
    <w:rsid w:val="0015723F"/>
    <w:rsid w:val="00157D51"/>
    <w:rsid w:val="00157FD4"/>
    <w:rsid w:val="00160157"/>
    <w:rsid w:val="0016032F"/>
    <w:rsid w:val="001605E0"/>
    <w:rsid w:val="00161143"/>
    <w:rsid w:val="001613E2"/>
    <w:rsid w:val="0016180A"/>
    <w:rsid w:val="00162018"/>
    <w:rsid w:val="00162209"/>
    <w:rsid w:val="00162519"/>
    <w:rsid w:val="00162621"/>
    <w:rsid w:val="00162712"/>
    <w:rsid w:val="001627A6"/>
    <w:rsid w:val="00162EC8"/>
    <w:rsid w:val="00162F63"/>
    <w:rsid w:val="001637F2"/>
    <w:rsid w:val="00163937"/>
    <w:rsid w:val="0016399A"/>
    <w:rsid w:val="00163DF9"/>
    <w:rsid w:val="00164271"/>
    <w:rsid w:val="001646CC"/>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22"/>
    <w:rsid w:val="00167F8C"/>
    <w:rsid w:val="00167FBA"/>
    <w:rsid w:val="001700AF"/>
    <w:rsid w:val="0017015D"/>
    <w:rsid w:val="00170E4A"/>
    <w:rsid w:val="0017176B"/>
    <w:rsid w:val="00171D38"/>
    <w:rsid w:val="001722BA"/>
    <w:rsid w:val="00172619"/>
    <w:rsid w:val="001728EA"/>
    <w:rsid w:val="00172FA5"/>
    <w:rsid w:val="001735C2"/>
    <w:rsid w:val="0017384F"/>
    <w:rsid w:val="00173891"/>
    <w:rsid w:val="00173905"/>
    <w:rsid w:val="00173BE9"/>
    <w:rsid w:val="00174329"/>
    <w:rsid w:val="001748FF"/>
    <w:rsid w:val="00174E2A"/>
    <w:rsid w:val="001750BB"/>
    <w:rsid w:val="00175A2E"/>
    <w:rsid w:val="00175A4F"/>
    <w:rsid w:val="00175B5F"/>
    <w:rsid w:val="001765B0"/>
    <w:rsid w:val="00176AAA"/>
    <w:rsid w:val="00176ABB"/>
    <w:rsid w:val="00176E42"/>
    <w:rsid w:val="00176F01"/>
    <w:rsid w:val="00177B65"/>
    <w:rsid w:val="0018004B"/>
    <w:rsid w:val="00180385"/>
    <w:rsid w:val="00180522"/>
    <w:rsid w:val="001807C2"/>
    <w:rsid w:val="0018102C"/>
    <w:rsid w:val="001815D7"/>
    <w:rsid w:val="0018165E"/>
    <w:rsid w:val="0018167D"/>
    <w:rsid w:val="00181703"/>
    <w:rsid w:val="00181B73"/>
    <w:rsid w:val="00182032"/>
    <w:rsid w:val="001822CB"/>
    <w:rsid w:val="0018231E"/>
    <w:rsid w:val="0018240F"/>
    <w:rsid w:val="001828D3"/>
    <w:rsid w:val="00182DFA"/>
    <w:rsid w:val="00183285"/>
    <w:rsid w:val="00183379"/>
    <w:rsid w:val="001838A1"/>
    <w:rsid w:val="00183992"/>
    <w:rsid w:val="00183D32"/>
    <w:rsid w:val="00183F59"/>
    <w:rsid w:val="00184004"/>
    <w:rsid w:val="00184241"/>
    <w:rsid w:val="001845B0"/>
    <w:rsid w:val="00184920"/>
    <w:rsid w:val="001849DB"/>
    <w:rsid w:val="00184F2F"/>
    <w:rsid w:val="00184FED"/>
    <w:rsid w:val="0018530B"/>
    <w:rsid w:val="00185790"/>
    <w:rsid w:val="00185A78"/>
    <w:rsid w:val="00186006"/>
    <w:rsid w:val="00186458"/>
    <w:rsid w:val="00186B8F"/>
    <w:rsid w:val="001870D4"/>
    <w:rsid w:val="0018730E"/>
    <w:rsid w:val="0018735B"/>
    <w:rsid w:val="0018744F"/>
    <w:rsid w:val="001877D2"/>
    <w:rsid w:val="00187C21"/>
    <w:rsid w:val="001902CF"/>
    <w:rsid w:val="0019051C"/>
    <w:rsid w:val="001907C8"/>
    <w:rsid w:val="00190840"/>
    <w:rsid w:val="00191085"/>
    <w:rsid w:val="001910FC"/>
    <w:rsid w:val="00191272"/>
    <w:rsid w:val="0019189A"/>
    <w:rsid w:val="00191AB7"/>
    <w:rsid w:val="00191E5E"/>
    <w:rsid w:val="001921D8"/>
    <w:rsid w:val="001922B6"/>
    <w:rsid w:val="00192BE3"/>
    <w:rsid w:val="00193149"/>
    <w:rsid w:val="001931D8"/>
    <w:rsid w:val="00193D63"/>
    <w:rsid w:val="0019429A"/>
    <w:rsid w:val="00194352"/>
    <w:rsid w:val="00194581"/>
    <w:rsid w:val="0019496F"/>
    <w:rsid w:val="001949F5"/>
    <w:rsid w:val="00194BB8"/>
    <w:rsid w:val="00194C6A"/>
    <w:rsid w:val="00195119"/>
    <w:rsid w:val="0019551A"/>
    <w:rsid w:val="00195F00"/>
    <w:rsid w:val="001964DA"/>
    <w:rsid w:val="0019695D"/>
    <w:rsid w:val="00196E44"/>
    <w:rsid w:val="00196F86"/>
    <w:rsid w:val="00197722"/>
    <w:rsid w:val="00197A62"/>
    <w:rsid w:val="00197E99"/>
    <w:rsid w:val="001A0937"/>
    <w:rsid w:val="001A1285"/>
    <w:rsid w:val="001A1535"/>
    <w:rsid w:val="001A1732"/>
    <w:rsid w:val="001A1E7E"/>
    <w:rsid w:val="001A1FB2"/>
    <w:rsid w:val="001A2160"/>
    <w:rsid w:val="001A25DA"/>
    <w:rsid w:val="001A2880"/>
    <w:rsid w:val="001A2A28"/>
    <w:rsid w:val="001A2F41"/>
    <w:rsid w:val="001A3191"/>
    <w:rsid w:val="001A382D"/>
    <w:rsid w:val="001A3CB1"/>
    <w:rsid w:val="001A3DBF"/>
    <w:rsid w:val="001A4743"/>
    <w:rsid w:val="001A5192"/>
    <w:rsid w:val="001A5299"/>
    <w:rsid w:val="001A57CA"/>
    <w:rsid w:val="001A5D9C"/>
    <w:rsid w:val="001A5DC0"/>
    <w:rsid w:val="001A5F25"/>
    <w:rsid w:val="001A6443"/>
    <w:rsid w:val="001A6855"/>
    <w:rsid w:val="001A6A16"/>
    <w:rsid w:val="001A6AEB"/>
    <w:rsid w:val="001A6B5E"/>
    <w:rsid w:val="001A6FB5"/>
    <w:rsid w:val="001A796F"/>
    <w:rsid w:val="001A7988"/>
    <w:rsid w:val="001A7D3C"/>
    <w:rsid w:val="001B008F"/>
    <w:rsid w:val="001B011B"/>
    <w:rsid w:val="001B0253"/>
    <w:rsid w:val="001B052E"/>
    <w:rsid w:val="001B075E"/>
    <w:rsid w:val="001B0A70"/>
    <w:rsid w:val="001B0B5B"/>
    <w:rsid w:val="001B0BB9"/>
    <w:rsid w:val="001B2443"/>
    <w:rsid w:val="001B279A"/>
    <w:rsid w:val="001B2AA2"/>
    <w:rsid w:val="001B2EBE"/>
    <w:rsid w:val="001B336A"/>
    <w:rsid w:val="001B34CC"/>
    <w:rsid w:val="001B3602"/>
    <w:rsid w:val="001B38CE"/>
    <w:rsid w:val="001B39E8"/>
    <w:rsid w:val="001B39FF"/>
    <w:rsid w:val="001B42AD"/>
    <w:rsid w:val="001B44D2"/>
    <w:rsid w:val="001B4719"/>
    <w:rsid w:val="001B48CF"/>
    <w:rsid w:val="001B4C95"/>
    <w:rsid w:val="001B50D1"/>
    <w:rsid w:val="001B57F4"/>
    <w:rsid w:val="001B5932"/>
    <w:rsid w:val="001B59E7"/>
    <w:rsid w:val="001B5D23"/>
    <w:rsid w:val="001B5E51"/>
    <w:rsid w:val="001B6E51"/>
    <w:rsid w:val="001B7118"/>
    <w:rsid w:val="001B745E"/>
    <w:rsid w:val="001B763F"/>
    <w:rsid w:val="001C01D6"/>
    <w:rsid w:val="001C0279"/>
    <w:rsid w:val="001C065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A76"/>
    <w:rsid w:val="001C3B3F"/>
    <w:rsid w:val="001C3E8A"/>
    <w:rsid w:val="001C3F3C"/>
    <w:rsid w:val="001C4476"/>
    <w:rsid w:val="001C44DB"/>
    <w:rsid w:val="001C4C22"/>
    <w:rsid w:val="001C55F9"/>
    <w:rsid w:val="001C57F2"/>
    <w:rsid w:val="001C5E99"/>
    <w:rsid w:val="001C5FC1"/>
    <w:rsid w:val="001C6540"/>
    <w:rsid w:val="001C65FD"/>
    <w:rsid w:val="001C6EE3"/>
    <w:rsid w:val="001C7EE9"/>
    <w:rsid w:val="001D05A6"/>
    <w:rsid w:val="001D09A6"/>
    <w:rsid w:val="001D0AB8"/>
    <w:rsid w:val="001D0AF6"/>
    <w:rsid w:val="001D0F59"/>
    <w:rsid w:val="001D1093"/>
    <w:rsid w:val="001D17C0"/>
    <w:rsid w:val="001D18B4"/>
    <w:rsid w:val="001D1BDE"/>
    <w:rsid w:val="001D1CB2"/>
    <w:rsid w:val="001D1EA2"/>
    <w:rsid w:val="001D1F1C"/>
    <w:rsid w:val="001D2688"/>
    <w:rsid w:val="001D2BB8"/>
    <w:rsid w:val="001D2E03"/>
    <w:rsid w:val="001D2F17"/>
    <w:rsid w:val="001D3123"/>
    <w:rsid w:val="001D3676"/>
    <w:rsid w:val="001D3686"/>
    <w:rsid w:val="001D377C"/>
    <w:rsid w:val="001D3DAF"/>
    <w:rsid w:val="001D3DC2"/>
    <w:rsid w:val="001D3DDA"/>
    <w:rsid w:val="001D3F64"/>
    <w:rsid w:val="001D416C"/>
    <w:rsid w:val="001D4585"/>
    <w:rsid w:val="001D45EA"/>
    <w:rsid w:val="001D4642"/>
    <w:rsid w:val="001D4900"/>
    <w:rsid w:val="001D4D37"/>
    <w:rsid w:val="001D4D7E"/>
    <w:rsid w:val="001D504C"/>
    <w:rsid w:val="001D51BF"/>
    <w:rsid w:val="001D5A82"/>
    <w:rsid w:val="001D5B96"/>
    <w:rsid w:val="001D6022"/>
    <w:rsid w:val="001D62F5"/>
    <w:rsid w:val="001D64A5"/>
    <w:rsid w:val="001D65F8"/>
    <w:rsid w:val="001D6CA0"/>
    <w:rsid w:val="001D7566"/>
    <w:rsid w:val="001D7803"/>
    <w:rsid w:val="001D7845"/>
    <w:rsid w:val="001D7A7B"/>
    <w:rsid w:val="001D7BD7"/>
    <w:rsid w:val="001D7E58"/>
    <w:rsid w:val="001E0095"/>
    <w:rsid w:val="001E03C5"/>
    <w:rsid w:val="001E0463"/>
    <w:rsid w:val="001E05F7"/>
    <w:rsid w:val="001E0830"/>
    <w:rsid w:val="001E0AC6"/>
    <w:rsid w:val="001E0B4D"/>
    <w:rsid w:val="001E0C36"/>
    <w:rsid w:val="001E14CB"/>
    <w:rsid w:val="001E1EFC"/>
    <w:rsid w:val="001E202C"/>
    <w:rsid w:val="001E20EB"/>
    <w:rsid w:val="001E221A"/>
    <w:rsid w:val="001E2796"/>
    <w:rsid w:val="001E2CC6"/>
    <w:rsid w:val="001E2D6F"/>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D6D"/>
    <w:rsid w:val="001E6EA5"/>
    <w:rsid w:val="001F0089"/>
    <w:rsid w:val="001F07E1"/>
    <w:rsid w:val="001F07ED"/>
    <w:rsid w:val="001F07EE"/>
    <w:rsid w:val="001F090F"/>
    <w:rsid w:val="001F0A76"/>
    <w:rsid w:val="001F0D1C"/>
    <w:rsid w:val="001F0E7C"/>
    <w:rsid w:val="001F105F"/>
    <w:rsid w:val="001F1065"/>
    <w:rsid w:val="001F10C2"/>
    <w:rsid w:val="001F17E2"/>
    <w:rsid w:val="001F1ABE"/>
    <w:rsid w:val="001F20BB"/>
    <w:rsid w:val="001F2466"/>
    <w:rsid w:val="001F2D57"/>
    <w:rsid w:val="001F2EB6"/>
    <w:rsid w:val="001F2EBA"/>
    <w:rsid w:val="001F2F21"/>
    <w:rsid w:val="001F32EE"/>
    <w:rsid w:val="001F43DA"/>
    <w:rsid w:val="001F4598"/>
    <w:rsid w:val="001F4DFC"/>
    <w:rsid w:val="001F5063"/>
    <w:rsid w:val="001F54BA"/>
    <w:rsid w:val="001F583B"/>
    <w:rsid w:val="001F58C2"/>
    <w:rsid w:val="001F5ABA"/>
    <w:rsid w:val="001F5AEC"/>
    <w:rsid w:val="001F66A8"/>
    <w:rsid w:val="001F677F"/>
    <w:rsid w:val="001F70E7"/>
    <w:rsid w:val="001F7498"/>
    <w:rsid w:val="001F78C7"/>
    <w:rsid w:val="001F7AA1"/>
    <w:rsid w:val="001F7B26"/>
    <w:rsid w:val="001F7D4A"/>
    <w:rsid w:val="002001E5"/>
    <w:rsid w:val="002002B3"/>
    <w:rsid w:val="00200635"/>
    <w:rsid w:val="002009CB"/>
    <w:rsid w:val="00200ABB"/>
    <w:rsid w:val="00200CE9"/>
    <w:rsid w:val="00200E12"/>
    <w:rsid w:val="00200F5B"/>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54"/>
    <w:rsid w:val="00202F63"/>
    <w:rsid w:val="002030A1"/>
    <w:rsid w:val="002036DC"/>
    <w:rsid w:val="002037BB"/>
    <w:rsid w:val="002038F6"/>
    <w:rsid w:val="00203E41"/>
    <w:rsid w:val="00204175"/>
    <w:rsid w:val="002043CB"/>
    <w:rsid w:val="00205347"/>
    <w:rsid w:val="00205640"/>
    <w:rsid w:val="002057EC"/>
    <w:rsid w:val="00205F8A"/>
    <w:rsid w:val="00206A70"/>
    <w:rsid w:val="00206EB6"/>
    <w:rsid w:val="00206F7B"/>
    <w:rsid w:val="002078AB"/>
    <w:rsid w:val="002078D6"/>
    <w:rsid w:val="00207C49"/>
    <w:rsid w:val="002101BE"/>
    <w:rsid w:val="00210474"/>
    <w:rsid w:val="002107B4"/>
    <w:rsid w:val="0021098E"/>
    <w:rsid w:val="00210D07"/>
    <w:rsid w:val="002111FE"/>
    <w:rsid w:val="00211527"/>
    <w:rsid w:val="0021192B"/>
    <w:rsid w:val="00212007"/>
    <w:rsid w:val="002122D7"/>
    <w:rsid w:val="00212640"/>
    <w:rsid w:val="002127F3"/>
    <w:rsid w:val="00212979"/>
    <w:rsid w:val="0021316A"/>
    <w:rsid w:val="00213301"/>
    <w:rsid w:val="0021365E"/>
    <w:rsid w:val="0021401C"/>
    <w:rsid w:val="002148A8"/>
    <w:rsid w:val="002149B0"/>
    <w:rsid w:val="00215073"/>
    <w:rsid w:val="002155A9"/>
    <w:rsid w:val="00215801"/>
    <w:rsid w:val="00215C4F"/>
    <w:rsid w:val="0021676B"/>
    <w:rsid w:val="00216966"/>
    <w:rsid w:val="00216C58"/>
    <w:rsid w:val="002171B1"/>
    <w:rsid w:val="002175BD"/>
    <w:rsid w:val="002175D1"/>
    <w:rsid w:val="00217751"/>
    <w:rsid w:val="002179B9"/>
    <w:rsid w:val="00217B3C"/>
    <w:rsid w:val="00217C16"/>
    <w:rsid w:val="00217C35"/>
    <w:rsid w:val="00217F7B"/>
    <w:rsid w:val="002201AF"/>
    <w:rsid w:val="0022039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1E3A"/>
    <w:rsid w:val="00222077"/>
    <w:rsid w:val="002224C7"/>
    <w:rsid w:val="00222696"/>
    <w:rsid w:val="00222C08"/>
    <w:rsid w:val="0022324A"/>
    <w:rsid w:val="00223475"/>
    <w:rsid w:val="00223BBA"/>
    <w:rsid w:val="00223BF6"/>
    <w:rsid w:val="00223C8F"/>
    <w:rsid w:val="00223F4C"/>
    <w:rsid w:val="00224200"/>
    <w:rsid w:val="00224F28"/>
    <w:rsid w:val="0022518E"/>
    <w:rsid w:val="00225651"/>
    <w:rsid w:val="00225696"/>
    <w:rsid w:val="00225E8B"/>
    <w:rsid w:val="00226204"/>
    <w:rsid w:val="002262C8"/>
    <w:rsid w:val="0022645E"/>
    <w:rsid w:val="0022649B"/>
    <w:rsid w:val="00226A53"/>
    <w:rsid w:val="00226D13"/>
    <w:rsid w:val="00226E88"/>
    <w:rsid w:val="002273FD"/>
    <w:rsid w:val="002275BD"/>
    <w:rsid w:val="002275F2"/>
    <w:rsid w:val="002276A4"/>
    <w:rsid w:val="00227ABC"/>
    <w:rsid w:val="00227B35"/>
    <w:rsid w:val="00227B52"/>
    <w:rsid w:val="002300E4"/>
    <w:rsid w:val="002300E7"/>
    <w:rsid w:val="00230160"/>
    <w:rsid w:val="002304AC"/>
    <w:rsid w:val="00230595"/>
    <w:rsid w:val="00230644"/>
    <w:rsid w:val="00230D2D"/>
    <w:rsid w:val="00231206"/>
    <w:rsid w:val="00231316"/>
    <w:rsid w:val="002313C5"/>
    <w:rsid w:val="002313DC"/>
    <w:rsid w:val="002314B7"/>
    <w:rsid w:val="00231525"/>
    <w:rsid w:val="00231752"/>
    <w:rsid w:val="00231B03"/>
    <w:rsid w:val="00231B67"/>
    <w:rsid w:val="00231F96"/>
    <w:rsid w:val="00232427"/>
    <w:rsid w:val="00232F50"/>
    <w:rsid w:val="00233030"/>
    <w:rsid w:val="00233032"/>
    <w:rsid w:val="002330B8"/>
    <w:rsid w:val="00233590"/>
    <w:rsid w:val="0023458E"/>
    <w:rsid w:val="00234776"/>
    <w:rsid w:val="00234C1B"/>
    <w:rsid w:val="002350CD"/>
    <w:rsid w:val="002350E3"/>
    <w:rsid w:val="0023549F"/>
    <w:rsid w:val="00235814"/>
    <w:rsid w:val="00236044"/>
    <w:rsid w:val="0023607D"/>
    <w:rsid w:val="002362F1"/>
    <w:rsid w:val="00236862"/>
    <w:rsid w:val="002368BF"/>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A60"/>
    <w:rsid w:val="00243B9C"/>
    <w:rsid w:val="002442E2"/>
    <w:rsid w:val="002445A9"/>
    <w:rsid w:val="002445DF"/>
    <w:rsid w:val="00244A29"/>
    <w:rsid w:val="00244C81"/>
    <w:rsid w:val="002450F0"/>
    <w:rsid w:val="00245F22"/>
    <w:rsid w:val="00245F4F"/>
    <w:rsid w:val="002462B9"/>
    <w:rsid w:val="00246422"/>
    <w:rsid w:val="002466BF"/>
    <w:rsid w:val="00246839"/>
    <w:rsid w:val="002468E7"/>
    <w:rsid w:val="002469AA"/>
    <w:rsid w:val="00246ABB"/>
    <w:rsid w:val="00246D57"/>
    <w:rsid w:val="00246E39"/>
    <w:rsid w:val="00246F0C"/>
    <w:rsid w:val="0024737B"/>
    <w:rsid w:val="002474F8"/>
    <w:rsid w:val="00247560"/>
    <w:rsid w:val="00247BAA"/>
    <w:rsid w:val="00247FC6"/>
    <w:rsid w:val="0025008C"/>
    <w:rsid w:val="00250114"/>
    <w:rsid w:val="00250448"/>
    <w:rsid w:val="00250712"/>
    <w:rsid w:val="00250A4F"/>
    <w:rsid w:val="00250CFA"/>
    <w:rsid w:val="0025157D"/>
    <w:rsid w:val="00251C24"/>
    <w:rsid w:val="00251CB7"/>
    <w:rsid w:val="00251FC4"/>
    <w:rsid w:val="002522BF"/>
    <w:rsid w:val="00252B5D"/>
    <w:rsid w:val="00252C69"/>
    <w:rsid w:val="00253188"/>
    <w:rsid w:val="0025362C"/>
    <w:rsid w:val="002536D4"/>
    <w:rsid w:val="002537F8"/>
    <w:rsid w:val="002538B3"/>
    <w:rsid w:val="00253C49"/>
    <w:rsid w:val="002542CA"/>
    <w:rsid w:val="00254358"/>
    <w:rsid w:val="00254527"/>
    <w:rsid w:val="002547D9"/>
    <w:rsid w:val="002548BA"/>
    <w:rsid w:val="00254E9D"/>
    <w:rsid w:val="002557CF"/>
    <w:rsid w:val="0025583F"/>
    <w:rsid w:val="00255F82"/>
    <w:rsid w:val="002560F1"/>
    <w:rsid w:val="0025625B"/>
    <w:rsid w:val="002564F8"/>
    <w:rsid w:val="00256551"/>
    <w:rsid w:val="002565C5"/>
    <w:rsid w:val="0025675A"/>
    <w:rsid w:val="0025685B"/>
    <w:rsid w:val="002568E0"/>
    <w:rsid w:val="00256FA1"/>
    <w:rsid w:val="00257682"/>
    <w:rsid w:val="00257A9F"/>
    <w:rsid w:val="00257E85"/>
    <w:rsid w:val="002602F9"/>
    <w:rsid w:val="00260583"/>
    <w:rsid w:val="002606D6"/>
    <w:rsid w:val="00260C52"/>
    <w:rsid w:val="00260D27"/>
    <w:rsid w:val="00260E6A"/>
    <w:rsid w:val="00261099"/>
    <w:rsid w:val="0026142D"/>
    <w:rsid w:val="00261986"/>
    <w:rsid w:val="00261BCF"/>
    <w:rsid w:val="00262118"/>
    <w:rsid w:val="00262268"/>
    <w:rsid w:val="0026238B"/>
    <w:rsid w:val="0026255F"/>
    <w:rsid w:val="00262AD0"/>
    <w:rsid w:val="00262FB5"/>
    <w:rsid w:val="00263181"/>
    <w:rsid w:val="00263450"/>
    <w:rsid w:val="00263481"/>
    <w:rsid w:val="002636A2"/>
    <w:rsid w:val="00263B61"/>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A71"/>
    <w:rsid w:val="00267BA9"/>
    <w:rsid w:val="00267D70"/>
    <w:rsid w:val="00267D8A"/>
    <w:rsid w:val="00270228"/>
    <w:rsid w:val="002702F5"/>
    <w:rsid w:val="002704D6"/>
    <w:rsid w:val="00270672"/>
    <w:rsid w:val="00270BB9"/>
    <w:rsid w:val="0027144B"/>
    <w:rsid w:val="00271688"/>
    <w:rsid w:val="00271E9F"/>
    <w:rsid w:val="0027216C"/>
    <w:rsid w:val="00272546"/>
    <w:rsid w:val="00272CED"/>
    <w:rsid w:val="002737A0"/>
    <w:rsid w:val="00273D88"/>
    <w:rsid w:val="00273FD3"/>
    <w:rsid w:val="00274187"/>
    <w:rsid w:val="002743F4"/>
    <w:rsid w:val="002745E8"/>
    <w:rsid w:val="002745EE"/>
    <w:rsid w:val="00274927"/>
    <w:rsid w:val="00274C8A"/>
    <w:rsid w:val="00275892"/>
    <w:rsid w:val="002763B8"/>
    <w:rsid w:val="002763EB"/>
    <w:rsid w:val="002769F2"/>
    <w:rsid w:val="00276CB6"/>
    <w:rsid w:val="00276EF0"/>
    <w:rsid w:val="00277589"/>
    <w:rsid w:val="00277984"/>
    <w:rsid w:val="00277E29"/>
    <w:rsid w:val="00277F66"/>
    <w:rsid w:val="00280248"/>
    <w:rsid w:val="002803F7"/>
    <w:rsid w:val="002806BE"/>
    <w:rsid w:val="00280AA5"/>
    <w:rsid w:val="00280FB5"/>
    <w:rsid w:val="00281393"/>
    <w:rsid w:val="002816A0"/>
    <w:rsid w:val="00281E2F"/>
    <w:rsid w:val="00282842"/>
    <w:rsid w:val="002828DA"/>
    <w:rsid w:val="00282EAA"/>
    <w:rsid w:val="00283193"/>
    <w:rsid w:val="0028354E"/>
    <w:rsid w:val="00283AE5"/>
    <w:rsid w:val="002840E4"/>
    <w:rsid w:val="00284381"/>
    <w:rsid w:val="00284696"/>
    <w:rsid w:val="002847AA"/>
    <w:rsid w:val="00284D86"/>
    <w:rsid w:val="00284DC0"/>
    <w:rsid w:val="00285840"/>
    <w:rsid w:val="002858AE"/>
    <w:rsid w:val="00285AAF"/>
    <w:rsid w:val="00285BDA"/>
    <w:rsid w:val="00285C7B"/>
    <w:rsid w:val="00285ECA"/>
    <w:rsid w:val="00286211"/>
    <w:rsid w:val="002863FA"/>
    <w:rsid w:val="00286922"/>
    <w:rsid w:val="00286924"/>
    <w:rsid w:val="00286F9F"/>
    <w:rsid w:val="00287882"/>
    <w:rsid w:val="00287AA1"/>
    <w:rsid w:val="00287ABB"/>
    <w:rsid w:val="00287BAD"/>
    <w:rsid w:val="00287CA2"/>
    <w:rsid w:val="00287CF2"/>
    <w:rsid w:val="00290B96"/>
    <w:rsid w:val="00290C12"/>
    <w:rsid w:val="00290CDA"/>
    <w:rsid w:val="0029205A"/>
    <w:rsid w:val="00292383"/>
    <w:rsid w:val="002925DE"/>
    <w:rsid w:val="0029261E"/>
    <w:rsid w:val="00292A8B"/>
    <w:rsid w:val="00293329"/>
    <w:rsid w:val="0029365C"/>
    <w:rsid w:val="0029398E"/>
    <w:rsid w:val="00293AF5"/>
    <w:rsid w:val="00293E3C"/>
    <w:rsid w:val="00293F91"/>
    <w:rsid w:val="0029452F"/>
    <w:rsid w:val="00294EF6"/>
    <w:rsid w:val="002952E0"/>
    <w:rsid w:val="00295358"/>
    <w:rsid w:val="00295B79"/>
    <w:rsid w:val="00295F1D"/>
    <w:rsid w:val="00296207"/>
    <w:rsid w:val="00296297"/>
    <w:rsid w:val="00296DAA"/>
    <w:rsid w:val="00297062"/>
    <w:rsid w:val="00297881"/>
    <w:rsid w:val="00297A47"/>
    <w:rsid w:val="00297A72"/>
    <w:rsid w:val="00297ADC"/>
    <w:rsid w:val="00297B7B"/>
    <w:rsid w:val="00297DDB"/>
    <w:rsid w:val="00297EAC"/>
    <w:rsid w:val="002A05AF"/>
    <w:rsid w:val="002A06A4"/>
    <w:rsid w:val="002A0EF5"/>
    <w:rsid w:val="002A12B6"/>
    <w:rsid w:val="002A150F"/>
    <w:rsid w:val="002A15E8"/>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4D17"/>
    <w:rsid w:val="002A4D90"/>
    <w:rsid w:val="002A5964"/>
    <w:rsid w:val="002A5978"/>
    <w:rsid w:val="002A5AD5"/>
    <w:rsid w:val="002A5B69"/>
    <w:rsid w:val="002A684C"/>
    <w:rsid w:val="002A6C3B"/>
    <w:rsid w:val="002A7176"/>
    <w:rsid w:val="002A731A"/>
    <w:rsid w:val="002A7598"/>
    <w:rsid w:val="002A76B5"/>
    <w:rsid w:val="002A79AC"/>
    <w:rsid w:val="002B0520"/>
    <w:rsid w:val="002B0F9F"/>
    <w:rsid w:val="002B1627"/>
    <w:rsid w:val="002B1B8A"/>
    <w:rsid w:val="002B1D2E"/>
    <w:rsid w:val="002B1E40"/>
    <w:rsid w:val="002B1F3E"/>
    <w:rsid w:val="002B208A"/>
    <w:rsid w:val="002B2403"/>
    <w:rsid w:val="002B269A"/>
    <w:rsid w:val="002B27D4"/>
    <w:rsid w:val="002B27DB"/>
    <w:rsid w:val="002B359B"/>
    <w:rsid w:val="002B3964"/>
    <w:rsid w:val="002B3E52"/>
    <w:rsid w:val="002B4085"/>
    <w:rsid w:val="002B5298"/>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91C"/>
    <w:rsid w:val="002C0B27"/>
    <w:rsid w:val="002C0B60"/>
    <w:rsid w:val="002C0FB5"/>
    <w:rsid w:val="002C10C2"/>
    <w:rsid w:val="002C10EC"/>
    <w:rsid w:val="002C13B0"/>
    <w:rsid w:val="002C13BC"/>
    <w:rsid w:val="002C1453"/>
    <w:rsid w:val="002C14A9"/>
    <w:rsid w:val="002C1690"/>
    <w:rsid w:val="002C16F5"/>
    <w:rsid w:val="002C1D15"/>
    <w:rsid w:val="002C203B"/>
    <w:rsid w:val="002C2574"/>
    <w:rsid w:val="002C267D"/>
    <w:rsid w:val="002C27B2"/>
    <w:rsid w:val="002C2AE8"/>
    <w:rsid w:val="002C2F35"/>
    <w:rsid w:val="002C3722"/>
    <w:rsid w:val="002C397A"/>
    <w:rsid w:val="002C4445"/>
    <w:rsid w:val="002C44B2"/>
    <w:rsid w:val="002C4C77"/>
    <w:rsid w:val="002C4C7F"/>
    <w:rsid w:val="002C51DF"/>
    <w:rsid w:val="002C5279"/>
    <w:rsid w:val="002C5C1C"/>
    <w:rsid w:val="002C6056"/>
    <w:rsid w:val="002C6799"/>
    <w:rsid w:val="002C68F6"/>
    <w:rsid w:val="002C6C11"/>
    <w:rsid w:val="002C6C36"/>
    <w:rsid w:val="002C6DED"/>
    <w:rsid w:val="002C6FD5"/>
    <w:rsid w:val="002C7001"/>
    <w:rsid w:val="002C7282"/>
    <w:rsid w:val="002D0434"/>
    <w:rsid w:val="002D0E1D"/>
    <w:rsid w:val="002D123C"/>
    <w:rsid w:val="002D1588"/>
    <w:rsid w:val="002D17DD"/>
    <w:rsid w:val="002D1C8B"/>
    <w:rsid w:val="002D1FE6"/>
    <w:rsid w:val="002D1FF9"/>
    <w:rsid w:val="002D20E8"/>
    <w:rsid w:val="002D2946"/>
    <w:rsid w:val="002D2972"/>
    <w:rsid w:val="002D2C15"/>
    <w:rsid w:val="002D2FE6"/>
    <w:rsid w:val="002D3534"/>
    <w:rsid w:val="002D354F"/>
    <w:rsid w:val="002D3561"/>
    <w:rsid w:val="002D3C1E"/>
    <w:rsid w:val="002D3CC4"/>
    <w:rsid w:val="002D3F42"/>
    <w:rsid w:val="002D4401"/>
    <w:rsid w:val="002D4489"/>
    <w:rsid w:val="002D4816"/>
    <w:rsid w:val="002D494D"/>
    <w:rsid w:val="002D55C8"/>
    <w:rsid w:val="002D5DBE"/>
    <w:rsid w:val="002D5E5C"/>
    <w:rsid w:val="002D6287"/>
    <w:rsid w:val="002D6338"/>
    <w:rsid w:val="002D6559"/>
    <w:rsid w:val="002D6869"/>
    <w:rsid w:val="002D7108"/>
    <w:rsid w:val="002D73B6"/>
    <w:rsid w:val="002D7478"/>
    <w:rsid w:val="002D7611"/>
    <w:rsid w:val="002D7AA5"/>
    <w:rsid w:val="002D7CB3"/>
    <w:rsid w:val="002D7E58"/>
    <w:rsid w:val="002D7F3F"/>
    <w:rsid w:val="002E04EE"/>
    <w:rsid w:val="002E0C5E"/>
    <w:rsid w:val="002E1273"/>
    <w:rsid w:val="002E132B"/>
    <w:rsid w:val="002E16CB"/>
    <w:rsid w:val="002E16CC"/>
    <w:rsid w:val="002E177E"/>
    <w:rsid w:val="002E1B23"/>
    <w:rsid w:val="002E1B83"/>
    <w:rsid w:val="002E26D9"/>
    <w:rsid w:val="002E2875"/>
    <w:rsid w:val="002E3229"/>
    <w:rsid w:val="002E32A9"/>
    <w:rsid w:val="002E3505"/>
    <w:rsid w:val="002E38F0"/>
    <w:rsid w:val="002E3F1F"/>
    <w:rsid w:val="002E457F"/>
    <w:rsid w:val="002E46F9"/>
    <w:rsid w:val="002E4F43"/>
    <w:rsid w:val="002E502B"/>
    <w:rsid w:val="002E513E"/>
    <w:rsid w:val="002E53EE"/>
    <w:rsid w:val="002E5802"/>
    <w:rsid w:val="002E581F"/>
    <w:rsid w:val="002E5F73"/>
    <w:rsid w:val="002E60A6"/>
    <w:rsid w:val="002E6441"/>
    <w:rsid w:val="002E6534"/>
    <w:rsid w:val="002E69B6"/>
    <w:rsid w:val="002E6B56"/>
    <w:rsid w:val="002E6D56"/>
    <w:rsid w:val="002E6D78"/>
    <w:rsid w:val="002E72FE"/>
    <w:rsid w:val="002E736A"/>
    <w:rsid w:val="002E7428"/>
    <w:rsid w:val="002E771A"/>
    <w:rsid w:val="002E7CC6"/>
    <w:rsid w:val="002E7DE3"/>
    <w:rsid w:val="002F0347"/>
    <w:rsid w:val="002F0568"/>
    <w:rsid w:val="002F0742"/>
    <w:rsid w:val="002F0E39"/>
    <w:rsid w:val="002F0E5E"/>
    <w:rsid w:val="002F0FDD"/>
    <w:rsid w:val="002F108B"/>
    <w:rsid w:val="002F1E9B"/>
    <w:rsid w:val="002F1F8C"/>
    <w:rsid w:val="002F2010"/>
    <w:rsid w:val="002F207F"/>
    <w:rsid w:val="002F21CD"/>
    <w:rsid w:val="002F25FB"/>
    <w:rsid w:val="002F2808"/>
    <w:rsid w:val="002F29AE"/>
    <w:rsid w:val="002F29C1"/>
    <w:rsid w:val="002F2F86"/>
    <w:rsid w:val="002F303D"/>
    <w:rsid w:val="002F3C91"/>
    <w:rsid w:val="002F3D4E"/>
    <w:rsid w:val="002F4082"/>
    <w:rsid w:val="002F4197"/>
    <w:rsid w:val="002F4A0E"/>
    <w:rsid w:val="002F4A26"/>
    <w:rsid w:val="002F4CE9"/>
    <w:rsid w:val="002F5064"/>
    <w:rsid w:val="002F50FA"/>
    <w:rsid w:val="002F5126"/>
    <w:rsid w:val="002F54ED"/>
    <w:rsid w:val="002F5F4C"/>
    <w:rsid w:val="002F7065"/>
    <w:rsid w:val="002F749C"/>
    <w:rsid w:val="002F76E2"/>
    <w:rsid w:val="002F7A43"/>
    <w:rsid w:val="002F7B3D"/>
    <w:rsid w:val="002F7F6C"/>
    <w:rsid w:val="0030050E"/>
    <w:rsid w:val="003006F7"/>
    <w:rsid w:val="003009C0"/>
    <w:rsid w:val="00300A14"/>
    <w:rsid w:val="00300BDC"/>
    <w:rsid w:val="00300FFD"/>
    <w:rsid w:val="0030135F"/>
    <w:rsid w:val="00301ACD"/>
    <w:rsid w:val="00301F5F"/>
    <w:rsid w:val="00302EDB"/>
    <w:rsid w:val="00303410"/>
    <w:rsid w:val="00303545"/>
    <w:rsid w:val="00303A74"/>
    <w:rsid w:val="00303B69"/>
    <w:rsid w:val="00303F70"/>
    <w:rsid w:val="003040BA"/>
    <w:rsid w:val="003042C6"/>
    <w:rsid w:val="003042CC"/>
    <w:rsid w:val="00304ABB"/>
    <w:rsid w:val="00304E85"/>
    <w:rsid w:val="003058BA"/>
    <w:rsid w:val="00305D6A"/>
    <w:rsid w:val="00305D92"/>
    <w:rsid w:val="00305E56"/>
    <w:rsid w:val="0030644C"/>
    <w:rsid w:val="00306889"/>
    <w:rsid w:val="00306D97"/>
    <w:rsid w:val="00307331"/>
    <w:rsid w:val="00307FDE"/>
    <w:rsid w:val="00310286"/>
    <w:rsid w:val="003102B2"/>
    <w:rsid w:val="003104D3"/>
    <w:rsid w:val="003105A1"/>
    <w:rsid w:val="00310E38"/>
    <w:rsid w:val="0031107E"/>
    <w:rsid w:val="00311194"/>
    <w:rsid w:val="00311419"/>
    <w:rsid w:val="00311514"/>
    <w:rsid w:val="00311B3E"/>
    <w:rsid w:val="00311F7D"/>
    <w:rsid w:val="0031242E"/>
    <w:rsid w:val="00312719"/>
    <w:rsid w:val="003127B0"/>
    <w:rsid w:val="003131C7"/>
    <w:rsid w:val="00313235"/>
    <w:rsid w:val="003134E4"/>
    <w:rsid w:val="003139A6"/>
    <w:rsid w:val="00313B91"/>
    <w:rsid w:val="00313CE2"/>
    <w:rsid w:val="00314403"/>
    <w:rsid w:val="003144F4"/>
    <w:rsid w:val="0031478A"/>
    <w:rsid w:val="003147AB"/>
    <w:rsid w:val="00314DCA"/>
    <w:rsid w:val="00315024"/>
    <w:rsid w:val="003158E3"/>
    <w:rsid w:val="00315ACF"/>
    <w:rsid w:val="00315C46"/>
    <w:rsid w:val="00316077"/>
    <w:rsid w:val="003161A5"/>
    <w:rsid w:val="00316396"/>
    <w:rsid w:val="003163D6"/>
    <w:rsid w:val="00316693"/>
    <w:rsid w:val="00316C36"/>
    <w:rsid w:val="00316E36"/>
    <w:rsid w:val="00317272"/>
    <w:rsid w:val="003172AB"/>
    <w:rsid w:val="0031744C"/>
    <w:rsid w:val="00317D0C"/>
    <w:rsid w:val="00317F8B"/>
    <w:rsid w:val="00320427"/>
    <w:rsid w:val="00320596"/>
    <w:rsid w:val="0032060A"/>
    <w:rsid w:val="0032119B"/>
    <w:rsid w:val="003212EE"/>
    <w:rsid w:val="00321509"/>
    <w:rsid w:val="003215CC"/>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68C"/>
    <w:rsid w:val="003256B0"/>
    <w:rsid w:val="0032571A"/>
    <w:rsid w:val="00325BED"/>
    <w:rsid w:val="00325F2B"/>
    <w:rsid w:val="003264EA"/>
    <w:rsid w:val="00326565"/>
    <w:rsid w:val="0032671A"/>
    <w:rsid w:val="00326A23"/>
    <w:rsid w:val="00326C4F"/>
    <w:rsid w:val="00326EDE"/>
    <w:rsid w:val="00327733"/>
    <w:rsid w:val="0032785C"/>
    <w:rsid w:val="003278B5"/>
    <w:rsid w:val="00327ACB"/>
    <w:rsid w:val="00327D8A"/>
    <w:rsid w:val="003301D2"/>
    <w:rsid w:val="00330A3C"/>
    <w:rsid w:val="00330E70"/>
    <w:rsid w:val="0033152C"/>
    <w:rsid w:val="003316F9"/>
    <w:rsid w:val="00331910"/>
    <w:rsid w:val="003319C3"/>
    <w:rsid w:val="00331DBD"/>
    <w:rsid w:val="00332361"/>
    <w:rsid w:val="0033244A"/>
    <w:rsid w:val="00332565"/>
    <w:rsid w:val="00332CC1"/>
    <w:rsid w:val="003333AC"/>
    <w:rsid w:val="00333765"/>
    <w:rsid w:val="003338BE"/>
    <w:rsid w:val="00334805"/>
    <w:rsid w:val="00335311"/>
    <w:rsid w:val="003353DD"/>
    <w:rsid w:val="0033562F"/>
    <w:rsid w:val="0033566C"/>
    <w:rsid w:val="00335B66"/>
    <w:rsid w:val="00335C71"/>
    <w:rsid w:val="00335DF8"/>
    <w:rsid w:val="003361F3"/>
    <w:rsid w:val="003363C6"/>
    <w:rsid w:val="00336977"/>
    <w:rsid w:val="0033698F"/>
    <w:rsid w:val="00337342"/>
    <w:rsid w:val="003378DC"/>
    <w:rsid w:val="00337AA1"/>
    <w:rsid w:val="00337F3C"/>
    <w:rsid w:val="003401F3"/>
    <w:rsid w:val="00340566"/>
    <w:rsid w:val="00340C17"/>
    <w:rsid w:val="00341477"/>
    <w:rsid w:val="00341611"/>
    <w:rsid w:val="00341843"/>
    <w:rsid w:val="003419CC"/>
    <w:rsid w:val="00341A21"/>
    <w:rsid w:val="00341B96"/>
    <w:rsid w:val="00341F7F"/>
    <w:rsid w:val="00341FB6"/>
    <w:rsid w:val="0034209B"/>
    <w:rsid w:val="00342439"/>
    <w:rsid w:val="0034257A"/>
    <w:rsid w:val="00342C94"/>
    <w:rsid w:val="0034327E"/>
    <w:rsid w:val="00343F2B"/>
    <w:rsid w:val="0034434C"/>
    <w:rsid w:val="00344844"/>
    <w:rsid w:val="00344E9A"/>
    <w:rsid w:val="00344F9D"/>
    <w:rsid w:val="003450F5"/>
    <w:rsid w:val="003453BB"/>
    <w:rsid w:val="003455EF"/>
    <w:rsid w:val="0034596F"/>
    <w:rsid w:val="00345C27"/>
    <w:rsid w:val="00345C5A"/>
    <w:rsid w:val="003460C2"/>
    <w:rsid w:val="00346375"/>
    <w:rsid w:val="00346CA0"/>
    <w:rsid w:val="00346CFA"/>
    <w:rsid w:val="003470E3"/>
    <w:rsid w:val="00347DE8"/>
    <w:rsid w:val="003504FE"/>
    <w:rsid w:val="00350913"/>
    <w:rsid w:val="00350D55"/>
    <w:rsid w:val="00350E5C"/>
    <w:rsid w:val="0035111D"/>
    <w:rsid w:val="00351527"/>
    <w:rsid w:val="00351D35"/>
    <w:rsid w:val="00351D9E"/>
    <w:rsid w:val="00351F47"/>
    <w:rsid w:val="003522CC"/>
    <w:rsid w:val="003526E4"/>
    <w:rsid w:val="00352DD5"/>
    <w:rsid w:val="00353427"/>
    <w:rsid w:val="0035377B"/>
    <w:rsid w:val="00353E3E"/>
    <w:rsid w:val="003540D6"/>
    <w:rsid w:val="003541EF"/>
    <w:rsid w:val="003544CB"/>
    <w:rsid w:val="00354A3E"/>
    <w:rsid w:val="00354A89"/>
    <w:rsid w:val="00354FAE"/>
    <w:rsid w:val="00355209"/>
    <w:rsid w:val="0035550A"/>
    <w:rsid w:val="003555C6"/>
    <w:rsid w:val="003557BF"/>
    <w:rsid w:val="00355825"/>
    <w:rsid w:val="00355BD1"/>
    <w:rsid w:val="00355F49"/>
    <w:rsid w:val="00356847"/>
    <w:rsid w:val="00356B54"/>
    <w:rsid w:val="00356CE6"/>
    <w:rsid w:val="00356CFE"/>
    <w:rsid w:val="00357575"/>
    <w:rsid w:val="003576DD"/>
    <w:rsid w:val="0035783A"/>
    <w:rsid w:val="00357B65"/>
    <w:rsid w:val="00360037"/>
    <w:rsid w:val="00360650"/>
    <w:rsid w:val="003606AF"/>
    <w:rsid w:val="00360742"/>
    <w:rsid w:val="003607FA"/>
    <w:rsid w:val="00360988"/>
    <w:rsid w:val="00360D88"/>
    <w:rsid w:val="00360EC5"/>
    <w:rsid w:val="00361967"/>
    <w:rsid w:val="00361AAD"/>
    <w:rsid w:val="00361EB3"/>
    <w:rsid w:val="00362533"/>
    <w:rsid w:val="003626D1"/>
    <w:rsid w:val="00362853"/>
    <w:rsid w:val="00362B76"/>
    <w:rsid w:val="00362CBD"/>
    <w:rsid w:val="00362D4D"/>
    <w:rsid w:val="00363260"/>
    <w:rsid w:val="003634A8"/>
    <w:rsid w:val="00363FCC"/>
    <w:rsid w:val="003643E3"/>
    <w:rsid w:val="003649F7"/>
    <w:rsid w:val="00364B08"/>
    <w:rsid w:val="00364D05"/>
    <w:rsid w:val="00365098"/>
    <w:rsid w:val="003659EE"/>
    <w:rsid w:val="00365BF7"/>
    <w:rsid w:val="00365D07"/>
    <w:rsid w:val="00365FB6"/>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E2D"/>
    <w:rsid w:val="00373F5E"/>
    <w:rsid w:val="0037469A"/>
    <w:rsid w:val="00374925"/>
    <w:rsid w:val="00374975"/>
    <w:rsid w:val="00374993"/>
    <w:rsid w:val="003749A0"/>
    <w:rsid w:val="003751A3"/>
    <w:rsid w:val="003751B7"/>
    <w:rsid w:val="00375411"/>
    <w:rsid w:val="003754B1"/>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1578"/>
    <w:rsid w:val="00381664"/>
    <w:rsid w:val="00381C38"/>
    <w:rsid w:val="00381E1B"/>
    <w:rsid w:val="00382935"/>
    <w:rsid w:val="003832F0"/>
    <w:rsid w:val="00383565"/>
    <w:rsid w:val="00383E68"/>
    <w:rsid w:val="00383EF1"/>
    <w:rsid w:val="00383F47"/>
    <w:rsid w:val="00383F70"/>
    <w:rsid w:val="003847B3"/>
    <w:rsid w:val="00385072"/>
    <w:rsid w:val="00385104"/>
    <w:rsid w:val="00385CED"/>
    <w:rsid w:val="003865EC"/>
    <w:rsid w:val="00386BAA"/>
    <w:rsid w:val="00386C18"/>
    <w:rsid w:val="00386DF1"/>
    <w:rsid w:val="00386FC4"/>
    <w:rsid w:val="0038733E"/>
    <w:rsid w:val="003875B3"/>
    <w:rsid w:val="003875C8"/>
    <w:rsid w:val="00387B15"/>
    <w:rsid w:val="00390035"/>
    <w:rsid w:val="0039028D"/>
    <w:rsid w:val="00390400"/>
    <w:rsid w:val="003904B3"/>
    <w:rsid w:val="00390652"/>
    <w:rsid w:val="0039088F"/>
    <w:rsid w:val="00390A9D"/>
    <w:rsid w:val="00390BDF"/>
    <w:rsid w:val="0039155A"/>
    <w:rsid w:val="00391726"/>
    <w:rsid w:val="00391AA1"/>
    <w:rsid w:val="00391B6D"/>
    <w:rsid w:val="00391FE0"/>
    <w:rsid w:val="003921F5"/>
    <w:rsid w:val="003923F2"/>
    <w:rsid w:val="0039288F"/>
    <w:rsid w:val="003929E3"/>
    <w:rsid w:val="0039315B"/>
    <w:rsid w:val="00393891"/>
    <w:rsid w:val="00393E66"/>
    <w:rsid w:val="00393F95"/>
    <w:rsid w:val="00394C85"/>
    <w:rsid w:val="00394DC0"/>
    <w:rsid w:val="003950B1"/>
    <w:rsid w:val="0039538C"/>
    <w:rsid w:val="0039547B"/>
    <w:rsid w:val="00395804"/>
    <w:rsid w:val="00395B02"/>
    <w:rsid w:val="00395C3C"/>
    <w:rsid w:val="003963E7"/>
    <w:rsid w:val="00396603"/>
    <w:rsid w:val="0039684B"/>
    <w:rsid w:val="003970F1"/>
    <w:rsid w:val="003976C0"/>
    <w:rsid w:val="00397E4F"/>
    <w:rsid w:val="003A0449"/>
    <w:rsid w:val="003A05E8"/>
    <w:rsid w:val="003A0D58"/>
    <w:rsid w:val="003A0D75"/>
    <w:rsid w:val="003A1147"/>
    <w:rsid w:val="003A12B4"/>
    <w:rsid w:val="003A130C"/>
    <w:rsid w:val="003A1536"/>
    <w:rsid w:val="003A1705"/>
    <w:rsid w:val="003A1752"/>
    <w:rsid w:val="003A1904"/>
    <w:rsid w:val="003A1930"/>
    <w:rsid w:val="003A1B66"/>
    <w:rsid w:val="003A270E"/>
    <w:rsid w:val="003A2B82"/>
    <w:rsid w:val="003A2E94"/>
    <w:rsid w:val="003A308A"/>
    <w:rsid w:val="003A33E8"/>
    <w:rsid w:val="003A36F5"/>
    <w:rsid w:val="003A3E32"/>
    <w:rsid w:val="003A44B5"/>
    <w:rsid w:val="003A4594"/>
    <w:rsid w:val="003A4621"/>
    <w:rsid w:val="003A4AA2"/>
    <w:rsid w:val="003A4C9B"/>
    <w:rsid w:val="003A5328"/>
    <w:rsid w:val="003A5533"/>
    <w:rsid w:val="003A5581"/>
    <w:rsid w:val="003A582C"/>
    <w:rsid w:val="003A5B3D"/>
    <w:rsid w:val="003A5BDA"/>
    <w:rsid w:val="003A6310"/>
    <w:rsid w:val="003A6365"/>
    <w:rsid w:val="003A68B0"/>
    <w:rsid w:val="003A6B25"/>
    <w:rsid w:val="003A6C05"/>
    <w:rsid w:val="003A6C9B"/>
    <w:rsid w:val="003A7788"/>
    <w:rsid w:val="003A7C84"/>
    <w:rsid w:val="003B0485"/>
    <w:rsid w:val="003B0537"/>
    <w:rsid w:val="003B152A"/>
    <w:rsid w:val="003B16F3"/>
    <w:rsid w:val="003B1A57"/>
    <w:rsid w:val="003B26CB"/>
    <w:rsid w:val="003B31F3"/>
    <w:rsid w:val="003B331F"/>
    <w:rsid w:val="003B3740"/>
    <w:rsid w:val="003B41FF"/>
    <w:rsid w:val="003B4711"/>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1EFB"/>
    <w:rsid w:val="003C2021"/>
    <w:rsid w:val="003C20E5"/>
    <w:rsid w:val="003C2187"/>
    <w:rsid w:val="003C2354"/>
    <w:rsid w:val="003C2674"/>
    <w:rsid w:val="003C2931"/>
    <w:rsid w:val="003C2983"/>
    <w:rsid w:val="003C2C12"/>
    <w:rsid w:val="003C2FA2"/>
    <w:rsid w:val="003C32B8"/>
    <w:rsid w:val="003C3739"/>
    <w:rsid w:val="003C3992"/>
    <w:rsid w:val="003C4485"/>
    <w:rsid w:val="003C4603"/>
    <w:rsid w:val="003C4FF0"/>
    <w:rsid w:val="003C53CA"/>
    <w:rsid w:val="003C5482"/>
    <w:rsid w:val="003C554D"/>
    <w:rsid w:val="003C5887"/>
    <w:rsid w:val="003C615B"/>
    <w:rsid w:val="003C6321"/>
    <w:rsid w:val="003C66A4"/>
    <w:rsid w:val="003C68EF"/>
    <w:rsid w:val="003C7590"/>
    <w:rsid w:val="003C7694"/>
    <w:rsid w:val="003C7718"/>
    <w:rsid w:val="003C77B2"/>
    <w:rsid w:val="003C7A67"/>
    <w:rsid w:val="003C7EC2"/>
    <w:rsid w:val="003C7F89"/>
    <w:rsid w:val="003C7FB0"/>
    <w:rsid w:val="003D0099"/>
    <w:rsid w:val="003D01F6"/>
    <w:rsid w:val="003D0590"/>
    <w:rsid w:val="003D0F11"/>
    <w:rsid w:val="003D10A4"/>
    <w:rsid w:val="003D12E6"/>
    <w:rsid w:val="003D12EB"/>
    <w:rsid w:val="003D13E2"/>
    <w:rsid w:val="003D1587"/>
    <w:rsid w:val="003D172C"/>
    <w:rsid w:val="003D1980"/>
    <w:rsid w:val="003D1B0D"/>
    <w:rsid w:val="003D1DEC"/>
    <w:rsid w:val="003D2078"/>
    <w:rsid w:val="003D21B4"/>
    <w:rsid w:val="003D24BD"/>
    <w:rsid w:val="003D2C1A"/>
    <w:rsid w:val="003D2E2D"/>
    <w:rsid w:val="003D3097"/>
    <w:rsid w:val="003D3107"/>
    <w:rsid w:val="003D3135"/>
    <w:rsid w:val="003D360A"/>
    <w:rsid w:val="003D3BA7"/>
    <w:rsid w:val="003D3DB5"/>
    <w:rsid w:val="003D3EB5"/>
    <w:rsid w:val="003D4193"/>
    <w:rsid w:val="003D41BA"/>
    <w:rsid w:val="003D4383"/>
    <w:rsid w:val="003D4486"/>
    <w:rsid w:val="003D4C52"/>
    <w:rsid w:val="003D4CA5"/>
    <w:rsid w:val="003D4D2E"/>
    <w:rsid w:val="003D5325"/>
    <w:rsid w:val="003D56A9"/>
    <w:rsid w:val="003D57E6"/>
    <w:rsid w:val="003D5A2E"/>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011"/>
    <w:rsid w:val="003E13E8"/>
    <w:rsid w:val="003E156C"/>
    <w:rsid w:val="003E1802"/>
    <w:rsid w:val="003E19BD"/>
    <w:rsid w:val="003E1B8E"/>
    <w:rsid w:val="003E1C18"/>
    <w:rsid w:val="003E292B"/>
    <w:rsid w:val="003E2AF6"/>
    <w:rsid w:val="003E2C85"/>
    <w:rsid w:val="003E2EB8"/>
    <w:rsid w:val="003E3B3C"/>
    <w:rsid w:val="003E3F2A"/>
    <w:rsid w:val="003E3F78"/>
    <w:rsid w:val="003E4317"/>
    <w:rsid w:val="003E43D8"/>
    <w:rsid w:val="003E469B"/>
    <w:rsid w:val="003E481D"/>
    <w:rsid w:val="003E4B7C"/>
    <w:rsid w:val="003E539B"/>
    <w:rsid w:val="003E5420"/>
    <w:rsid w:val="003E552A"/>
    <w:rsid w:val="003E5716"/>
    <w:rsid w:val="003E5F35"/>
    <w:rsid w:val="003E62A7"/>
    <w:rsid w:val="003E63D4"/>
    <w:rsid w:val="003E650D"/>
    <w:rsid w:val="003E675A"/>
    <w:rsid w:val="003E6959"/>
    <w:rsid w:val="003E6E06"/>
    <w:rsid w:val="003E6FD7"/>
    <w:rsid w:val="003F06A6"/>
    <w:rsid w:val="003F08EB"/>
    <w:rsid w:val="003F0E67"/>
    <w:rsid w:val="003F0F55"/>
    <w:rsid w:val="003F1332"/>
    <w:rsid w:val="003F1536"/>
    <w:rsid w:val="003F1834"/>
    <w:rsid w:val="003F1928"/>
    <w:rsid w:val="003F1AD7"/>
    <w:rsid w:val="003F1F39"/>
    <w:rsid w:val="003F20C7"/>
    <w:rsid w:val="003F226F"/>
    <w:rsid w:val="003F2675"/>
    <w:rsid w:val="003F3165"/>
    <w:rsid w:val="003F323E"/>
    <w:rsid w:val="003F33B9"/>
    <w:rsid w:val="003F342A"/>
    <w:rsid w:val="003F348D"/>
    <w:rsid w:val="003F3DBF"/>
    <w:rsid w:val="003F4353"/>
    <w:rsid w:val="003F4A1C"/>
    <w:rsid w:val="003F4C29"/>
    <w:rsid w:val="003F5045"/>
    <w:rsid w:val="003F5570"/>
    <w:rsid w:val="003F55C8"/>
    <w:rsid w:val="003F564E"/>
    <w:rsid w:val="003F58E5"/>
    <w:rsid w:val="003F5CC2"/>
    <w:rsid w:val="003F68D6"/>
    <w:rsid w:val="003F6ADE"/>
    <w:rsid w:val="003F6F69"/>
    <w:rsid w:val="003F7A53"/>
    <w:rsid w:val="003F7A58"/>
    <w:rsid w:val="003F7A5A"/>
    <w:rsid w:val="003F7DEF"/>
    <w:rsid w:val="00400BA3"/>
    <w:rsid w:val="00401755"/>
    <w:rsid w:val="00401BC3"/>
    <w:rsid w:val="00401D6B"/>
    <w:rsid w:val="004023BB"/>
    <w:rsid w:val="00402628"/>
    <w:rsid w:val="0040262A"/>
    <w:rsid w:val="0040307B"/>
    <w:rsid w:val="00403726"/>
    <w:rsid w:val="00403807"/>
    <w:rsid w:val="00403D22"/>
    <w:rsid w:val="00404273"/>
    <w:rsid w:val="004042F1"/>
    <w:rsid w:val="004042FC"/>
    <w:rsid w:val="004045A7"/>
    <w:rsid w:val="00404C77"/>
    <w:rsid w:val="00404EBA"/>
    <w:rsid w:val="004050B3"/>
    <w:rsid w:val="004054D3"/>
    <w:rsid w:val="00405CD7"/>
    <w:rsid w:val="0040656F"/>
    <w:rsid w:val="00406A20"/>
    <w:rsid w:val="00406C6B"/>
    <w:rsid w:val="00407117"/>
    <w:rsid w:val="00407237"/>
    <w:rsid w:val="00407A0D"/>
    <w:rsid w:val="00407C51"/>
    <w:rsid w:val="0041031A"/>
    <w:rsid w:val="00410326"/>
    <w:rsid w:val="00410A30"/>
    <w:rsid w:val="00410F3C"/>
    <w:rsid w:val="0041167B"/>
    <w:rsid w:val="00412806"/>
    <w:rsid w:val="00412E0D"/>
    <w:rsid w:val="00413044"/>
    <w:rsid w:val="004131BA"/>
    <w:rsid w:val="004134C2"/>
    <w:rsid w:val="004135DB"/>
    <w:rsid w:val="00413871"/>
    <w:rsid w:val="00413ECF"/>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17F81"/>
    <w:rsid w:val="00420275"/>
    <w:rsid w:val="004203D3"/>
    <w:rsid w:val="0042065C"/>
    <w:rsid w:val="0042112A"/>
    <w:rsid w:val="0042115F"/>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5FB6"/>
    <w:rsid w:val="004261D9"/>
    <w:rsid w:val="004261F8"/>
    <w:rsid w:val="00426351"/>
    <w:rsid w:val="004266D5"/>
    <w:rsid w:val="0042767C"/>
    <w:rsid w:val="00427B3D"/>
    <w:rsid w:val="00427E1B"/>
    <w:rsid w:val="00427E85"/>
    <w:rsid w:val="00430023"/>
    <w:rsid w:val="004302A8"/>
    <w:rsid w:val="00430634"/>
    <w:rsid w:val="0043075E"/>
    <w:rsid w:val="0043081D"/>
    <w:rsid w:val="00430970"/>
    <w:rsid w:val="00430E2C"/>
    <w:rsid w:val="004312FC"/>
    <w:rsid w:val="0043153C"/>
    <w:rsid w:val="00431A5B"/>
    <w:rsid w:val="00431D3E"/>
    <w:rsid w:val="00431FDF"/>
    <w:rsid w:val="00432036"/>
    <w:rsid w:val="004324FF"/>
    <w:rsid w:val="00432745"/>
    <w:rsid w:val="004329B3"/>
    <w:rsid w:val="00432DC1"/>
    <w:rsid w:val="00432ED0"/>
    <w:rsid w:val="00433218"/>
    <w:rsid w:val="0043340C"/>
    <w:rsid w:val="004334D9"/>
    <w:rsid w:val="004334FE"/>
    <w:rsid w:val="00433597"/>
    <w:rsid w:val="004337DC"/>
    <w:rsid w:val="00433897"/>
    <w:rsid w:val="004338C2"/>
    <w:rsid w:val="004341F8"/>
    <w:rsid w:val="00434377"/>
    <w:rsid w:val="00434487"/>
    <w:rsid w:val="0043481B"/>
    <w:rsid w:val="00434D78"/>
    <w:rsid w:val="00434DC5"/>
    <w:rsid w:val="00434FBB"/>
    <w:rsid w:val="004351D1"/>
    <w:rsid w:val="004353A3"/>
    <w:rsid w:val="00435503"/>
    <w:rsid w:val="00435504"/>
    <w:rsid w:val="0043575C"/>
    <w:rsid w:val="00435F9B"/>
    <w:rsid w:val="00436D4E"/>
    <w:rsid w:val="00436D9E"/>
    <w:rsid w:val="004370B2"/>
    <w:rsid w:val="004372FF"/>
    <w:rsid w:val="004376F6"/>
    <w:rsid w:val="0044014C"/>
    <w:rsid w:val="0044027E"/>
    <w:rsid w:val="00440500"/>
    <w:rsid w:val="004405CF"/>
    <w:rsid w:val="004407E2"/>
    <w:rsid w:val="004408A5"/>
    <w:rsid w:val="00440C3B"/>
    <w:rsid w:val="004412DE"/>
    <w:rsid w:val="00441342"/>
    <w:rsid w:val="004418C5"/>
    <w:rsid w:val="00441992"/>
    <w:rsid w:val="00441A2D"/>
    <w:rsid w:val="00441A6E"/>
    <w:rsid w:val="00441A7F"/>
    <w:rsid w:val="00442BBE"/>
    <w:rsid w:val="004431B1"/>
    <w:rsid w:val="00443222"/>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882"/>
    <w:rsid w:val="00450AA8"/>
    <w:rsid w:val="00450E6D"/>
    <w:rsid w:val="00450FB4"/>
    <w:rsid w:val="004510AC"/>
    <w:rsid w:val="0045119A"/>
    <w:rsid w:val="0045141A"/>
    <w:rsid w:val="00451580"/>
    <w:rsid w:val="0045190B"/>
    <w:rsid w:val="0045239B"/>
    <w:rsid w:val="00452733"/>
    <w:rsid w:val="0045281C"/>
    <w:rsid w:val="004528D9"/>
    <w:rsid w:val="00452946"/>
    <w:rsid w:val="00452C1B"/>
    <w:rsid w:val="00452E82"/>
    <w:rsid w:val="00452EBE"/>
    <w:rsid w:val="00452F86"/>
    <w:rsid w:val="00452F96"/>
    <w:rsid w:val="0045322D"/>
    <w:rsid w:val="004533D7"/>
    <w:rsid w:val="004537C2"/>
    <w:rsid w:val="00453919"/>
    <w:rsid w:val="00453B9F"/>
    <w:rsid w:val="00453C3F"/>
    <w:rsid w:val="00453DEE"/>
    <w:rsid w:val="00454039"/>
    <w:rsid w:val="00454234"/>
    <w:rsid w:val="00454320"/>
    <w:rsid w:val="00454373"/>
    <w:rsid w:val="00454A30"/>
    <w:rsid w:val="00454C4D"/>
    <w:rsid w:val="00454DE8"/>
    <w:rsid w:val="00455053"/>
    <w:rsid w:val="0045543E"/>
    <w:rsid w:val="0045569A"/>
    <w:rsid w:val="004556A3"/>
    <w:rsid w:val="004556E9"/>
    <w:rsid w:val="00455A11"/>
    <w:rsid w:val="00455A80"/>
    <w:rsid w:val="004562EC"/>
    <w:rsid w:val="004573A5"/>
    <w:rsid w:val="00457587"/>
    <w:rsid w:val="004575FB"/>
    <w:rsid w:val="00457823"/>
    <w:rsid w:val="00457AC7"/>
    <w:rsid w:val="0046050A"/>
    <w:rsid w:val="004608C1"/>
    <w:rsid w:val="004609CE"/>
    <w:rsid w:val="004609F1"/>
    <w:rsid w:val="00460CEE"/>
    <w:rsid w:val="00460E73"/>
    <w:rsid w:val="004611E3"/>
    <w:rsid w:val="004613B6"/>
    <w:rsid w:val="0046191E"/>
    <w:rsid w:val="00461B0C"/>
    <w:rsid w:val="00461C96"/>
    <w:rsid w:val="004623A4"/>
    <w:rsid w:val="00463002"/>
    <w:rsid w:val="004630B9"/>
    <w:rsid w:val="00463C58"/>
    <w:rsid w:val="00464008"/>
    <w:rsid w:val="004642B5"/>
    <w:rsid w:val="004643D7"/>
    <w:rsid w:val="004644FF"/>
    <w:rsid w:val="00464AD0"/>
    <w:rsid w:val="00464B01"/>
    <w:rsid w:val="00464B21"/>
    <w:rsid w:val="004655EE"/>
    <w:rsid w:val="00465724"/>
    <w:rsid w:val="00465760"/>
    <w:rsid w:val="00465A5C"/>
    <w:rsid w:val="00465A90"/>
    <w:rsid w:val="00466031"/>
    <w:rsid w:val="00466674"/>
    <w:rsid w:val="0046692D"/>
    <w:rsid w:val="00466C2A"/>
    <w:rsid w:val="00466C77"/>
    <w:rsid w:val="004676BF"/>
    <w:rsid w:val="00467774"/>
    <w:rsid w:val="00467790"/>
    <w:rsid w:val="004677BB"/>
    <w:rsid w:val="00467A24"/>
    <w:rsid w:val="00467A47"/>
    <w:rsid w:val="00467DDE"/>
    <w:rsid w:val="00470545"/>
    <w:rsid w:val="0047072D"/>
    <w:rsid w:val="00470774"/>
    <w:rsid w:val="00470CBD"/>
    <w:rsid w:val="00470F38"/>
    <w:rsid w:val="004724B4"/>
    <w:rsid w:val="00472529"/>
    <w:rsid w:val="004726C0"/>
    <w:rsid w:val="00472C28"/>
    <w:rsid w:val="00472C2F"/>
    <w:rsid w:val="0047328D"/>
    <w:rsid w:val="00473758"/>
    <w:rsid w:val="00473913"/>
    <w:rsid w:val="0047429D"/>
    <w:rsid w:val="0047458E"/>
    <w:rsid w:val="004746EA"/>
    <w:rsid w:val="00474B69"/>
    <w:rsid w:val="00474FC9"/>
    <w:rsid w:val="00475308"/>
    <w:rsid w:val="004757A6"/>
    <w:rsid w:val="0047586E"/>
    <w:rsid w:val="00475B55"/>
    <w:rsid w:val="004761C1"/>
    <w:rsid w:val="004765D8"/>
    <w:rsid w:val="0047667F"/>
    <w:rsid w:val="0047687F"/>
    <w:rsid w:val="00476902"/>
    <w:rsid w:val="00476956"/>
    <w:rsid w:val="00476AEE"/>
    <w:rsid w:val="004773C3"/>
    <w:rsid w:val="00477D46"/>
    <w:rsid w:val="00477FBD"/>
    <w:rsid w:val="004801A1"/>
    <w:rsid w:val="00480292"/>
    <w:rsid w:val="004802B5"/>
    <w:rsid w:val="004804DD"/>
    <w:rsid w:val="00480568"/>
    <w:rsid w:val="004808C5"/>
    <w:rsid w:val="004815A0"/>
    <w:rsid w:val="004817A8"/>
    <w:rsid w:val="00481995"/>
    <w:rsid w:val="00481E61"/>
    <w:rsid w:val="004820A8"/>
    <w:rsid w:val="00482115"/>
    <w:rsid w:val="004824A5"/>
    <w:rsid w:val="004824F0"/>
    <w:rsid w:val="004824FA"/>
    <w:rsid w:val="00482741"/>
    <w:rsid w:val="004827A4"/>
    <w:rsid w:val="004833B7"/>
    <w:rsid w:val="0048367A"/>
    <w:rsid w:val="00483760"/>
    <w:rsid w:val="004837FE"/>
    <w:rsid w:val="00483B3F"/>
    <w:rsid w:val="004845D4"/>
    <w:rsid w:val="004848E3"/>
    <w:rsid w:val="00484948"/>
    <w:rsid w:val="004849C5"/>
    <w:rsid w:val="00484FFB"/>
    <w:rsid w:val="00485084"/>
    <w:rsid w:val="00485A6A"/>
    <w:rsid w:val="0048635A"/>
    <w:rsid w:val="004864AE"/>
    <w:rsid w:val="004864C8"/>
    <w:rsid w:val="004874A5"/>
    <w:rsid w:val="00487707"/>
    <w:rsid w:val="00487750"/>
    <w:rsid w:val="00490246"/>
    <w:rsid w:val="00490689"/>
    <w:rsid w:val="004906BB"/>
    <w:rsid w:val="004909CC"/>
    <w:rsid w:val="00490B0D"/>
    <w:rsid w:val="00490D18"/>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783"/>
    <w:rsid w:val="00494C00"/>
    <w:rsid w:val="00495126"/>
    <w:rsid w:val="0049528D"/>
    <w:rsid w:val="004953EA"/>
    <w:rsid w:val="0049570B"/>
    <w:rsid w:val="00495AC7"/>
    <w:rsid w:val="00495E8B"/>
    <w:rsid w:val="00495F90"/>
    <w:rsid w:val="00496696"/>
    <w:rsid w:val="00496761"/>
    <w:rsid w:val="00496830"/>
    <w:rsid w:val="00496E42"/>
    <w:rsid w:val="0049762B"/>
    <w:rsid w:val="004977DC"/>
    <w:rsid w:val="00497D00"/>
    <w:rsid w:val="00497F3E"/>
    <w:rsid w:val="004A0028"/>
    <w:rsid w:val="004A0369"/>
    <w:rsid w:val="004A03C6"/>
    <w:rsid w:val="004A0659"/>
    <w:rsid w:val="004A07BC"/>
    <w:rsid w:val="004A125C"/>
    <w:rsid w:val="004A19B7"/>
    <w:rsid w:val="004A1AE6"/>
    <w:rsid w:val="004A20C7"/>
    <w:rsid w:val="004A2EBD"/>
    <w:rsid w:val="004A3038"/>
    <w:rsid w:val="004A3089"/>
    <w:rsid w:val="004A352E"/>
    <w:rsid w:val="004A39C4"/>
    <w:rsid w:val="004A3E2E"/>
    <w:rsid w:val="004A3E3E"/>
    <w:rsid w:val="004A46C0"/>
    <w:rsid w:val="004A488C"/>
    <w:rsid w:val="004A4A5F"/>
    <w:rsid w:val="004A51EA"/>
    <w:rsid w:val="004A58FA"/>
    <w:rsid w:val="004A652F"/>
    <w:rsid w:val="004A66B6"/>
    <w:rsid w:val="004A66F6"/>
    <w:rsid w:val="004A68D3"/>
    <w:rsid w:val="004A68E8"/>
    <w:rsid w:val="004A6B58"/>
    <w:rsid w:val="004A7079"/>
    <w:rsid w:val="004A7440"/>
    <w:rsid w:val="004A746D"/>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043"/>
    <w:rsid w:val="004B354B"/>
    <w:rsid w:val="004B417C"/>
    <w:rsid w:val="004B436A"/>
    <w:rsid w:val="004B4835"/>
    <w:rsid w:val="004B4DB6"/>
    <w:rsid w:val="004B5C18"/>
    <w:rsid w:val="004B5C85"/>
    <w:rsid w:val="004B5CF1"/>
    <w:rsid w:val="004B5DF3"/>
    <w:rsid w:val="004B6250"/>
    <w:rsid w:val="004B6E69"/>
    <w:rsid w:val="004B7221"/>
    <w:rsid w:val="004B790A"/>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A02"/>
    <w:rsid w:val="004C42E2"/>
    <w:rsid w:val="004C43F8"/>
    <w:rsid w:val="004C4F98"/>
    <w:rsid w:val="004C4FC4"/>
    <w:rsid w:val="004C50D9"/>
    <w:rsid w:val="004C5FAE"/>
    <w:rsid w:val="004C678D"/>
    <w:rsid w:val="004C6919"/>
    <w:rsid w:val="004C6E3B"/>
    <w:rsid w:val="004C6EA0"/>
    <w:rsid w:val="004C6EEB"/>
    <w:rsid w:val="004C724A"/>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1D4B"/>
    <w:rsid w:val="004D2373"/>
    <w:rsid w:val="004D2D28"/>
    <w:rsid w:val="004D3157"/>
    <w:rsid w:val="004D3956"/>
    <w:rsid w:val="004D3C37"/>
    <w:rsid w:val="004D3CE4"/>
    <w:rsid w:val="004D3D1D"/>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74E"/>
    <w:rsid w:val="004D7911"/>
    <w:rsid w:val="004D79CC"/>
    <w:rsid w:val="004E1277"/>
    <w:rsid w:val="004E1424"/>
    <w:rsid w:val="004E1D0C"/>
    <w:rsid w:val="004E25C4"/>
    <w:rsid w:val="004E25DC"/>
    <w:rsid w:val="004E28CB"/>
    <w:rsid w:val="004E2A7D"/>
    <w:rsid w:val="004E2B0E"/>
    <w:rsid w:val="004E2B35"/>
    <w:rsid w:val="004E2E74"/>
    <w:rsid w:val="004E35CB"/>
    <w:rsid w:val="004E3749"/>
    <w:rsid w:val="004E42D4"/>
    <w:rsid w:val="004E4392"/>
    <w:rsid w:val="004E43E7"/>
    <w:rsid w:val="004E4B52"/>
    <w:rsid w:val="004E539E"/>
    <w:rsid w:val="004E56BA"/>
    <w:rsid w:val="004E5E24"/>
    <w:rsid w:val="004E6251"/>
    <w:rsid w:val="004E6286"/>
    <w:rsid w:val="004E63DE"/>
    <w:rsid w:val="004E685A"/>
    <w:rsid w:val="004E6AA1"/>
    <w:rsid w:val="004E6BB6"/>
    <w:rsid w:val="004E731E"/>
    <w:rsid w:val="004E7607"/>
    <w:rsid w:val="004E7D18"/>
    <w:rsid w:val="004E7E1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68C"/>
    <w:rsid w:val="004F37A5"/>
    <w:rsid w:val="004F3D0F"/>
    <w:rsid w:val="004F3D6B"/>
    <w:rsid w:val="004F409E"/>
    <w:rsid w:val="004F45DB"/>
    <w:rsid w:val="004F47EE"/>
    <w:rsid w:val="004F55EE"/>
    <w:rsid w:val="004F5618"/>
    <w:rsid w:val="004F56BD"/>
    <w:rsid w:val="004F58E7"/>
    <w:rsid w:val="004F5B4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1E90"/>
    <w:rsid w:val="005021DE"/>
    <w:rsid w:val="00502310"/>
    <w:rsid w:val="005024EE"/>
    <w:rsid w:val="005029F8"/>
    <w:rsid w:val="00502E44"/>
    <w:rsid w:val="00503B13"/>
    <w:rsid w:val="00503BD9"/>
    <w:rsid w:val="00503D42"/>
    <w:rsid w:val="00503F0A"/>
    <w:rsid w:val="00504B10"/>
    <w:rsid w:val="00504E15"/>
    <w:rsid w:val="00504EB8"/>
    <w:rsid w:val="00504EF1"/>
    <w:rsid w:val="00504FF6"/>
    <w:rsid w:val="00505C2D"/>
    <w:rsid w:val="00505CCC"/>
    <w:rsid w:val="0050617E"/>
    <w:rsid w:val="005062F0"/>
    <w:rsid w:val="00506C29"/>
    <w:rsid w:val="00506D60"/>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1DB0"/>
    <w:rsid w:val="00512797"/>
    <w:rsid w:val="00512AED"/>
    <w:rsid w:val="005130EE"/>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85D"/>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46CD"/>
    <w:rsid w:val="005246DD"/>
    <w:rsid w:val="00524C3B"/>
    <w:rsid w:val="00524F5A"/>
    <w:rsid w:val="00525A08"/>
    <w:rsid w:val="00525FB9"/>
    <w:rsid w:val="0052603A"/>
    <w:rsid w:val="0052721D"/>
    <w:rsid w:val="005274DE"/>
    <w:rsid w:val="00527949"/>
    <w:rsid w:val="00527AD4"/>
    <w:rsid w:val="00527AF5"/>
    <w:rsid w:val="00527F3B"/>
    <w:rsid w:val="00530494"/>
    <w:rsid w:val="00530646"/>
    <w:rsid w:val="0053066A"/>
    <w:rsid w:val="005306D8"/>
    <w:rsid w:val="00530EF3"/>
    <w:rsid w:val="005315BD"/>
    <w:rsid w:val="0053200F"/>
    <w:rsid w:val="005329EF"/>
    <w:rsid w:val="00532DC7"/>
    <w:rsid w:val="00532E81"/>
    <w:rsid w:val="00533120"/>
    <w:rsid w:val="005334A7"/>
    <w:rsid w:val="005335CB"/>
    <w:rsid w:val="00533A37"/>
    <w:rsid w:val="00533D09"/>
    <w:rsid w:val="00533E65"/>
    <w:rsid w:val="00533EB3"/>
    <w:rsid w:val="00534252"/>
    <w:rsid w:val="005343B0"/>
    <w:rsid w:val="00534522"/>
    <w:rsid w:val="00535499"/>
    <w:rsid w:val="0053576C"/>
    <w:rsid w:val="00535831"/>
    <w:rsid w:val="00536009"/>
    <w:rsid w:val="005367CF"/>
    <w:rsid w:val="005372BF"/>
    <w:rsid w:val="00537ACB"/>
    <w:rsid w:val="00537B0E"/>
    <w:rsid w:val="00537EFB"/>
    <w:rsid w:val="00537FEB"/>
    <w:rsid w:val="005401A1"/>
    <w:rsid w:val="0054023B"/>
    <w:rsid w:val="00540398"/>
    <w:rsid w:val="005404E5"/>
    <w:rsid w:val="00540A7E"/>
    <w:rsid w:val="00540D10"/>
    <w:rsid w:val="005416FB"/>
    <w:rsid w:val="00541B46"/>
    <w:rsid w:val="00541BCB"/>
    <w:rsid w:val="00542444"/>
    <w:rsid w:val="00542479"/>
    <w:rsid w:val="0054251B"/>
    <w:rsid w:val="00542536"/>
    <w:rsid w:val="00542928"/>
    <w:rsid w:val="00542B23"/>
    <w:rsid w:val="00542D90"/>
    <w:rsid w:val="005430E6"/>
    <w:rsid w:val="00543222"/>
    <w:rsid w:val="00543293"/>
    <w:rsid w:val="00543303"/>
    <w:rsid w:val="005436F8"/>
    <w:rsid w:val="0054384A"/>
    <w:rsid w:val="00543B84"/>
    <w:rsid w:val="00544839"/>
    <w:rsid w:val="00544B55"/>
    <w:rsid w:val="00545104"/>
    <w:rsid w:val="005451EA"/>
    <w:rsid w:val="005456E2"/>
    <w:rsid w:val="00545766"/>
    <w:rsid w:val="00545E56"/>
    <w:rsid w:val="00546838"/>
    <w:rsid w:val="00546CB3"/>
    <w:rsid w:val="00546CDE"/>
    <w:rsid w:val="00546DE7"/>
    <w:rsid w:val="0054716A"/>
    <w:rsid w:val="00547242"/>
    <w:rsid w:val="00547DD5"/>
    <w:rsid w:val="005500EF"/>
    <w:rsid w:val="00550456"/>
    <w:rsid w:val="00550620"/>
    <w:rsid w:val="00550742"/>
    <w:rsid w:val="00550D6C"/>
    <w:rsid w:val="00550E76"/>
    <w:rsid w:val="00550E79"/>
    <w:rsid w:val="00551A79"/>
    <w:rsid w:val="00551CD4"/>
    <w:rsid w:val="00551D5B"/>
    <w:rsid w:val="0055211B"/>
    <w:rsid w:val="0055216C"/>
    <w:rsid w:val="00552373"/>
    <w:rsid w:val="00552F01"/>
    <w:rsid w:val="00552FEC"/>
    <w:rsid w:val="0055335E"/>
    <w:rsid w:val="005538FA"/>
    <w:rsid w:val="00553AA3"/>
    <w:rsid w:val="00553D0B"/>
    <w:rsid w:val="0055418C"/>
    <w:rsid w:val="00554219"/>
    <w:rsid w:val="00554234"/>
    <w:rsid w:val="00554A56"/>
    <w:rsid w:val="00554CCA"/>
    <w:rsid w:val="00555025"/>
    <w:rsid w:val="0055597E"/>
    <w:rsid w:val="00555D9B"/>
    <w:rsid w:val="005564E7"/>
    <w:rsid w:val="00556503"/>
    <w:rsid w:val="00556884"/>
    <w:rsid w:val="00556B0E"/>
    <w:rsid w:val="00557000"/>
    <w:rsid w:val="00557131"/>
    <w:rsid w:val="00557CDB"/>
    <w:rsid w:val="00560ABC"/>
    <w:rsid w:val="00560F94"/>
    <w:rsid w:val="00561069"/>
    <w:rsid w:val="00561139"/>
    <w:rsid w:val="005616BC"/>
    <w:rsid w:val="0056183C"/>
    <w:rsid w:val="005627D2"/>
    <w:rsid w:val="00562A26"/>
    <w:rsid w:val="00562A89"/>
    <w:rsid w:val="00562BBB"/>
    <w:rsid w:val="00562E09"/>
    <w:rsid w:val="00562E4A"/>
    <w:rsid w:val="00562FC2"/>
    <w:rsid w:val="005638B9"/>
    <w:rsid w:val="005638E2"/>
    <w:rsid w:val="00563C74"/>
    <w:rsid w:val="00563C85"/>
    <w:rsid w:val="005644A2"/>
    <w:rsid w:val="005644DE"/>
    <w:rsid w:val="00564586"/>
    <w:rsid w:val="00564980"/>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033"/>
    <w:rsid w:val="005712BB"/>
    <w:rsid w:val="005717B5"/>
    <w:rsid w:val="00571936"/>
    <w:rsid w:val="005719EF"/>
    <w:rsid w:val="0057262E"/>
    <w:rsid w:val="00572D49"/>
    <w:rsid w:val="00572F1F"/>
    <w:rsid w:val="00573188"/>
    <w:rsid w:val="00573398"/>
    <w:rsid w:val="00573963"/>
    <w:rsid w:val="00573BC3"/>
    <w:rsid w:val="00573D15"/>
    <w:rsid w:val="00573EA5"/>
    <w:rsid w:val="00573F40"/>
    <w:rsid w:val="00574258"/>
    <w:rsid w:val="0057454D"/>
    <w:rsid w:val="00574AB8"/>
    <w:rsid w:val="00574C49"/>
    <w:rsid w:val="00574D15"/>
    <w:rsid w:val="00574DFF"/>
    <w:rsid w:val="00575312"/>
    <w:rsid w:val="00575981"/>
    <w:rsid w:val="00575CB3"/>
    <w:rsid w:val="00575CE8"/>
    <w:rsid w:val="00575F75"/>
    <w:rsid w:val="00576366"/>
    <w:rsid w:val="005763FC"/>
    <w:rsid w:val="00576C90"/>
    <w:rsid w:val="00576E85"/>
    <w:rsid w:val="005771BF"/>
    <w:rsid w:val="00577B59"/>
    <w:rsid w:val="00577D2D"/>
    <w:rsid w:val="00577DC7"/>
    <w:rsid w:val="00580280"/>
    <w:rsid w:val="00580369"/>
    <w:rsid w:val="00580411"/>
    <w:rsid w:val="00580AA0"/>
    <w:rsid w:val="00580AC0"/>
    <w:rsid w:val="00581266"/>
    <w:rsid w:val="00581359"/>
    <w:rsid w:val="005813E2"/>
    <w:rsid w:val="005815C3"/>
    <w:rsid w:val="00581BA2"/>
    <w:rsid w:val="00582C4C"/>
    <w:rsid w:val="00582C5F"/>
    <w:rsid w:val="00582DE6"/>
    <w:rsid w:val="00582FC8"/>
    <w:rsid w:val="005834EB"/>
    <w:rsid w:val="00583592"/>
    <w:rsid w:val="00583DE8"/>
    <w:rsid w:val="00584174"/>
    <w:rsid w:val="005843CB"/>
    <w:rsid w:val="0058489B"/>
    <w:rsid w:val="00584EB3"/>
    <w:rsid w:val="0058556C"/>
    <w:rsid w:val="00585923"/>
    <w:rsid w:val="00585A7F"/>
    <w:rsid w:val="005864BD"/>
    <w:rsid w:val="0058689E"/>
    <w:rsid w:val="00586A6E"/>
    <w:rsid w:val="0058747B"/>
    <w:rsid w:val="005876C1"/>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C4C"/>
    <w:rsid w:val="00597183"/>
    <w:rsid w:val="00597821"/>
    <w:rsid w:val="005A027B"/>
    <w:rsid w:val="005A0654"/>
    <w:rsid w:val="005A0832"/>
    <w:rsid w:val="005A0A85"/>
    <w:rsid w:val="005A1268"/>
    <w:rsid w:val="005A1490"/>
    <w:rsid w:val="005A14E7"/>
    <w:rsid w:val="005A1A34"/>
    <w:rsid w:val="005A1A80"/>
    <w:rsid w:val="005A1B47"/>
    <w:rsid w:val="005A1CF7"/>
    <w:rsid w:val="005A21DF"/>
    <w:rsid w:val="005A2445"/>
    <w:rsid w:val="005A244E"/>
    <w:rsid w:val="005A2A0B"/>
    <w:rsid w:val="005A2BFF"/>
    <w:rsid w:val="005A3048"/>
    <w:rsid w:val="005A31B9"/>
    <w:rsid w:val="005A3867"/>
    <w:rsid w:val="005A3877"/>
    <w:rsid w:val="005A3B87"/>
    <w:rsid w:val="005A3D1E"/>
    <w:rsid w:val="005A3DF8"/>
    <w:rsid w:val="005A44F7"/>
    <w:rsid w:val="005A4821"/>
    <w:rsid w:val="005A4836"/>
    <w:rsid w:val="005A4F2A"/>
    <w:rsid w:val="005A4F88"/>
    <w:rsid w:val="005A53F3"/>
    <w:rsid w:val="005A58AE"/>
    <w:rsid w:val="005A5F37"/>
    <w:rsid w:val="005A608E"/>
    <w:rsid w:val="005A60E8"/>
    <w:rsid w:val="005A622C"/>
    <w:rsid w:val="005A6232"/>
    <w:rsid w:val="005A6545"/>
    <w:rsid w:val="005A6819"/>
    <w:rsid w:val="005A682B"/>
    <w:rsid w:val="005A6E56"/>
    <w:rsid w:val="005A7AFB"/>
    <w:rsid w:val="005B00BF"/>
    <w:rsid w:val="005B00FD"/>
    <w:rsid w:val="005B0379"/>
    <w:rsid w:val="005B05EB"/>
    <w:rsid w:val="005B0C5D"/>
    <w:rsid w:val="005B0DAE"/>
    <w:rsid w:val="005B0DCF"/>
    <w:rsid w:val="005B107A"/>
    <w:rsid w:val="005B1830"/>
    <w:rsid w:val="005B1D69"/>
    <w:rsid w:val="005B2F75"/>
    <w:rsid w:val="005B3554"/>
    <w:rsid w:val="005B35EE"/>
    <w:rsid w:val="005B3987"/>
    <w:rsid w:val="005B3B6B"/>
    <w:rsid w:val="005B3F26"/>
    <w:rsid w:val="005B3FE0"/>
    <w:rsid w:val="005B462B"/>
    <w:rsid w:val="005B47F0"/>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1023"/>
    <w:rsid w:val="005C1124"/>
    <w:rsid w:val="005C1708"/>
    <w:rsid w:val="005C185E"/>
    <w:rsid w:val="005C1B63"/>
    <w:rsid w:val="005C2214"/>
    <w:rsid w:val="005C2DD3"/>
    <w:rsid w:val="005C2E78"/>
    <w:rsid w:val="005C2EC7"/>
    <w:rsid w:val="005C327B"/>
    <w:rsid w:val="005C351C"/>
    <w:rsid w:val="005C3768"/>
    <w:rsid w:val="005C3A72"/>
    <w:rsid w:val="005C3BC3"/>
    <w:rsid w:val="005C4817"/>
    <w:rsid w:val="005C502C"/>
    <w:rsid w:val="005C5147"/>
    <w:rsid w:val="005C5332"/>
    <w:rsid w:val="005C5979"/>
    <w:rsid w:val="005C5E28"/>
    <w:rsid w:val="005C5FA0"/>
    <w:rsid w:val="005C6146"/>
    <w:rsid w:val="005C62DB"/>
    <w:rsid w:val="005C6ABB"/>
    <w:rsid w:val="005C6F49"/>
    <w:rsid w:val="005C72F7"/>
    <w:rsid w:val="005C733C"/>
    <w:rsid w:val="005C75C6"/>
    <w:rsid w:val="005D0269"/>
    <w:rsid w:val="005D031E"/>
    <w:rsid w:val="005D0A94"/>
    <w:rsid w:val="005D0AED"/>
    <w:rsid w:val="005D0DC3"/>
    <w:rsid w:val="005D0DE2"/>
    <w:rsid w:val="005D0F2E"/>
    <w:rsid w:val="005D0F65"/>
    <w:rsid w:val="005D14AC"/>
    <w:rsid w:val="005D1BBB"/>
    <w:rsid w:val="005D1F7E"/>
    <w:rsid w:val="005D1FED"/>
    <w:rsid w:val="005D2204"/>
    <w:rsid w:val="005D230B"/>
    <w:rsid w:val="005D2736"/>
    <w:rsid w:val="005D2A26"/>
    <w:rsid w:val="005D2E74"/>
    <w:rsid w:val="005D3141"/>
    <w:rsid w:val="005D31A6"/>
    <w:rsid w:val="005D35B5"/>
    <w:rsid w:val="005D3949"/>
    <w:rsid w:val="005D3B74"/>
    <w:rsid w:val="005D3F53"/>
    <w:rsid w:val="005D44D0"/>
    <w:rsid w:val="005D4EEC"/>
    <w:rsid w:val="005D52A4"/>
    <w:rsid w:val="005D53DE"/>
    <w:rsid w:val="005D5431"/>
    <w:rsid w:val="005D5CE9"/>
    <w:rsid w:val="005D60D4"/>
    <w:rsid w:val="005D6951"/>
    <w:rsid w:val="005D6BD4"/>
    <w:rsid w:val="005D6BDC"/>
    <w:rsid w:val="005D73D9"/>
    <w:rsid w:val="005D74CC"/>
    <w:rsid w:val="005D7618"/>
    <w:rsid w:val="005D7765"/>
    <w:rsid w:val="005D789E"/>
    <w:rsid w:val="005E06D4"/>
    <w:rsid w:val="005E0953"/>
    <w:rsid w:val="005E095E"/>
    <w:rsid w:val="005E0B15"/>
    <w:rsid w:val="005E0BDE"/>
    <w:rsid w:val="005E0ECE"/>
    <w:rsid w:val="005E150A"/>
    <w:rsid w:val="005E15B9"/>
    <w:rsid w:val="005E15E3"/>
    <w:rsid w:val="005E1A0B"/>
    <w:rsid w:val="005E1B5D"/>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4FB8"/>
    <w:rsid w:val="005E5467"/>
    <w:rsid w:val="005E589C"/>
    <w:rsid w:val="005E5B9E"/>
    <w:rsid w:val="005E647F"/>
    <w:rsid w:val="005E666E"/>
    <w:rsid w:val="005E67B5"/>
    <w:rsid w:val="005E6C4F"/>
    <w:rsid w:val="005E6EA5"/>
    <w:rsid w:val="005E7189"/>
    <w:rsid w:val="005E77D3"/>
    <w:rsid w:val="005E7A05"/>
    <w:rsid w:val="005E7AEE"/>
    <w:rsid w:val="005F00D0"/>
    <w:rsid w:val="005F0223"/>
    <w:rsid w:val="005F05D9"/>
    <w:rsid w:val="005F08FA"/>
    <w:rsid w:val="005F106E"/>
    <w:rsid w:val="005F125E"/>
    <w:rsid w:val="005F1485"/>
    <w:rsid w:val="005F16AE"/>
    <w:rsid w:val="005F183B"/>
    <w:rsid w:val="005F1C66"/>
    <w:rsid w:val="005F2297"/>
    <w:rsid w:val="005F23CF"/>
    <w:rsid w:val="005F2921"/>
    <w:rsid w:val="005F2D18"/>
    <w:rsid w:val="005F3636"/>
    <w:rsid w:val="005F3D48"/>
    <w:rsid w:val="005F44B3"/>
    <w:rsid w:val="005F46F9"/>
    <w:rsid w:val="005F4E2A"/>
    <w:rsid w:val="005F4EE2"/>
    <w:rsid w:val="005F544A"/>
    <w:rsid w:val="005F56D6"/>
    <w:rsid w:val="005F5B44"/>
    <w:rsid w:val="005F5D01"/>
    <w:rsid w:val="005F5F3E"/>
    <w:rsid w:val="005F6670"/>
    <w:rsid w:val="005F69A1"/>
    <w:rsid w:val="005F6B48"/>
    <w:rsid w:val="005F6D6E"/>
    <w:rsid w:val="005F6EB7"/>
    <w:rsid w:val="005F6EF7"/>
    <w:rsid w:val="005F6F8D"/>
    <w:rsid w:val="005F7611"/>
    <w:rsid w:val="005F7F5C"/>
    <w:rsid w:val="006002C1"/>
    <w:rsid w:val="00600627"/>
    <w:rsid w:val="006006AA"/>
    <w:rsid w:val="006008AB"/>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4F5"/>
    <w:rsid w:val="006048B6"/>
    <w:rsid w:val="006048EF"/>
    <w:rsid w:val="006049D3"/>
    <w:rsid w:val="00604BB7"/>
    <w:rsid w:val="00604BBD"/>
    <w:rsid w:val="00604DFD"/>
    <w:rsid w:val="00604EA6"/>
    <w:rsid w:val="0060553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629"/>
    <w:rsid w:val="00612889"/>
    <w:rsid w:val="00612D5F"/>
    <w:rsid w:val="00613216"/>
    <w:rsid w:val="006139FF"/>
    <w:rsid w:val="00613B0D"/>
    <w:rsid w:val="00613EBD"/>
    <w:rsid w:val="00613EC9"/>
    <w:rsid w:val="00614531"/>
    <w:rsid w:val="00614559"/>
    <w:rsid w:val="006149FE"/>
    <w:rsid w:val="00614C71"/>
    <w:rsid w:val="00614EC1"/>
    <w:rsid w:val="00615328"/>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93B"/>
    <w:rsid w:val="00622D0B"/>
    <w:rsid w:val="0062317B"/>
    <w:rsid w:val="00623821"/>
    <w:rsid w:val="00623C95"/>
    <w:rsid w:val="006241B4"/>
    <w:rsid w:val="006244FF"/>
    <w:rsid w:val="0062467F"/>
    <w:rsid w:val="00624DBD"/>
    <w:rsid w:val="0062510F"/>
    <w:rsid w:val="0062521E"/>
    <w:rsid w:val="006255E7"/>
    <w:rsid w:val="00625BB1"/>
    <w:rsid w:val="00625EE0"/>
    <w:rsid w:val="00625FE7"/>
    <w:rsid w:val="0062697F"/>
    <w:rsid w:val="00626E2F"/>
    <w:rsid w:val="0062727A"/>
    <w:rsid w:val="00627397"/>
    <w:rsid w:val="006276BF"/>
    <w:rsid w:val="00627892"/>
    <w:rsid w:val="00630072"/>
    <w:rsid w:val="006300AC"/>
    <w:rsid w:val="0063023D"/>
    <w:rsid w:val="006304CC"/>
    <w:rsid w:val="0063088F"/>
    <w:rsid w:val="006309DE"/>
    <w:rsid w:val="00630A19"/>
    <w:rsid w:val="00630AE3"/>
    <w:rsid w:val="00630DC1"/>
    <w:rsid w:val="00630FCE"/>
    <w:rsid w:val="0063104A"/>
    <w:rsid w:val="0063110F"/>
    <w:rsid w:val="00631756"/>
    <w:rsid w:val="006317D3"/>
    <w:rsid w:val="00632CD4"/>
    <w:rsid w:val="0063303A"/>
    <w:rsid w:val="00633331"/>
    <w:rsid w:val="00633A36"/>
    <w:rsid w:val="00633C0E"/>
    <w:rsid w:val="00634177"/>
    <w:rsid w:val="006341E9"/>
    <w:rsid w:val="006351C8"/>
    <w:rsid w:val="006357DD"/>
    <w:rsid w:val="00635BCA"/>
    <w:rsid w:val="00635E4D"/>
    <w:rsid w:val="00636056"/>
    <w:rsid w:val="0063615A"/>
    <w:rsid w:val="006361C9"/>
    <w:rsid w:val="0063668B"/>
    <w:rsid w:val="006367E4"/>
    <w:rsid w:val="00636A4A"/>
    <w:rsid w:val="00636FA7"/>
    <w:rsid w:val="00637089"/>
    <w:rsid w:val="0063709B"/>
    <w:rsid w:val="006374DC"/>
    <w:rsid w:val="0063786E"/>
    <w:rsid w:val="00637B76"/>
    <w:rsid w:val="00637B8A"/>
    <w:rsid w:val="00640371"/>
    <w:rsid w:val="006409AA"/>
    <w:rsid w:val="00640A0C"/>
    <w:rsid w:val="00640F0F"/>
    <w:rsid w:val="0064117F"/>
    <w:rsid w:val="006414AE"/>
    <w:rsid w:val="006417A2"/>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4E09"/>
    <w:rsid w:val="006450B9"/>
    <w:rsid w:val="0064568F"/>
    <w:rsid w:val="00645E94"/>
    <w:rsid w:val="00645ED2"/>
    <w:rsid w:val="0064613D"/>
    <w:rsid w:val="0064625D"/>
    <w:rsid w:val="0064631F"/>
    <w:rsid w:val="0064649E"/>
    <w:rsid w:val="00646D7C"/>
    <w:rsid w:val="00646E04"/>
    <w:rsid w:val="00646F5E"/>
    <w:rsid w:val="00647139"/>
    <w:rsid w:val="00647377"/>
    <w:rsid w:val="00647468"/>
    <w:rsid w:val="00647706"/>
    <w:rsid w:val="006478F2"/>
    <w:rsid w:val="00647C5D"/>
    <w:rsid w:val="00647ED5"/>
    <w:rsid w:val="006504CD"/>
    <w:rsid w:val="00650B6E"/>
    <w:rsid w:val="00650E06"/>
    <w:rsid w:val="00650EB0"/>
    <w:rsid w:val="00651764"/>
    <w:rsid w:val="0065199A"/>
    <w:rsid w:val="00651C55"/>
    <w:rsid w:val="006520B3"/>
    <w:rsid w:val="00652782"/>
    <w:rsid w:val="006527FD"/>
    <w:rsid w:val="00652ED5"/>
    <w:rsid w:val="00652F89"/>
    <w:rsid w:val="006532AD"/>
    <w:rsid w:val="00653B56"/>
    <w:rsid w:val="00653FA5"/>
    <w:rsid w:val="00654496"/>
    <w:rsid w:val="00654A23"/>
    <w:rsid w:val="00654A9E"/>
    <w:rsid w:val="00654DB5"/>
    <w:rsid w:val="0065510A"/>
    <w:rsid w:val="006552DD"/>
    <w:rsid w:val="006553C0"/>
    <w:rsid w:val="0065564E"/>
    <w:rsid w:val="0065573D"/>
    <w:rsid w:val="00655D6D"/>
    <w:rsid w:val="0065613C"/>
    <w:rsid w:val="006563B5"/>
    <w:rsid w:val="006563BB"/>
    <w:rsid w:val="006564EC"/>
    <w:rsid w:val="006564F4"/>
    <w:rsid w:val="00656550"/>
    <w:rsid w:val="0065657E"/>
    <w:rsid w:val="006567E1"/>
    <w:rsid w:val="00656AED"/>
    <w:rsid w:val="00656B13"/>
    <w:rsid w:val="00656E0A"/>
    <w:rsid w:val="00656EA9"/>
    <w:rsid w:val="006576C3"/>
    <w:rsid w:val="00657916"/>
    <w:rsid w:val="00657CBD"/>
    <w:rsid w:val="00657FED"/>
    <w:rsid w:val="00660267"/>
    <w:rsid w:val="006608DC"/>
    <w:rsid w:val="0066090F"/>
    <w:rsid w:val="006609EF"/>
    <w:rsid w:val="006613F1"/>
    <w:rsid w:val="006617DF"/>
    <w:rsid w:val="006621E7"/>
    <w:rsid w:val="00662507"/>
    <w:rsid w:val="0066259E"/>
    <w:rsid w:val="00662821"/>
    <w:rsid w:val="00662BA6"/>
    <w:rsid w:val="00662F05"/>
    <w:rsid w:val="00663513"/>
    <w:rsid w:val="00663AE3"/>
    <w:rsid w:val="00663B48"/>
    <w:rsid w:val="00663EB6"/>
    <w:rsid w:val="00663FF7"/>
    <w:rsid w:val="006646A1"/>
    <w:rsid w:val="00664901"/>
    <w:rsid w:val="00664FB9"/>
    <w:rsid w:val="00664FF4"/>
    <w:rsid w:val="00665450"/>
    <w:rsid w:val="00665500"/>
    <w:rsid w:val="00665BDC"/>
    <w:rsid w:val="00665DAF"/>
    <w:rsid w:val="00666010"/>
    <w:rsid w:val="0066621C"/>
    <w:rsid w:val="00666317"/>
    <w:rsid w:val="00666FDA"/>
    <w:rsid w:val="0066702A"/>
    <w:rsid w:val="006673E0"/>
    <w:rsid w:val="006676A0"/>
    <w:rsid w:val="0067027D"/>
    <w:rsid w:val="006706FA"/>
    <w:rsid w:val="00670C9F"/>
    <w:rsid w:val="00671170"/>
    <w:rsid w:val="00671891"/>
    <w:rsid w:val="00672077"/>
    <w:rsid w:val="006720C5"/>
    <w:rsid w:val="006721DE"/>
    <w:rsid w:val="0067258D"/>
    <w:rsid w:val="00672629"/>
    <w:rsid w:val="006727B2"/>
    <w:rsid w:val="006728FD"/>
    <w:rsid w:val="00672BB7"/>
    <w:rsid w:val="00672FFE"/>
    <w:rsid w:val="0067317A"/>
    <w:rsid w:val="0067377C"/>
    <w:rsid w:val="006737C6"/>
    <w:rsid w:val="00673839"/>
    <w:rsid w:val="006738C3"/>
    <w:rsid w:val="00673AA6"/>
    <w:rsid w:val="00673D86"/>
    <w:rsid w:val="00673F0B"/>
    <w:rsid w:val="00674A75"/>
    <w:rsid w:val="00674C6C"/>
    <w:rsid w:val="00675708"/>
    <w:rsid w:val="006757A7"/>
    <w:rsid w:val="00675A4E"/>
    <w:rsid w:val="006760E4"/>
    <w:rsid w:val="0067633C"/>
    <w:rsid w:val="00676420"/>
    <w:rsid w:val="0067687B"/>
    <w:rsid w:val="00676BCC"/>
    <w:rsid w:val="00676FF5"/>
    <w:rsid w:val="0067722E"/>
    <w:rsid w:val="00677371"/>
    <w:rsid w:val="00677821"/>
    <w:rsid w:val="00677ABE"/>
    <w:rsid w:val="00677BDB"/>
    <w:rsid w:val="00677C74"/>
    <w:rsid w:val="00677E2B"/>
    <w:rsid w:val="006802E3"/>
    <w:rsid w:val="006809CF"/>
    <w:rsid w:val="00680E16"/>
    <w:rsid w:val="006815EE"/>
    <w:rsid w:val="00681696"/>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4D77"/>
    <w:rsid w:val="00684ECA"/>
    <w:rsid w:val="00686571"/>
    <w:rsid w:val="00686664"/>
    <w:rsid w:val="00687360"/>
    <w:rsid w:val="006873AA"/>
    <w:rsid w:val="00687819"/>
    <w:rsid w:val="00690325"/>
    <w:rsid w:val="00691382"/>
    <w:rsid w:val="0069166E"/>
    <w:rsid w:val="00691872"/>
    <w:rsid w:val="00691C87"/>
    <w:rsid w:val="00691D35"/>
    <w:rsid w:val="00691F60"/>
    <w:rsid w:val="006921BA"/>
    <w:rsid w:val="006924CF"/>
    <w:rsid w:val="00692593"/>
    <w:rsid w:val="006925A7"/>
    <w:rsid w:val="006928C4"/>
    <w:rsid w:val="00692BB8"/>
    <w:rsid w:val="00692CF7"/>
    <w:rsid w:val="00692EB3"/>
    <w:rsid w:val="0069325D"/>
    <w:rsid w:val="00693264"/>
    <w:rsid w:val="006932E6"/>
    <w:rsid w:val="0069333F"/>
    <w:rsid w:val="0069334A"/>
    <w:rsid w:val="006935A9"/>
    <w:rsid w:val="00693870"/>
    <w:rsid w:val="006939A9"/>
    <w:rsid w:val="00693B75"/>
    <w:rsid w:val="00693D88"/>
    <w:rsid w:val="00693FC6"/>
    <w:rsid w:val="00694211"/>
    <w:rsid w:val="00694407"/>
    <w:rsid w:val="006949ED"/>
    <w:rsid w:val="00694BE4"/>
    <w:rsid w:val="00694F24"/>
    <w:rsid w:val="00694F60"/>
    <w:rsid w:val="00694F7E"/>
    <w:rsid w:val="00695009"/>
    <w:rsid w:val="0069516D"/>
    <w:rsid w:val="00695BAF"/>
    <w:rsid w:val="00695DF1"/>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C31"/>
    <w:rsid w:val="006A1FF9"/>
    <w:rsid w:val="006A2153"/>
    <w:rsid w:val="006A2374"/>
    <w:rsid w:val="006A2600"/>
    <w:rsid w:val="006A2662"/>
    <w:rsid w:val="006A2A35"/>
    <w:rsid w:val="006A2DE9"/>
    <w:rsid w:val="006A313B"/>
    <w:rsid w:val="006A4252"/>
    <w:rsid w:val="006A437B"/>
    <w:rsid w:val="006A4661"/>
    <w:rsid w:val="006A4BCE"/>
    <w:rsid w:val="006A4D17"/>
    <w:rsid w:val="006A4E48"/>
    <w:rsid w:val="006A538C"/>
    <w:rsid w:val="006A5749"/>
    <w:rsid w:val="006A61D2"/>
    <w:rsid w:val="006A6646"/>
    <w:rsid w:val="006A7592"/>
    <w:rsid w:val="006A7A7A"/>
    <w:rsid w:val="006A7DE1"/>
    <w:rsid w:val="006B0220"/>
    <w:rsid w:val="006B03D7"/>
    <w:rsid w:val="006B054D"/>
    <w:rsid w:val="006B1615"/>
    <w:rsid w:val="006B17F1"/>
    <w:rsid w:val="006B1A9B"/>
    <w:rsid w:val="006B20C5"/>
    <w:rsid w:val="006B2505"/>
    <w:rsid w:val="006B267E"/>
    <w:rsid w:val="006B26F4"/>
    <w:rsid w:val="006B2704"/>
    <w:rsid w:val="006B2799"/>
    <w:rsid w:val="006B3245"/>
    <w:rsid w:val="006B3252"/>
    <w:rsid w:val="006B35DB"/>
    <w:rsid w:val="006B3909"/>
    <w:rsid w:val="006B3BAE"/>
    <w:rsid w:val="006B3C1A"/>
    <w:rsid w:val="006B3CB5"/>
    <w:rsid w:val="006B49E8"/>
    <w:rsid w:val="006B4AC7"/>
    <w:rsid w:val="006B5105"/>
    <w:rsid w:val="006B58FF"/>
    <w:rsid w:val="006B5977"/>
    <w:rsid w:val="006B6251"/>
    <w:rsid w:val="006B627B"/>
    <w:rsid w:val="006B65A2"/>
    <w:rsid w:val="006B66EB"/>
    <w:rsid w:val="006B679B"/>
    <w:rsid w:val="006B6E52"/>
    <w:rsid w:val="006B755B"/>
    <w:rsid w:val="006B7CDE"/>
    <w:rsid w:val="006C00B6"/>
    <w:rsid w:val="006C0403"/>
    <w:rsid w:val="006C0CC1"/>
    <w:rsid w:val="006C0D4B"/>
    <w:rsid w:val="006C1063"/>
    <w:rsid w:val="006C16F4"/>
    <w:rsid w:val="006C1A1E"/>
    <w:rsid w:val="006C1B0F"/>
    <w:rsid w:val="006C1ECB"/>
    <w:rsid w:val="006C2315"/>
    <w:rsid w:val="006C2805"/>
    <w:rsid w:val="006C28B2"/>
    <w:rsid w:val="006C32A3"/>
    <w:rsid w:val="006C33D7"/>
    <w:rsid w:val="006C34C9"/>
    <w:rsid w:val="006C36BE"/>
    <w:rsid w:val="006C3EFF"/>
    <w:rsid w:val="006C3FF4"/>
    <w:rsid w:val="006C40EC"/>
    <w:rsid w:val="006C4E57"/>
    <w:rsid w:val="006C5744"/>
    <w:rsid w:val="006C5783"/>
    <w:rsid w:val="006C5B5B"/>
    <w:rsid w:val="006C5F45"/>
    <w:rsid w:val="006C6244"/>
    <w:rsid w:val="006C66BD"/>
    <w:rsid w:val="006C6CA5"/>
    <w:rsid w:val="006C6E86"/>
    <w:rsid w:val="006C74E0"/>
    <w:rsid w:val="006C7996"/>
    <w:rsid w:val="006C7A9D"/>
    <w:rsid w:val="006C7D12"/>
    <w:rsid w:val="006D0AF8"/>
    <w:rsid w:val="006D1238"/>
    <w:rsid w:val="006D13B1"/>
    <w:rsid w:val="006D1E42"/>
    <w:rsid w:val="006D1FF2"/>
    <w:rsid w:val="006D210B"/>
    <w:rsid w:val="006D2187"/>
    <w:rsid w:val="006D22BD"/>
    <w:rsid w:val="006D2750"/>
    <w:rsid w:val="006D27BC"/>
    <w:rsid w:val="006D2A3D"/>
    <w:rsid w:val="006D2BD6"/>
    <w:rsid w:val="006D32AF"/>
    <w:rsid w:val="006D34FC"/>
    <w:rsid w:val="006D36CA"/>
    <w:rsid w:val="006D3B77"/>
    <w:rsid w:val="006D3E19"/>
    <w:rsid w:val="006D4350"/>
    <w:rsid w:val="006D4732"/>
    <w:rsid w:val="006D5742"/>
    <w:rsid w:val="006D5A9A"/>
    <w:rsid w:val="006D6323"/>
    <w:rsid w:val="006D6785"/>
    <w:rsid w:val="006D69DD"/>
    <w:rsid w:val="006D6AE4"/>
    <w:rsid w:val="006D6EB9"/>
    <w:rsid w:val="006D7AA6"/>
    <w:rsid w:val="006D7B9A"/>
    <w:rsid w:val="006D7EA4"/>
    <w:rsid w:val="006E0538"/>
    <w:rsid w:val="006E0E82"/>
    <w:rsid w:val="006E0F08"/>
    <w:rsid w:val="006E16E0"/>
    <w:rsid w:val="006E1740"/>
    <w:rsid w:val="006E17A7"/>
    <w:rsid w:val="006E2100"/>
    <w:rsid w:val="006E22EC"/>
    <w:rsid w:val="006E24B1"/>
    <w:rsid w:val="006E2588"/>
    <w:rsid w:val="006E261C"/>
    <w:rsid w:val="006E2A8C"/>
    <w:rsid w:val="006E2C29"/>
    <w:rsid w:val="006E2CA7"/>
    <w:rsid w:val="006E2E2B"/>
    <w:rsid w:val="006E2E44"/>
    <w:rsid w:val="006E30DD"/>
    <w:rsid w:val="006E3572"/>
    <w:rsid w:val="006E37BB"/>
    <w:rsid w:val="006E3B07"/>
    <w:rsid w:val="006E3D03"/>
    <w:rsid w:val="006E49FA"/>
    <w:rsid w:val="006E4DE3"/>
    <w:rsid w:val="006E51F2"/>
    <w:rsid w:val="006E5228"/>
    <w:rsid w:val="006E526B"/>
    <w:rsid w:val="006E54D6"/>
    <w:rsid w:val="006E55D4"/>
    <w:rsid w:val="006E5CE4"/>
    <w:rsid w:val="006E5D79"/>
    <w:rsid w:val="006E61AB"/>
    <w:rsid w:val="006E6402"/>
    <w:rsid w:val="006E65FF"/>
    <w:rsid w:val="006E6949"/>
    <w:rsid w:val="006E6C1D"/>
    <w:rsid w:val="006E6C9A"/>
    <w:rsid w:val="006E7B9C"/>
    <w:rsid w:val="006F04CD"/>
    <w:rsid w:val="006F08DA"/>
    <w:rsid w:val="006F09C3"/>
    <w:rsid w:val="006F16CA"/>
    <w:rsid w:val="006F193D"/>
    <w:rsid w:val="006F1BD4"/>
    <w:rsid w:val="006F1CAF"/>
    <w:rsid w:val="006F268E"/>
    <w:rsid w:val="006F27B3"/>
    <w:rsid w:val="006F2858"/>
    <w:rsid w:val="006F2886"/>
    <w:rsid w:val="006F300F"/>
    <w:rsid w:val="006F31F3"/>
    <w:rsid w:val="006F33E7"/>
    <w:rsid w:val="006F3428"/>
    <w:rsid w:val="006F35D7"/>
    <w:rsid w:val="006F37E8"/>
    <w:rsid w:val="006F3CBE"/>
    <w:rsid w:val="006F3E15"/>
    <w:rsid w:val="006F43F3"/>
    <w:rsid w:val="006F47CF"/>
    <w:rsid w:val="006F4971"/>
    <w:rsid w:val="006F4C32"/>
    <w:rsid w:val="006F4C61"/>
    <w:rsid w:val="006F4DFA"/>
    <w:rsid w:val="006F5079"/>
    <w:rsid w:val="006F587B"/>
    <w:rsid w:val="006F6558"/>
    <w:rsid w:val="006F658C"/>
    <w:rsid w:val="006F6AB1"/>
    <w:rsid w:val="006F6AFA"/>
    <w:rsid w:val="006F6BBC"/>
    <w:rsid w:val="006F7045"/>
    <w:rsid w:val="006F70DC"/>
    <w:rsid w:val="006F7918"/>
    <w:rsid w:val="0070015B"/>
    <w:rsid w:val="007004FB"/>
    <w:rsid w:val="0070073A"/>
    <w:rsid w:val="00700948"/>
    <w:rsid w:val="00701392"/>
    <w:rsid w:val="007019EC"/>
    <w:rsid w:val="0070210B"/>
    <w:rsid w:val="0070212A"/>
    <w:rsid w:val="00702208"/>
    <w:rsid w:val="007023BD"/>
    <w:rsid w:val="007023DF"/>
    <w:rsid w:val="00702574"/>
    <w:rsid w:val="00702596"/>
    <w:rsid w:val="00702869"/>
    <w:rsid w:val="00702893"/>
    <w:rsid w:val="00702ACA"/>
    <w:rsid w:val="00702B5C"/>
    <w:rsid w:val="007030E6"/>
    <w:rsid w:val="0070366A"/>
    <w:rsid w:val="00703A05"/>
    <w:rsid w:val="00703EF2"/>
    <w:rsid w:val="00704531"/>
    <w:rsid w:val="007049A6"/>
    <w:rsid w:val="00704DD8"/>
    <w:rsid w:val="0070552A"/>
    <w:rsid w:val="0070562C"/>
    <w:rsid w:val="007056F9"/>
    <w:rsid w:val="00705960"/>
    <w:rsid w:val="00705C86"/>
    <w:rsid w:val="00705D2A"/>
    <w:rsid w:val="00705E37"/>
    <w:rsid w:val="007061B6"/>
    <w:rsid w:val="007062EB"/>
    <w:rsid w:val="007064B3"/>
    <w:rsid w:val="007065A7"/>
    <w:rsid w:val="00706C59"/>
    <w:rsid w:val="00707366"/>
    <w:rsid w:val="0070745B"/>
    <w:rsid w:val="007075EC"/>
    <w:rsid w:val="007076E4"/>
    <w:rsid w:val="007079F7"/>
    <w:rsid w:val="00707DEA"/>
    <w:rsid w:val="00710522"/>
    <w:rsid w:val="00710A11"/>
    <w:rsid w:val="00710C81"/>
    <w:rsid w:val="00711A24"/>
    <w:rsid w:val="007122FE"/>
    <w:rsid w:val="007126B7"/>
    <w:rsid w:val="00712915"/>
    <w:rsid w:val="00712BE5"/>
    <w:rsid w:val="00712E5A"/>
    <w:rsid w:val="00713025"/>
    <w:rsid w:val="00713041"/>
    <w:rsid w:val="007131B7"/>
    <w:rsid w:val="00713297"/>
    <w:rsid w:val="00713326"/>
    <w:rsid w:val="00713FC4"/>
    <w:rsid w:val="00714223"/>
    <w:rsid w:val="0071468A"/>
    <w:rsid w:val="0071480B"/>
    <w:rsid w:val="0071484F"/>
    <w:rsid w:val="00714DF3"/>
    <w:rsid w:val="0071503D"/>
    <w:rsid w:val="007155E4"/>
    <w:rsid w:val="007157A4"/>
    <w:rsid w:val="00716732"/>
    <w:rsid w:val="007167CD"/>
    <w:rsid w:val="00716B1A"/>
    <w:rsid w:val="00716B30"/>
    <w:rsid w:val="00716D9C"/>
    <w:rsid w:val="00716E8C"/>
    <w:rsid w:val="0071710B"/>
    <w:rsid w:val="007175C6"/>
    <w:rsid w:val="0071762E"/>
    <w:rsid w:val="0071772C"/>
    <w:rsid w:val="007177A5"/>
    <w:rsid w:val="0071786F"/>
    <w:rsid w:val="00717C79"/>
    <w:rsid w:val="00720320"/>
    <w:rsid w:val="007203AE"/>
    <w:rsid w:val="007204C4"/>
    <w:rsid w:val="00720927"/>
    <w:rsid w:val="00720A75"/>
    <w:rsid w:val="00721536"/>
    <w:rsid w:val="007215E8"/>
    <w:rsid w:val="00721A5F"/>
    <w:rsid w:val="00721AD3"/>
    <w:rsid w:val="00721B57"/>
    <w:rsid w:val="00721C14"/>
    <w:rsid w:val="00722032"/>
    <w:rsid w:val="0072222C"/>
    <w:rsid w:val="0072235D"/>
    <w:rsid w:val="007223BB"/>
    <w:rsid w:val="00723759"/>
    <w:rsid w:val="00723B66"/>
    <w:rsid w:val="00723E29"/>
    <w:rsid w:val="007240A1"/>
    <w:rsid w:val="0072428D"/>
    <w:rsid w:val="007243DF"/>
    <w:rsid w:val="00724489"/>
    <w:rsid w:val="007244BF"/>
    <w:rsid w:val="0072483F"/>
    <w:rsid w:val="007248B9"/>
    <w:rsid w:val="007249BB"/>
    <w:rsid w:val="00724A65"/>
    <w:rsid w:val="00724C42"/>
    <w:rsid w:val="00724E88"/>
    <w:rsid w:val="00725076"/>
    <w:rsid w:val="007250ED"/>
    <w:rsid w:val="00725401"/>
    <w:rsid w:val="00725470"/>
    <w:rsid w:val="00725A8D"/>
    <w:rsid w:val="00725ADE"/>
    <w:rsid w:val="00725AE9"/>
    <w:rsid w:val="00725CC3"/>
    <w:rsid w:val="00725EAC"/>
    <w:rsid w:val="00725F52"/>
    <w:rsid w:val="00725F65"/>
    <w:rsid w:val="007261AF"/>
    <w:rsid w:val="0072626C"/>
    <w:rsid w:val="00726695"/>
    <w:rsid w:val="00726B8B"/>
    <w:rsid w:val="0072770F"/>
    <w:rsid w:val="007279EC"/>
    <w:rsid w:val="007279F8"/>
    <w:rsid w:val="00730350"/>
    <w:rsid w:val="00730503"/>
    <w:rsid w:val="00730685"/>
    <w:rsid w:val="00730819"/>
    <w:rsid w:val="00730862"/>
    <w:rsid w:val="00730BCB"/>
    <w:rsid w:val="00730EB8"/>
    <w:rsid w:val="007310CE"/>
    <w:rsid w:val="007310CF"/>
    <w:rsid w:val="00731248"/>
    <w:rsid w:val="007313DC"/>
    <w:rsid w:val="00731415"/>
    <w:rsid w:val="00731577"/>
    <w:rsid w:val="0073163A"/>
    <w:rsid w:val="00731B90"/>
    <w:rsid w:val="0073243A"/>
    <w:rsid w:val="00732959"/>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7A6"/>
    <w:rsid w:val="007418C3"/>
    <w:rsid w:val="00742085"/>
    <w:rsid w:val="007423A9"/>
    <w:rsid w:val="00743038"/>
    <w:rsid w:val="007434B8"/>
    <w:rsid w:val="00743965"/>
    <w:rsid w:val="0074431C"/>
    <w:rsid w:val="007445F8"/>
    <w:rsid w:val="00744E21"/>
    <w:rsid w:val="00745406"/>
    <w:rsid w:val="00745628"/>
    <w:rsid w:val="00745758"/>
    <w:rsid w:val="007459FA"/>
    <w:rsid w:val="00745C2C"/>
    <w:rsid w:val="0074631C"/>
    <w:rsid w:val="00746F91"/>
    <w:rsid w:val="00746FFD"/>
    <w:rsid w:val="007471F0"/>
    <w:rsid w:val="007474B4"/>
    <w:rsid w:val="0074752D"/>
    <w:rsid w:val="00747E9A"/>
    <w:rsid w:val="0075035F"/>
    <w:rsid w:val="0075037A"/>
    <w:rsid w:val="00750935"/>
    <w:rsid w:val="0075101E"/>
    <w:rsid w:val="00751024"/>
    <w:rsid w:val="007519BA"/>
    <w:rsid w:val="00751BB1"/>
    <w:rsid w:val="007520BA"/>
    <w:rsid w:val="007532F7"/>
    <w:rsid w:val="00753531"/>
    <w:rsid w:val="0075388A"/>
    <w:rsid w:val="0075392D"/>
    <w:rsid w:val="00753BC7"/>
    <w:rsid w:val="00753BDE"/>
    <w:rsid w:val="00753BE8"/>
    <w:rsid w:val="007541BF"/>
    <w:rsid w:val="00754592"/>
    <w:rsid w:val="007547DF"/>
    <w:rsid w:val="00754F6E"/>
    <w:rsid w:val="00754FE3"/>
    <w:rsid w:val="007555C4"/>
    <w:rsid w:val="00755635"/>
    <w:rsid w:val="00755834"/>
    <w:rsid w:val="00755DB4"/>
    <w:rsid w:val="007560DF"/>
    <w:rsid w:val="007567BF"/>
    <w:rsid w:val="007569BD"/>
    <w:rsid w:val="0075761E"/>
    <w:rsid w:val="007577BC"/>
    <w:rsid w:val="007578C7"/>
    <w:rsid w:val="007600B2"/>
    <w:rsid w:val="007604DE"/>
    <w:rsid w:val="00760528"/>
    <w:rsid w:val="00761145"/>
    <w:rsid w:val="00762113"/>
    <w:rsid w:val="0076214C"/>
    <w:rsid w:val="007622B2"/>
    <w:rsid w:val="00762343"/>
    <w:rsid w:val="00762DD9"/>
    <w:rsid w:val="00762EE9"/>
    <w:rsid w:val="00763057"/>
    <w:rsid w:val="00763177"/>
    <w:rsid w:val="007636D2"/>
    <w:rsid w:val="0076394C"/>
    <w:rsid w:val="00763AF9"/>
    <w:rsid w:val="00763C6E"/>
    <w:rsid w:val="007646CE"/>
    <w:rsid w:val="0076473C"/>
    <w:rsid w:val="0076490A"/>
    <w:rsid w:val="007649E0"/>
    <w:rsid w:val="00764F5F"/>
    <w:rsid w:val="0076536B"/>
    <w:rsid w:val="0076553A"/>
    <w:rsid w:val="007655C6"/>
    <w:rsid w:val="00765D92"/>
    <w:rsid w:val="007661EC"/>
    <w:rsid w:val="00766584"/>
    <w:rsid w:val="00766796"/>
    <w:rsid w:val="0076702C"/>
    <w:rsid w:val="0076717E"/>
    <w:rsid w:val="0076718F"/>
    <w:rsid w:val="007671EF"/>
    <w:rsid w:val="007672C0"/>
    <w:rsid w:val="007674A4"/>
    <w:rsid w:val="007674AF"/>
    <w:rsid w:val="00767A36"/>
    <w:rsid w:val="00767B01"/>
    <w:rsid w:val="00770899"/>
    <w:rsid w:val="00770B6D"/>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774"/>
    <w:rsid w:val="007779D9"/>
    <w:rsid w:val="00777C28"/>
    <w:rsid w:val="00777D79"/>
    <w:rsid w:val="00777D7A"/>
    <w:rsid w:val="00777E30"/>
    <w:rsid w:val="00777FBC"/>
    <w:rsid w:val="00777FEB"/>
    <w:rsid w:val="00780387"/>
    <w:rsid w:val="007809C5"/>
    <w:rsid w:val="00781662"/>
    <w:rsid w:val="00781BF9"/>
    <w:rsid w:val="00782469"/>
    <w:rsid w:val="00782B3F"/>
    <w:rsid w:val="007831D9"/>
    <w:rsid w:val="007831DF"/>
    <w:rsid w:val="00783292"/>
    <w:rsid w:val="0078344F"/>
    <w:rsid w:val="007835EB"/>
    <w:rsid w:val="0078382B"/>
    <w:rsid w:val="007838C6"/>
    <w:rsid w:val="00783CCF"/>
    <w:rsid w:val="007843D8"/>
    <w:rsid w:val="00784764"/>
    <w:rsid w:val="00784888"/>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7A"/>
    <w:rsid w:val="007919CA"/>
    <w:rsid w:val="00791A88"/>
    <w:rsid w:val="00791D8E"/>
    <w:rsid w:val="00792160"/>
    <w:rsid w:val="00792214"/>
    <w:rsid w:val="00792396"/>
    <w:rsid w:val="00792652"/>
    <w:rsid w:val="00792F08"/>
    <w:rsid w:val="00792FBE"/>
    <w:rsid w:val="00793589"/>
    <w:rsid w:val="00793646"/>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162"/>
    <w:rsid w:val="007972A0"/>
    <w:rsid w:val="00797354"/>
    <w:rsid w:val="0079744F"/>
    <w:rsid w:val="00797597"/>
    <w:rsid w:val="00797A0C"/>
    <w:rsid w:val="00797A6F"/>
    <w:rsid w:val="00797CB6"/>
    <w:rsid w:val="00797ED0"/>
    <w:rsid w:val="007A0704"/>
    <w:rsid w:val="007A0A8C"/>
    <w:rsid w:val="007A106F"/>
    <w:rsid w:val="007A1258"/>
    <w:rsid w:val="007A1684"/>
    <w:rsid w:val="007A16F9"/>
    <w:rsid w:val="007A19A0"/>
    <w:rsid w:val="007A1DA7"/>
    <w:rsid w:val="007A2A66"/>
    <w:rsid w:val="007A3167"/>
    <w:rsid w:val="007A331B"/>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4EE"/>
    <w:rsid w:val="007A79AB"/>
    <w:rsid w:val="007A7DBD"/>
    <w:rsid w:val="007B0259"/>
    <w:rsid w:val="007B0360"/>
    <w:rsid w:val="007B03EE"/>
    <w:rsid w:val="007B0473"/>
    <w:rsid w:val="007B0829"/>
    <w:rsid w:val="007B0BD9"/>
    <w:rsid w:val="007B0F1D"/>
    <w:rsid w:val="007B1472"/>
    <w:rsid w:val="007B2768"/>
    <w:rsid w:val="007B2941"/>
    <w:rsid w:val="007B2BF1"/>
    <w:rsid w:val="007B2E8A"/>
    <w:rsid w:val="007B2ED2"/>
    <w:rsid w:val="007B2F30"/>
    <w:rsid w:val="007B30FF"/>
    <w:rsid w:val="007B3767"/>
    <w:rsid w:val="007B38E8"/>
    <w:rsid w:val="007B3CF6"/>
    <w:rsid w:val="007B4191"/>
    <w:rsid w:val="007B4206"/>
    <w:rsid w:val="007B435F"/>
    <w:rsid w:val="007B463F"/>
    <w:rsid w:val="007B4669"/>
    <w:rsid w:val="007B467F"/>
    <w:rsid w:val="007B4E4C"/>
    <w:rsid w:val="007B4EE9"/>
    <w:rsid w:val="007B522F"/>
    <w:rsid w:val="007B5260"/>
    <w:rsid w:val="007B5289"/>
    <w:rsid w:val="007B5842"/>
    <w:rsid w:val="007B6014"/>
    <w:rsid w:val="007B6109"/>
    <w:rsid w:val="007B6D66"/>
    <w:rsid w:val="007B6ED9"/>
    <w:rsid w:val="007B7801"/>
    <w:rsid w:val="007B78B5"/>
    <w:rsid w:val="007B7ABA"/>
    <w:rsid w:val="007B7D9E"/>
    <w:rsid w:val="007C0964"/>
    <w:rsid w:val="007C0A2C"/>
    <w:rsid w:val="007C136B"/>
    <w:rsid w:val="007C1587"/>
    <w:rsid w:val="007C16A0"/>
    <w:rsid w:val="007C1838"/>
    <w:rsid w:val="007C1D97"/>
    <w:rsid w:val="007C1DB8"/>
    <w:rsid w:val="007C20A4"/>
    <w:rsid w:val="007C2226"/>
    <w:rsid w:val="007C278F"/>
    <w:rsid w:val="007C28F3"/>
    <w:rsid w:val="007C2953"/>
    <w:rsid w:val="007C2C9D"/>
    <w:rsid w:val="007C3925"/>
    <w:rsid w:val="007C392B"/>
    <w:rsid w:val="007C3B72"/>
    <w:rsid w:val="007C3CCD"/>
    <w:rsid w:val="007C3D32"/>
    <w:rsid w:val="007C4B33"/>
    <w:rsid w:val="007C5046"/>
    <w:rsid w:val="007C5059"/>
    <w:rsid w:val="007C50C6"/>
    <w:rsid w:val="007C51D4"/>
    <w:rsid w:val="007C534E"/>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AC"/>
    <w:rsid w:val="007D2C10"/>
    <w:rsid w:val="007D2D23"/>
    <w:rsid w:val="007D2D3A"/>
    <w:rsid w:val="007D2D8A"/>
    <w:rsid w:val="007D2DEE"/>
    <w:rsid w:val="007D3342"/>
    <w:rsid w:val="007D3390"/>
    <w:rsid w:val="007D33A0"/>
    <w:rsid w:val="007D33B2"/>
    <w:rsid w:val="007D3A3E"/>
    <w:rsid w:val="007D3B3C"/>
    <w:rsid w:val="007D402A"/>
    <w:rsid w:val="007D4145"/>
    <w:rsid w:val="007D4350"/>
    <w:rsid w:val="007D435A"/>
    <w:rsid w:val="007D4BC7"/>
    <w:rsid w:val="007D4D2C"/>
    <w:rsid w:val="007D4DE7"/>
    <w:rsid w:val="007D5171"/>
    <w:rsid w:val="007D5457"/>
    <w:rsid w:val="007D59D0"/>
    <w:rsid w:val="007D5AA3"/>
    <w:rsid w:val="007D6056"/>
    <w:rsid w:val="007D606B"/>
    <w:rsid w:val="007D648F"/>
    <w:rsid w:val="007D653B"/>
    <w:rsid w:val="007D67A0"/>
    <w:rsid w:val="007D6A29"/>
    <w:rsid w:val="007D6C89"/>
    <w:rsid w:val="007D6F9F"/>
    <w:rsid w:val="007D755A"/>
    <w:rsid w:val="007D76F2"/>
    <w:rsid w:val="007D791A"/>
    <w:rsid w:val="007D7982"/>
    <w:rsid w:val="007D7B91"/>
    <w:rsid w:val="007E00BC"/>
    <w:rsid w:val="007E08C5"/>
    <w:rsid w:val="007E0DFF"/>
    <w:rsid w:val="007E1CDC"/>
    <w:rsid w:val="007E1E3A"/>
    <w:rsid w:val="007E1F2A"/>
    <w:rsid w:val="007E215C"/>
    <w:rsid w:val="007E23C6"/>
    <w:rsid w:val="007E2615"/>
    <w:rsid w:val="007E27E9"/>
    <w:rsid w:val="007E2B10"/>
    <w:rsid w:val="007E348B"/>
    <w:rsid w:val="007E3745"/>
    <w:rsid w:val="007E3BB9"/>
    <w:rsid w:val="007E3E61"/>
    <w:rsid w:val="007E439B"/>
    <w:rsid w:val="007E48D7"/>
    <w:rsid w:val="007E48FB"/>
    <w:rsid w:val="007E49D1"/>
    <w:rsid w:val="007E50B5"/>
    <w:rsid w:val="007E5820"/>
    <w:rsid w:val="007E5839"/>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B55"/>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20"/>
    <w:rsid w:val="00800179"/>
    <w:rsid w:val="00800A02"/>
    <w:rsid w:val="00801845"/>
    <w:rsid w:val="00801F48"/>
    <w:rsid w:val="008027B1"/>
    <w:rsid w:val="0080304E"/>
    <w:rsid w:val="00803870"/>
    <w:rsid w:val="008038B1"/>
    <w:rsid w:val="008038CC"/>
    <w:rsid w:val="00803CA7"/>
    <w:rsid w:val="008041C0"/>
    <w:rsid w:val="0080427F"/>
    <w:rsid w:val="008043DE"/>
    <w:rsid w:val="0080481E"/>
    <w:rsid w:val="00804831"/>
    <w:rsid w:val="00804BBF"/>
    <w:rsid w:val="0080515D"/>
    <w:rsid w:val="0080559C"/>
    <w:rsid w:val="008055F9"/>
    <w:rsid w:val="008059CA"/>
    <w:rsid w:val="00805BB2"/>
    <w:rsid w:val="008061C5"/>
    <w:rsid w:val="00806E5E"/>
    <w:rsid w:val="00807880"/>
    <w:rsid w:val="00807A18"/>
    <w:rsid w:val="00810283"/>
    <w:rsid w:val="00810299"/>
    <w:rsid w:val="008105EE"/>
    <w:rsid w:val="00810658"/>
    <w:rsid w:val="00810841"/>
    <w:rsid w:val="00810D57"/>
    <w:rsid w:val="008111CB"/>
    <w:rsid w:val="00811448"/>
    <w:rsid w:val="00811F05"/>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54F"/>
    <w:rsid w:val="0081758E"/>
    <w:rsid w:val="00817606"/>
    <w:rsid w:val="008177E2"/>
    <w:rsid w:val="008178D9"/>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2C2E"/>
    <w:rsid w:val="0082320E"/>
    <w:rsid w:val="00823232"/>
    <w:rsid w:val="008233B0"/>
    <w:rsid w:val="008236F6"/>
    <w:rsid w:val="00823972"/>
    <w:rsid w:val="008239D5"/>
    <w:rsid w:val="008239F0"/>
    <w:rsid w:val="008240C8"/>
    <w:rsid w:val="0082443B"/>
    <w:rsid w:val="00824623"/>
    <w:rsid w:val="00824DD5"/>
    <w:rsid w:val="00825068"/>
    <w:rsid w:val="00825925"/>
    <w:rsid w:val="00825A5F"/>
    <w:rsid w:val="008264DA"/>
    <w:rsid w:val="0082651D"/>
    <w:rsid w:val="008265B7"/>
    <w:rsid w:val="0082667A"/>
    <w:rsid w:val="008267C5"/>
    <w:rsid w:val="008272F2"/>
    <w:rsid w:val="008274DB"/>
    <w:rsid w:val="0082787F"/>
    <w:rsid w:val="0082791D"/>
    <w:rsid w:val="00827F86"/>
    <w:rsid w:val="00830040"/>
    <w:rsid w:val="008301EB"/>
    <w:rsid w:val="008302C2"/>
    <w:rsid w:val="00830B92"/>
    <w:rsid w:val="00830CE1"/>
    <w:rsid w:val="00830F1C"/>
    <w:rsid w:val="00831076"/>
    <w:rsid w:val="008312BF"/>
    <w:rsid w:val="00831359"/>
    <w:rsid w:val="00831BFB"/>
    <w:rsid w:val="008322DD"/>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403"/>
    <w:rsid w:val="008408ED"/>
    <w:rsid w:val="008409B4"/>
    <w:rsid w:val="00840A60"/>
    <w:rsid w:val="0084150C"/>
    <w:rsid w:val="00841CA9"/>
    <w:rsid w:val="00841D60"/>
    <w:rsid w:val="00841FA5"/>
    <w:rsid w:val="008427BD"/>
    <w:rsid w:val="00842D8F"/>
    <w:rsid w:val="00842E34"/>
    <w:rsid w:val="0084321B"/>
    <w:rsid w:val="0084328E"/>
    <w:rsid w:val="008432AA"/>
    <w:rsid w:val="00844143"/>
    <w:rsid w:val="008446FF"/>
    <w:rsid w:val="0084498D"/>
    <w:rsid w:val="00844B07"/>
    <w:rsid w:val="008451DB"/>
    <w:rsid w:val="0084597B"/>
    <w:rsid w:val="00845A4D"/>
    <w:rsid w:val="00846047"/>
    <w:rsid w:val="00846315"/>
    <w:rsid w:val="008464EB"/>
    <w:rsid w:val="0084680A"/>
    <w:rsid w:val="00846A94"/>
    <w:rsid w:val="00846E9C"/>
    <w:rsid w:val="00847189"/>
    <w:rsid w:val="008471B0"/>
    <w:rsid w:val="008477FA"/>
    <w:rsid w:val="00847A82"/>
    <w:rsid w:val="00850338"/>
    <w:rsid w:val="008508F8"/>
    <w:rsid w:val="00850932"/>
    <w:rsid w:val="00850A79"/>
    <w:rsid w:val="00850A80"/>
    <w:rsid w:val="00850EA8"/>
    <w:rsid w:val="00851ABB"/>
    <w:rsid w:val="00851C85"/>
    <w:rsid w:val="008521E0"/>
    <w:rsid w:val="0085235A"/>
    <w:rsid w:val="0085240E"/>
    <w:rsid w:val="00853049"/>
    <w:rsid w:val="00853985"/>
    <w:rsid w:val="008539E8"/>
    <w:rsid w:val="00853C8A"/>
    <w:rsid w:val="00853DE7"/>
    <w:rsid w:val="00853F15"/>
    <w:rsid w:val="00854289"/>
    <w:rsid w:val="008548B0"/>
    <w:rsid w:val="00854AE6"/>
    <w:rsid w:val="00855BAD"/>
    <w:rsid w:val="00855CA0"/>
    <w:rsid w:val="008561FE"/>
    <w:rsid w:val="008563CF"/>
    <w:rsid w:val="00856C8F"/>
    <w:rsid w:val="00856D8C"/>
    <w:rsid w:val="00856F1A"/>
    <w:rsid w:val="00856F3D"/>
    <w:rsid w:val="008571B5"/>
    <w:rsid w:val="00857546"/>
    <w:rsid w:val="00857AAE"/>
    <w:rsid w:val="00860774"/>
    <w:rsid w:val="00860916"/>
    <w:rsid w:val="00860F1F"/>
    <w:rsid w:val="008612A0"/>
    <w:rsid w:val="008618B0"/>
    <w:rsid w:val="008619B4"/>
    <w:rsid w:val="00861AB1"/>
    <w:rsid w:val="00861D16"/>
    <w:rsid w:val="00861E6F"/>
    <w:rsid w:val="00861FEA"/>
    <w:rsid w:val="008628D2"/>
    <w:rsid w:val="00863054"/>
    <w:rsid w:val="008636C5"/>
    <w:rsid w:val="0086375E"/>
    <w:rsid w:val="0086387A"/>
    <w:rsid w:val="00863C82"/>
    <w:rsid w:val="00863D7E"/>
    <w:rsid w:val="00863DD9"/>
    <w:rsid w:val="00864195"/>
    <w:rsid w:val="008642B4"/>
    <w:rsid w:val="008643CC"/>
    <w:rsid w:val="00865266"/>
    <w:rsid w:val="00865B44"/>
    <w:rsid w:val="00865E00"/>
    <w:rsid w:val="00866448"/>
    <w:rsid w:val="0086649F"/>
    <w:rsid w:val="008666CA"/>
    <w:rsid w:val="008670BA"/>
    <w:rsid w:val="0086757B"/>
    <w:rsid w:val="008675D6"/>
    <w:rsid w:val="008677E5"/>
    <w:rsid w:val="008702F4"/>
    <w:rsid w:val="00870F84"/>
    <w:rsid w:val="00871301"/>
    <w:rsid w:val="00871472"/>
    <w:rsid w:val="00871710"/>
    <w:rsid w:val="00871A83"/>
    <w:rsid w:val="00871AF0"/>
    <w:rsid w:val="00871E5A"/>
    <w:rsid w:val="00872217"/>
    <w:rsid w:val="00872DEA"/>
    <w:rsid w:val="00872F47"/>
    <w:rsid w:val="00874521"/>
    <w:rsid w:val="008745B8"/>
    <w:rsid w:val="00874B4D"/>
    <w:rsid w:val="00874CBD"/>
    <w:rsid w:val="00875969"/>
    <w:rsid w:val="00875B76"/>
    <w:rsid w:val="00875B94"/>
    <w:rsid w:val="00875BE8"/>
    <w:rsid w:val="00876133"/>
    <w:rsid w:val="00876299"/>
    <w:rsid w:val="00876771"/>
    <w:rsid w:val="00876842"/>
    <w:rsid w:val="00877130"/>
    <w:rsid w:val="0087780D"/>
    <w:rsid w:val="00877EA3"/>
    <w:rsid w:val="008803B8"/>
    <w:rsid w:val="008809D2"/>
    <w:rsid w:val="00880C31"/>
    <w:rsid w:val="00880E32"/>
    <w:rsid w:val="0088116C"/>
    <w:rsid w:val="00881241"/>
    <w:rsid w:val="0088149E"/>
    <w:rsid w:val="00881578"/>
    <w:rsid w:val="008815BB"/>
    <w:rsid w:val="008816B9"/>
    <w:rsid w:val="00881BC6"/>
    <w:rsid w:val="00881E5A"/>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52DB"/>
    <w:rsid w:val="0088570C"/>
    <w:rsid w:val="0088595B"/>
    <w:rsid w:val="008859E9"/>
    <w:rsid w:val="00885E02"/>
    <w:rsid w:val="00885FF2"/>
    <w:rsid w:val="008868EC"/>
    <w:rsid w:val="0088697D"/>
    <w:rsid w:val="00886BD1"/>
    <w:rsid w:val="00887014"/>
    <w:rsid w:val="00887141"/>
    <w:rsid w:val="008873BD"/>
    <w:rsid w:val="0088780F"/>
    <w:rsid w:val="00887B71"/>
    <w:rsid w:val="00887EF1"/>
    <w:rsid w:val="00887F00"/>
    <w:rsid w:val="008900CF"/>
    <w:rsid w:val="00890120"/>
    <w:rsid w:val="008903C6"/>
    <w:rsid w:val="0089067F"/>
    <w:rsid w:val="0089081A"/>
    <w:rsid w:val="00890A34"/>
    <w:rsid w:val="00890B20"/>
    <w:rsid w:val="00890D76"/>
    <w:rsid w:val="00890DB1"/>
    <w:rsid w:val="00890E2A"/>
    <w:rsid w:val="0089174C"/>
    <w:rsid w:val="0089186A"/>
    <w:rsid w:val="00891E01"/>
    <w:rsid w:val="00891F19"/>
    <w:rsid w:val="008924B7"/>
    <w:rsid w:val="0089264B"/>
    <w:rsid w:val="0089338A"/>
    <w:rsid w:val="00893618"/>
    <w:rsid w:val="008937D6"/>
    <w:rsid w:val="00893965"/>
    <w:rsid w:val="00893A34"/>
    <w:rsid w:val="00893C43"/>
    <w:rsid w:val="00893D48"/>
    <w:rsid w:val="00893D5D"/>
    <w:rsid w:val="00894E71"/>
    <w:rsid w:val="0089564B"/>
    <w:rsid w:val="00895938"/>
    <w:rsid w:val="00895994"/>
    <w:rsid w:val="00895C5E"/>
    <w:rsid w:val="00895D11"/>
    <w:rsid w:val="00895E6C"/>
    <w:rsid w:val="00895EED"/>
    <w:rsid w:val="008963DE"/>
    <w:rsid w:val="0089718E"/>
    <w:rsid w:val="0089784C"/>
    <w:rsid w:val="00897919"/>
    <w:rsid w:val="00897BB7"/>
    <w:rsid w:val="008A02D1"/>
    <w:rsid w:val="008A0950"/>
    <w:rsid w:val="008A096C"/>
    <w:rsid w:val="008A0B5C"/>
    <w:rsid w:val="008A0CB1"/>
    <w:rsid w:val="008A0F0D"/>
    <w:rsid w:val="008A0F20"/>
    <w:rsid w:val="008A1CCD"/>
    <w:rsid w:val="008A2BA3"/>
    <w:rsid w:val="008A2DA7"/>
    <w:rsid w:val="008A3120"/>
    <w:rsid w:val="008A3731"/>
    <w:rsid w:val="008A3E35"/>
    <w:rsid w:val="008A413C"/>
    <w:rsid w:val="008A4927"/>
    <w:rsid w:val="008A4DF9"/>
    <w:rsid w:val="008A502E"/>
    <w:rsid w:val="008A58BE"/>
    <w:rsid w:val="008A59C7"/>
    <w:rsid w:val="008A59F1"/>
    <w:rsid w:val="008A5B01"/>
    <w:rsid w:val="008A5B31"/>
    <w:rsid w:val="008A5B4F"/>
    <w:rsid w:val="008A6161"/>
    <w:rsid w:val="008A62F5"/>
    <w:rsid w:val="008A63CE"/>
    <w:rsid w:val="008A63DA"/>
    <w:rsid w:val="008A64F1"/>
    <w:rsid w:val="008A713F"/>
    <w:rsid w:val="008A73A2"/>
    <w:rsid w:val="008A73DE"/>
    <w:rsid w:val="008B06FF"/>
    <w:rsid w:val="008B09DF"/>
    <w:rsid w:val="008B0AAF"/>
    <w:rsid w:val="008B0C7B"/>
    <w:rsid w:val="008B127D"/>
    <w:rsid w:val="008B1516"/>
    <w:rsid w:val="008B1C62"/>
    <w:rsid w:val="008B2000"/>
    <w:rsid w:val="008B2515"/>
    <w:rsid w:val="008B259D"/>
    <w:rsid w:val="008B26C7"/>
    <w:rsid w:val="008B2CAD"/>
    <w:rsid w:val="008B2F4B"/>
    <w:rsid w:val="008B315C"/>
    <w:rsid w:val="008B345E"/>
    <w:rsid w:val="008B3AB9"/>
    <w:rsid w:val="008B3AF6"/>
    <w:rsid w:val="008B3B76"/>
    <w:rsid w:val="008B3DBD"/>
    <w:rsid w:val="008B407D"/>
    <w:rsid w:val="008B422D"/>
    <w:rsid w:val="008B4441"/>
    <w:rsid w:val="008B4B83"/>
    <w:rsid w:val="008B4C92"/>
    <w:rsid w:val="008B4D45"/>
    <w:rsid w:val="008B4D67"/>
    <w:rsid w:val="008B5899"/>
    <w:rsid w:val="008B59A3"/>
    <w:rsid w:val="008B5ABC"/>
    <w:rsid w:val="008B5B9B"/>
    <w:rsid w:val="008B5C83"/>
    <w:rsid w:val="008B5E1D"/>
    <w:rsid w:val="008B61BC"/>
    <w:rsid w:val="008B695F"/>
    <w:rsid w:val="008B6BA4"/>
    <w:rsid w:val="008B6C88"/>
    <w:rsid w:val="008B6F23"/>
    <w:rsid w:val="008B7416"/>
    <w:rsid w:val="008B7839"/>
    <w:rsid w:val="008B79B5"/>
    <w:rsid w:val="008B7A0A"/>
    <w:rsid w:val="008C057E"/>
    <w:rsid w:val="008C08EC"/>
    <w:rsid w:val="008C092E"/>
    <w:rsid w:val="008C1062"/>
    <w:rsid w:val="008C157F"/>
    <w:rsid w:val="008C177A"/>
    <w:rsid w:val="008C1795"/>
    <w:rsid w:val="008C1D99"/>
    <w:rsid w:val="008C2851"/>
    <w:rsid w:val="008C286B"/>
    <w:rsid w:val="008C2EDE"/>
    <w:rsid w:val="008C2FD9"/>
    <w:rsid w:val="008C308B"/>
    <w:rsid w:val="008C367F"/>
    <w:rsid w:val="008C3B11"/>
    <w:rsid w:val="008C3B74"/>
    <w:rsid w:val="008C3C39"/>
    <w:rsid w:val="008C3CDB"/>
    <w:rsid w:val="008C4347"/>
    <w:rsid w:val="008C478C"/>
    <w:rsid w:val="008C486E"/>
    <w:rsid w:val="008C4D95"/>
    <w:rsid w:val="008C4EAE"/>
    <w:rsid w:val="008C502A"/>
    <w:rsid w:val="008C5384"/>
    <w:rsid w:val="008C54D4"/>
    <w:rsid w:val="008C5525"/>
    <w:rsid w:val="008C57ED"/>
    <w:rsid w:val="008C5D2A"/>
    <w:rsid w:val="008C61D8"/>
    <w:rsid w:val="008C6577"/>
    <w:rsid w:val="008C6629"/>
    <w:rsid w:val="008C6712"/>
    <w:rsid w:val="008C694D"/>
    <w:rsid w:val="008C6986"/>
    <w:rsid w:val="008C7094"/>
    <w:rsid w:val="008C7239"/>
    <w:rsid w:val="008C7253"/>
    <w:rsid w:val="008C7D6A"/>
    <w:rsid w:val="008D0229"/>
    <w:rsid w:val="008D04DF"/>
    <w:rsid w:val="008D0A67"/>
    <w:rsid w:val="008D0B5E"/>
    <w:rsid w:val="008D0C37"/>
    <w:rsid w:val="008D0CCD"/>
    <w:rsid w:val="008D1BA1"/>
    <w:rsid w:val="008D1FE2"/>
    <w:rsid w:val="008D24B1"/>
    <w:rsid w:val="008D28DE"/>
    <w:rsid w:val="008D2983"/>
    <w:rsid w:val="008D2E97"/>
    <w:rsid w:val="008D3044"/>
    <w:rsid w:val="008D361A"/>
    <w:rsid w:val="008D3A60"/>
    <w:rsid w:val="008D3CA8"/>
    <w:rsid w:val="008D3DC5"/>
    <w:rsid w:val="008D4860"/>
    <w:rsid w:val="008D5381"/>
    <w:rsid w:val="008D58CB"/>
    <w:rsid w:val="008D6632"/>
    <w:rsid w:val="008D682C"/>
    <w:rsid w:val="008D69EB"/>
    <w:rsid w:val="008D69FF"/>
    <w:rsid w:val="008D6A28"/>
    <w:rsid w:val="008D6C53"/>
    <w:rsid w:val="008D6DFA"/>
    <w:rsid w:val="008D6E52"/>
    <w:rsid w:val="008D6F79"/>
    <w:rsid w:val="008D7DE3"/>
    <w:rsid w:val="008E0A1B"/>
    <w:rsid w:val="008E0B83"/>
    <w:rsid w:val="008E0C14"/>
    <w:rsid w:val="008E13BF"/>
    <w:rsid w:val="008E1B89"/>
    <w:rsid w:val="008E2130"/>
    <w:rsid w:val="008E26E6"/>
    <w:rsid w:val="008E4080"/>
    <w:rsid w:val="008E41D5"/>
    <w:rsid w:val="008E4264"/>
    <w:rsid w:val="008E4409"/>
    <w:rsid w:val="008E46A9"/>
    <w:rsid w:val="008E4789"/>
    <w:rsid w:val="008E4AA4"/>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57F"/>
    <w:rsid w:val="008F37A5"/>
    <w:rsid w:val="008F37AD"/>
    <w:rsid w:val="008F3BA2"/>
    <w:rsid w:val="008F42C8"/>
    <w:rsid w:val="008F476F"/>
    <w:rsid w:val="008F4947"/>
    <w:rsid w:val="008F4B78"/>
    <w:rsid w:val="008F4CD3"/>
    <w:rsid w:val="008F509E"/>
    <w:rsid w:val="008F55CA"/>
    <w:rsid w:val="008F560A"/>
    <w:rsid w:val="008F592D"/>
    <w:rsid w:val="008F59D9"/>
    <w:rsid w:val="008F5ED0"/>
    <w:rsid w:val="008F6080"/>
    <w:rsid w:val="008F638A"/>
    <w:rsid w:val="008F666A"/>
    <w:rsid w:val="008F6A23"/>
    <w:rsid w:val="008F6EB1"/>
    <w:rsid w:val="008F6F68"/>
    <w:rsid w:val="008F7002"/>
    <w:rsid w:val="008F771D"/>
    <w:rsid w:val="008F79ED"/>
    <w:rsid w:val="008F7A0E"/>
    <w:rsid w:val="008F7D6E"/>
    <w:rsid w:val="00900222"/>
    <w:rsid w:val="0090022A"/>
    <w:rsid w:val="00900376"/>
    <w:rsid w:val="00900C95"/>
    <w:rsid w:val="00900D4E"/>
    <w:rsid w:val="00900E56"/>
    <w:rsid w:val="00901145"/>
    <w:rsid w:val="009011A4"/>
    <w:rsid w:val="00901365"/>
    <w:rsid w:val="00901400"/>
    <w:rsid w:val="00901AF5"/>
    <w:rsid w:val="00901B8F"/>
    <w:rsid w:val="00901C10"/>
    <w:rsid w:val="009021DE"/>
    <w:rsid w:val="0090239F"/>
    <w:rsid w:val="009023D4"/>
    <w:rsid w:val="00902DCC"/>
    <w:rsid w:val="00903BAE"/>
    <w:rsid w:val="00903C56"/>
    <w:rsid w:val="00904CB8"/>
    <w:rsid w:val="00904D63"/>
    <w:rsid w:val="0090532D"/>
    <w:rsid w:val="00905401"/>
    <w:rsid w:val="0090575D"/>
    <w:rsid w:val="009059FA"/>
    <w:rsid w:val="00905E9F"/>
    <w:rsid w:val="0090616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2A4"/>
    <w:rsid w:val="00915455"/>
    <w:rsid w:val="0091547B"/>
    <w:rsid w:val="00915BE6"/>
    <w:rsid w:val="00916363"/>
    <w:rsid w:val="00916588"/>
    <w:rsid w:val="009174BD"/>
    <w:rsid w:val="00917687"/>
    <w:rsid w:val="00917C39"/>
    <w:rsid w:val="009201F5"/>
    <w:rsid w:val="00920C0E"/>
    <w:rsid w:val="009213FF"/>
    <w:rsid w:val="00921486"/>
    <w:rsid w:val="00921503"/>
    <w:rsid w:val="00921829"/>
    <w:rsid w:val="009219E6"/>
    <w:rsid w:val="00921B57"/>
    <w:rsid w:val="00921BF4"/>
    <w:rsid w:val="009224CC"/>
    <w:rsid w:val="00922D50"/>
    <w:rsid w:val="009230B3"/>
    <w:rsid w:val="00923178"/>
    <w:rsid w:val="009231D4"/>
    <w:rsid w:val="0092326F"/>
    <w:rsid w:val="0092334F"/>
    <w:rsid w:val="009235C9"/>
    <w:rsid w:val="00923AA9"/>
    <w:rsid w:val="00923B2E"/>
    <w:rsid w:val="00923D13"/>
    <w:rsid w:val="0092403A"/>
    <w:rsid w:val="0092437F"/>
    <w:rsid w:val="00924FA7"/>
    <w:rsid w:val="00925155"/>
    <w:rsid w:val="009252E3"/>
    <w:rsid w:val="009255E0"/>
    <w:rsid w:val="009256A0"/>
    <w:rsid w:val="00925DC7"/>
    <w:rsid w:val="00925E4E"/>
    <w:rsid w:val="00925EFA"/>
    <w:rsid w:val="009264B4"/>
    <w:rsid w:val="00926622"/>
    <w:rsid w:val="00926789"/>
    <w:rsid w:val="009273E1"/>
    <w:rsid w:val="0092763B"/>
    <w:rsid w:val="00927F5A"/>
    <w:rsid w:val="009309DA"/>
    <w:rsid w:val="00930D4A"/>
    <w:rsid w:val="00930DD8"/>
    <w:rsid w:val="00930F27"/>
    <w:rsid w:val="009313C5"/>
    <w:rsid w:val="0093156B"/>
    <w:rsid w:val="009315AF"/>
    <w:rsid w:val="0093172B"/>
    <w:rsid w:val="00931769"/>
    <w:rsid w:val="0093179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43"/>
    <w:rsid w:val="00943B77"/>
    <w:rsid w:val="00943D66"/>
    <w:rsid w:val="00944461"/>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47EDA"/>
    <w:rsid w:val="00950219"/>
    <w:rsid w:val="0095073D"/>
    <w:rsid w:val="009507DC"/>
    <w:rsid w:val="00951963"/>
    <w:rsid w:val="00951A15"/>
    <w:rsid w:val="00952125"/>
    <w:rsid w:val="0095231D"/>
    <w:rsid w:val="00952402"/>
    <w:rsid w:val="00952498"/>
    <w:rsid w:val="00952B5A"/>
    <w:rsid w:val="00952D0B"/>
    <w:rsid w:val="00952D8B"/>
    <w:rsid w:val="00953A0B"/>
    <w:rsid w:val="00953F8E"/>
    <w:rsid w:val="00954068"/>
    <w:rsid w:val="00954174"/>
    <w:rsid w:val="00954619"/>
    <w:rsid w:val="00954799"/>
    <w:rsid w:val="0095495A"/>
    <w:rsid w:val="00954B1F"/>
    <w:rsid w:val="00954CED"/>
    <w:rsid w:val="00954DBE"/>
    <w:rsid w:val="009552BC"/>
    <w:rsid w:val="0095573E"/>
    <w:rsid w:val="00955896"/>
    <w:rsid w:val="0095593D"/>
    <w:rsid w:val="009559F7"/>
    <w:rsid w:val="0095607E"/>
    <w:rsid w:val="00956C56"/>
    <w:rsid w:val="00957014"/>
    <w:rsid w:val="009573AD"/>
    <w:rsid w:val="009578FC"/>
    <w:rsid w:val="00957BAA"/>
    <w:rsid w:val="009600D9"/>
    <w:rsid w:val="009609B8"/>
    <w:rsid w:val="00960E97"/>
    <w:rsid w:val="009615C7"/>
    <w:rsid w:val="009615EA"/>
    <w:rsid w:val="00961A9E"/>
    <w:rsid w:val="00961B94"/>
    <w:rsid w:val="0096211A"/>
    <w:rsid w:val="009621E7"/>
    <w:rsid w:val="009622BA"/>
    <w:rsid w:val="00962880"/>
    <w:rsid w:val="00962C2A"/>
    <w:rsid w:val="00962C69"/>
    <w:rsid w:val="00962F27"/>
    <w:rsid w:val="009632F7"/>
    <w:rsid w:val="00963381"/>
    <w:rsid w:val="009635D6"/>
    <w:rsid w:val="00963C2A"/>
    <w:rsid w:val="00963E3D"/>
    <w:rsid w:val="00963FFA"/>
    <w:rsid w:val="00964139"/>
    <w:rsid w:val="0096427F"/>
    <w:rsid w:val="00965091"/>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1C04"/>
    <w:rsid w:val="0097220E"/>
    <w:rsid w:val="0097252E"/>
    <w:rsid w:val="00972C50"/>
    <w:rsid w:val="00972D3A"/>
    <w:rsid w:val="00973221"/>
    <w:rsid w:val="00973395"/>
    <w:rsid w:val="0097455C"/>
    <w:rsid w:val="00974CB9"/>
    <w:rsid w:val="00974CE2"/>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77A4C"/>
    <w:rsid w:val="00980490"/>
    <w:rsid w:val="009805D6"/>
    <w:rsid w:val="00980738"/>
    <w:rsid w:val="00980898"/>
    <w:rsid w:val="009809C4"/>
    <w:rsid w:val="00980A07"/>
    <w:rsid w:val="00980B20"/>
    <w:rsid w:val="00980CBC"/>
    <w:rsid w:val="00980E13"/>
    <w:rsid w:val="009812EF"/>
    <w:rsid w:val="00981C41"/>
    <w:rsid w:val="009821D5"/>
    <w:rsid w:val="00982543"/>
    <w:rsid w:val="009825CB"/>
    <w:rsid w:val="00982667"/>
    <w:rsid w:val="009827AA"/>
    <w:rsid w:val="009827BB"/>
    <w:rsid w:val="0098289B"/>
    <w:rsid w:val="00982BA3"/>
    <w:rsid w:val="00982F49"/>
    <w:rsid w:val="00983630"/>
    <w:rsid w:val="00983A36"/>
    <w:rsid w:val="00983E48"/>
    <w:rsid w:val="00984126"/>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900A6"/>
    <w:rsid w:val="00990632"/>
    <w:rsid w:val="00991917"/>
    <w:rsid w:val="00991A2D"/>
    <w:rsid w:val="00991BD0"/>
    <w:rsid w:val="00992076"/>
    <w:rsid w:val="009923CD"/>
    <w:rsid w:val="00992C77"/>
    <w:rsid w:val="00993070"/>
    <w:rsid w:val="00993282"/>
    <w:rsid w:val="0099344D"/>
    <w:rsid w:val="0099377D"/>
    <w:rsid w:val="0099388E"/>
    <w:rsid w:val="00993B02"/>
    <w:rsid w:val="0099430B"/>
    <w:rsid w:val="00994472"/>
    <w:rsid w:val="009944AE"/>
    <w:rsid w:val="00994C90"/>
    <w:rsid w:val="00994DCC"/>
    <w:rsid w:val="00995325"/>
    <w:rsid w:val="00995656"/>
    <w:rsid w:val="00995DD6"/>
    <w:rsid w:val="00995F24"/>
    <w:rsid w:val="00996086"/>
    <w:rsid w:val="009963F0"/>
    <w:rsid w:val="009968CE"/>
    <w:rsid w:val="00996C5B"/>
    <w:rsid w:val="00996CBA"/>
    <w:rsid w:val="00996D88"/>
    <w:rsid w:val="009970A4"/>
    <w:rsid w:val="009971BD"/>
    <w:rsid w:val="009971E4"/>
    <w:rsid w:val="00997A6C"/>
    <w:rsid w:val="009A002F"/>
    <w:rsid w:val="009A00BF"/>
    <w:rsid w:val="009A0430"/>
    <w:rsid w:val="009A0783"/>
    <w:rsid w:val="009A0CC6"/>
    <w:rsid w:val="009A116C"/>
    <w:rsid w:val="009A19E9"/>
    <w:rsid w:val="009A1DDF"/>
    <w:rsid w:val="009A221D"/>
    <w:rsid w:val="009A234E"/>
    <w:rsid w:val="009A2A57"/>
    <w:rsid w:val="009A3067"/>
    <w:rsid w:val="009A3199"/>
    <w:rsid w:val="009A3B44"/>
    <w:rsid w:val="009A4054"/>
    <w:rsid w:val="009A40BA"/>
    <w:rsid w:val="009A4187"/>
    <w:rsid w:val="009A4A07"/>
    <w:rsid w:val="009A4DE9"/>
    <w:rsid w:val="009A4F35"/>
    <w:rsid w:val="009A56E2"/>
    <w:rsid w:val="009A63FF"/>
    <w:rsid w:val="009A64A5"/>
    <w:rsid w:val="009A690B"/>
    <w:rsid w:val="009A6CD9"/>
    <w:rsid w:val="009A6D69"/>
    <w:rsid w:val="009A70F5"/>
    <w:rsid w:val="009A745F"/>
    <w:rsid w:val="009A74DE"/>
    <w:rsid w:val="009A7871"/>
    <w:rsid w:val="009A7949"/>
    <w:rsid w:val="009A7FF7"/>
    <w:rsid w:val="009B00D6"/>
    <w:rsid w:val="009B0815"/>
    <w:rsid w:val="009B0925"/>
    <w:rsid w:val="009B09CD"/>
    <w:rsid w:val="009B0CC4"/>
    <w:rsid w:val="009B0DEF"/>
    <w:rsid w:val="009B1807"/>
    <w:rsid w:val="009B1A8E"/>
    <w:rsid w:val="009B1ABC"/>
    <w:rsid w:val="009B1B4E"/>
    <w:rsid w:val="009B2038"/>
    <w:rsid w:val="009B228B"/>
    <w:rsid w:val="009B2668"/>
    <w:rsid w:val="009B2761"/>
    <w:rsid w:val="009B334B"/>
    <w:rsid w:val="009B35B2"/>
    <w:rsid w:val="009B3F80"/>
    <w:rsid w:val="009B4009"/>
    <w:rsid w:val="009B470A"/>
    <w:rsid w:val="009B489A"/>
    <w:rsid w:val="009B5048"/>
    <w:rsid w:val="009B546B"/>
    <w:rsid w:val="009B54A1"/>
    <w:rsid w:val="009B58C2"/>
    <w:rsid w:val="009B5AF4"/>
    <w:rsid w:val="009B5C7E"/>
    <w:rsid w:val="009B5CC4"/>
    <w:rsid w:val="009B661D"/>
    <w:rsid w:val="009B6ACD"/>
    <w:rsid w:val="009B6B00"/>
    <w:rsid w:val="009B6C5F"/>
    <w:rsid w:val="009B6CC3"/>
    <w:rsid w:val="009B79BE"/>
    <w:rsid w:val="009B7B3B"/>
    <w:rsid w:val="009B7BB7"/>
    <w:rsid w:val="009B7E9E"/>
    <w:rsid w:val="009B7EFC"/>
    <w:rsid w:val="009B7F12"/>
    <w:rsid w:val="009C00C0"/>
    <w:rsid w:val="009C0157"/>
    <w:rsid w:val="009C01A0"/>
    <w:rsid w:val="009C0978"/>
    <w:rsid w:val="009C0CB5"/>
    <w:rsid w:val="009C0CBF"/>
    <w:rsid w:val="009C1695"/>
    <w:rsid w:val="009C1707"/>
    <w:rsid w:val="009C183D"/>
    <w:rsid w:val="009C1B3A"/>
    <w:rsid w:val="009C1F0A"/>
    <w:rsid w:val="009C2405"/>
    <w:rsid w:val="009C2807"/>
    <w:rsid w:val="009C2AA1"/>
    <w:rsid w:val="009C304E"/>
    <w:rsid w:val="009C3073"/>
    <w:rsid w:val="009C3139"/>
    <w:rsid w:val="009C34B7"/>
    <w:rsid w:val="009C353A"/>
    <w:rsid w:val="009C36E4"/>
    <w:rsid w:val="009C3760"/>
    <w:rsid w:val="009C3863"/>
    <w:rsid w:val="009C38EB"/>
    <w:rsid w:val="009C3954"/>
    <w:rsid w:val="009C401F"/>
    <w:rsid w:val="009C4445"/>
    <w:rsid w:val="009C49BF"/>
    <w:rsid w:val="009C4BA2"/>
    <w:rsid w:val="009C4CB2"/>
    <w:rsid w:val="009C516F"/>
    <w:rsid w:val="009C5A02"/>
    <w:rsid w:val="009C5C73"/>
    <w:rsid w:val="009C6079"/>
    <w:rsid w:val="009C6152"/>
    <w:rsid w:val="009C6199"/>
    <w:rsid w:val="009C648D"/>
    <w:rsid w:val="009C68E2"/>
    <w:rsid w:val="009C6956"/>
    <w:rsid w:val="009C6B98"/>
    <w:rsid w:val="009C7002"/>
    <w:rsid w:val="009C7135"/>
    <w:rsid w:val="009C7299"/>
    <w:rsid w:val="009C72F8"/>
    <w:rsid w:val="009D0161"/>
    <w:rsid w:val="009D0842"/>
    <w:rsid w:val="009D08C3"/>
    <w:rsid w:val="009D09F2"/>
    <w:rsid w:val="009D1039"/>
    <w:rsid w:val="009D1D01"/>
    <w:rsid w:val="009D24FD"/>
    <w:rsid w:val="009D2E8E"/>
    <w:rsid w:val="009D32CD"/>
    <w:rsid w:val="009D3C4F"/>
    <w:rsid w:val="009D3DC1"/>
    <w:rsid w:val="009D4114"/>
    <w:rsid w:val="009D4162"/>
    <w:rsid w:val="009D4884"/>
    <w:rsid w:val="009D49C4"/>
    <w:rsid w:val="009D4A5F"/>
    <w:rsid w:val="009D4D58"/>
    <w:rsid w:val="009D5A86"/>
    <w:rsid w:val="009D5FF2"/>
    <w:rsid w:val="009D62A6"/>
    <w:rsid w:val="009D77A7"/>
    <w:rsid w:val="009D7DB2"/>
    <w:rsid w:val="009D7FB0"/>
    <w:rsid w:val="009E016B"/>
    <w:rsid w:val="009E0308"/>
    <w:rsid w:val="009E0FE2"/>
    <w:rsid w:val="009E12EB"/>
    <w:rsid w:val="009E1323"/>
    <w:rsid w:val="009E1532"/>
    <w:rsid w:val="009E181E"/>
    <w:rsid w:val="009E2509"/>
    <w:rsid w:val="009E2704"/>
    <w:rsid w:val="009E2AF7"/>
    <w:rsid w:val="009E3174"/>
    <w:rsid w:val="009E3207"/>
    <w:rsid w:val="009E3797"/>
    <w:rsid w:val="009E40AF"/>
    <w:rsid w:val="009E43B9"/>
    <w:rsid w:val="009E444A"/>
    <w:rsid w:val="009E452C"/>
    <w:rsid w:val="009E4B2A"/>
    <w:rsid w:val="009E4C39"/>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2A0B"/>
    <w:rsid w:val="009F30B2"/>
    <w:rsid w:val="009F36DE"/>
    <w:rsid w:val="009F374D"/>
    <w:rsid w:val="009F3A0E"/>
    <w:rsid w:val="009F3A33"/>
    <w:rsid w:val="009F3ABC"/>
    <w:rsid w:val="009F402E"/>
    <w:rsid w:val="009F44EF"/>
    <w:rsid w:val="009F45D8"/>
    <w:rsid w:val="009F4794"/>
    <w:rsid w:val="009F4BB6"/>
    <w:rsid w:val="009F4C6E"/>
    <w:rsid w:val="009F53F7"/>
    <w:rsid w:val="009F5466"/>
    <w:rsid w:val="009F56EB"/>
    <w:rsid w:val="009F5760"/>
    <w:rsid w:val="009F59AA"/>
    <w:rsid w:val="009F5B94"/>
    <w:rsid w:val="009F5EBF"/>
    <w:rsid w:val="009F62DF"/>
    <w:rsid w:val="009F63A2"/>
    <w:rsid w:val="009F6ADB"/>
    <w:rsid w:val="009F6CA6"/>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575"/>
    <w:rsid w:val="00A01614"/>
    <w:rsid w:val="00A0161D"/>
    <w:rsid w:val="00A0191D"/>
    <w:rsid w:val="00A01F5F"/>
    <w:rsid w:val="00A01F9B"/>
    <w:rsid w:val="00A02613"/>
    <w:rsid w:val="00A027CD"/>
    <w:rsid w:val="00A02ACA"/>
    <w:rsid w:val="00A0365D"/>
    <w:rsid w:val="00A03B85"/>
    <w:rsid w:val="00A03D19"/>
    <w:rsid w:val="00A04CB4"/>
    <w:rsid w:val="00A05194"/>
    <w:rsid w:val="00A05275"/>
    <w:rsid w:val="00A0596D"/>
    <w:rsid w:val="00A05DD3"/>
    <w:rsid w:val="00A069E5"/>
    <w:rsid w:val="00A06CE4"/>
    <w:rsid w:val="00A06EE8"/>
    <w:rsid w:val="00A07028"/>
    <w:rsid w:val="00A07161"/>
    <w:rsid w:val="00A07247"/>
    <w:rsid w:val="00A07732"/>
    <w:rsid w:val="00A07A6D"/>
    <w:rsid w:val="00A10233"/>
    <w:rsid w:val="00A104AC"/>
    <w:rsid w:val="00A10AEF"/>
    <w:rsid w:val="00A1110B"/>
    <w:rsid w:val="00A11113"/>
    <w:rsid w:val="00A111EC"/>
    <w:rsid w:val="00A1140E"/>
    <w:rsid w:val="00A11BC8"/>
    <w:rsid w:val="00A11C22"/>
    <w:rsid w:val="00A11FE0"/>
    <w:rsid w:val="00A11FF7"/>
    <w:rsid w:val="00A12302"/>
    <w:rsid w:val="00A12A55"/>
    <w:rsid w:val="00A12D1C"/>
    <w:rsid w:val="00A12D3C"/>
    <w:rsid w:val="00A12EA3"/>
    <w:rsid w:val="00A130BF"/>
    <w:rsid w:val="00A135A9"/>
    <w:rsid w:val="00A13A5A"/>
    <w:rsid w:val="00A14295"/>
    <w:rsid w:val="00A14332"/>
    <w:rsid w:val="00A14575"/>
    <w:rsid w:val="00A14C16"/>
    <w:rsid w:val="00A14F7B"/>
    <w:rsid w:val="00A1525A"/>
    <w:rsid w:val="00A15289"/>
    <w:rsid w:val="00A15BF4"/>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3623"/>
    <w:rsid w:val="00A241A7"/>
    <w:rsid w:val="00A241B0"/>
    <w:rsid w:val="00A242D7"/>
    <w:rsid w:val="00A245D8"/>
    <w:rsid w:val="00A2498A"/>
    <w:rsid w:val="00A24FAD"/>
    <w:rsid w:val="00A2576B"/>
    <w:rsid w:val="00A2578C"/>
    <w:rsid w:val="00A25873"/>
    <w:rsid w:val="00A2589E"/>
    <w:rsid w:val="00A258C9"/>
    <w:rsid w:val="00A25B1B"/>
    <w:rsid w:val="00A25FC8"/>
    <w:rsid w:val="00A26469"/>
    <w:rsid w:val="00A26A99"/>
    <w:rsid w:val="00A270BD"/>
    <w:rsid w:val="00A2731F"/>
    <w:rsid w:val="00A27C88"/>
    <w:rsid w:val="00A300B2"/>
    <w:rsid w:val="00A304C2"/>
    <w:rsid w:val="00A30526"/>
    <w:rsid w:val="00A309C2"/>
    <w:rsid w:val="00A30E9D"/>
    <w:rsid w:val="00A30FA7"/>
    <w:rsid w:val="00A313CB"/>
    <w:rsid w:val="00A31505"/>
    <w:rsid w:val="00A3155A"/>
    <w:rsid w:val="00A31BEE"/>
    <w:rsid w:val="00A32216"/>
    <w:rsid w:val="00A32BB1"/>
    <w:rsid w:val="00A332A2"/>
    <w:rsid w:val="00A337E5"/>
    <w:rsid w:val="00A3380A"/>
    <w:rsid w:val="00A33840"/>
    <w:rsid w:val="00A339AF"/>
    <w:rsid w:val="00A33C90"/>
    <w:rsid w:val="00A33EFB"/>
    <w:rsid w:val="00A340AE"/>
    <w:rsid w:val="00A3444E"/>
    <w:rsid w:val="00A344B5"/>
    <w:rsid w:val="00A344FA"/>
    <w:rsid w:val="00A34784"/>
    <w:rsid w:val="00A3484F"/>
    <w:rsid w:val="00A34ED6"/>
    <w:rsid w:val="00A354E1"/>
    <w:rsid w:val="00A35786"/>
    <w:rsid w:val="00A35C16"/>
    <w:rsid w:val="00A35C69"/>
    <w:rsid w:val="00A35D9A"/>
    <w:rsid w:val="00A36588"/>
    <w:rsid w:val="00A365FF"/>
    <w:rsid w:val="00A369B8"/>
    <w:rsid w:val="00A36B73"/>
    <w:rsid w:val="00A36DF8"/>
    <w:rsid w:val="00A3703E"/>
    <w:rsid w:val="00A375E1"/>
    <w:rsid w:val="00A3775C"/>
    <w:rsid w:val="00A378AA"/>
    <w:rsid w:val="00A379A0"/>
    <w:rsid w:val="00A37B57"/>
    <w:rsid w:val="00A37E9F"/>
    <w:rsid w:val="00A40215"/>
    <w:rsid w:val="00A40736"/>
    <w:rsid w:val="00A4099C"/>
    <w:rsid w:val="00A40F81"/>
    <w:rsid w:val="00A41A03"/>
    <w:rsid w:val="00A41E3C"/>
    <w:rsid w:val="00A42195"/>
    <w:rsid w:val="00A42B4D"/>
    <w:rsid w:val="00A42BCB"/>
    <w:rsid w:val="00A4334B"/>
    <w:rsid w:val="00A4358C"/>
    <w:rsid w:val="00A43719"/>
    <w:rsid w:val="00A437D3"/>
    <w:rsid w:val="00A43A8B"/>
    <w:rsid w:val="00A43CA7"/>
    <w:rsid w:val="00A43D0A"/>
    <w:rsid w:val="00A44102"/>
    <w:rsid w:val="00A44455"/>
    <w:rsid w:val="00A4460D"/>
    <w:rsid w:val="00A448E9"/>
    <w:rsid w:val="00A448F7"/>
    <w:rsid w:val="00A44B6E"/>
    <w:rsid w:val="00A44D66"/>
    <w:rsid w:val="00A45021"/>
    <w:rsid w:val="00A453DE"/>
    <w:rsid w:val="00A45921"/>
    <w:rsid w:val="00A45C4C"/>
    <w:rsid w:val="00A45D98"/>
    <w:rsid w:val="00A45E2A"/>
    <w:rsid w:val="00A45E59"/>
    <w:rsid w:val="00A45FEA"/>
    <w:rsid w:val="00A46206"/>
    <w:rsid w:val="00A469A0"/>
    <w:rsid w:val="00A46C6D"/>
    <w:rsid w:val="00A46CA7"/>
    <w:rsid w:val="00A46ECC"/>
    <w:rsid w:val="00A4777E"/>
    <w:rsid w:val="00A501BA"/>
    <w:rsid w:val="00A50406"/>
    <w:rsid w:val="00A5046E"/>
    <w:rsid w:val="00A50693"/>
    <w:rsid w:val="00A50EA0"/>
    <w:rsid w:val="00A51005"/>
    <w:rsid w:val="00A512A3"/>
    <w:rsid w:val="00A51628"/>
    <w:rsid w:val="00A5198F"/>
    <w:rsid w:val="00A519AF"/>
    <w:rsid w:val="00A519F6"/>
    <w:rsid w:val="00A52348"/>
    <w:rsid w:val="00A5262F"/>
    <w:rsid w:val="00A528AC"/>
    <w:rsid w:val="00A53270"/>
    <w:rsid w:val="00A53CF3"/>
    <w:rsid w:val="00A54052"/>
    <w:rsid w:val="00A54123"/>
    <w:rsid w:val="00A54679"/>
    <w:rsid w:val="00A54810"/>
    <w:rsid w:val="00A54938"/>
    <w:rsid w:val="00A556AE"/>
    <w:rsid w:val="00A558D2"/>
    <w:rsid w:val="00A5595E"/>
    <w:rsid w:val="00A55C67"/>
    <w:rsid w:val="00A55D35"/>
    <w:rsid w:val="00A55E7F"/>
    <w:rsid w:val="00A55F60"/>
    <w:rsid w:val="00A56026"/>
    <w:rsid w:val="00A563AB"/>
    <w:rsid w:val="00A5641D"/>
    <w:rsid w:val="00A56619"/>
    <w:rsid w:val="00A56C98"/>
    <w:rsid w:val="00A56E14"/>
    <w:rsid w:val="00A576C6"/>
    <w:rsid w:val="00A57844"/>
    <w:rsid w:val="00A5792F"/>
    <w:rsid w:val="00A57C83"/>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5C4"/>
    <w:rsid w:val="00A61837"/>
    <w:rsid w:val="00A61963"/>
    <w:rsid w:val="00A61DCC"/>
    <w:rsid w:val="00A61E73"/>
    <w:rsid w:val="00A61F9A"/>
    <w:rsid w:val="00A632E6"/>
    <w:rsid w:val="00A6364F"/>
    <w:rsid w:val="00A638F5"/>
    <w:rsid w:val="00A63AB4"/>
    <w:rsid w:val="00A63D88"/>
    <w:rsid w:val="00A63F43"/>
    <w:rsid w:val="00A64639"/>
    <w:rsid w:val="00A648AC"/>
    <w:rsid w:val="00A64B43"/>
    <w:rsid w:val="00A64CC7"/>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7C6"/>
    <w:rsid w:val="00A70906"/>
    <w:rsid w:val="00A70B8F"/>
    <w:rsid w:val="00A70CC2"/>
    <w:rsid w:val="00A71042"/>
    <w:rsid w:val="00A716C8"/>
    <w:rsid w:val="00A71761"/>
    <w:rsid w:val="00A71C9B"/>
    <w:rsid w:val="00A71DE3"/>
    <w:rsid w:val="00A72C3B"/>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6E18"/>
    <w:rsid w:val="00A7700D"/>
    <w:rsid w:val="00A7711B"/>
    <w:rsid w:val="00A7724F"/>
    <w:rsid w:val="00A77292"/>
    <w:rsid w:val="00A777EA"/>
    <w:rsid w:val="00A77E1E"/>
    <w:rsid w:val="00A77F2F"/>
    <w:rsid w:val="00A80407"/>
    <w:rsid w:val="00A80465"/>
    <w:rsid w:val="00A80618"/>
    <w:rsid w:val="00A814F6"/>
    <w:rsid w:val="00A8150A"/>
    <w:rsid w:val="00A81658"/>
    <w:rsid w:val="00A819C8"/>
    <w:rsid w:val="00A81A7E"/>
    <w:rsid w:val="00A81FAA"/>
    <w:rsid w:val="00A82037"/>
    <w:rsid w:val="00A821FC"/>
    <w:rsid w:val="00A8293B"/>
    <w:rsid w:val="00A82AF3"/>
    <w:rsid w:val="00A83389"/>
    <w:rsid w:val="00A837FB"/>
    <w:rsid w:val="00A83A1F"/>
    <w:rsid w:val="00A83C82"/>
    <w:rsid w:val="00A83F97"/>
    <w:rsid w:val="00A84BA0"/>
    <w:rsid w:val="00A851AC"/>
    <w:rsid w:val="00A855FF"/>
    <w:rsid w:val="00A8577E"/>
    <w:rsid w:val="00A85CF4"/>
    <w:rsid w:val="00A85DFE"/>
    <w:rsid w:val="00A86246"/>
    <w:rsid w:val="00A8635D"/>
    <w:rsid w:val="00A869ED"/>
    <w:rsid w:val="00A86A20"/>
    <w:rsid w:val="00A86B9C"/>
    <w:rsid w:val="00A87236"/>
    <w:rsid w:val="00A876AB"/>
    <w:rsid w:val="00A878FD"/>
    <w:rsid w:val="00A87A49"/>
    <w:rsid w:val="00A87B47"/>
    <w:rsid w:val="00A87E36"/>
    <w:rsid w:val="00A901A5"/>
    <w:rsid w:val="00A901DD"/>
    <w:rsid w:val="00A907DA"/>
    <w:rsid w:val="00A90B8B"/>
    <w:rsid w:val="00A90D74"/>
    <w:rsid w:val="00A9175A"/>
    <w:rsid w:val="00A919C4"/>
    <w:rsid w:val="00A91A81"/>
    <w:rsid w:val="00A9202A"/>
    <w:rsid w:val="00A92174"/>
    <w:rsid w:val="00A921E5"/>
    <w:rsid w:val="00A92300"/>
    <w:rsid w:val="00A92859"/>
    <w:rsid w:val="00A92A1F"/>
    <w:rsid w:val="00A92B1A"/>
    <w:rsid w:val="00A92BE3"/>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7AA"/>
    <w:rsid w:val="00AA08C6"/>
    <w:rsid w:val="00AA09E3"/>
    <w:rsid w:val="00AA0C60"/>
    <w:rsid w:val="00AA1318"/>
    <w:rsid w:val="00AA18FA"/>
    <w:rsid w:val="00AA190B"/>
    <w:rsid w:val="00AA1A63"/>
    <w:rsid w:val="00AA2046"/>
    <w:rsid w:val="00AA205A"/>
    <w:rsid w:val="00AA2783"/>
    <w:rsid w:val="00AA3256"/>
    <w:rsid w:val="00AA326B"/>
    <w:rsid w:val="00AA362D"/>
    <w:rsid w:val="00AA395A"/>
    <w:rsid w:val="00AA3CE7"/>
    <w:rsid w:val="00AA3FE2"/>
    <w:rsid w:val="00AA42F1"/>
    <w:rsid w:val="00AA43F0"/>
    <w:rsid w:val="00AA4983"/>
    <w:rsid w:val="00AA4ED6"/>
    <w:rsid w:val="00AA4F08"/>
    <w:rsid w:val="00AA53F0"/>
    <w:rsid w:val="00AA5753"/>
    <w:rsid w:val="00AA5A34"/>
    <w:rsid w:val="00AA5B61"/>
    <w:rsid w:val="00AA5D61"/>
    <w:rsid w:val="00AA642F"/>
    <w:rsid w:val="00AA6C6F"/>
    <w:rsid w:val="00AA759A"/>
    <w:rsid w:val="00AA7A7A"/>
    <w:rsid w:val="00AB0004"/>
    <w:rsid w:val="00AB039A"/>
    <w:rsid w:val="00AB1315"/>
    <w:rsid w:val="00AB1C17"/>
    <w:rsid w:val="00AB1DAA"/>
    <w:rsid w:val="00AB1F22"/>
    <w:rsid w:val="00AB2457"/>
    <w:rsid w:val="00AB2B04"/>
    <w:rsid w:val="00AB2E02"/>
    <w:rsid w:val="00AB3230"/>
    <w:rsid w:val="00AB3C26"/>
    <w:rsid w:val="00AB3D32"/>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79B"/>
    <w:rsid w:val="00AC1F28"/>
    <w:rsid w:val="00AC20FB"/>
    <w:rsid w:val="00AC21C6"/>
    <w:rsid w:val="00AC2546"/>
    <w:rsid w:val="00AC2ABE"/>
    <w:rsid w:val="00AC2B77"/>
    <w:rsid w:val="00AC2FD6"/>
    <w:rsid w:val="00AC3424"/>
    <w:rsid w:val="00AC37CD"/>
    <w:rsid w:val="00AC38A6"/>
    <w:rsid w:val="00AC4728"/>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08A"/>
    <w:rsid w:val="00AD11EF"/>
    <w:rsid w:val="00AD176F"/>
    <w:rsid w:val="00AD1992"/>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336"/>
    <w:rsid w:val="00AD4BB0"/>
    <w:rsid w:val="00AD4C88"/>
    <w:rsid w:val="00AD4F4F"/>
    <w:rsid w:val="00AD513E"/>
    <w:rsid w:val="00AD5293"/>
    <w:rsid w:val="00AD58E8"/>
    <w:rsid w:val="00AD59A2"/>
    <w:rsid w:val="00AD5DF9"/>
    <w:rsid w:val="00AD63EC"/>
    <w:rsid w:val="00AD69B7"/>
    <w:rsid w:val="00AD6B8C"/>
    <w:rsid w:val="00AD6DF7"/>
    <w:rsid w:val="00AD6F8A"/>
    <w:rsid w:val="00AD718A"/>
    <w:rsid w:val="00AD7286"/>
    <w:rsid w:val="00AD73FC"/>
    <w:rsid w:val="00AD75CC"/>
    <w:rsid w:val="00AD7A6E"/>
    <w:rsid w:val="00AE0439"/>
    <w:rsid w:val="00AE0EC9"/>
    <w:rsid w:val="00AE0F33"/>
    <w:rsid w:val="00AE0F42"/>
    <w:rsid w:val="00AE14F8"/>
    <w:rsid w:val="00AE1B61"/>
    <w:rsid w:val="00AE1C50"/>
    <w:rsid w:val="00AE1C59"/>
    <w:rsid w:val="00AE1C5C"/>
    <w:rsid w:val="00AE1CCF"/>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6049"/>
    <w:rsid w:val="00AE6228"/>
    <w:rsid w:val="00AE6DFD"/>
    <w:rsid w:val="00AE7AE5"/>
    <w:rsid w:val="00AE7DF6"/>
    <w:rsid w:val="00AF0412"/>
    <w:rsid w:val="00AF0CBA"/>
    <w:rsid w:val="00AF0DD6"/>
    <w:rsid w:val="00AF0E1F"/>
    <w:rsid w:val="00AF105E"/>
    <w:rsid w:val="00AF14FA"/>
    <w:rsid w:val="00AF1654"/>
    <w:rsid w:val="00AF1769"/>
    <w:rsid w:val="00AF1D52"/>
    <w:rsid w:val="00AF1FAE"/>
    <w:rsid w:val="00AF2011"/>
    <w:rsid w:val="00AF26A5"/>
    <w:rsid w:val="00AF27B3"/>
    <w:rsid w:val="00AF2BA0"/>
    <w:rsid w:val="00AF2C0C"/>
    <w:rsid w:val="00AF2F29"/>
    <w:rsid w:val="00AF3793"/>
    <w:rsid w:val="00AF384F"/>
    <w:rsid w:val="00AF38F5"/>
    <w:rsid w:val="00AF3AC4"/>
    <w:rsid w:val="00AF3C91"/>
    <w:rsid w:val="00AF3EA8"/>
    <w:rsid w:val="00AF4241"/>
    <w:rsid w:val="00AF4C4D"/>
    <w:rsid w:val="00AF5086"/>
    <w:rsid w:val="00AF5C46"/>
    <w:rsid w:val="00AF5E26"/>
    <w:rsid w:val="00AF5FC0"/>
    <w:rsid w:val="00AF61F8"/>
    <w:rsid w:val="00AF639D"/>
    <w:rsid w:val="00AF65F1"/>
    <w:rsid w:val="00AF6641"/>
    <w:rsid w:val="00AF6B1F"/>
    <w:rsid w:val="00AF6DE2"/>
    <w:rsid w:val="00AF6EFE"/>
    <w:rsid w:val="00AF7A44"/>
    <w:rsid w:val="00B00020"/>
    <w:rsid w:val="00B00315"/>
    <w:rsid w:val="00B00539"/>
    <w:rsid w:val="00B008D0"/>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64B4"/>
    <w:rsid w:val="00B06FCB"/>
    <w:rsid w:val="00B071B2"/>
    <w:rsid w:val="00B071EB"/>
    <w:rsid w:val="00B074BB"/>
    <w:rsid w:val="00B077F0"/>
    <w:rsid w:val="00B07CD7"/>
    <w:rsid w:val="00B07D61"/>
    <w:rsid w:val="00B07D74"/>
    <w:rsid w:val="00B1003F"/>
    <w:rsid w:val="00B10174"/>
    <w:rsid w:val="00B101CA"/>
    <w:rsid w:val="00B10205"/>
    <w:rsid w:val="00B10391"/>
    <w:rsid w:val="00B1094E"/>
    <w:rsid w:val="00B109DC"/>
    <w:rsid w:val="00B10A73"/>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59AA"/>
    <w:rsid w:val="00B163AF"/>
    <w:rsid w:val="00B16401"/>
    <w:rsid w:val="00B16D76"/>
    <w:rsid w:val="00B17A92"/>
    <w:rsid w:val="00B17B62"/>
    <w:rsid w:val="00B201B4"/>
    <w:rsid w:val="00B209B9"/>
    <w:rsid w:val="00B20FD5"/>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7EF"/>
    <w:rsid w:val="00B27CA9"/>
    <w:rsid w:val="00B27E9D"/>
    <w:rsid w:val="00B27FEA"/>
    <w:rsid w:val="00B30120"/>
    <w:rsid w:val="00B30B13"/>
    <w:rsid w:val="00B30F97"/>
    <w:rsid w:val="00B313C9"/>
    <w:rsid w:val="00B31862"/>
    <w:rsid w:val="00B31A5A"/>
    <w:rsid w:val="00B31CB0"/>
    <w:rsid w:val="00B31CEB"/>
    <w:rsid w:val="00B31DB0"/>
    <w:rsid w:val="00B32020"/>
    <w:rsid w:val="00B32933"/>
    <w:rsid w:val="00B32B5E"/>
    <w:rsid w:val="00B32D17"/>
    <w:rsid w:val="00B32DF5"/>
    <w:rsid w:val="00B33354"/>
    <w:rsid w:val="00B33499"/>
    <w:rsid w:val="00B33A28"/>
    <w:rsid w:val="00B33F77"/>
    <w:rsid w:val="00B34667"/>
    <w:rsid w:val="00B34A6A"/>
    <w:rsid w:val="00B35248"/>
    <w:rsid w:val="00B35503"/>
    <w:rsid w:val="00B3558C"/>
    <w:rsid w:val="00B35962"/>
    <w:rsid w:val="00B3596D"/>
    <w:rsid w:val="00B35E5F"/>
    <w:rsid w:val="00B362FD"/>
    <w:rsid w:val="00B36561"/>
    <w:rsid w:val="00B367B1"/>
    <w:rsid w:val="00B36C81"/>
    <w:rsid w:val="00B36D6E"/>
    <w:rsid w:val="00B3722C"/>
    <w:rsid w:val="00B3725A"/>
    <w:rsid w:val="00B37491"/>
    <w:rsid w:val="00B3773A"/>
    <w:rsid w:val="00B37EAE"/>
    <w:rsid w:val="00B40046"/>
    <w:rsid w:val="00B406CE"/>
    <w:rsid w:val="00B40AB7"/>
    <w:rsid w:val="00B40BF8"/>
    <w:rsid w:val="00B40C97"/>
    <w:rsid w:val="00B40CAB"/>
    <w:rsid w:val="00B40E40"/>
    <w:rsid w:val="00B40EC2"/>
    <w:rsid w:val="00B4137A"/>
    <w:rsid w:val="00B419C7"/>
    <w:rsid w:val="00B419E2"/>
    <w:rsid w:val="00B41BB2"/>
    <w:rsid w:val="00B4246D"/>
    <w:rsid w:val="00B4248C"/>
    <w:rsid w:val="00B42953"/>
    <w:rsid w:val="00B42ABB"/>
    <w:rsid w:val="00B430A4"/>
    <w:rsid w:val="00B4348C"/>
    <w:rsid w:val="00B435A6"/>
    <w:rsid w:val="00B43739"/>
    <w:rsid w:val="00B43B5F"/>
    <w:rsid w:val="00B441CC"/>
    <w:rsid w:val="00B44535"/>
    <w:rsid w:val="00B44701"/>
    <w:rsid w:val="00B44FCE"/>
    <w:rsid w:val="00B45177"/>
    <w:rsid w:val="00B4519B"/>
    <w:rsid w:val="00B4572D"/>
    <w:rsid w:val="00B45746"/>
    <w:rsid w:val="00B45952"/>
    <w:rsid w:val="00B45BA5"/>
    <w:rsid w:val="00B46177"/>
    <w:rsid w:val="00B464A0"/>
    <w:rsid w:val="00B46896"/>
    <w:rsid w:val="00B47728"/>
    <w:rsid w:val="00B500A4"/>
    <w:rsid w:val="00B50264"/>
    <w:rsid w:val="00B50331"/>
    <w:rsid w:val="00B50371"/>
    <w:rsid w:val="00B514A9"/>
    <w:rsid w:val="00B51602"/>
    <w:rsid w:val="00B516DE"/>
    <w:rsid w:val="00B52481"/>
    <w:rsid w:val="00B528A0"/>
    <w:rsid w:val="00B52BB7"/>
    <w:rsid w:val="00B5368C"/>
    <w:rsid w:val="00B53C8C"/>
    <w:rsid w:val="00B53C97"/>
    <w:rsid w:val="00B53F17"/>
    <w:rsid w:val="00B5402F"/>
    <w:rsid w:val="00B54189"/>
    <w:rsid w:val="00B54362"/>
    <w:rsid w:val="00B54520"/>
    <w:rsid w:val="00B545FD"/>
    <w:rsid w:val="00B54E52"/>
    <w:rsid w:val="00B54FB4"/>
    <w:rsid w:val="00B555F8"/>
    <w:rsid w:val="00B55ACE"/>
    <w:rsid w:val="00B55C8A"/>
    <w:rsid w:val="00B55D7B"/>
    <w:rsid w:val="00B56112"/>
    <w:rsid w:val="00B564DB"/>
    <w:rsid w:val="00B566FC"/>
    <w:rsid w:val="00B567A3"/>
    <w:rsid w:val="00B56C88"/>
    <w:rsid w:val="00B56CE7"/>
    <w:rsid w:val="00B56E14"/>
    <w:rsid w:val="00B56E1C"/>
    <w:rsid w:val="00B56EE9"/>
    <w:rsid w:val="00B5722D"/>
    <w:rsid w:val="00B57691"/>
    <w:rsid w:val="00B579FD"/>
    <w:rsid w:val="00B602EB"/>
    <w:rsid w:val="00B60666"/>
    <w:rsid w:val="00B6077D"/>
    <w:rsid w:val="00B60CC3"/>
    <w:rsid w:val="00B611E9"/>
    <w:rsid w:val="00B612B4"/>
    <w:rsid w:val="00B614D7"/>
    <w:rsid w:val="00B617E0"/>
    <w:rsid w:val="00B61B72"/>
    <w:rsid w:val="00B61DDD"/>
    <w:rsid w:val="00B61DFB"/>
    <w:rsid w:val="00B621E0"/>
    <w:rsid w:val="00B622BF"/>
    <w:rsid w:val="00B62587"/>
    <w:rsid w:val="00B6279E"/>
    <w:rsid w:val="00B62A32"/>
    <w:rsid w:val="00B62E3D"/>
    <w:rsid w:val="00B63325"/>
    <w:rsid w:val="00B640B8"/>
    <w:rsid w:val="00B64B91"/>
    <w:rsid w:val="00B64C16"/>
    <w:rsid w:val="00B65AEB"/>
    <w:rsid w:val="00B65B73"/>
    <w:rsid w:val="00B65C90"/>
    <w:rsid w:val="00B65DF5"/>
    <w:rsid w:val="00B661F2"/>
    <w:rsid w:val="00B6621D"/>
    <w:rsid w:val="00B66C64"/>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86A"/>
    <w:rsid w:val="00B80C2E"/>
    <w:rsid w:val="00B80EE1"/>
    <w:rsid w:val="00B816E6"/>
    <w:rsid w:val="00B821F4"/>
    <w:rsid w:val="00B82627"/>
    <w:rsid w:val="00B8298E"/>
    <w:rsid w:val="00B82C97"/>
    <w:rsid w:val="00B82CF5"/>
    <w:rsid w:val="00B8317A"/>
    <w:rsid w:val="00B840F2"/>
    <w:rsid w:val="00B84157"/>
    <w:rsid w:val="00B84818"/>
    <w:rsid w:val="00B84857"/>
    <w:rsid w:val="00B84C4C"/>
    <w:rsid w:val="00B85184"/>
    <w:rsid w:val="00B852A9"/>
    <w:rsid w:val="00B85462"/>
    <w:rsid w:val="00B85590"/>
    <w:rsid w:val="00B85717"/>
    <w:rsid w:val="00B85B1F"/>
    <w:rsid w:val="00B85D53"/>
    <w:rsid w:val="00B86438"/>
    <w:rsid w:val="00B86755"/>
    <w:rsid w:val="00B8689C"/>
    <w:rsid w:val="00B868EA"/>
    <w:rsid w:val="00B86BA9"/>
    <w:rsid w:val="00B86E46"/>
    <w:rsid w:val="00B876F7"/>
    <w:rsid w:val="00B87BD7"/>
    <w:rsid w:val="00B87DDC"/>
    <w:rsid w:val="00B87ED1"/>
    <w:rsid w:val="00B908A3"/>
    <w:rsid w:val="00B91047"/>
    <w:rsid w:val="00B912C8"/>
    <w:rsid w:val="00B91B28"/>
    <w:rsid w:val="00B9205C"/>
    <w:rsid w:val="00B920CB"/>
    <w:rsid w:val="00B92370"/>
    <w:rsid w:val="00B924C7"/>
    <w:rsid w:val="00B92CB1"/>
    <w:rsid w:val="00B93026"/>
    <w:rsid w:val="00B9304A"/>
    <w:rsid w:val="00B937AC"/>
    <w:rsid w:val="00B93843"/>
    <w:rsid w:val="00B93FBE"/>
    <w:rsid w:val="00B9420E"/>
    <w:rsid w:val="00B94433"/>
    <w:rsid w:val="00B94547"/>
    <w:rsid w:val="00B9497D"/>
    <w:rsid w:val="00B94AD9"/>
    <w:rsid w:val="00B94D19"/>
    <w:rsid w:val="00B94D38"/>
    <w:rsid w:val="00B94E46"/>
    <w:rsid w:val="00B95547"/>
    <w:rsid w:val="00B956C1"/>
    <w:rsid w:val="00B9583B"/>
    <w:rsid w:val="00B959BA"/>
    <w:rsid w:val="00B95F9E"/>
    <w:rsid w:val="00B96236"/>
    <w:rsid w:val="00B963B2"/>
    <w:rsid w:val="00B96911"/>
    <w:rsid w:val="00B975CC"/>
    <w:rsid w:val="00B97729"/>
    <w:rsid w:val="00B97A12"/>
    <w:rsid w:val="00B97F86"/>
    <w:rsid w:val="00BA0221"/>
    <w:rsid w:val="00BA0230"/>
    <w:rsid w:val="00BA0816"/>
    <w:rsid w:val="00BA0912"/>
    <w:rsid w:val="00BA0E85"/>
    <w:rsid w:val="00BA1037"/>
    <w:rsid w:val="00BA132F"/>
    <w:rsid w:val="00BA168A"/>
    <w:rsid w:val="00BA19B7"/>
    <w:rsid w:val="00BA1B9D"/>
    <w:rsid w:val="00BA1C15"/>
    <w:rsid w:val="00BA1D9D"/>
    <w:rsid w:val="00BA1DA0"/>
    <w:rsid w:val="00BA1E17"/>
    <w:rsid w:val="00BA1EA6"/>
    <w:rsid w:val="00BA2130"/>
    <w:rsid w:val="00BA22F4"/>
    <w:rsid w:val="00BA27CA"/>
    <w:rsid w:val="00BA30BC"/>
    <w:rsid w:val="00BA338C"/>
    <w:rsid w:val="00BA3799"/>
    <w:rsid w:val="00BA3DE6"/>
    <w:rsid w:val="00BA3FCD"/>
    <w:rsid w:val="00BA4314"/>
    <w:rsid w:val="00BA4522"/>
    <w:rsid w:val="00BA4535"/>
    <w:rsid w:val="00BA45E5"/>
    <w:rsid w:val="00BA47B3"/>
    <w:rsid w:val="00BA4A9D"/>
    <w:rsid w:val="00BA4F05"/>
    <w:rsid w:val="00BA511D"/>
    <w:rsid w:val="00BA55D4"/>
    <w:rsid w:val="00BA58AB"/>
    <w:rsid w:val="00BA5C75"/>
    <w:rsid w:val="00BA6FC2"/>
    <w:rsid w:val="00BA7002"/>
    <w:rsid w:val="00BA7454"/>
    <w:rsid w:val="00BA773E"/>
    <w:rsid w:val="00BA7D43"/>
    <w:rsid w:val="00BB0765"/>
    <w:rsid w:val="00BB0D19"/>
    <w:rsid w:val="00BB1BA0"/>
    <w:rsid w:val="00BB1DCA"/>
    <w:rsid w:val="00BB1F7A"/>
    <w:rsid w:val="00BB24F6"/>
    <w:rsid w:val="00BB28EB"/>
    <w:rsid w:val="00BB2ADF"/>
    <w:rsid w:val="00BB2B90"/>
    <w:rsid w:val="00BB2C2F"/>
    <w:rsid w:val="00BB2D77"/>
    <w:rsid w:val="00BB2DB0"/>
    <w:rsid w:val="00BB32E2"/>
    <w:rsid w:val="00BB3334"/>
    <w:rsid w:val="00BB3802"/>
    <w:rsid w:val="00BB3950"/>
    <w:rsid w:val="00BB3992"/>
    <w:rsid w:val="00BB4095"/>
    <w:rsid w:val="00BB42B3"/>
    <w:rsid w:val="00BB437E"/>
    <w:rsid w:val="00BB46EC"/>
    <w:rsid w:val="00BB48B4"/>
    <w:rsid w:val="00BB4E89"/>
    <w:rsid w:val="00BB544F"/>
    <w:rsid w:val="00BB5755"/>
    <w:rsid w:val="00BB599E"/>
    <w:rsid w:val="00BB5BFB"/>
    <w:rsid w:val="00BB5C9D"/>
    <w:rsid w:val="00BB60FB"/>
    <w:rsid w:val="00BB62CB"/>
    <w:rsid w:val="00BB63B9"/>
    <w:rsid w:val="00BB7335"/>
    <w:rsid w:val="00BB7409"/>
    <w:rsid w:val="00BB7860"/>
    <w:rsid w:val="00BB7ABE"/>
    <w:rsid w:val="00BB7F29"/>
    <w:rsid w:val="00BC00CF"/>
    <w:rsid w:val="00BC0184"/>
    <w:rsid w:val="00BC0198"/>
    <w:rsid w:val="00BC04EA"/>
    <w:rsid w:val="00BC0693"/>
    <w:rsid w:val="00BC083F"/>
    <w:rsid w:val="00BC097F"/>
    <w:rsid w:val="00BC0BFA"/>
    <w:rsid w:val="00BC0D35"/>
    <w:rsid w:val="00BC1649"/>
    <w:rsid w:val="00BC1692"/>
    <w:rsid w:val="00BC2173"/>
    <w:rsid w:val="00BC2369"/>
    <w:rsid w:val="00BC25D4"/>
    <w:rsid w:val="00BC25DB"/>
    <w:rsid w:val="00BC26E8"/>
    <w:rsid w:val="00BC27CB"/>
    <w:rsid w:val="00BC2AFB"/>
    <w:rsid w:val="00BC2FE1"/>
    <w:rsid w:val="00BC31F0"/>
    <w:rsid w:val="00BC36EF"/>
    <w:rsid w:val="00BC380A"/>
    <w:rsid w:val="00BC3901"/>
    <w:rsid w:val="00BC3E0F"/>
    <w:rsid w:val="00BC3FEC"/>
    <w:rsid w:val="00BC4082"/>
    <w:rsid w:val="00BC422C"/>
    <w:rsid w:val="00BC4254"/>
    <w:rsid w:val="00BC4394"/>
    <w:rsid w:val="00BC43E3"/>
    <w:rsid w:val="00BC45F3"/>
    <w:rsid w:val="00BC4887"/>
    <w:rsid w:val="00BC496B"/>
    <w:rsid w:val="00BC50AD"/>
    <w:rsid w:val="00BC5320"/>
    <w:rsid w:val="00BC5803"/>
    <w:rsid w:val="00BC59D9"/>
    <w:rsid w:val="00BC5D24"/>
    <w:rsid w:val="00BC5F6F"/>
    <w:rsid w:val="00BC6543"/>
    <w:rsid w:val="00BC656C"/>
    <w:rsid w:val="00BC6B8E"/>
    <w:rsid w:val="00BC71CA"/>
    <w:rsid w:val="00BC725C"/>
    <w:rsid w:val="00BC78C4"/>
    <w:rsid w:val="00BC7A6D"/>
    <w:rsid w:val="00BD02D5"/>
    <w:rsid w:val="00BD02E6"/>
    <w:rsid w:val="00BD0512"/>
    <w:rsid w:val="00BD0D67"/>
    <w:rsid w:val="00BD0EF3"/>
    <w:rsid w:val="00BD1084"/>
    <w:rsid w:val="00BD1260"/>
    <w:rsid w:val="00BD18F8"/>
    <w:rsid w:val="00BD197D"/>
    <w:rsid w:val="00BD2067"/>
    <w:rsid w:val="00BD24CC"/>
    <w:rsid w:val="00BD259C"/>
    <w:rsid w:val="00BD2762"/>
    <w:rsid w:val="00BD2932"/>
    <w:rsid w:val="00BD33FC"/>
    <w:rsid w:val="00BD3475"/>
    <w:rsid w:val="00BD3687"/>
    <w:rsid w:val="00BD3A05"/>
    <w:rsid w:val="00BD3BD6"/>
    <w:rsid w:val="00BD3C02"/>
    <w:rsid w:val="00BD402E"/>
    <w:rsid w:val="00BD41E9"/>
    <w:rsid w:val="00BD460B"/>
    <w:rsid w:val="00BD464C"/>
    <w:rsid w:val="00BD4D65"/>
    <w:rsid w:val="00BD5188"/>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30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A60"/>
    <w:rsid w:val="00BE60DC"/>
    <w:rsid w:val="00BE649E"/>
    <w:rsid w:val="00BE6C2B"/>
    <w:rsid w:val="00BE73F5"/>
    <w:rsid w:val="00BE7499"/>
    <w:rsid w:val="00BE74E2"/>
    <w:rsid w:val="00BE75FC"/>
    <w:rsid w:val="00BF0AC0"/>
    <w:rsid w:val="00BF1568"/>
    <w:rsid w:val="00BF15BE"/>
    <w:rsid w:val="00BF1A9C"/>
    <w:rsid w:val="00BF24BD"/>
    <w:rsid w:val="00BF2597"/>
    <w:rsid w:val="00BF2643"/>
    <w:rsid w:val="00BF289D"/>
    <w:rsid w:val="00BF28F6"/>
    <w:rsid w:val="00BF2A78"/>
    <w:rsid w:val="00BF2A7B"/>
    <w:rsid w:val="00BF2EC1"/>
    <w:rsid w:val="00BF303E"/>
    <w:rsid w:val="00BF3942"/>
    <w:rsid w:val="00BF3A19"/>
    <w:rsid w:val="00BF3B19"/>
    <w:rsid w:val="00BF3B34"/>
    <w:rsid w:val="00BF4226"/>
    <w:rsid w:val="00BF44A2"/>
    <w:rsid w:val="00BF450F"/>
    <w:rsid w:val="00BF5714"/>
    <w:rsid w:val="00BF5AA7"/>
    <w:rsid w:val="00BF5FAD"/>
    <w:rsid w:val="00BF68E1"/>
    <w:rsid w:val="00BF6D08"/>
    <w:rsid w:val="00BF6F8D"/>
    <w:rsid w:val="00BF713C"/>
    <w:rsid w:val="00BF7464"/>
    <w:rsid w:val="00BF7533"/>
    <w:rsid w:val="00C0075F"/>
    <w:rsid w:val="00C0081F"/>
    <w:rsid w:val="00C00DA7"/>
    <w:rsid w:val="00C011CC"/>
    <w:rsid w:val="00C015AB"/>
    <w:rsid w:val="00C01666"/>
    <w:rsid w:val="00C01715"/>
    <w:rsid w:val="00C019CC"/>
    <w:rsid w:val="00C025E7"/>
    <w:rsid w:val="00C02919"/>
    <w:rsid w:val="00C02E1A"/>
    <w:rsid w:val="00C03052"/>
    <w:rsid w:val="00C0324B"/>
    <w:rsid w:val="00C035F7"/>
    <w:rsid w:val="00C03873"/>
    <w:rsid w:val="00C039DF"/>
    <w:rsid w:val="00C03D3E"/>
    <w:rsid w:val="00C03E33"/>
    <w:rsid w:val="00C03FBF"/>
    <w:rsid w:val="00C0402F"/>
    <w:rsid w:val="00C043D0"/>
    <w:rsid w:val="00C04957"/>
    <w:rsid w:val="00C04AD5"/>
    <w:rsid w:val="00C04BBE"/>
    <w:rsid w:val="00C0560C"/>
    <w:rsid w:val="00C05845"/>
    <w:rsid w:val="00C05B35"/>
    <w:rsid w:val="00C05DE9"/>
    <w:rsid w:val="00C06169"/>
    <w:rsid w:val="00C0678A"/>
    <w:rsid w:val="00C06CD6"/>
    <w:rsid w:val="00C06D12"/>
    <w:rsid w:val="00C0736F"/>
    <w:rsid w:val="00C077D5"/>
    <w:rsid w:val="00C0799F"/>
    <w:rsid w:val="00C07A03"/>
    <w:rsid w:val="00C07E5A"/>
    <w:rsid w:val="00C07FD4"/>
    <w:rsid w:val="00C1034C"/>
    <w:rsid w:val="00C1070C"/>
    <w:rsid w:val="00C10A21"/>
    <w:rsid w:val="00C10B64"/>
    <w:rsid w:val="00C11296"/>
    <w:rsid w:val="00C113BB"/>
    <w:rsid w:val="00C1198C"/>
    <w:rsid w:val="00C11DD2"/>
    <w:rsid w:val="00C11DF5"/>
    <w:rsid w:val="00C11E07"/>
    <w:rsid w:val="00C11ED0"/>
    <w:rsid w:val="00C11EE4"/>
    <w:rsid w:val="00C1205F"/>
    <w:rsid w:val="00C1262D"/>
    <w:rsid w:val="00C137DE"/>
    <w:rsid w:val="00C13B73"/>
    <w:rsid w:val="00C1447D"/>
    <w:rsid w:val="00C14567"/>
    <w:rsid w:val="00C15001"/>
    <w:rsid w:val="00C15370"/>
    <w:rsid w:val="00C155AD"/>
    <w:rsid w:val="00C15AE9"/>
    <w:rsid w:val="00C15F19"/>
    <w:rsid w:val="00C1620B"/>
    <w:rsid w:val="00C16FF5"/>
    <w:rsid w:val="00C176A0"/>
    <w:rsid w:val="00C17822"/>
    <w:rsid w:val="00C17866"/>
    <w:rsid w:val="00C179EF"/>
    <w:rsid w:val="00C17D97"/>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2FE7"/>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27D32"/>
    <w:rsid w:val="00C3016A"/>
    <w:rsid w:val="00C304D2"/>
    <w:rsid w:val="00C308F2"/>
    <w:rsid w:val="00C30B5A"/>
    <w:rsid w:val="00C30B9A"/>
    <w:rsid w:val="00C31444"/>
    <w:rsid w:val="00C31685"/>
    <w:rsid w:val="00C31898"/>
    <w:rsid w:val="00C31DA3"/>
    <w:rsid w:val="00C31DF0"/>
    <w:rsid w:val="00C32CEF"/>
    <w:rsid w:val="00C3302B"/>
    <w:rsid w:val="00C33061"/>
    <w:rsid w:val="00C338B8"/>
    <w:rsid w:val="00C33985"/>
    <w:rsid w:val="00C340B3"/>
    <w:rsid w:val="00C34AEC"/>
    <w:rsid w:val="00C35061"/>
    <w:rsid w:val="00C35072"/>
    <w:rsid w:val="00C3562C"/>
    <w:rsid w:val="00C35CA7"/>
    <w:rsid w:val="00C35D80"/>
    <w:rsid w:val="00C36365"/>
    <w:rsid w:val="00C3684B"/>
    <w:rsid w:val="00C3688D"/>
    <w:rsid w:val="00C36AF0"/>
    <w:rsid w:val="00C402DF"/>
    <w:rsid w:val="00C4030B"/>
    <w:rsid w:val="00C4097A"/>
    <w:rsid w:val="00C40E12"/>
    <w:rsid w:val="00C40E15"/>
    <w:rsid w:val="00C4176D"/>
    <w:rsid w:val="00C4186F"/>
    <w:rsid w:val="00C420C2"/>
    <w:rsid w:val="00C422D9"/>
    <w:rsid w:val="00C423AE"/>
    <w:rsid w:val="00C425BA"/>
    <w:rsid w:val="00C42661"/>
    <w:rsid w:val="00C4268B"/>
    <w:rsid w:val="00C42815"/>
    <w:rsid w:val="00C42CFA"/>
    <w:rsid w:val="00C42D09"/>
    <w:rsid w:val="00C42F4A"/>
    <w:rsid w:val="00C42FF4"/>
    <w:rsid w:val="00C43797"/>
    <w:rsid w:val="00C4388A"/>
    <w:rsid w:val="00C438BA"/>
    <w:rsid w:val="00C43966"/>
    <w:rsid w:val="00C43BF2"/>
    <w:rsid w:val="00C44392"/>
    <w:rsid w:val="00C44564"/>
    <w:rsid w:val="00C44AE6"/>
    <w:rsid w:val="00C44B39"/>
    <w:rsid w:val="00C44F93"/>
    <w:rsid w:val="00C45911"/>
    <w:rsid w:val="00C45ACB"/>
    <w:rsid w:val="00C45B24"/>
    <w:rsid w:val="00C45C09"/>
    <w:rsid w:val="00C45F47"/>
    <w:rsid w:val="00C46697"/>
    <w:rsid w:val="00C46728"/>
    <w:rsid w:val="00C46840"/>
    <w:rsid w:val="00C46A2A"/>
    <w:rsid w:val="00C46AA4"/>
    <w:rsid w:val="00C46DD9"/>
    <w:rsid w:val="00C47118"/>
    <w:rsid w:val="00C47266"/>
    <w:rsid w:val="00C47678"/>
    <w:rsid w:val="00C47823"/>
    <w:rsid w:val="00C478E9"/>
    <w:rsid w:val="00C50259"/>
    <w:rsid w:val="00C50329"/>
    <w:rsid w:val="00C5096C"/>
    <w:rsid w:val="00C512BF"/>
    <w:rsid w:val="00C51785"/>
    <w:rsid w:val="00C517F7"/>
    <w:rsid w:val="00C51919"/>
    <w:rsid w:val="00C51AEB"/>
    <w:rsid w:val="00C51DB4"/>
    <w:rsid w:val="00C51F82"/>
    <w:rsid w:val="00C52079"/>
    <w:rsid w:val="00C5249B"/>
    <w:rsid w:val="00C5252E"/>
    <w:rsid w:val="00C526D8"/>
    <w:rsid w:val="00C52EFA"/>
    <w:rsid w:val="00C53135"/>
    <w:rsid w:val="00C5323C"/>
    <w:rsid w:val="00C53358"/>
    <w:rsid w:val="00C53857"/>
    <w:rsid w:val="00C53868"/>
    <w:rsid w:val="00C53CAE"/>
    <w:rsid w:val="00C5430C"/>
    <w:rsid w:val="00C5433A"/>
    <w:rsid w:val="00C547C7"/>
    <w:rsid w:val="00C54965"/>
    <w:rsid w:val="00C556B3"/>
    <w:rsid w:val="00C55DFA"/>
    <w:rsid w:val="00C56330"/>
    <w:rsid w:val="00C573B0"/>
    <w:rsid w:val="00C5782F"/>
    <w:rsid w:val="00C57B2A"/>
    <w:rsid w:val="00C57C76"/>
    <w:rsid w:val="00C57CFA"/>
    <w:rsid w:val="00C57DDD"/>
    <w:rsid w:val="00C57E27"/>
    <w:rsid w:val="00C57EB2"/>
    <w:rsid w:val="00C601DB"/>
    <w:rsid w:val="00C60242"/>
    <w:rsid w:val="00C60843"/>
    <w:rsid w:val="00C60CC0"/>
    <w:rsid w:val="00C60EAD"/>
    <w:rsid w:val="00C61640"/>
    <w:rsid w:val="00C61B32"/>
    <w:rsid w:val="00C61C00"/>
    <w:rsid w:val="00C61C21"/>
    <w:rsid w:val="00C625BF"/>
    <w:rsid w:val="00C62762"/>
    <w:rsid w:val="00C630B2"/>
    <w:rsid w:val="00C63AFD"/>
    <w:rsid w:val="00C63D2C"/>
    <w:rsid w:val="00C63F87"/>
    <w:rsid w:val="00C64608"/>
    <w:rsid w:val="00C64AB9"/>
    <w:rsid w:val="00C64AC6"/>
    <w:rsid w:val="00C64D9A"/>
    <w:rsid w:val="00C64DCC"/>
    <w:rsid w:val="00C651A7"/>
    <w:rsid w:val="00C65220"/>
    <w:rsid w:val="00C653C7"/>
    <w:rsid w:val="00C65CB7"/>
    <w:rsid w:val="00C65D8B"/>
    <w:rsid w:val="00C65FFD"/>
    <w:rsid w:val="00C66B1C"/>
    <w:rsid w:val="00C6736A"/>
    <w:rsid w:val="00C673A5"/>
    <w:rsid w:val="00C6758F"/>
    <w:rsid w:val="00C675D6"/>
    <w:rsid w:val="00C67C54"/>
    <w:rsid w:val="00C67D64"/>
    <w:rsid w:val="00C67EBE"/>
    <w:rsid w:val="00C703DF"/>
    <w:rsid w:val="00C7048D"/>
    <w:rsid w:val="00C709EF"/>
    <w:rsid w:val="00C70D6B"/>
    <w:rsid w:val="00C70D8B"/>
    <w:rsid w:val="00C7180D"/>
    <w:rsid w:val="00C71959"/>
    <w:rsid w:val="00C72296"/>
    <w:rsid w:val="00C72A7F"/>
    <w:rsid w:val="00C7310D"/>
    <w:rsid w:val="00C7351F"/>
    <w:rsid w:val="00C73958"/>
    <w:rsid w:val="00C739FD"/>
    <w:rsid w:val="00C742BF"/>
    <w:rsid w:val="00C7440F"/>
    <w:rsid w:val="00C7472B"/>
    <w:rsid w:val="00C75581"/>
    <w:rsid w:val="00C75A9F"/>
    <w:rsid w:val="00C75B0C"/>
    <w:rsid w:val="00C766DE"/>
    <w:rsid w:val="00C76958"/>
    <w:rsid w:val="00C770C3"/>
    <w:rsid w:val="00C772B3"/>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8F"/>
    <w:rsid w:val="00C824BF"/>
    <w:rsid w:val="00C82685"/>
    <w:rsid w:val="00C82939"/>
    <w:rsid w:val="00C82D5A"/>
    <w:rsid w:val="00C82FE1"/>
    <w:rsid w:val="00C832EB"/>
    <w:rsid w:val="00C83348"/>
    <w:rsid w:val="00C83831"/>
    <w:rsid w:val="00C83A98"/>
    <w:rsid w:val="00C83EDF"/>
    <w:rsid w:val="00C83F6C"/>
    <w:rsid w:val="00C84174"/>
    <w:rsid w:val="00C84C86"/>
    <w:rsid w:val="00C84CBC"/>
    <w:rsid w:val="00C850C1"/>
    <w:rsid w:val="00C855EF"/>
    <w:rsid w:val="00C85640"/>
    <w:rsid w:val="00C85D95"/>
    <w:rsid w:val="00C86E9B"/>
    <w:rsid w:val="00C86FB6"/>
    <w:rsid w:val="00C86FDE"/>
    <w:rsid w:val="00C874C4"/>
    <w:rsid w:val="00C87CEC"/>
    <w:rsid w:val="00C87D51"/>
    <w:rsid w:val="00C907AD"/>
    <w:rsid w:val="00C9095C"/>
    <w:rsid w:val="00C90ABB"/>
    <w:rsid w:val="00C90B1F"/>
    <w:rsid w:val="00C90B69"/>
    <w:rsid w:val="00C90FF4"/>
    <w:rsid w:val="00C91250"/>
    <w:rsid w:val="00C9141D"/>
    <w:rsid w:val="00C9151D"/>
    <w:rsid w:val="00C9161E"/>
    <w:rsid w:val="00C9168E"/>
    <w:rsid w:val="00C91964"/>
    <w:rsid w:val="00C91CB7"/>
    <w:rsid w:val="00C9211E"/>
    <w:rsid w:val="00C92C21"/>
    <w:rsid w:val="00C934CD"/>
    <w:rsid w:val="00C93AB1"/>
    <w:rsid w:val="00C93CFB"/>
    <w:rsid w:val="00C94A5D"/>
    <w:rsid w:val="00C94B25"/>
    <w:rsid w:val="00C94D3C"/>
    <w:rsid w:val="00C954C6"/>
    <w:rsid w:val="00C956DF"/>
    <w:rsid w:val="00C96175"/>
    <w:rsid w:val="00C96CC2"/>
    <w:rsid w:val="00C96DA0"/>
    <w:rsid w:val="00C97848"/>
    <w:rsid w:val="00CA0166"/>
    <w:rsid w:val="00CA03C4"/>
    <w:rsid w:val="00CA089D"/>
    <w:rsid w:val="00CA0ABA"/>
    <w:rsid w:val="00CA0C42"/>
    <w:rsid w:val="00CA11B1"/>
    <w:rsid w:val="00CA13D7"/>
    <w:rsid w:val="00CA1426"/>
    <w:rsid w:val="00CA188A"/>
    <w:rsid w:val="00CA1901"/>
    <w:rsid w:val="00CA20C7"/>
    <w:rsid w:val="00CA224C"/>
    <w:rsid w:val="00CA23B2"/>
    <w:rsid w:val="00CA2434"/>
    <w:rsid w:val="00CA29B6"/>
    <w:rsid w:val="00CA3063"/>
    <w:rsid w:val="00CA3847"/>
    <w:rsid w:val="00CA3BBB"/>
    <w:rsid w:val="00CA439E"/>
    <w:rsid w:val="00CA43B2"/>
    <w:rsid w:val="00CA4EA6"/>
    <w:rsid w:val="00CA4F2A"/>
    <w:rsid w:val="00CA4FAF"/>
    <w:rsid w:val="00CA56AE"/>
    <w:rsid w:val="00CA58F2"/>
    <w:rsid w:val="00CA59C7"/>
    <w:rsid w:val="00CA5BD3"/>
    <w:rsid w:val="00CA5EBB"/>
    <w:rsid w:val="00CA5F9D"/>
    <w:rsid w:val="00CA606A"/>
    <w:rsid w:val="00CA65CF"/>
    <w:rsid w:val="00CA675D"/>
    <w:rsid w:val="00CA6B31"/>
    <w:rsid w:val="00CA6D09"/>
    <w:rsid w:val="00CA73C5"/>
    <w:rsid w:val="00CA7580"/>
    <w:rsid w:val="00CA76D9"/>
    <w:rsid w:val="00CA7713"/>
    <w:rsid w:val="00CA7A00"/>
    <w:rsid w:val="00CA7CE4"/>
    <w:rsid w:val="00CA7EAE"/>
    <w:rsid w:val="00CA7F9C"/>
    <w:rsid w:val="00CA7FAB"/>
    <w:rsid w:val="00CB02C1"/>
    <w:rsid w:val="00CB042F"/>
    <w:rsid w:val="00CB0FFA"/>
    <w:rsid w:val="00CB1412"/>
    <w:rsid w:val="00CB1602"/>
    <w:rsid w:val="00CB2048"/>
    <w:rsid w:val="00CB208C"/>
    <w:rsid w:val="00CB225A"/>
    <w:rsid w:val="00CB266A"/>
    <w:rsid w:val="00CB2961"/>
    <w:rsid w:val="00CB29D7"/>
    <w:rsid w:val="00CB2D54"/>
    <w:rsid w:val="00CB2DD4"/>
    <w:rsid w:val="00CB2E41"/>
    <w:rsid w:val="00CB385C"/>
    <w:rsid w:val="00CB39AD"/>
    <w:rsid w:val="00CB3CF4"/>
    <w:rsid w:val="00CB3F66"/>
    <w:rsid w:val="00CB4102"/>
    <w:rsid w:val="00CB4295"/>
    <w:rsid w:val="00CB4A66"/>
    <w:rsid w:val="00CB4A71"/>
    <w:rsid w:val="00CB591E"/>
    <w:rsid w:val="00CB5DAC"/>
    <w:rsid w:val="00CB678A"/>
    <w:rsid w:val="00CB69B4"/>
    <w:rsid w:val="00CB6D6B"/>
    <w:rsid w:val="00CB6EAF"/>
    <w:rsid w:val="00CB7115"/>
    <w:rsid w:val="00CB730F"/>
    <w:rsid w:val="00CB741F"/>
    <w:rsid w:val="00CB7B98"/>
    <w:rsid w:val="00CC0258"/>
    <w:rsid w:val="00CC07FD"/>
    <w:rsid w:val="00CC08DF"/>
    <w:rsid w:val="00CC0C26"/>
    <w:rsid w:val="00CC16B7"/>
    <w:rsid w:val="00CC180B"/>
    <w:rsid w:val="00CC1A29"/>
    <w:rsid w:val="00CC1DBD"/>
    <w:rsid w:val="00CC1EF6"/>
    <w:rsid w:val="00CC21DC"/>
    <w:rsid w:val="00CC2FF0"/>
    <w:rsid w:val="00CC3734"/>
    <w:rsid w:val="00CC3BF2"/>
    <w:rsid w:val="00CC3DE7"/>
    <w:rsid w:val="00CC3F87"/>
    <w:rsid w:val="00CC3FB1"/>
    <w:rsid w:val="00CC431C"/>
    <w:rsid w:val="00CC4C73"/>
    <w:rsid w:val="00CC552F"/>
    <w:rsid w:val="00CC56AD"/>
    <w:rsid w:val="00CC5BE5"/>
    <w:rsid w:val="00CC5C2A"/>
    <w:rsid w:val="00CC5EDD"/>
    <w:rsid w:val="00CC5EF7"/>
    <w:rsid w:val="00CC6070"/>
    <w:rsid w:val="00CC641B"/>
    <w:rsid w:val="00CC6AA8"/>
    <w:rsid w:val="00CC6ABB"/>
    <w:rsid w:val="00CC6BED"/>
    <w:rsid w:val="00CC6DB4"/>
    <w:rsid w:val="00CC6E01"/>
    <w:rsid w:val="00CC78BE"/>
    <w:rsid w:val="00CC7AFA"/>
    <w:rsid w:val="00CC7ECD"/>
    <w:rsid w:val="00CD055B"/>
    <w:rsid w:val="00CD0B30"/>
    <w:rsid w:val="00CD0CC5"/>
    <w:rsid w:val="00CD25A5"/>
    <w:rsid w:val="00CD25FA"/>
    <w:rsid w:val="00CD2852"/>
    <w:rsid w:val="00CD2B85"/>
    <w:rsid w:val="00CD33C1"/>
    <w:rsid w:val="00CD34AB"/>
    <w:rsid w:val="00CD34B0"/>
    <w:rsid w:val="00CD35B6"/>
    <w:rsid w:val="00CD40C2"/>
    <w:rsid w:val="00CD4C0A"/>
    <w:rsid w:val="00CD4D33"/>
    <w:rsid w:val="00CD4E5D"/>
    <w:rsid w:val="00CD5330"/>
    <w:rsid w:val="00CD5637"/>
    <w:rsid w:val="00CD58C5"/>
    <w:rsid w:val="00CD5A59"/>
    <w:rsid w:val="00CD62C3"/>
    <w:rsid w:val="00CD6D5B"/>
    <w:rsid w:val="00CD6DE0"/>
    <w:rsid w:val="00CD7602"/>
    <w:rsid w:val="00CD7AE1"/>
    <w:rsid w:val="00CE04F5"/>
    <w:rsid w:val="00CE0B3B"/>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22A"/>
    <w:rsid w:val="00CE5838"/>
    <w:rsid w:val="00CE5F5B"/>
    <w:rsid w:val="00CE633F"/>
    <w:rsid w:val="00CE65E2"/>
    <w:rsid w:val="00CE66A5"/>
    <w:rsid w:val="00CE6709"/>
    <w:rsid w:val="00CE6ACE"/>
    <w:rsid w:val="00CE6EA0"/>
    <w:rsid w:val="00CE73AC"/>
    <w:rsid w:val="00CE7A2B"/>
    <w:rsid w:val="00CE7A93"/>
    <w:rsid w:val="00CE7B2D"/>
    <w:rsid w:val="00CE7F7D"/>
    <w:rsid w:val="00CF02F5"/>
    <w:rsid w:val="00CF034B"/>
    <w:rsid w:val="00CF0643"/>
    <w:rsid w:val="00CF064D"/>
    <w:rsid w:val="00CF0B71"/>
    <w:rsid w:val="00CF0B96"/>
    <w:rsid w:val="00CF1026"/>
    <w:rsid w:val="00CF1218"/>
    <w:rsid w:val="00CF15A1"/>
    <w:rsid w:val="00CF15E6"/>
    <w:rsid w:val="00CF19C7"/>
    <w:rsid w:val="00CF1B5E"/>
    <w:rsid w:val="00CF276F"/>
    <w:rsid w:val="00CF2FA1"/>
    <w:rsid w:val="00CF308E"/>
    <w:rsid w:val="00CF30B2"/>
    <w:rsid w:val="00CF3695"/>
    <w:rsid w:val="00CF385B"/>
    <w:rsid w:val="00CF3BFA"/>
    <w:rsid w:val="00CF3DD2"/>
    <w:rsid w:val="00CF41EC"/>
    <w:rsid w:val="00CF47B2"/>
    <w:rsid w:val="00CF4AA2"/>
    <w:rsid w:val="00CF4C7C"/>
    <w:rsid w:val="00CF4FD7"/>
    <w:rsid w:val="00CF50E7"/>
    <w:rsid w:val="00CF5D30"/>
    <w:rsid w:val="00CF67DD"/>
    <w:rsid w:val="00CF6F6A"/>
    <w:rsid w:val="00CF7157"/>
    <w:rsid w:val="00CF7245"/>
    <w:rsid w:val="00CF7D49"/>
    <w:rsid w:val="00CF7E4E"/>
    <w:rsid w:val="00D001AC"/>
    <w:rsid w:val="00D0098F"/>
    <w:rsid w:val="00D00E5A"/>
    <w:rsid w:val="00D01B82"/>
    <w:rsid w:val="00D01CC6"/>
    <w:rsid w:val="00D01F0A"/>
    <w:rsid w:val="00D025A3"/>
    <w:rsid w:val="00D02926"/>
    <w:rsid w:val="00D02937"/>
    <w:rsid w:val="00D02D26"/>
    <w:rsid w:val="00D03071"/>
    <w:rsid w:val="00D035E0"/>
    <w:rsid w:val="00D036A7"/>
    <w:rsid w:val="00D03A86"/>
    <w:rsid w:val="00D03B0B"/>
    <w:rsid w:val="00D04212"/>
    <w:rsid w:val="00D0422B"/>
    <w:rsid w:val="00D0429D"/>
    <w:rsid w:val="00D04769"/>
    <w:rsid w:val="00D0506F"/>
    <w:rsid w:val="00D05428"/>
    <w:rsid w:val="00D0612F"/>
    <w:rsid w:val="00D064BB"/>
    <w:rsid w:val="00D067F9"/>
    <w:rsid w:val="00D06D71"/>
    <w:rsid w:val="00D07096"/>
    <w:rsid w:val="00D073A4"/>
    <w:rsid w:val="00D07517"/>
    <w:rsid w:val="00D078EB"/>
    <w:rsid w:val="00D07A5E"/>
    <w:rsid w:val="00D07AD4"/>
    <w:rsid w:val="00D10207"/>
    <w:rsid w:val="00D1035D"/>
    <w:rsid w:val="00D1120B"/>
    <w:rsid w:val="00D112E1"/>
    <w:rsid w:val="00D11496"/>
    <w:rsid w:val="00D11AE8"/>
    <w:rsid w:val="00D11DDF"/>
    <w:rsid w:val="00D1225C"/>
    <w:rsid w:val="00D122CB"/>
    <w:rsid w:val="00D12766"/>
    <w:rsid w:val="00D1291A"/>
    <w:rsid w:val="00D12A8C"/>
    <w:rsid w:val="00D12B7F"/>
    <w:rsid w:val="00D13101"/>
    <w:rsid w:val="00D13249"/>
    <w:rsid w:val="00D132AA"/>
    <w:rsid w:val="00D134C9"/>
    <w:rsid w:val="00D13880"/>
    <w:rsid w:val="00D13989"/>
    <w:rsid w:val="00D13C75"/>
    <w:rsid w:val="00D14C88"/>
    <w:rsid w:val="00D14F85"/>
    <w:rsid w:val="00D15F5F"/>
    <w:rsid w:val="00D161B0"/>
    <w:rsid w:val="00D16DCC"/>
    <w:rsid w:val="00D17B48"/>
    <w:rsid w:val="00D17CCE"/>
    <w:rsid w:val="00D17CE4"/>
    <w:rsid w:val="00D200B0"/>
    <w:rsid w:val="00D201A8"/>
    <w:rsid w:val="00D201BC"/>
    <w:rsid w:val="00D202E1"/>
    <w:rsid w:val="00D2058F"/>
    <w:rsid w:val="00D20796"/>
    <w:rsid w:val="00D20879"/>
    <w:rsid w:val="00D208AC"/>
    <w:rsid w:val="00D208D0"/>
    <w:rsid w:val="00D209A9"/>
    <w:rsid w:val="00D20B53"/>
    <w:rsid w:val="00D20B77"/>
    <w:rsid w:val="00D20F85"/>
    <w:rsid w:val="00D21592"/>
    <w:rsid w:val="00D21A1C"/>
    <w:rsid w:val="00D21B5B"/>
    <w:rsid w:val="00D21C6C"/>
    <w:rsid w:val="00D21D4D"/>
    <w:rsid w:val="00D21F86"/>
    <w:rsid w:val="00D22348"/>
    <w:rsid w:val="00D22632"/>
    <w:rsid w:val="00D23335"/>
    <w:rsid w:val="00D23393"/>
    <w:rsid w:val="00D23775"/>
    <w:rsid w:val="00D23790"/>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4B6"/>
    <w:rsid w:val="00D314F2"/>
    <w:rsid w:val="00D31811"/>
    <w:rsid w:val="00D31AEE"/>
    <w:rsid w:val="00D31C01"/>
    <w:rsid w:val="00D31ED8"/>
    <w:rsid w:val="00D3204D"/>
    <w:rsid w:val="00D3228C"/>
    <w:rsid w:val="00D32CA3"/>
    <w:rsid w:val="00D33101"/>
    <w:rsid w:val="00D3311A"/>
    <w:rsid w:val="00D3324F"/>
    <w:rsid w:val="00D33345"/>
    <w:rsid w:val="00D33801"/>
    <w:rsid w:val="00D33B57"/>
    <w:rsid w:val="00D33E44"/>
    <w:rsid w:val="00D34242"/>
    <w:rsid w:val="00D345F8"/>
    <w:rsid w:val="00D34AE1"/>
    <w:rsid w:val="00D34AE2"/>
    <w:rsid w:val="00D34FC3"/>
    <w:rsid w:val="00D35023"/>
    <w:rsid w:val="00D35502"/>
    <w:rsid w:val="00D35FE6"/>
    <w:rsid w:val="00D36744"/>
    <w:rsid w:val="00D36843"/>
    <w:rsid w:val="00D36888"/>
    <w:rsid w:val="00D36D61"/>
    <w:rsid w:val="00D36EB0"/>
    <w:rsid w:val="00D3718B"/>
    <w:rsid w:val="00D37331"/>
    <w:rsid w:val="00D37585"/>
    <w:rsid w:val="00D3760D"/>
    <w:rsid w:val="00D37833"/>
    <w:rsid w:val="00D37B11"/>
    <w:rsid w:val="00D37C63"/>
    <w:rsid w:val="00D37ED1"/>
    <w:rsid w:val="00D37FD5"/>
    <w:rsid w:val="00D40289"/>
    <w:rsid w:val="00D40CDA"/>
    <w:rsid w:val="00D40D1D"/>
    <w:rsid w:val="00D41236"/>
    <w:rsid w:val="00D4131A"/>
    <w:rsid w:val="00D41327"/>
    <w:rsid w:val="00D41364"/>
    <w:rsid w:val="00D415D7"/>
    <w:rsid w:val="00D41B20"/>
    <w:rsid w:val="00D42720"/>
    <w:rsid w:val="00D42A8E"/>
    <w:rsid w:val="00D42C5E"/>
    <w:rsid w:val="00D4312F"/>
    <w:rsid w:val="00D43355"/>
    <w:rsid w:val="00D433B6"/>
    <w:rsid w:val="00D43416"/>
    <w:rsid w:val="00D4359B"/>
    <w:rsid w:val="00D43D41"/>
    <w:rsid w:val="00D443A8"/>
    <w:rsid w:val="00D44AF5"/>
    <w:rsid w:val="00D44C06"/>
    <w:rsid w:val="00D44C07"/>
    <w:rsid w:val="00D4507F"/>
    <w:rsid w:val="00D45197"/>
    <w:rsid w:val="00D4553D"/>
    <w:rsid w:val="00D45572"/>
    <w:rsid w:val="00D4581D"/>
    <w:rsid w:val="00D46277"/>
    <w:rsid w:val="00D4629D"/>
    <w:rsid w:val="00D4677A"/>
    <w:rsid w:val="00D46E2D"/>
    <w:rsid w:val="00D46F34"/>
    <w:rsid w:val="00D471FB"/>
    <w:rsid w:val="00D47464"/>
    <w:rsid w:val="00D47AC3"/>
    <w:rsid w:val="00D47CE8"/>
    <w:rsid w:val="00D47DA5"/>
    <w:rsid w:val="00D500B5"/>
    <w:rsid w:val="00D50884"/>
    <w:rsid w:val="00D50A80"/>
    <w:rsid w:val="00D50CC3"/>
    <w:rsid w:val="00D51191"/>
    <w:rsid w:val="00D51219"/>
    <w:rsid w:val="00D51309"/>
    <w:rsid w:val="00D51375"/>
    <w:rsid w:val="00D516A4"/>
    <w:rsid w:val="00D5182D"/>
    <w:rsid w:val="00D51864"/>
    <w:rsid w:val="00D51A24"/>
    <w:rsid w:val="00D51CEC"/>
    <w:rsid w:val="00D51FA0"/>
    <w:rsid w:val="00D524CD"/>
    <w:rsid w:val="00D525A9"/>
    <w:rsid w:val="00D5269B"/>
    <w:rsid w:val="00D52E2E"/>
    <w:rsid w:val="00D52EE8"/>
    <w:rsid w:val="00D533CC"/>
    <w:rsid w:val="00D543A4"/>
    <w:rsid w:val="00D54551"/>
    <w:rsid w:val="00D54652"/>
    <w:rsid w:val="00D54959"/>
    <w:rsid w:val="00D54EC6"/>
    <w:rsid w:val="00D55199"/>
    <w:rsid w:val="00D555D0"/>
    <w:rsid w:val="00D55750"/>
    <w:rsid w:val="00D55CFD"/>
    <w:rsid w:val="00D560BE"/>
    <w:rsid w:val="00D56518"/>
    <w:rsid w:val="00D56852"/>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9C2"/>
    <w:rsid w:val="00D62ACA"/>
    <w:rsid w:val="00D62BF9"/>
    <w:rsid w:val="00D62F62"/>
    <w:rsid w:val="00D63756"/>
    <w:rsid w:val="00D64202"/>
    <w:rsid w:val="00D646DB"/>
    <w:rsid w:val="00D64EBE"/>
    <w:rsid w:val="00D64FFD"/>
    <w:rsid w:val="00D653C1"/>
    <w:rsid w:val="00D656F0"/>
    <w:rsid w:val="00D65737"/>
    <w:rsid w:val="00D65877"/>
    <w:rsid w:val="00D65B09"/>
    <w:rsid w:val="00D65BB5"/>
    <w:rsid w:val="00D65F2F"/>
    <w:rsid w:val="00D6654F"/>
    <w:rsid w:val="00D665B6"/>
    <w:rsid w:val="00D66690"/>
    <w:rsid w:val="00D667EE"/>
    <w:rsid w:val="00D66B1B"/>
    <w:rsid w:val="00D66E97"/>
    <w:rsid w:val="00D67462"/>
    <w:rsid w:val="00D674A8"/>
    <w:rsid w:val="00D675AA"/>
    <w:rsid w:val="00D7026B"/>
    <w:rsid w:val="00D70528"/>
    <w:rsid w:val="00D705F1"/>
    <w:rsid w:val="00D7094D"/>
    <w:rsid w:val="00D70D4D"/>
    <w:rsid w:val="00D70D9E"/>
    <w:rsid w:val="00D7100E"/>
    <w:rsid w:val="00D711D5"/>
    <w:rsid w:val="00D7175A"/>
    <w:rsid w:val="00D71849"/>
    <w:rsid w:val="00D71A67"/>
    <w:rsid w:val="00D71C8A"/>
    <w:rsid w:val="00D722FB"/>
    <w:rsid w:val="00D726C5"/>
    <w:rsid w:val="00D72A99"/>
    <w:rsid w:val="00D72DC6"/>
    <w:rsid w:val="00D7334F"/>
    <w:rsid w:val="00D7361C"/>
    <w:rsid w:val="00D737D4"/>
    <w:rsid w:val="00D73842"/>
    <w:rsid w:val="00D73D1D"/>
    <w:rsid w:val="00D73E4F"/>
    <w:rsid w:val="00D73F23"/>
    <w:rsid w:val="00D73F73"/>
    <w:rsid w:val="00D7434E"/>
    <w:rsid w:val="00D74667"/>
    <w:rsid w:val="00D74699"/>
    <w:rsid w:val="00D74BD7"/>
    <w:rsid w:val="00D75174"/>
    <w:rsid w:val="00D75682"/>
    <w:rsid w:val="00D7610D"/>
    <w:rsid w:val="00D76517"/>
    <w:rsid w:val="00D766D5"/>
    <w:rsid w:val="00D76718"/>
    <w:rsid w:val="00D772C4"/>
    <w:rsid w:val="00D77319"/>
    <w:rsid w:val="00D77591"/>
    <w:rsid w:val="00D775B9"/>
    <w:rsid w:val="00D77638"/>
    <w:rsid w:val="00D777CA"/>
    <w:rsid w:val="00D77D06"/>
    <w:rsid w:val="00D77F66"/>
    <w:rsid w:val="00D77F9C"/>
    <w:rsid w:val="00D8051A"/>
    <w:rsid w:val="00D8157E"/>
    <w:rsid w:val="00D81711"/>
    <w:rsid w:val="00D8185F"/>
    <w:rsid w:val="00D81BC9"/>
    <w:rsid w:val="00D81D80"/>
    <w:rsid w:val="00D8206F"/>
    <w:rsid w:val="00D821A3"/>
    <w:rsid w:val="00D8236F"/>
    <w:rsid w:val="00D823A1"/>
    <w:rsid w:val="00D82999"/>
    <w:rsid w:val="00D82A89"/>
    <w:rsid w:val="00D82A9B"/>
    <w:rsid w:val="00D82B87"/>
    <w:rsid w:val="00D830DD"/>
    <w:rsid w:val="00D83390"/>
    <w:rsid w:val="00D83C69"/>
    <w:rsid w:val="00D83F50"/>
    <w:rsid w:val="00D843EE"/>
    <w:rsid w:val="00D8463E"/>
    <w:rsid w:val="00D84686"/>
    <w:rsid w:val="00D847C5"/>
    <w:rsid w:val="00D8486C"/>
    <w:rsid w:val="00D849DA"/>
    <w:rsid w:val="00D84E45"/>
    <w:rsid w:val="00D85850"/>
    <w:rsid w:val="00D858D6"/>
    <w:rsid w:val="00D85B96"/>
    <w:rsid w:val="00D85CFD"/>
    <w:rsid w:val="00D86256"/>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A4D"/>
    <w:rsid w:val="00D93AB3"/>
    <w:rsid w:val="00D93B7E"/>
    <w:rsid w:val="00D94CDA"/>
    <w:rsid w:val="00D94FCA"/>
    <w:rsid w:val="00D95431"/>
    <w:rsid w:val="00D95626"/>
    <w:rsid w:val="00D95779"/>
    <w:rsid w:val="00D958C6"/>
    <w:rsid w:val="00D95B3A"/>
    <w:rsid w:val="00D9660F"/>
    <w:rsid w:val="00D9702C"/>
    <w:rsid w:val="00D971BB"/>
    <w:rsid w:val="00D971E0"/>
    <w:rsid w:val="00D97261"/>
    <w:rsid w:val="00D97292"/>
    <w:rsid w:val="00D9741F"/>
    <w:rsid w:val="00D97BF0"/>
    <w:rsid w:val="00D97E10"/>
    <w:rsid w:val="00D97E60"/>
    <w:rsid w:val="00DA00FF"/>
    <w:rsid w:val="00DA0392"/>
    <w:rsid w:val="00DA051F"/>
    <w:rsid w:val="00DA1334"/>
    <w:rsid w:val="00DA15FF"/>
    <w:rsid w:val="00DA1E69"/>
    <w:rsid w:val="00DA20D7"/>
    <w:rsid w:val="00DA2380"/>
    <w:rsid w:val="00DA23CE"/>
    <w:rsid w:val="00DA2439"/>
    <w:rsid w:val="00DA25BC"/>
    <w:rsid w:val="00DA2EFE"/>
    <w:rsid w:val="00DA3003"/>
    <w:rsid w:val="00DA3672"/>
    <w:rsid w:val="00DA3691"/>
    <w:rsid w:val="00DA4AE8"/>
    <w:rsid w:val="00DA4C0C"/>
    <w:rsid w:val="00DA4EC0"/>
    <w:rsid w:val="00DA4F6B"/>
    <w:rsid w:val="00DA5138"/>
    <w:rsid w:val="00DA5150"/>
    <w:rsid w:val="00DA521E"/>
    <w:rsid w:val="00DA52B9"/>
    <w:rsid w:val="00DA5804"/>
    <w:rsid w:val="00DA5A78"/>
    <w:rsid w:val="00DA5B89"/>
    <w:rsid w:val="00DA5C5B"/>
    <w:rsid w:val="00DA5E81"/>
    <w:rsid w:val="00DA5FCC"/>
    <w:rsid w:val="00DA6085"/>
    <w:rsid w:val="00DA6130"/>
    <w:rsid w:val="00DA62AD"/>
    <w:rsid w:val="00DA64A6"/>
    <w:rsid w:val="00DA64D9"/>
    <w:rsid w:val="00DA698C"/>
    <w:rsid w:val="00DA6D24"/>
    <w:rsid w:val="00DA70D2"/>
    <w:rsid w:val="00DA7201"/>
    <w:rsid w:val="00DA73B3"/>
    <w:rsid w:val="00DB040C"/>
    <w:rsid w:val="00DB042D"/>
    <w:rsid w:val="00DB093F"/>
    <w:rsid w:val="00DB1095"/>
    <w:rsid w:val="00DB110D"/>
    <w:rsid w:val="00DB1385"/>
    <w:rsid w:val="00DB13E7"/>
    <w:rsid w:val="00DB1447"/>
    <w:rsid w:val="00DB17D0"/>
    <w:rsid w:val="00DB1FC4"/>
    <w:rsid w:val="00DB1FEE"/>
    <w:rsid w:val="00DB2087"/>
    <w:rsid w:val="00DB228C"/>
    <w:rsid w:val="00DB22CD"/>
    <w:rsid w:val="00DB22FA"/>
    <w:rsid w:val="00DB280F"/>
    <w:rsid w:val="00DB2B77"/>
    <w:rsid w:val="00DB2CC0"/>
    <w:rsid w:val="00DB341D"/>
    <w:rsid w:val="00DB344C"/>
    <w:rsid w:val="00DB351A"/>
    <w:rsid w:val="00DB38AB"/>
    <w:rsid w:val="00DB38EF"/>
    <w:rsid w:val="00DB3948"/>
    <w:rsid w:val="00DB3C8A"/>
    <w:rsid w:val="00DB4476"/>
    <w:rsid w:val="00DB463D"/>
    <w:rsid w:val="00DB4783"/>
    <w:rsid w:val="00DB4E7B"/>
    <w:rsid w:val="00DB4F9B"/>
    <w:rsid w:val="00DB50EB"/>
    <w:rsid w:val="00DB5491"/>
    <w:rsid w:val="00DB5B52"/>
    <w:rsid w:val="00DB5E29"/>
    <w:rsid w:val="00DB5FE0"/>
    <w:rsid w:val="00DB6402"/>
    <w:rsid w:val="00DB64A2"/>
    <w:rsid w:val="00DB684D"/>
    <w:rsid w:val="00DB784B"/>
    <w:rsid w:val="00DB78D9"/>
    <w:rsid w:val="00DB7AF0"/>
    <w:rsid w:val="00DB7BC2"/>
    <w:rsid w:val="00DB7E05"/>
    <w:rsid w:val="00DC0144"/>
    <w:rsid w:val="00DC0159"/>
    <w:rsid w:val="00DC0340"/>
    <w:rsid w:val="00DC0B7D"/>
    <w:rsid w:val="00DC13E5"/>
    <w:rsid w:val="00DC13FD"/>
    <w:rsid w:val="00DC1717"/>
    <w:rsid w:val="00DC186C"/>
    <w:rsid w:val="00DC193F"/>
    <w:rsid w:val="00DC2612"/>
    <w:rsid w:val="00DC2833"/>
    <w:rsid w:val="00DC2B0B"/>
    <w:rsid w:val="00DC2CCD"/>
    <w:rsid w:val="00DC2D4E"/>
    <w:rsid w:val="00DC2FAA"/>
    <w:rsid w:val="00DC3519"/>
    <w:rsid w:val="00DC3633"/>
    <w:rsid w:val="00DC363F"/>
    <w:rsid w:val="00DC3667"/>
    <w:rsid w:val="00DC3904"/>
    <w:rsid w:val="00DC3D36"/>
    <w:rsid w:val="00DC4087"/>
    <w:rsid w:val="00DC4310"/>
    <w:rsid w:val="00DC4438"/>
    <w:rsid w:val="00DC47D1"/>
    <w:rsid w:val="00DC4C26"/>
    <w:rsid w:val="00DC4C8B"/>
    <w:rsid w:val="00DC4CFC"/>
    <w:rsid w:val="00DC4D94"/>
    <w:rsid w:val="00DC4F05"/>
    <w:rsid w:val="00DC527F"/>
    <w:rsid w:val="00DC5482"/>
    <w:rsid w:val="00DC582F"/>
    <w:rsid w:val="00DC615B"/>
    <w:rsid w:val="00DC649B"/>
    <w:rsid w:val="00DC6E7B"/>
    <w:rsid w:val="00DC6F07"/>
    <w:rsid w:val="00DC7845"/>
    <w:rsid w:val="00DC797B"/>
    <w:rsid w:val="00DC7C71"/>
    <w:rsid w:val="00DD0523"/>
    <w:rsid w:val="00DD05E7"/>
    <w:rsid w:val="00DD06C7"/>
    <w:rsid w:val="00DD06E5"/>
    <w:rsid w:val="00DD0831"/>
    <w:rsid w:val="00DD0C48"/>
    <w:rsid w:val="00DD0C71"/>
    <w:rsid w:val="00DD0CE5"/>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5DE"/>
    <w:rsid w:val="00DD4B5F"/>
    <w:rsid w:val="00DD508C"/>
    <w:rsid w:val="00DD5199"/>
    <w:rsid w:val="00DD5554"/>
    <w:rsid w:val="00DD598F"/>
    <w:rsid w:val="00DD5B05"/>
    <w:rsid w:val="00DD5CE9"/>
    <w:rsid w:val="00DD60EA"/>
    <w:rsid w:val="00DD6389"/>
    <w:rsid w:val="00DD65C3"/>
    <w:rsid w:val="00DD66D6"/>
    <w:rsid w:val="00DD673C"/>
    <w:rsid w:val="00DD6ABA"/>
    <w:rsid w:val="00DD6EB8"/>
    <w:rsid w:val="00DD6F24"/>
    <w:rsid w:val="00DD7027"/>
    <w:rsid w:val="00DD7148"/>
    <w:rsid w:val="00DD7435"/>
    <w:rsid w:val="00DD74A9"/>
    <w:rsid w:val="00DD7C5D"/>
    <w:rsid w:val="00DE00BF"/>
    <w:rsid w:val="00DE0123"/>
    <w:rsid w:val="00DE066F"/>
    <w:rsid w:val="00DE0BD3"/>
    <w:rsid w:val="00DE1576"/>
    <w:rsid w:val="00DE2778"/>
    <w:rsid w:val="00DE30BE"/>
    <w:rsid w:val="00DE3213"/>
    <w:rsid w:val="00DE41FC"/>
    <w:rsid w:val="00DE47E4"/>
    <w:rsid w:val="00DE4B7E"/>
    <w:rsid w:val="00DE4C7B"/>
    <w:rsid w:val="00DE4CC3"/>
    <w:rsid w:val="00DE4D84"/>
    <w:rsid w:val="00DE54A2"/>
    <w:rsid w:val="00DE575C"/>
    <w:rsid w:val="00DE5968"/>
    <w:rsid w:val="00DE6104"/>
    <w:rsid w:val="00DE634A"/>
    <w:rsid w:val="00DE673D"/>
    <w:rsid w:val="00DE6D96"/>
    <w:rsid w:val="00DE6F7B"/>
    <w:rsid w:val="00DE7769"/>
    <w:rsid w:val="00DE7B60"/>
    <w:rsid w:val="00DE7CC9"/>
    <w:rsid w:val="00DE7E1D"/>
    <w:rsid w:val="00DE7E86"/>
    <w:rsid w:val="00DF0187"/>
    <w:rsid w:val="00DF01C5"/>
    <w:rsid w:val="00DF0340"/>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79E"/>
    <w:rsid w:val="00DF5879"/>
    <w:rsid w:val="00DF5BB4"/>
    <w:rsid w:val="00DF602F"/>
    <w:rsid w:val="00DF613F"/>
    <w:rsid w:val="00DF633E"/>
    <w:rsid w:val="00DF6486"/>
    <w:rsid w:val="00DF681F"/>
    <w:rsid w:val="00DF686B"/>
    <w:rsid w:val="00DF6A63"/>
    <w:rsid w:val="00DF6EA9"/>
    <w:rsid w:val="00DF7101"/>
    <w:rsid w:val="00DF7109"/>
    <w:rsid w:val="00DF719C"/>
    <w:rsid w:val="00DF734F"/>
    <w:rsid w:val="00DF73D3"/>
    <w:rsid w:val="00DF7951"/>
    <w:rsid w:val="00DF7FB6"/>
    <w:rsid w:val="00DF7FC5"/>
    <w:rsid w:val="00E002A5"/>
    <w:rsid w:val="00E005F6"/>
    <w:rsid w:val="00E0094B"/>
    <w:rsid w:val="00E01048"/>
    <w:rsid w:val="00E011BA"/>
    <w:rsid w:val="00E01948"/>
    <w:rsid w:val="00E01C37"/>
    <w:rsid w:val="00E02C25"/>
    <w:rsid w:val="00E030F7"/>
    <w:rsid w:val="00E03318"/>
    <w:rsid w:val="00E035C2"/>
    <w:rsid w:val="00E03B2F"/>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FDA"/>
    <w:rsid w:val="00E11097"/>
    <w:rsid w:val="00E121B7"/>
    <w:rsid w:val="00E12A92"/>
    <w:rsid w:val="00E12CBB"/>
    <w:rsid w:val="00E1306B"/>
    <w:rsid w:val="00E13255"/>
    <w:rsid w:val="00E13A74"/>
    <w:rsid w:val="00E13E0B"/>
    <w:rsid w:val="00E1468E"/>
    <w:rsid w:val="00E146E7"/>
    <w:rsid w:val="00E148D1"/>
    <w:rsid w:val="00E14A46"/>
    <w:rsid w:val="00E14D0D"/>
    <w:rsid w:val="00E14D0E"/>
    <w:rsid w:val="00E150F3"/>
    <w:rsid w:val="00E154AE"/>
    <w:rsid w:val="00E154B4"/>
    <w:rsid w:val="00E15555"/>
    <w:rsid w:val="00E158A9"/>
    <w:rsid w:val="00E158D6"/>
    <w:rsid w:val="00E15C39"/>
    <w:rsid w:val="00E161A0"/>
    <w:rsid w:val="00E161CE"/>
    <w:rsid w:val="00E16BE9"/>
    <w:rsid w:val="00E16DBC"/>
    <w:rsid w:val="00E1723F"/>
    <w:rsid w:val="00E17563"/>
    <w:rsid w:val="00E17D63"/>
    <w:rsid w:val="00E20334"/>
    <w:rsid w:val="00E2037A"/>
    <w:rsid w:val="00E205AA"/>
    <w:rsid w:val="00E20E78"/>
    <w:rsid w:val="00E20F2B"/>
    <w:rsid w:val="00E210F2"/>
    <w:rsid w:val="00E2119D"/>
    <w:rsid w:val="00E21319"/>
    <w:rsid w:val="00E214C5"/>
    <w:rsid w:val="00E2154E"/>
    <w:rsid w:val="00E21AA3"/>
    <w:rsid w:val="00E21D54"/>
    <w:rsid w:val="00E21D5E"/>
    <w:rsid w:val="00E21E29"/>
    <w:rsid w:val="00E21F15"/>
    <w:rsid w:val="00E22107"/>
    <w:rsid w:val="00E221E3"/>
    <w:rsid w:val="00E2232F"/>
    <w:rsid w:val="00E223D8"/>
    <w:rsid w:val="00E22619"/>
    <w:rsid w:val="00E22DCE"/>
    <w:rsid w:val="00E23051"/>
    <w:rsid w:val="00E24054"/>
    <w:rsid w:val="00E240E9"/>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27E38"/>
    <w:rsid w:val="00E27F5C"/>
    <w:rsid w:val="00E302CA"/>
    <w:rsid w:val="00E3050A"/>
    <w:rsid w:val="00E307EC"/>
    <w:rsid w:val="00E3083A"/>
    <w:rsid w:val="00E30C5F"/>
    <w:rsid w:val="00E30D79"/>
    <w:rsid w:val="00E30E7F"/>
    <w:rsid w:val="00E3127A"/>
    <w:rsid w:val="00E313CC"/>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ACE"/>
    <w:rsid w:val="00E43B90"/>
    <w:rsid w:val="00E43CFA"/>
    <w:rsid w:val="00E43EF6"/>
    <w:rsid w:val="00E43FDC"/>
    <w:rsid w:val="00E442B5"/>
    <w:rsid w:val="00E4440F"/>
    <w:rsid w:val="00E4445A"/>
    <w:rsid w:val="00E445C3"/>
    <w:rsid w:val="00E446DA"/>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276"/>
    <w:rsid w:val="00E54676"/>
    <w:rsid w:val="00E5484A"/>
    <w:rsid w:val="00E54FC6"/>
    <w:rsid w:val="00E55079"/>
    <w:rsid w:val="00E55238"/>
    <w:rsid w:val="00E56702"/>
    <w:rsid w:val="00E5714E"/>
    <w:rsid w:val="00E57329"/>
    <w:rsid w:val="00E5777E"/>
    <w:rsid w:val="00E57B4A"/>
    <w:rsid w:val="00E57D3C"/>
    <w:rsid w:val="00E605B4"/>
    <w:rsid w:val="00E60619"/>
    <w:rsid w:val="00E60AFC"/>
    <w:rsid w:val="00E60DE8"/>
    <w:rsid w:val="00E610FD"/>
    <w:rsid w:val="00E611EE"/>
    <w:rsid w:val="00E6157E"/>
    <w:rsid w:val="00E61A1F"/>
    <w:rsid w:val="00E61D96"/>
    <w:rsid w:val="00E620DD"/>
    <w:rsid w:val="00E62256"/>
    <w:rsid w:val="00E62CED"/>
    <w:rsid w:val="00E633AF"/>
    <w:rsid w:val="00E63FFF"/>
    <w:rsid w:val="00E64103"/>
    <w:rsid w:val="00E64701"/>
    <w:rsid w:val="00E64CE6"/>
    <w:rsid w:val="00E651D5"/>
    <w:rsid w:val="00E65325"/>
    <w:rsid w:val="00E6577B"/>
    <w:rsid w:val="00E66119"/>
    <w:rsid w:val="00E66760"/>
    <w:rsid w:val="00E66C10"/>
    <w:rsid w:val="00E66CFD"/>
    <w:rsid w:val="00E671F2"/>
    <w:rsid w:val="00E67309"/>
    <w:rsid w:val="00E6748A"/>
    <w:rsid w:val="00E674AA"/>
    <w:rsid w:val="00E676AD"/>
    <w:rsid w:val="00E679CC"/>
    <w:rsid w:val="00E67A75"/>
    <w:rsid w:val="00E67DC7"/>
    <w:rsid w:val="00E701E0"/>
    <w:rsid w:val="00E7062E"/>
    <w:rsid w:val="00E7070E"/>
    <w:rsid w:val="00E70788"/>
    <w:rsid w:val="00E70D3A"/>
    <w:rsid w:val="00E70ECE"/>
    <w:rsid w:val="00E70FA9"/>
    <w:rsid w:val="00E70FF2"/>
    <w:rsid w:val="00E711AA"/>
    <w:rsid w:val="00E715E4"/>
    <w:rsid w:val="00E71629"/>
    <w:rsid w:val="00E71BA5"/>
    <w:rsid w:val="00E71F94"/>
    <w:rsid w:val="00E72963"/>
    <w:rsid w:val="00E72D66"/>
    <w:rsid w:val="00E7323A"/>
    <w:rsid w:val="00E73300"/>
    <w:rsid w:val="00E73770"/>
    <w:rsid w:val="00E73EF4"/>
    <w:rsid w:val="00E74DF1"/>
    <w:rsid w:val="00E74E80"/>
    <w:rsid w:val="00E7506F"/>
    <w:rsid w:val="00E75476"/>
    <w:rsid w:val="00E75C4B"/>
    <w:rsid w:val="00E75DE1"/>
    <w:rsid w:val="00E76164"/>
    <w:rsid w:val="00E762D1"/>
    <w:rsid w:val="00E76347"/>
    <w:rsid w:val="00E76625"/>
    <w:rsid w:val="00E767F7"/>
    <w:rsid w:val="00E7686A"/>
    <w:rsid w:val="00E76AA4"/>
    <w:rsid w:val="00E76ADD"/>
    <w:rsid w:val="00E76DBB"/>
    <w:rsid w:val="00E77502"/>
    <w:rsid w:val="00E77663"/>
    <w:rsid w:val="00E77794"/>
    <w:rsid w:val="00E80150"/>
    <w:rsid w:val="00E804E5"/>
    <w:rsid w:val="00E8094A"/>
    <w:rsid w:val="00E80B0B"/>
    <w:rsid w:val="00E80D9B"/>
    <w:rsid w:val="00E811CB"/>
    <w:rsid w:val="00E81256"/>
    <w:rsid w:val="00E815F1"/>
    <w:rsid w:val="00E81781"/>
    <w:rsid w:val="00E8180C"/>
    <w:rsid w:val="00E8208E"/>
    <w:rsid w:val="00E822EF"/>
    <w:rsid w:val="00E82905"/>
    <w:rsid w:val="00E82B9A"/>
    <w:rsid w:val="00E830EC"/>
    <w:rsid w:val="00E83189"/>
    <w:rsid w:val="00E83418"/>
    <w:rsid w:val="00E83DB5"/>
    <w:rsid w:val="00E83F63"/>
    <w:rsid w:val="00E84168"/>
    <w:rsid w:val="00E846B4"/>
    <w:rsid w:val="00E849AE"/>
    <w:rsid w:val="00E84FF4"/>
    <w:rsid w:val="00E85340"/>
    <w:rsid w:val="00E85413"/>
    <w:rsid w:val="00E854FE"/>
    <w:rsid w:val="00E855CF"/>
    <w:rsid w:val="00E85C0C"/>
    <w:rsid w:val="00E85D7C"/>
    <w:rsid w:val="00E85DA8"/>
    <w:rsid w:val="00E85E23"/>
    <w:rsid w:val="00E867EA"/>
    <w:rsid w:val="00E86872"/>
    <w:rsid w:val="00E86B0C"/>
    <w:rsid w:val="00E86CD6"/>
    <w:rsid w:val="00E87703"/>
    <w:rsid w:val="00E87876"/>
    <w:rsid w:val="00E87A84"/>
    <w:rsid w:val="00E87E40"/>
    <w:rsid w:val="00E87F68"/>
    <w:rsid w:val="00E905C5"/>
    <w:rsid w:val="00E906AA"/>
    <w:rsid w:val="00E906E9"/>
    <w:rsid w:val="00E90786"/>
    <w:rsid w:val="00E9097E"/>
    <w:rsid w:val="00E90FD6"/>
    <w:rsid w:val="00E910E4"/>
    <w:rsid w:val="00E91119"/>
    <w:rsid w:val="00E918A9"/>
    <w:rsid w:val="00E918B4"/>
    <w:rsid w:val="00E91B41"/>
    <w:rsid w:val="00E91F13"/>
    <w:rsid w:val="00E92197"/>
    <w:rsid w:val="00E92A30"/>
    <w:rsid w:val="00E92B40"/>
    <w:rsid w:val="00E92C5C"/>
    <w:rsid w:val="00E93354"/>
    <w:rsid w:val="00E93784"/>
    <w:rsid w:val="00E93EC7"/>
    <w:rsid w:val="00E947D0"/>
    <w:rsid w:val="00E94CE5"/>
    <w:rsid w:val="00E94DA8"/>
    <w:rsid w:val="00E94DAD"/>
    <w:rsid w:val="00E94F8E"/>
    <w:rsid w:val="00E94FD9"/>
    <w:rsid w:val="00E95D81"/>
    <w:rsid w:val="00E95F3E"/>
    <w:rsid w:val="00E96078"/>
    <w:rsid w:val="00E961DE"/>
    <w:rsid w:val="00E964AD"/>
    <w:rsid w:val="00E965F5"/>
    <w:rsid w:val="00E968D6"/>
    <w:rsid w:val="00E96903"/>
    <w:rsid w:val="00E96AB0"/>
    <w:rsid w:val="00E97071"/>
    <w:rsid w:val="00E97101"/>
    <w:rsid w:val="00E9743B"/>
    <w:rsid w:val="00EA01C0"/>
    <w:rsid w:val="00EA01DB"/>
    <w:rsid w:val="00EA0D61"/>
    <w:rsid w:val="00EA1379"/>
    <w:rsid w:val="00EA199F"/>
    <w:rsid w:val="00EA1AFE"/>
    <w:rsid w:val="00EA1D46"/>
    <w:rsid w:val="00EA208A"/>
    <w:rsid w:val="00EA2275"/>
    <w:rsid w:val="00EA235E"/>
    <w:rsid w:val="00EA24F0"/>
    <w:rsid w:val="00EA24FD"/>
    <w:rsid w:val="00EA2CED"/>
    <w:rsid w:val="00EA2E43"/>
    <w:rsid w:val="00EA30B6"/>
    <w:rsid w:val="00EA368E"/>
    <w:rsid w:val="00EA3963"/>
    <w:rsid w:val="00EA423F"/>
    <w:rsid w:val="00EA44B9"/>
    <w:rsid w:val="00EA4E4E"/>
    <w:rsid w:val="00EA4F81"/>
    <w:rsid w:val="00EA4FEC"/>
    <w:rsid w:val="00EA51BA"/>
    <w:rsid w:val="00EA54D2"/>
    <w:rsid w:val="00EA5B91"/>
    <w:rsid w:val="00EA5E29"/>
    <w:rsid w:val="00EA6358"/>
    <w:rsid w:val="00EA63B5"/>
    <w:rsid w:val="00EA6517"/>
    <w:rsid w:val="00EA691A"/>
    <w:rsid w:val="00EA6A5A"/>
    <w:rsid w:val="00EA6AED"/>
    <w:rsid w:val="00EA6B29"/>
    <w:rsid w:val="00EA6BD9"/>
    <w:rsid w:val="00EA7919"/>
    <w:rsid w:val="00EA799F"/>
    <w:rsid w:val="00EB015E"/>
    <w:rsid w:val="00EB0259"/>
    <w:rsid w:val="00EB0BE2"/>
    <w:rsid w:val="00EB0D15"/>
    <w:rsid w:val="00EB0F22"/>
    <w:rsid w:val="00EB11F8"/>
    <w:rsid w:val="00EB13ED"/>
    <w:rsid w:val="00EB1BBF"/>
    <w:rsid w:val="00EB1BE5"/>
    <w:rsid w:val="00EB27B1"/>
    <w:rsid w:val="00EB2BC3"/>
    <w:rsid w:val="00EB2D81"/>
    <w:rsid w:val="00EB3876"/>
    <w:rsid w:val="00EB3A2C"/>
    <w:rsid w:val="00EB3C3E"/>
    <w:rsid w:val="00EB3CE0"/>
    <w:rsid w:val="00EB3E33"/>
    <w:rsid w:val="00EB4207"/>
    <w:rsid w:val="00EB4212"/>
    <w:rsid w:val="00EB4BA7"/>
    <w:rsid w:val="00EB5870"/>
    <w:rsid w:val="00EB5BF9"/>
    <w:rsid w:val="00EB6620"/>
    <w:rsid w:val="00EB69B9"/>
    <w:rsid w:val="00EB6B58"/>
    <w:rsid w:val="00EB76F7"/>
    <w:rsid w:val="00EB7D0C"/>
    <w:rsid w:val="00EC0276"/>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BFB"/>
    <w:rsid w:val="00EC5E00"/>
    <w:rsid w:val="00EC61A6"/>
    <w:rsid w:val="00EC63FF"/>
    <w:rsid w:val="00EC6690"/>
    <w:rsid w:val="00EC6853"/>
    <w:rsid w:val="00EC69AD"/>
    <w:rsid w:val="00EC69FC"/>
    <w:rsid w:val="00EC6EB0"/>
    <w:rsid w:val="00EC774C"/>
    <w:rsid w:val="00EC78F4"/>
    <w:rsid w:val="00EC7943"/>
    <w:rsid w:val="00EC79F1"/>
    <w:rsid w:val="00EC7E15"/>
    <w:rsid w:val="00ED004D"/>
    <w:rsid w:val="00ED0952"/>
    <w:rsid w:val="00ED0BD1"/>
    <w:rsid w:val="00ED0EE2"/>
    <w:rsid w:val="00ED111F"/>
    <w:rsid w:val="00ED14F2"/>
    <w:rsid w:val="00ED1793"/>
    <w:rsid w:val="00ED1EC2"/>
    <w:rsid w:val="00ED20A7"/>
    <w:rsid w:val="00ED21ED"/>
    <w:rsid w:val="00ED2253"/>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211"/>
    <w:rsid w:val="00ED427F"/>
    <w:rsid w:val="00ED4283"/>
    <w:rsid w:val="00ED4527"/>
    <w:rsid w:val="00ED4BC4"/>
    <w:rsid w:val="00ED4CEB"/>
    <w:rsid w:val="00ED4D39"/>
    <w:rsid w:val="00ED4DAA"/>
    <w:rsid w:val="00ED5C63"/>
    <w:rsid w:val="00ED5D05"/>
    <w:rsid w:val="00ED5FDC"/>
    <w:rsid w:val="00ED607C"/>
    <w:rsid w:val="00ED6097"/>
    <w:rsid w:val="00ED62D7"/>
    <w:rsid w:val="00ED670F"/>
    <w:rsid w:val="00ED6E66"/>
    <w:rsid w:val="00ED7093"/>
    <w:rsid w:val="00ED711A"/>
    <w:rsid w:val="00ED7D16"/>
    <w:rsid w:val="00ED7F37"/>
    <w:rsid w:val="00EE03A5"/>
    <w:rsid w:val="00EE09BD"/>
    <w:rsid w:val="00EE0C60"/>
    <w:rsid w:val="00EE0C6D"/>
    <w:rsid w:val="00EE0FCA"/>
    <w:rsid w:val="00EE133A"/>
    <w:rsid w:val="00EE17BB"/>
    <w:rsid w:val="00EE1AAD"/>
    <w:rsid w:val="00EE1C92"/>
    <w:rsid w:val="00EE1DE8"/>
    <w:rsid w:val="00EE225C"/>
    <w:rsid w:val="00EE22FE"/>
    <w:rsid w:val="00EE2933"/>
    <w:rsid w:val="00EE299D"/>
    <w:rsid w:val="00EE386C"/>
    <w:rsid w:val="00EE406F"/>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6A63"/>
    <w:rsid w:val="00EE7339"/>
    <w:rsid w:val="00EE763F"/>
    <w:rsid w:val="00EE77E8"/>
    <w:rsid w:val="00EE7A2C"/>
    <w:rsid w:val="00EE7DE5"/>
    <w:rsid w:val="00EF03AE"/>
    <w:rsid w:val="00EF0421"/>
    <w:rsid w:val="00EF07D5"/>
    <w:rsid w:val="00EF0D95"/>
    <w:rsid w:val="00EF0F91"/>
    <w:rsid w:val="00EF16C5"/>
    <w:rsid w:val="00EF178D"/>
    <w:rsid w:val="00EF20DF"/>
    <w:rsid w:val="00EF241F"/>
    <w:rsid w:val="00EF2595"/>
    <w:rsid w:val="00EF285F"/>
    <w:rsid w:val="00EF2A72"/>
    <w:rsid w:val="00EF2DBE"/>
    <w:rsid w:val="00EF35AB"/>
    <w:rsid w:val="00EF373B"/>
    <w:rsid w:val="00EF380C"/>
    <w:rsid w:val="00EF3D1C"/>
    <w:rsid w:val="00EF3F2E"/>
    <w:rsid w:val="00EF42E1"/>
    <w:rsid w:val="00EF45F3"/>
    <w:rsid w:val="00EF470A"/>
    <w:rsid w:val="00EF4960"/>
    <w:rsid w:val="00EF4A74"/>
    <w:rsid w:val="00EF4AAD"/>
    <w:rsid w:val="00EF4DC0"/>
    <w:rsid w:val="00EF4FEB"/>
    <w:rsid w:val="00EF520C"/>
    <w:rsid w:val="00EF547B"/>
    <w:rsid w:val="00EF5584"/>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BE5"/>
    <w:rsid w:val="00F02D52"/>
    <w:rsid w:val="00F02ECC"/>
    <w:rsid w:val="00F0329B"/>
    <w:rsid w:val="00F038BE"/>
    <w:rsid w:val="00F03B80"/>
    <w:rsid w:val="00F03D96"/>
    <w:rsid w:val="00F03DA9"/>
    <w:rsid w:val="00F03EB4"/>
    <w:rsid w:val="00F04113"/>
    <w:rsid w:val="00F04278"/>
    <w:rsid w:val="00F0439E"/>
    <w:rsid w:val="00F04472"/>
    <w:rsid w:val="00F0472C"/>
    <w:rsid w:val="00F0472F"/>
    <w:rsid w:val="00F04F5E"/>
    <w:rsid w:val="00F050ED"/>
    <w:rsid w:val="00F050F4"/>
    <w:rsid w:val="00F0544F"/>
    <w:rsid w:val="00F0548E"/>
    <w:rsid w:val="00F063E8"/>
    <w:rsid w:val="00F068EB"/>
    <w:rsid w:val="00F06941"/>
    <w:rsid w:val="00F06F0A"/>
    <w:rsid w:val="00F07326"/>
    <w:rsid w:val="00F07501"/>
    <w:rsid w:val="00F075AA"/>
    <w:rsid w:val="00F07A36"/>
    <w:rsid w:val="00F07AEC"/>
    <w:rsid w:val="00F07BD1"/>
    <w:rsid w:val="00F07BDE"/>
    <w:rsid w:val="00F07CAA"/>
    <w:rsid w:val="00F1017F"/>
    <w:rsid w:val="00F1018E"/>
    <w:rsid w:val="00F102D7"/>
    <w:rsid w:val="00F10502"/>
    <w:rsid w:val="00F10D90"/>
    <w:rsid w:val="00F10FDD"/>
    <w:rsid w:val="00F1114A"/>
    <w:rsid w:val="00F11685"/>
    <w:rsid w:val="00F11CA5"/>
    <w:rsid w:val="00F11CB4"/>
    <w:rsid w:val="00F12215"/>
    <w:rsid w:val="00F12292"/>
    <w:rsid w:val="00F12951"/>
    <w:rsid w:val="00F13336"/>
    <w:rsid w:val="00F13357"/>
    <w:rsid w:val="00F1341E"/>
    <w:rsid w:val="00F1357E"/>
    <w:rsid w:val="00F138EC"/>
    <w:rsid w:val="00F13909"/>
    <w:rsid w:val="00F149AC"/>
    <w:rsid w:val="00F14AA2"/>
    <w:rsid w:val="00F150C8"/>
    <w:rsid w:val="00F15180"/>
    <w:rsid w:val="00F15410"/>
    <w:rsid w:val="00F15862"/>
    <w:rsid w:val="00F15D61"/>
    <w:rsid w:val="00F15DC4"/>
    <w:rsid w:val="00F15E79"/>
    <w:rsid w:val="00F162AA"/>
    <w:rsid w:val="00F16B21"/>
    <w:rsid w:val="00F16BDC"/>
    <w:rsid w:val="00F16C48"/>
    <w:rsid w:val="00F16F3D"/>
    <w:rsid w:val="00F1707A"/>
    <w:rsid w:val="00F17255"/>
    <w:rsid w:val="00F17963"/>
    <w:rsid w:val="00F179B4"/>
    <w:rsid w:val="00F17CC5"/>
    <w:rsid w:val="00F17CF7"/>
    <w:rsid w:val="00F20234"/>
    <w:rsid w:val="00F202AA"/>
    <w:rsid w:val="00F203F9"/>
    <w:rsid w:val="00F205D6"/>
    <w:rsid w:val="00F20D5C"/>
    <w:rsid w:val="00F21280"/>
    <w:rsid w:val="00F219C6"/>
    <w:rsid w:val="00F21B18"/>
    <w:rsid w:val="00F21E9A"/>
    <w:rsid w:val="00F21EB9"/>
    <w:rsid w:val="00F21F6A"/>
    <w:rsid w:val="00F21F8F"/>
    <w:rsid w:val="00F22F39"/>
    <w:rsid w:val="00F2317C"/>
    <w:rsid w:val="00F231D0"/>
    <w:rsid w:val="00F236FF"/>
    <w:rsid w:val="00F2377A"/>
    <w:rsid w:val="00F23E30"/>
    <w:rsid w:val="00F24414"/>
    <w:rsid w:val="00F24716"/>
    <w:rsid w:val="00F247D0"/>
    <w:rsid w:val="00F2492A"/>
    <w:rsid w:val="00F2536B"/>
    <w:rsid w:val="00F2552A"/>
    <w:rsid w:val="00F2554D"/>
    <w:rsid w:val="00F25C8E"/>
    <w:rsid w:val="00F26077"/>
    <w:rsid w:val="00F2614B"/>
    <w:rsid w:val="00F26310"/>
    <w:rsid w:val="00F26545"/>
    <w:rsid w:val="00F265A9"/>
    <w:rsid w:val="00F2672F"/>
    <w:rsid w:val="00F26BFD"/>
    <w:rsid w:val="00F274D8"/>
    <w:rsid w:val="00F275FC"/>
    <w:rsid w:val="00F278DD"/>
    <w:rsid w:val="00F3003E"/>
    <w:rsid w:val="00F302B4"/>
    <w:rsid w:val="00F3050A"/>
    <w:rsid w:val="00F307F2"/>
    <w:rsid w:val="00F30926"/>
    <w:rsid w:val="00F30ADA"/>
    <w:rsid w:val="00F30C44"/>
    <w:rsid w:val="00F3105E"/>
    <w:rsid w:val="00F31678"/>
    <w:rsid w:val="00F31CE6"/>
    <w:rsid w:val="00F327E1"/>
    <w:rsid w:val="00F32C49"/>
    <w:rsid w:val="00F32FBA"/>
    <w:rsid w:val="00F334A8"/>
    <w:rsid w:val="00F334B2"/>
    <w:rsid w:val="00F335FB"/>
    <w:rsid w:val="00F339F0"/>
    <w:rsid w:val="00F33CB3"/>
    <w:rsid w:val="00F33EB6"/>
    <w:rsid w:val="00F33EED"/>
    <w:rsid w:val="00F343CD"/>
    <w:rsid w:val="00F34CDE"/>
    <w:rsid w:val="00F35098"/>
    <w:rsid w:val="00F35416"/>
    <w:rsid w:val="00F3559D"/>
    <w:rsid w:val="00F359D3"/>
    <w:rsid w:val="00F35CFE"/>
    <w:rsid w:val="00F3607A"/>
    <w:rsid w:val="00F36668"/>
    <w:rsid w:val="00F36B9B"/>
    <w:rsid w:val="00F37285"/>
    <w:rsid w:val="00F374B7"/>
    <w:rsid w:val="00F3764D"/>
    <w:rsid w:val="00F37A03"/>
    <w:rsid w:val="00F37D76"/>
    <w:rsid w:val="00F37DB8"/>
    <w:rsid w:val="00F40495"/>
    <w:rsid w:val="00F40BAD"/>
    <w:rsid w:val="00F40C1E"/>
    <w:rsid w:val="00F413C4"/>
    <w:rsid w:val="00F413FF"/>
    <w:rsid w:val="00F4172B"/>
    <w:rsid w:val="00F41797"/>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6225"/>
    <w:rsid w:val="00F46A2D"/>
    <w:rsid w:val="00F46D24"/>
    <w:rsid w:val="00F46F3F"/>
    <w:rsid w:val="00F47912"/>
    <w:rsid w:val="00F47B94"/>
    <w:rsid w:val="00F47D26"/>
    <w:rsid w:val="00F50240"/>
    <w:rsid w:val="00F5025D"/>
    <w:rsid w:val="00F5075C"/>
    <w:rsid w:val="00F508ED"/>
    <w:rsid w:val="00F50C61"/>
    <w:rsid w:val="00F50E0D"/>
    <w:rsid w:val="00F510C1"/>
    <w:rsid w:val="00F513F4"/>
    <w:rsid w:val="00F519D1"/>
    <w:rsid w:val="00F51A9D"/>
    <w:rsid w:val="00F52314"/>
    <w:rsid w:val="00F524E0"/>
    <w:rsid w:val="00F52851"/>
    <w:rsid w:val="00F528E7"/>
    <w:rsid w:val="00F52F4F"/>
    <w:rsid w:val="00F52FDC"/>
    <w:rsid w:val="00F5308F"/>
    <w:rsid w:val="00F53299"/>
    <w:rsid w:val="00F533F5"/>
    <w:rsid w:val="00F53E2D"/>
    <w:rsid w:val="00F53F79"/>
    <w:rsid w:val="00F54878"/>
    <w:rsid w:val="00F54A23"/>
    <w:rsid w:val="00F54BF6"/>
    <w:rsid w:val="00F555D1"/>
    <w:rsid w:val="00F559C8"/>
    <w:rsid w:val="00F55C4D"/>
    <w:rsid w:val="00F5656B"/>
    <w:rsid w:val="00F5672A"/>
    <w:rsid w:val="00F56762"/>
    <w:rsid w:val="00F56963"/>
    <w:rsid w:val="00F56A9C"/>
    <w:rsid w:val="00F5724A"/>
    <w:rsid w:val="00F5751A"/>
    <w:rsid w:val="00F57782"/>
    <w:rsid w:val="00F57DA1"/>
    <w:rsid w:val="00F600B5"/>
    <w:rsid w:val="00F6015E"/>
    <w:rsid w:val="00F6032A"/>
    <w:rsid w:val="00F60FE9"/>
    <w:rsid w:val="00F6137A"/>
    <w:rsid w:val="00F613FB"/>
    <w:rsid w:val="00F61484"/>
    <w:rsid w:val="00F61520"/>
    <w:rsid w:val="00F61787"/>
    <w:rsid w:val="00F62174"/>
    <w:rsid w:val="00F624E2"/>
    <w:rsid w:val="00F62674"/>
    <w:rsid w:val="00F62D5B"/>
    <w:rsid w:val="00F6364E"/>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3EE"/>
    <w:rsid w:val="00F6670D"/>
    <w:rsid w:val="00F66F92"/>
    <w:rsid w:val="00F67201"/>
    <w:rsid w:val="00F6744C"/>
    <w:rsid w:val="00F67536"/>
    <w:rsid w:val="00F678EE"/>
    <w:rsid w:val="00F67A53"/>
    <w:rsid w:val="00F67C2D"/>
    <w:rsid w:val="00F67C6B"/>
    <w:rsid w:val="00F67F27"/>
    <w:rsid w:val="00F700EF"/>
    <w:rsid w:val="00F70278"/>
    <w:rsid w:val="00F70469"/>
    <w:rsid w:val="00F70715"/>
    <w:rsid w:val="00F7088C"/>
    <w:rsid w:val="00F71692"/>
    <w:rsid w:val="00F72049"/>
    <w:rsid w:val="00F7270B"/>
    <w:rsid w:val="00F727DA"/>
    <w:rsid w:val="00F72E03"/>
    <w:rsid w:val="00F72E3E"/>
    <w:rsid w:val="00F72FAA"/>
    <w:rsid w:val="00F73106"/>
    <w:rsid w:val="00F73218"/>
    <w:rsid w:val="00F73307"/>
    <w:rsid w:val="00F73A4C"/>
    <w:rsid w:val="00F73ADB"/>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D70"/>
    <w:rsid w:val="00F8224F"/>
    <w:rsid w:val="00F8253E"/>
    <w:rsid w:val="00F83387"/>
    <w:rsid w:val="00F8382B"/>
    <w:rsid w:val="00F838F2"/>
    <w:rsid w:val="00F83A04"/>
    <w:rsid w:val="00F83A42"/>
    <w:rsid w:val="00F83DB0"/>
    <w:rsid w:val="00F83F37"/>
    <w:rsid w:val="00F84196"/>
    <w:rsid w:val="00F8443C"/>
    <w:rsid w:val="00F84D2D"/>
    <w:rsid w:val="00F84D5A"/>
    <w:rsid w:val="00F84EE7"/>
    <w:rsid w:val="00F852F3"/>
    <w:rsid w:val="00F85411"/>
    <w:rsid w:val="00F85A26"/>
    <w:rsid w:val="00F85BE0"/>
    <w:rsid w:val="00F85CAE"/>
    <w:rsid w:val="00F865F4"/>
    <w:rsid w:val="00F86664"/>
    <w:rsid w:val="00F87448"/>
    <w:rsid w:val="00F87649"/>
    <w:rsid w:val="00F87816"/>
    <w:rsid w:val="00F87C56"/>
    <w:rsid w:val="00F90142"/>
    <w:rsid w:val="00F9014C"/>
    <w:rsid w:val="00F90431"/>
    <w:rsid w:val="00F905CA"/>
    <w:rsid w:val="00F90660"/>
    <w:rsid w:val="00F90757"/>
    <w:rsid w:val="00F908AA"/>
    <w:rsid w:val="00F90DEC"/>
    <w:rsid w:val="00F90F19"/>
    <w:rsid w:val="00F91301"/>
    <w:rsid w:val="00F91416"/>
    <w:rsid w:val="00F9150A"/>
    <w:rsid w:val="00F916A9"/>
    <w:rsid w:val="00F91A70"/>
    <w:rsid w:val="00F91B84"/>
    <w:rsid w:val="00F91E84"/>
    <w:rsid w:val="00F92038"/>
    <w:rsid w:val="00F921BC"/>
    <w:rsid w:val="00F927B2"/>
    <w:rsid w:val="00F92C3E"/>
    <w:rsid w:val="00F933D8"/>
    <w:rsid w:val="00F93673"/>
    <w:rsid w:val="00F937E8"/>
    <w:rsid w:val="00F93CA8"/>
    <w:rsid w:val="00F93D76"/>
    <w:rsid w:val="00F94051"/>
    <w:rsid w:val="00F94081"/>
    <w:rsid w:val="00F942C3"/>
    <w:rsid w:val="00F9442B"/>
    <w:rsid w:val="00F94602"/>
    <w:rsid w:val="00F9470D"/>
    <w:rsid w:val="00F94738"/>
    <w:rsid w:val="00F949FE"/>
    <w:rsid w:val="00F94D06"/>
    <w:rsid w:val="00F95E46"/>
    <w:rsid w:val="00F961A5"/>
    <w:rsid w:val="00F96C7E"/>
    <w:rsid w:val="00F97AE3"/>
    <w:rsid w:val="00FA0326"/>
    <w:rsid w:val="00FA04F2"/>
    <w:rsid w:val="00FA0865"/>
    <w:rsid w:val="00FA095A"/>
    <w:rsid w:val="00FA0B14"/>
    <w:rsid w:val="00FA0BD6"/>
    <w:rsid w:val="00FA0CCF"/>
    <w:rsid w:val="00FA0DAC"/>
    <w:rsid w:val="00FA0FE4"/>
    <w:rsid w:val="00FA140B"/>
    <w:rsid w:val="00FA1548"/>
    <w:rsid w:val="00FA1C0E"/>
    <w:rsid w:val="00FA1DAC"/>
    <w:rsid w:val="00FA1DFB"/>
    <w:rsid w:val="00FA1FD0"/>
    <w:rsid w:val="00FA25DB"/>
    <w:rsid w:val="00FA2779"/>
    <w:rsid w:val="00FA2859"/>
    <w:rsid w:val="00FA2F61"/>
    <w:rsid w:val="00FA30D6"/>
    <w:rsid w:val="00FA318D"/>
    <w:rsid w:val="00FA31E1"/>
    <w:rsid w:val="00FA3586"/>
    <w:rsid w:val="00FA37E3"/>
    <w:rsid w:val="00FA409E"/>
    <w:rsid w:val="00FA43D6"/>
    <w:rsid w:val="00FA46EB"/>
    <w:rsid w:val="00FA4FF3"/>
    <w:rsid w:val="00FA5231"/>
    <w:rsid w:val="00FA548F"/>
    <w:rsid w:val="00FA5934"/>
    <w:rsid w:val="00FA5955"/>
    <w:rsid w:val="00FA6282"/>
    <w:rsid w:val="00FA656F"/>
    <w:rsid w:val="00FA6635"/>
    <w:rsid w:val="00FA674C"/>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E7B"/>
    <w:rsid w:val="00FB33E1"/>
    <w:rsid w:val="00FB352B"/>
    <w:rsid w:val="00FB36E2"/>
    <w:rsid w:val="00FB39F2"/>
    <w:rsid w:val="00FB3B38"/>
    <w:rsid w:val="00FB3D38"/>
    <w:rsid w:val="00FB3FCA"/>
    <w:rsid w:val="00FB4167"/>
    <w:rsid w:val="00FB4553"/>
    <w:rsid w:val="00FB4848"/>
    <w:rsid w:val="00FB4889"/>
    <w:rsid w:val="00FB4F19"/>
    <w:rsid w:val="00FB50FF"/>
    <w:rsid w:val="00FB5155"/>
    <w:rsid w:val="00FB5333"/>
    <w:rsid w:val="00FB5484"/>
    <w:rsid w:val="00FB54FF"/>
    <w:rsid w:val="00FB5633"/>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323"/>
    <w:rsid w:val="00FC24B8"/>
    <w:rsid w:val="00FC29CC"/>
    <w:rsid w:val="00FC2BB6"/>
    <w:rsid w:val="00FC2C1A"/>
    <w:rsid w:val="00FC2E55"/>
    <w:rsid w:val="00FC308E"/>
    <w:rsid w:val="00FC3122"/>
    <w:rsid w:val="00FC3652"/>
    <w:rsid w:val="00FC3749"/>
    <w:rsid w:val="00FC4A9E"/>
    <w:rsid w:val="00FC4D17"/>
    <w:rsid w:val="00FC512B"/>
    <w:rsid w:val="00FC54C9"/>
    <w:rsid w:val="00FC578D"/>
    <w:rsid w:val="00FC5BF7"/>
    <w:rsid w:val="00FC61FC"/>
    <w:rsid w:val="00FC7A94"/>
    <w:rsid w:val="00FC7C0B"/>
    <w:rsid w:val="00FC7EB1"/>
    <w:rsid w:val="00FC7ED2"/>
    <w:rsid w:val="00FD12EC"/>
    <w:rsid w:val="00FD14B6"/>
    <w:rsid w:val="00FD186C"/>
    <w:rsid w:val="00FD21A5"/>
    <w:rsid w:val="00FD26D9"/>
    <w:rsid w:val="00FD2B26"/>
    <w:rsid w:val="00FD2C22"/>
    <w:rsid w:val="00FD2C30"/>
    <w:rsid w:val="00FD2CCB"/>
    <w:rsid w:val="00FD2E6F"/>
    <w:rsid w:val="00FD3457"/>
    <w:rsid w:val="00FD35D4"/>
    <w:rsid w:val="00FD3C87"/>
    <w:rsid w:val="00FD3EFA"/>
    <w:rsid w:val="00FD4746"/>
    <w:rsid w:val="00FD523D"/>
    <w:rsid w:val="00FD5599"/>
    <w:rsid w:val="00FD5735"/>
    <w:rsid w:val="00FD585D"/>
    <w:rsid w:val="00FD5A15"/>
    <w:rsid w:val="00FD5B62"/>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5F7"/>
    <w:rsid w:val="00FE462E"/>
    <w:rsid w:val="00FE48D9"/>
    <w:rsid w:val="00FE4926"/>
    <w:rsid w:val="00FE543F"/>
    <w:rsid w:val="00FE5705"/>
    <w:rsid w:val="00FE5825"/>
    <w:rsid w:val="00FE5EE4"/>
    <w:rsid w:val="00FE636B"/>
    <w:rsid w:val="00FE65CC"/>
    <w:rsid w:val="00FE6626"/>
    <w:rsid w:val="00FE6D74"/>
    <w:rsid w:val="00FE71A4"/>
    <w:rsid w:val="00FE7262"/>
    <w:rsid w:val="00FE72C5"/>
    <w:rsid w:val="00FE732E"/>
    <w:rsid w:val="00FE7818"/>
    <w:rsid w:val="00FE7C6E"/>
    <w:rsid w:val="00FF0022"/>
    <w:rsid w:val="00FF01D1"/>
    <w:rsid w:val="00FF0642"/>
    <w:rsid w:val="00FF112B"/>
    <w:rsid w:val="00FF1656"/>
    <w:rsid w:val="00FF1897"/>
    <w:rsid w:val="00FF1940"/>
    <w:rsid w:val="00FF1A8E"/>
    <w:rsid w:val="00FF1AEA"/>
    <w:rsid w:val="00FF1C69"/>
    <w:rsid w:val="00FF1CC9"/>
    <w:rsid w:val="00FF1E1B"/>
    <w:rsid w:val="00FF20C4"/>
    <w:rsid w:val="00FF2966"/>
    <w:rsid w:val="00FF2D13"/>
    <w:rsid w:val="00FF31C2"/>
    <w:rsid w:val="00FF3544"/>
    <w:rsid w:val="00FF3B29"/>
    <w:rsid w:val="00FF3E62"/>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1CD44370-A85D-47FF-B712-D3282DF1F9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5C3A72"/>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4"/>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2"/>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 w:type="character" w:customStyle="1" w:styleId="tgt">
    <w:name w:val="tgt"/>
    <w:basedOn w:val="a4"/>
    <w:rsid w:val="00F93C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482476682">
      <w:bodyDiv w:val="1"/>
      <w:marLeft w:val="0"/>
      <w:marRight w:val="0"/>
      <w:marTop w:val="0"/>
      <w:marBottom w:val="0"/>
      <w:divBdr>
        <w:top w:val="none" w:sz="0" w:space="0" w:color="auto"/>
        <w:left w:val="none" w:sz="0" w:space="0" w:color="auto"/>
        <w:bottom w:val="none" w:sz="0" w:space="0" w:color="auto"/>
        <w:right w:val="none" w:sz="0" w:space="0" w:color="auto"/>
      </w:divBdr>
    </w:div>
    <w:div w:id="647513650">
      <w:bodyDiv w:val="1"/>
      <w:marLeft w:val="0"/>
      <w:marRight w:val="0"/>
      <w:marTop w:val="0"/>
      <w:marBottom w:val="0"/>
      <w:divBdr>
        <w:top w:val="none" w:sz="0" w:space="0" w:color="auto"/>
        <w:left w:val="none" w:sz="0" w:space="0" w:color="auto"/>
        <w:bottom w:val="none" w:sz="0" w:space="0" w:color="auto"/>
        <w:right w:val="none" w:sz="0" w:space="0" w:color="auto"/>
      </w:divBdr>
    </w:div>
    <w:div w:id="986593100">
      <w:bodyDiv w:val="1"/>
      <w:marLeft w:val="0"/>
      <w:marRight w:val="0"/>
      <w:marTop w:val="0"/>
      <w:marBottom w:val="0"/>
      <w:divBdr>
        <w:top w:val="none" w:sz="0" w:space="0" w:color="auto"/>
        <w:left w:val="none" w:sz="0" w:space="0" w:color="auto"/>
        <w:bottom w:val="none" w:sz="0" w:space="0" w:color="auto"/>
        <w:right w:val="none" w:sz="0" w:space="0" w:color="auto"/>
      </w:divBdr>
    </w:div>
    <w:div w:id="1038046388">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10673296">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78874190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 w:id="1924484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9.png"/><Relationship Id="rId21" Type="http://schemas.openxmlformats.org/officeDocument/2006/relationships/hyperlink" Target="file:///E:\&#27605;&#19994;\PHD_thesis\&#21338;&#22763;&#35770;&#25991;.docx" TargetMode="External"/><Relationship Id="rId42" Type="http://schemas.openxmlformats.org/officeDocument/2006/relationships/hyperlink" Target="file:///E:\&#27605;&#19994;\PHD_thesis\&#21338;&#22763;&#35770;&#25991;.docx" TargetMode="External"/><Relationship Id="rId63" Type="http://schemas.openxmlformats.org/officeDocument/2006/relationships/image" Target="media/image9.png"/><Relationship Id="rId84" Type="http://schemas.openxmlformats.org/officeDocument/2006/relationships/image" Target="media/image26.png"/><Relationship Id="rId16" Type="http://schemas.openxmlformats.org/officeDocument/2006/relationships/footer" Target="footer4.xml"/><Relationship Id="rId107" Type="http://schemas.openxmlformats.org/officeDocument/2006/relationships/header" Target="header10.xml"/><Relationship Id="rId11" Type="http://schemas.openxmlformats.org/officeDocument/2006/relationships/header" Target="header2.xml"/><Relationship Id="rId32" Type="http://schemas.openxmlformats.org/officeDocument/2006/relationships/hyperlink" Target="file:///E:\&#27605;&#19994;\PHD_thesis\&#21338;&#22763;&#35770;&#25991;.docx" TargetMode="External"/><Relationship Id="rId37" Type="http://schemas.openxmlformats.org/officeDocument/2006/relationships/hyperlink" Target="file:///E:\&#27605;&#19994;\PHD_thesis\&#21338;&#22763;&#35770;&#25991;.docx" TargetMode="External"/><Relationship Id="rId53" Type="http://schemas.openxmlformats.org/officeDocument/2006/relationships/header" Target="header8.xml"/><Relationship Id="rId58" Type="http://schemas.openxmlformats.org/officeDocument/2006/relationships/image" Target="media/image5.png"/><Relationship Id="rId74" Type="http://schemas.openxmlformats.org/officeDocument/2006/relationships/image" Target="media/image20.png"/><Relationship Id="rId79" Type="http://schemas.openxmlformats.org/officeDocument/2006/relationships/image" Target="media/image25.jpeg"/><Relationship Id="rId102" Type="http://schemas.openxmlformats.org/officeDocument/2006/relationships/image" Target="media/image48.png"/><Relationship Id="rId123" Type="http://schemas.openxmlformats.org/officeDocument/2006/relationships/image" Target="media/image66.png"/><Relationship Id="rId128" Type="http://schemas.openxmlformats.org/officeDocument/2006/relationships/hyperlink" Target="http://www.autodesk.com/products/maya/overview" TargetMode="External"/><Relationship Id="rId5" Type="http://schemas.openxmlformats.org/officeDocument/2006/relationships/webSettings" Target="webSettings.xml"/><Relationship Id="rId90" Type="http://schemas.openxmlformats.org/officeDocument/2006/relationships/image" Target="media/image36.png"/><Relationship Id="rId95" Type="http://schemas.openxmlformats.org/officeDocument/2006/relationships/image" Target="media/image37.png"/><Relationship Id="rId22" Type="http://schemas.openxmlformats.org/officeDocument/2006/relationships/hyperlink" Target="file:///E:\&#27605;&#19994;\PHD_thesis\&#21338;&#22763;&#35770;&#25991;.docx" TargetMode="External"/><Relationship Id="rId27" Type="http://schemas.openxmlformats.org/officeDocument/2006/relationships/hyperlink" Target="file:///E:\&#27605;&#19994;\PHD_thesis\&#21338;&#22763;&#35770;&#25991;.docx" TargetMode="External"/><Relationship Id="rId43" Type="http://schemas.openxmlformats.org/officeDocument/2006/relationships/hyperlink" Target="file:///E:\&#27605;&#19994;\PHD_thesis\&#21338;&#22763;&#35770;&#25991;.docx" TargetMode="External"/><Relationship Id="rId48" Type="http://schemas.openxmlformats.org/officeDocument/2006/relationships/hyperlink" Target="file:///E:\&#27605;&#19994;\PHD_thesis\&#21338;&#22763;&#35770;&#25991;.docx" TargetMode="External"/><Relationship Id="rId64" Type="http://schemas.openxmlformats.org/officeDocument/2006/relationships/image" Target="media/image10.png"/><Relationship Id="rId69" Type="http://schemas.openxmlformats.org/officeDocument/2006/relationships/image" Target="media/image15.png"/><Relationship Id="rId113" Type="http://schemas.openxmlformats.org/officeDocument/2006/relationships/image" Target="media/image58.png"/><Relationship Id="rId118" Type="http://schemas.openxmlformats.org/officeDocument/2006/relationships/image" Target="media/image61.png"/><Relationship Id="rId80" Type="http://schemas.openxmlformats.org/officeDocument/2006/relationships/image" Target="media/image24.png"/><Relationship Id="rId85" Type="http://schemas.openxmlformats.org/officeDocument/2006/relationships/image" Target="media/image31.png"/><Relationship Id="rId12" Type="http://schemas.openxmlformats.org/officeDocument/2006/relationships/footer" Target="footer1.xml"/><Relationship Id="rId17" Type="http://schemas.openxmlformats.org/officeDocument/2006/relationships/header" Target="header4.xml"/><Relationship Id="rId33" Type="http://schemas.openxmlformats.org/officeDocument/2006/relationships/hyperlink" Target="file:///E:\&#27605;&#19994;\PHD_thesis\&#21338;&#22763;&#35770;&#25991;.docx" TargetMode="External"/><Relationship Id="rId38" Type="http://schemas.openxmlformats.org/officeDocument/2006/relationships/hyperlink" Target="file:///E:\&#27605;&#19994;\PHD_thesis\&#21338;&#22763;&#35770;&#25991;.docx" TargetMode="External"/><Relationship Id="rId59" Type="http://schemas.openxmlformats.org/officeDocument/2006/relationships/hyperlink" Target="http://xueshu.baidu.com/s?wd=author%3A%28Ali%20Hosseininaveh%20Ahmadabadian%29%20Department%20of%20Civil%2C%20Environmental%20and%20Geomatic%20Engineering%2C%20UCL%2C%20United%20Kingdom&amp;tn=SE_baiduxueshu_c1gjeupa&amp;ie=utf-8&amp;sc_f_para=sc_hilight%3Dperson" TargetMode="External"/><Relationship Id="rId103" Type="http://schemas.openxmlformats.org/officeDocument/2006/relationships/image" Target="media/image46.png"/><Relationship Id="rId108" Type="http://schemas.openxmlformats.org/officeDocument/2006/relationships/image" Target="media/image49.png"/><Relationship Id="rId124" Type="http://schemas.openxmlformats.org/officeDocument/2006/relationships/image" Target="media/image67.png"/><Relationship Id="rId129" Type="http://schemas.openxmlformats.org/officeDocument/2006/relationships/hyperlink" Target="http://www.blender.org" TargetMode="External"/><Relationship Id="rId54" Type="http://schemas.openxmlformats.org/officeDocument/2006/relationships/image" Target="media/image3.png"/><Relationship Id="rId70" Type="http://schemas.openxmlformats.org/officeDocument/2006/relationships/image" Target="media/image16.png"/><Relationship Id="rId75" Type="http://schemas.openxmlformats.org/officeDocument/2006/relationships/image" Target="media/image21.png"/><Relationship Id="rId91" Type="http://schemas.openxmlformats.org/officeDocument/2006/relationships/image" Target="media/image34.png"/><Relationship Id="rId96"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E:\&#27605;&#19994;\PHD_thesis\&#21338;&#22763;&#35770;&#25991;.docx" TargetMode="External"/><Relationship Id="rId28" Type="http://schemas.openxmlformats.org/officeDocument/2006/relationships/hyperlink" Target="file:///E:\&#27605;&#19994;\PHD_thesis\&#21338;&#22763;&#35770;&#25991;.docx" TargetMode="External"/><Relationship Id="rId49" Type="http://schemas.openxmlformats.org/officeDocument/2006/relationships/hyperlink" Target="file:///E:\&#27605;&#19994;\PHD_thesis\&#21338;&#22763;&#35770;&#25991;.docx" TargetMode="External"/><Relationship Id="rId114" Type="http://schemas.openxmlformats.org/officeDocument/2006/relationships/image" Target="media/image55.png"/><Relationship Id="rId119" Type="http://schemas.openxmlformats.org/officeDocument/2006/relationships/image" Target="media/image62.png"/><Relationship Id="rId44" Type="http://schemas.openxmlformats.org/officeDocument/2006/relationships/hyperlink" Target="file:///E:\&#27605;&#19994;\PHD_thesis\&#21338;&#22763;&#35770;&#25991;.docx" TargetMode="External"/><Relationship Id="rId60" Type="http://schemas.openxmlformats.org/officeDocument/2006/relationships/image" Target="media/image6.png"/><Relationship Id="rId65" Type="http://schemas.openxmlformats.org/officeDocument/2006/relationships/image" Target="media/image11.png"/><Relationship Id="rId81" Type="http://schemas.openxmlformats.org/officeDocument/2006/relationships/image" Target="media/image27.png"/><Relationship Id="rId86" Type="http://schemas.openxmlformats.org/officeDocument/2006/relationships/image" Target="media/image28.png"/><Relationship Id="rId130" Type="http://schemas.openxmlformats.org/officeDocument/2006/relationships/hyperlink" Target="http://en.wikipedia.org/wiki/Involute/" TargetMode="External"/><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yperlink" Target="file:///E:\&#27605;&#19994;\PHD_thesis\&#21338;&#22763;&#35770;&#25991;.docx" TargetMode="External"/><Relationship Id="rId109" Type="http://schemas.openxmlformats.org/officeDocument/2006/relationships/image" Target="media/image54.png"/><Relationship Id="rId34" Type="http://schemas.openxmlformats.org/officeDocument/2006/relationships/hyperlink" Target="file:///E:\&#27605;&#19994;\PHD_thesis\&#21338;&#22763;&#35770;&#25991;.docx" TargetMode="External"/><Relationship Id="rId50" Type="http://schemas.openxmlformats.org/officeDocument/2006/relationships/hyperlink" Target="file:///E:\&#27605;&#19994;\PHD_thesis\&#21338;&#22763;&#35770;&#25991;.docx" TargetMode="External"/><Relationship Id="rId55" Type="http://schemas.openxmlformats.org/officeDocument/2006/relationships/header" Target="header9.xml"/><Relationship Id="rId76" Type="http://schemas.openxmlformats.org/officeDocument/2006/relationships/image" Target="media/image22.png"/><Relationship Id="rId97" Type="http://schemas.openxmlformats.org/officeDocument/2006/relationships/image" Target="media/image39.png"/><Relationship Id="rId104" Type="http://schemas.openxmlformats.org/officeDocument/2006/relationships/image" Target="media/image50.png"/><Relationship Id="rId120" Type="http://schemas.openxmlformats.org/officeDocument/2006/relationships/image" Target="media/image65.png"/><Relationship Id="rId125" Type="http://schemas.openxmlformats.org/officeDocument/2006/relationships/image" Target="media/image68.png"/><Relationship Id="rId7" Type="http://schemas.openxmlformats.org/officeDocument/2006/relationships/endnotes" Target="endnotes.xml"/><Relationship Id="rId71" Type="http://schemas.openxmlformats.org/officeDocument/2006/relationships/image" Target="media/image17.png"/><Relationship Id="rId92" Type="http://schemas.openxmlformats.org/officeDocument/2006/relationships/image" Target="media/image38.png"/><Relationship Id="rId2" Type="http://schemas.openxmlformats.org/officeDocument/2006/relationships/numbering" Target="numbering.xml"/><Relationship Id="rId29" Type="http://schemas.openxmlformats.org/officeDocument/2006/relationships/hyperlink" Target="file:///E:\&#27605;&#19994;\PHD_thesis\&#21338;&#22763;&#35770;&#25991;.docx" TargetMode="External"/><Relationship Id="rId24" Type="http://schemas.openxmlformats.org/officeDocument/2006/relationships/hyperlink" Target="file:///E:\&#27605;&#19994;\PHD_thesis\&#21338;&#22763;&#35770;&#25991;.docx" TargetMode="External"/><Relationship Id="rId40" Type="http://schemas.openxmlformats.org/officeDocument/2006/relationships/hyperlink" Target="file:///E:\&#27605;&#19994;\PHD_thesis\&#21338;&#22763;&#35770;&#25991;.docx" TargetMode="External"/><Relationship Id="rId45" Type="http://schemas.openxmlformats.org/officeDocument/2006/relationships/hyperlink" Target="file:///E:\&#27605;&#19994;\PHD_thesis\&#21338;&#22763;&#35770;&#25991;.docx" TargetMode="External"/><Relationship Id="rId66" Type="http://schemas.openxmlformats.org/officeDocument/2006/relationships/image" Target="media/image12.png"/><Relationship Id="rId87" Type="http://schemas.openxmlformats.org/officeDocument/2006/relationships/image" Target="media/image33.png"/><Relationship Id="rId110" Type="http://schemas.openxmlformats.org/officeDocument/2006/relationships/image" Target="media/image51.png"/><Relationship Id="rId115" Type="http://schemas.openxmlformats.org/officeDocument/2006/relationships/image" Target="media/image60.png"/><Relationship Id="rId131" Type="http://schemas.openxmlformats.org/officeDocument/2006/relationships/header" Target="header12.xml"/><Relationship Id="rId61" Type="http://schemas.openxmlformats.org/officeDocument/2006/relationships/image" Target="media/image7.png"/><Relationship Id="rId82" Type="http://schemas.openxmlformats.org/officeDocument/2006/relationships/image" Target="media/image25.png"/><Relationship Id="rId19" Type="http://schemas.openxmlformats.org/officeDocument/2006/relationships/header" Target="header6.xml"/><Relationship Id="rId14" Type="http://schemas.openxmlformats.org/officeDocument/2006/relationships/header" Target="header3.xml"/><Relationship Id="rId30" Type="http://schemas.openxmlformats.org/officeDocument/2006/relationships/hyperlink" Target="file:///E:\&#27605;&#19994;\PHD_thesis\&#21338;&#22763;&#35770;&#25991;.docx" TargetMode="External"/><Relationship Id="rId35" Type="http://schemas.openxmlformats.org/officeDocument/2006/relationships/hyperlink" Target="file:///E:\&#27605;&#19994;\PHD_thesis\&#21338;&#22763;&#35770;&#25991;.docx" TargetMode="External"/><Relationship Id="rId56" Type="http://schemas.openxmlformats.org/officeDocument/2006/relationships/footer" Target="footer5.xml"/><Relationship Id="rId77" Type="http://schemas.openxmlformats.org/officeDocument/2006/relationships/image" Target="media/image23.png"/><Relationship Id="rId100" Type="http://schemas.openxmlformats.org/officeDocument/2006/relationships/image" Target="media/image43.png"/><Relationship Id="rId105" Type="http://schemas.openxmlformats.org/officeDocument/2006/relationships/image" Target="media/image47.png"/><Relationship Id="rId126" Type="http://schemas.openxmlformats.org/officeDocument/2006/relationships/header" Target="header11.xml"/><Relationship Id="rId8" Type="http://schemas.openxmlformats.org/officeDocument/2006/relationships/image" Target="media/image1.jpeg"/><Relationship Id="rId51" Type="http://schemas.openxmlformats.org/officeDocument/2006/relationships/hyperlink" Target="file:///E:\&#27605;&#19994;\PHD_thesis\&#21338;&#22763;&#35770;&#25991;.docx" TargetMode="External"/><Relationship Id="rId72" Type="http://schemas.openxmlformats.org/officeDocument/2006/relationships/image" Target="media/image18.png"/><Relationship Id="rId93" Type="http://schemas.openxmlformats.org/officeDocument/2006/relationships/image" Target="media/image35.png"/><Relationship Id="rId98" Type="http://schemas.openxmlformats.org/officeDocument/2006/relationships/image" Target="media/image44.png"/><Relationship Id="rId121" Type="http://schemas.openxmlformats.org/officeDocument/2006/relationships/image" Target="media/image63.png"/><Relationship Id="rId3" Type="http://schemas.openxmlformats.org/officeDocument/2006/relationships/styles" Target="styles.xml"/><Relationship Id="rId25" Type="http://schemas.openxmlformats.org/officeDocument/2006/relationships/hyperlink" Target="file:///E:\&#27605;&#19994;\PHD_thesis\&#21338;&#22763;&#35770;&#25991;.docx" TargetMode="External"/><Relationship Id="rId46" Type="http://schemas.openxmlformats.org/officeDocument/2006/relationships/hyperlink" Target="file:///E:\&#27605;&#19994;\PHD_thesis\&#21338;&#22763;&#35770;&#25991;.docx" TargetMode="External"/><Relationship Id="rId67" Type="http://schemas.openxmlformats.org/officeDocument/2006/relationships/image" Target="media/image13.png"/><Relationship Id="rId116" Type="http://schemas.openxmlformats.org/officeDocument/2006/relationships/image" Target="media/image57.png"/><Relationship Id="rId20" Type="http://schemas.openxmlformats.org/officeDocument/2006/relationships/hyperlink" Target="file:///E:\&#27605;&#19994;\PHD_thesis\&#21338;&#22763;&#35770;&#25991;.docx" TargetMode="External"/><Relationship Id="rId41" Type="http://schemas.openxmlformats.org/officeDocument/2006/relationships/hyperlink" Target="file:///E:\&#27605;&#19994;\PHD_thesis\&#21338;&#22763;&#35770;&#25991;.docx" TargetMode="External"/><Relationship Id="rId62" Type="http://schemas.openxmlformats.org/officeDocument/2006/relationships/image" Target="media/image8.png"/><Relationship Id="rId83" Type="http://schemas.openxmlformats.org/officeDocument/2006/relationships/image" Target="media/image29.png"/><Relationship Id="rId88" Type="http://schemas.openxmlformats.org/officeDocument/2006/relationships/image" Target="media/image30.png"/><Relationship Id="rId111" Type="http://schemas.openxmlformats.org/officeDocument/2006/relationships/image" Target="media/image56.png"/><Relationship Id="rId132" Type="http://schemas.openxmlformats.org/officeDocument/2006/relationships/fontTable" Target="fontTable.xml"/><Relationship Id="rId15" Type="http://schemas.openxmlformats.org/officeDocument/2006/relationships/footer" Target="footer3.xml"/><Relationship Id="rId36" Type="http://schemas.openxmlformats.org/officeDocument/2006/relationships/hyperlink" Target="file:///E:\&#27605;&#19994;\PHD_thesis\&#21338;&#22763;&#35770;&#25991;.docx" TargetMode="External"/><Relationship Id="rId57" Type="http://schemas.openxmlformats.org/officeDocument/2006/relationships/image" Target="media/image4.png"/><Relationship Id="rId106" Type="http://schemas.openxmlformats.org/officeDocument/2006/relationships/image" Target="media/image52.png"/><Relationship Id="rId127" Type="http://schemas.openxmlformats.org/officeDocument/2006/relationships/hyperlink" Target="http://ccwu.me/vsfm/" TargetMode="External"/><Relationship Id="rId10" Type="http://schemas.openxmlformats.org/officeDocument/2006/relationships/header" Target="header1.xml"/><Relationship Id="rId31" Type="http://schemas.openxmlformats.org/officeDocument/2006/relationships/hyperlink" Target="file:///E:\&#27605;&#19994;\PHD_thesis\&#21338;&#22763;&#35770;&#25991;.docx" TargetMode="External"/><Relationship Id="rId52" Type="http://schemas.openxmlformats.org/officeDocument/2006/relationships/header" Target="header7.xml"/><Relationship Id="rId73" Type="http://schemas.openxmlformats.org/officeDocument/2006/relationships/image" Target="media/image19.png"/><Relationship Id="rId78" Type="http://schemas.openxmlformats.org/officeDocument/2006/relationships/image" Target="media/image23.JPG"/><Relationship Id="rId94" Type="http://schemas.openxmlformats.org/officeDocument/2006/relationships/image" Target="media/image40.png"/><Relationship Id="rId99" Type="http://schemas.openxmlformats.org/officeDocument/2006/relationships/image" Target="media/image41.png"/><Relationship Id="rId101" Type="http://schemas.openxmlformats.org/officeDocument/2006/relationships/image" Target="media/image45.png"/><Relationship Id="rId122" Type="http://schemas.openxmlformats.org/officeDocument/2006/relationships/image" Target="media/image64.png"/><Relationship Id="rId4" Type="http://schemas.openxmlformats.org/officeDocument/2006/relationships/settings" Target="settings.xml"/><Relationship Id="rId9" Type="http://schemas.openxmlformats.org/officeDocument/2006/relationships/image" Target="media/image2.wmf"/><Relationship Id="rId26" Type="http://schemas.openxmlformats.org/officeDocument/2006/relationships/hyperlink" Target="file:///E:\&#27605;&#19994;\PHD_thesis\&#21338;&#22763;&#35770;&#25991;.docx" TargetMode="External"/><Relationship Id="rId47" Type="http://schemas.openxmlformats.org/officeDocument/2006/relationships/hyperlink" Target="file:///E:\&#27605;&#19994;\PHD_thesis\&#21338;&#22763;&#35770;&#25991;.docx" TargetMode="External"/><Relationship Id="rId68" Type="http://schemas.openxmlformats.org/officeDocument/2006/relationships/image" Target="media/image14.png"/><Relationship Id="rId89" Type="http://schemas.openxmlformats.org/officeDocument/2006/relationships/image" Target="media/image32.png"/><Relationship Id="rId112" Type="http://schemas.openxmlformats.org/officeDocument/2006/relationships/image" Target="media/image53.png"/><Relationship Id="rId133"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spAutoFit/>
      </a:bodyPr>
      <a:lst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F87E7E-E970-426D-AD57-C92F152A3B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38</TotalTime>
  <Pages>63</Pages>
  <Words>22664</Words>
  <Characters>129190</Characters>
  <Application>Microsoft Office Word</Application>
  <DocSecurity>0</DocSecurity>
  <Lines>1076</Lines>
  <Paragraphs>303</Paragraphs>
  <ScaleCrop>false</ScaleCrop>
  <Company>gs</Company>
  <LinksUpToDate>false</LinksUpToDate>
  <CharactersWithSpaces>151551</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229</cp:revision>
  <cp:lastPrinted>2017-03-16T13:49:00Z</cp:lastPrinted>
  <dcterms:created xsi:type="dcterms:W3CDTF">2018-02-16T15:57:00Z</dcterms:created>
  <dcterms:modified xsi:type="dcterms:W3CDTF">2018-03-01T0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